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commentRangeStart w:id="1"/>
      <w:r w:rsidR="008F249C">
        <w:rPr>
          <w:b/>
          <w:bCs/>
        </w:rPr>
        <w:t>Growth</w:t>
      </w:r>
      <w:r>
        <w:rPr>
          <w:b/>
          <w:bCs/>
        </w:rPr>
        <w:t xml:space="preserve"> </w:t>
      </w:r>
      <w:commentRangeEnd w:id="1"/>
      <w:r w:rsidR="0041788B">
        <w:rPr>
          <w:rStyle w:val="CommentReference"/>
        </w:rPr>
        <w:commentReference w:id="1"/>
      </w:r>
      <w:r>
        <w:rPr>
          <w:b/>
          <w:bCs/>
        </w:rPr>
        <w:t>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12"/>
          <w:footerReference w:type="default" r:id="rId13"/>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598EFCA8"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w:t>
      </w:r>
      <w:r w:rsidR="0041788B">
        <w:t>growth</w:t>
      </w:r>
      <w:r w:rsidR="00C24D2B">
        <w:t xml:space="preserv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changes in forest structure</w:t>
      </w:r>
      <w:r w:rsidR="00E4596D">
        <w:t>.</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commentRangeStart w:id="3"/>
      <w:r w:rsidRPr="009D4C49">
        <w:rPr>
          <w:b/>
          <w:bCs/>
        </w:rPr>
        <w:lastRenderedPageBreak/>
        <w:t>Table of Contents</w:t>
      </w:r>
      <w:commentRangeEnd w:id="3"/>
      <w:r w:rsidR="0041788B">
        <w:rPr>
          <w:rStyle w:val="CommentReference"/>
        </w:rPr>
        <w:commentReference w:id="3"/>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7F2AE5">
      <w:pPr>
        <w:pStyle w:val="ListParagraph"/>
        <w:numPr>
          <w:ilvl w:val="1"/>
          <w:numId w:val="18"/>
        </w:numPr>
        <w:spacing w:line="360" w:lineRule="auto"/>
      </w:pPr>
      <w:r>
        <w:t>Statistical Methods Used</w:t>
      </w:r>
      <w:r w:rsidR="004B0211">
        <w:t>………………………………………………………..18</w:t>
      </w:r>
    </w:p>
    <w:p w14:paraId="67AF9FAB" w14:textId="76D10793" w:rsidR="00E738D0" w:rsidRDefault="00E738D0" w:rsidP="007F2AE5">
      <w:pPr>
        <w:pStyle w:val="ListParagraph"/>
        <w:numPr>
          <w:ilvl w:val="2"/>
          <w:numId w:val="18"/>
        </w:numPr>
        <w:spacing w:line="360" w:lineRule="auto"/>
      </w:pPr>
      <w:r>
        <w:t>Linear Regression Model</w:t>
      </w:r>
      <w:r w:rsidR="004B0211">
        <w:t>………………………………………………...18</w:t>
      </w:r>
    </w:p>
    <w:p w14:paraId="5FF6D69B" w14:textId="7D8AA376" w:rsidR="00E738D0" w:rsidRDefault="00E738D0" w:rsidP="007F2AE5">
      <w:pPr>
        <w:pStyle w:val="ListParagraph"/>
        <w:numPr>
          <w:ilvl w:val="2"/>
          <w:numId w:val="18"/>
        </w:numPr>
        <w:spacing w:line="360" w:lineRule="auto"/>
      </w:pPr>
      <w:r>
        <w:t>Equivalence Test</w:t>
      </w:r>
      <w:r w:rsidR="004B0211">
        <w:t>…………………………………………………………18</w:t>
      </w:r>
    </w:p>
    <w:p w14:paraId="7038D836" w14:textId="4BA3CA9D" w:rsidR="00E738D0" w:rsidRDefault="007F2AE5" w:rsidP="007F2AE5">
      <w:pPr>
        <w:pStyle w:val="ListParagraph"/>
        <w:numPr>
          <w:ilvl w:val="2"/>
          <w:numId w:val="18"/>
        </w:numPr>
        <w:spacing w:line="360" w:lineRule="auto"/>
      </w:pPr>
      <w:r w:rsidRPr="007F2AE5">
        <w:t>Wilcoxon Rank</w:t>
      </w:r>
      <w:r w:rsidR="00591F9C">
        <w:t xml:space="preserve"> </w:t>
      </w:r>
      <w:r w:rsidRPr="007F2AE5">
        <w:t>Sum Test</w:t>
      </w:r>
      <w:r w:rsidR="004B0211">
        <w:t>………………</w:t>
      </w:r>
      <w:r>
        <w:t>.</w:t>
      </w:r>
      <w:r w:rsidR="004B0211">
        <w:t>……………………………….19</w:t>
      </w:r>
    </w:p>
    <w:p w14:paraId="10856178" w14:textId="09D71E34" w:rsidR="00E738D0" w:rsidRDefault="00E738D0" w:rsidP="007F2AE5">
      <w:pPr>
        <w:pStyle w:val="ListParagraph"/>
        <w:numPr>
          <w:ilvl w:val="2"/>
          <w:numId w:val="18"/>
        </w:numPr>
        <w:spacing w:line="360" w:lineRule="auto"/>
      </w:pPr>
      <w:r>
        <w:t>Mann Kendall Test</w:t>
      </w:r>
      <w:r w:rsidR="004B0211">
        <w:t>……………………………………………………….19</w:t>
      </w:r>
    </w:p>
    <w:p w14:paraId="4903E559" w14:textId="545E81A7" w:rsidR="00E738D0" w:rsidRDefault="00E738D0" w:rsidP="007F2AE5">
      <w:pPr>
        <w:pStyle w:val="ListParagraph"/>
        <w:numPr>
          <w:ilvl w:val="2"/>
          <w:numId w:val="18"/>
        </w:numPr>
        <w:spacing w:line="360" w:lineRule="auto"/>
      </w:pPr>
      <w:r>
        <w:t>Bonferroni Correction</w:t>
      </w:r>
      <w:r w:rsidR="004B0211">
        <w:t>……………………………………………………20</w:t>
      </w:r>
    </w:p>
    <w:p w14:paraId="30420D85" w14:textId="44CD221E" w:rsidR="00E738D0" w:rsidRDefault="00E738D0" w:rsidP="007F2AE5">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Default="009D4C49" w:rsidP="009D4C49">
      <w:pPr>
        <w:pStyle w:val="ListParagraph"/>
        <w:numPr>
          <w:ilvl w:val="0"/>
          <w:numId w:val="18"/>
        </w:numPr>
        <w:spacing w:line="360" w:lineRule="auto"/>
      </w:pPr>
      <w:r>
        <w:t>Conclusion</w:t>
      </w:r>
      <w:r w:rsidR="006422DB">
        <w:t>…………………………………………………………………………...44</w:t>
      </w:r>
    </w:p>
    <w:p w14:paraId="71F420A8" w14:textId="5F3861F9" w:rsidR="009D4C49" w:rsidRDefault="00E738D0" w:rsidP="009D4C49">
      <w:pPr>
        <w:pStyle w:val="ListParagraph"/>
        <w:numPr>
          <w:ilvl w:val="0"/>
          <w:numId w:val="18"/>
        </w:numPr>
        <w:spacing w:line="360" w:lineRule="auto"/>
      </w:pPr>
      <w:r>
        <w:t>Bibliography</w:t>
      </w:r>
      <w:r w:rsidR="006422DB">
        <w:t>…………………………………………………………………………47</w:t>
      </w:r>
    </w:p>
    <w:p w14:paraId="34BAFF4D" w14:textId="065D8800" w:rsidR="00E738D0" w:rsidRDefault="00E738D0" w:rsidP="00DB265E">
      <w:pPr>
        <w:pStyle w:val="ListParagraph"/>
        <w:numPr>
          <w:ilvl w:val="0"/>
          <w:numId w:val="18"/>
        </w:numPr>
        <w:spacing w:line="360" w:lineRule="auto"/>
      </w:pPr>
      <w:r>
        <w:t>Appendix</w:t>
      </w:r>
      <w:r w:rsidR="006422DB">
        <w:t>……………………………………………………………………………..69</w:t>
      </w:r>
    </w:p>
    <w:p w14:paraId="475DAD39" w14:textId="339E7685"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LS Data</w:t>
      </w:r>
      <w:r w:rsidR="006422DB" w:rsidRPr="00B805C1">
        <w:rPr>
          <w:strike/>
          <w:color w:val="EE0000"/>
        </w:rPr>
        <w:t>……………...69</w:t>
      </w:r>
    </w:p>
    <w:p w14:paraId="48B86186" w14:textId="6C1B67DC"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TL08 Granules</w:t>
      </w:r>
      <w:r w:rsidR="006422DB" w:rsidRPr="00B805C1">
        <w:rPr>
          <w:strike/>
          <w:color w:val="EE0000"/>
        </w:rPr>
        <w:t>………77</w:t>
      </w:r>
    </w:p>
    <w:p w14:paraId="4D61E901" w14:textId="12186FBE" w:rsidR="00E738D0" w:rsidRPr="00B805C1" w:rsidRDefault="00E738D0" w:rsidP="00DB265E">
      <w:pPr>
        <w:pStyle w:val="ListParagraph"/>
        <w:numPr>
          <w:ilvl w:val="1"/>
          <w:numId w:val="18"/>
        </w:numPr>
        <w:spacing w:line="360" w:lineRule="auto"/>
        <w:rPr>
          <w:strike/>
          <w:color w:val="EE0000"/>
        </w:rPr>
      </w:pPr>
      <w:r w:rsidRPr="00B805C1">
        <w:rPr>
          <w:strike/>
          <w:color w:val="EE0000"/>
        </w:rPr>
        <w:t>R</w:t>
      </w:r>
      <w:r w:rsidR="00DB265E" w:rsidRPr="00B805C1">
        <w:rPr>
          <w:strike/>
          <w:color w:val="EE0000"/>
        </w:rPr>
        <w:t xml:space="preserve"> </w:t>
      </w:r>
      <w:r w:rsidRPr="00B805C1">
        <w:rPr>
          <w:strike/>
          <w:color w:val="EE0000"/>
        </w:rPr>
        <w:t>Script to Access North Carolina FIADB and Conduct Analyses of Phase 3</w:t>
      </w:r>
      <w:r w:rsidR="006422DB" w:rsidRPr="00B805C1">
        <w:rPr>
          <w:strike/>
          <w:color w:val="EE0000"/>
        </w:rPr>
        <w:t>…85</w:t>
      </w:r>
    </w:p>
    <w:p w14:paraId="5A39FD6B" w14:textId="1C1E6C4F" w:rsidR="00E738D0" w:rsidRPr="00B805C1" w:rsidRDefault="006F6CC5" w:rsidP="00DB265E">
      <w:pPr>
        <w:pStyle w:val="ListParagraph"/>
        <w:numPr>
          <w:ilvl w:val="1"/>
          <w:numId w:val="18"/>
        </w:numPr>
        <w:spacing w:line="360" w:lineRule="auto"/>
        <w:rPr>
          <w:strike/>
          <w:color w:val="EE0000"/>
        </w:rPr>
      </w:pPr>
      <w:r w:rsidRPr="00B805C1">
        <w:rPr>
          <w:strike/>
          <w:color w:val="EE0000"/>
        </w:rPr>
        <w:t>Python Script to Filter ATL08 Data and Extract Land Characteristics</w:t>
      </w:r>
      <w:r w:rsidR="006422DB" w:rsidRPr="00B805C1">
        <w:rPr>
          <w:strike/>
          <w:color w:val="EE0000"/>
        </w:rPr>
        <w:t>…………98</w:t>
      </w:r>
    </w:p>
    <w:p w14:paraId="59147F6D" w14:textId="465BABD2" w:rsidR="00C521E9" w:rsidRPr="00B805C1" w:rsidRDefault="00C521E9" w:rsidP="00DB265E">
      <w:pPr>
        <w:pStyle w:val="ListParagraph"/>
        <w:numPr>
          <w:ilvl w:val="1"/>
          <w:numId w:val="18"/>
        </w:numPr>
        <w:spacing w:line="360" w:lineRule="auto"/>
        <w:rPr>
          <w:strike/>
          <w:color w:val="EE0000"/>
        </w:rPr>
      </w:pPr>
      <w:r w:rsidRPr="00B805C1">
        <w:rPr>
          <w:strike/>
          <w:color w:val="EE0000"/>
        </w:rPr>
        <w:t>Python Script to Create Polygons of ATL08 Segments</w:t>
      </w:r>
      <w:r w:rsidR="006422DB" w:rsidRPr="00B805C1">
        <w:rPr>
          <w:strike/>
          <w:color w:val="EE0000"/>
        </w:rPr>
        <w:t>……………………….106</w:t>
      </w:r>
    </w:p>
    <w:p w14:paraId="6964845C" w14:textId="35B72FBF" w:rsidR="00DB265E" w:rsidRPr="00B805C1" w:rsidRDefault="00DB265E" w:rsidP="00DB265E">
      <w:pPr>
        <w:pStyle w:val="ListParagraph"/>
        <w:numPr>
          <w:ilvl w:val="1"/>
          <w:numId w:val="18"/>
        </w:numPr>
        <w:spacing w:line="360" w:lineRule="auto"/>
        <w:rPr>
          <w:strike/>
          <w:color w:val="EE0000"/>
        </w:rPr>
      </w:pPr>
      <w:r w:rsidRPr="00B805C1">
        <w:rPr>
          <w:strike/>
          <w:color w:val="EE0000"/>
        </w:rPr>
        <w:t>R Script for Analyses of Phases 1, 2, 4, and 5</w:t>
      </w:r>
      <w:r w:rsidR="006422DB" w:rsidRPr="00B805C1">
        <w:rPr>
          <w:strike/>
          <w:color w:val="EE0000"/>
        </w:rPr>
        <w:t>…………………………………112</w:t>
      </w:r>
    </w:p>
    <w:p w14:paraId="0C798B05" w14:textId="77777777" w:rsidR="009D4C49" w:rsidRPr="00B805C1" w:rsidRDefault="009D4C49" w:rsidP="009D4C49">
      <w:pPr>
        <w:spacing w:line="360" w:lineRule="auto"/>
        <w:rPr>
          <w:strike/>
          <w:color w:val="EE0000"/>
        </w:rPr>
      </w:pPr>
    </w:p>
    <w:p w14:paraId="003222C1" w14:textId="77777777" w:rsidR="008662EF" w:rsidRDefault="00DE60C7" w:rsidP="008662EF">
      <w:pPr>
        <w:spacing w:line="360" w:lineRule="auto"/>
        <w:rPr>
          <w:b/>
          <w:bCs/>
        </w:rPr>
      </w:pPr>
      <w:commentRangeStart w:id="4"/>
      <w:r>
        <w:br w:type="page"/>
      </w:r>
      <w:r w:rsidR="006F1402" w:rsidRPr="008662EF">
        <w:rPr>
          <w:b/>
          <w:bCs/>
        </w:rPr>
        <w:lastRenderedPageBreak/>
        <w:t xml:space="preserve">List of </w:t>
      </w:r>
      <w:r w:rsidR="008662EF">
        <w:rPr>
          <w:b/>
          <w:bCs/>
        </w:rPr>
        <w:t>Figures</w:t>
      </w:r>
      <w:commentRangeEnd w:id="4"/>
      <w:r w:rsidR="00216F5C">
        <w:rPr>
          <w:rStyle w:val="CommentReference"/>
        </w:rPr>
        <w:commentReference w:id="4"/>
      </w:r>
    </w:p>
    <w:p w14:paraId="081A0FF8" w14:textId="7E476F63" w:rsidR="008662EF" w:rsidRDefault="008662EF" w:rsidP="008662EF">
      <w:pPr>
        <w:spacing w:line="360" w:lineRule="auto"/>
      </w:pPr>
      <w:r>
        <w:rPr>
          <w:b/>
          <w:bCs/>
        </w:rPr>
        <w:t xml:space="preserve">Figure 1. </w:t>
      </w:r>
      <w:r>
        <w:t>Study area in North Carolina……..………………………………………….....7</w:t>
      </w:r>
    </w:p>
    <w:p w14:paraId="25FB9429" w14:textId="2B1095BE" w:rsidR="008662EF" w:rsidRDefault="008662EF" w:rsidP="008662EF">
      <w:pPr>
        <w:spacing w:line="360" w:lineRule="auto"/>
      </w:pPr>
      <w:r>
        <w:rPr>
          <w:b/>
          <w:bCs/>
        </w:rPr>
        <w:t xml:space="preserve">Figure 2. </w:t>
      </w:r>
      <w:r w:rsidRPr="008662EF">
        <w:t>ATL08</w:t>
      </w:r>
      <w:r>
        <w:rPr>
          <w:b/>
          <w:bCs/>
        </w:rPr>
        <w:t xml:space="preserve"> </w:t>
      </w:r>
      <w:r>
        <w:t>segments within study area after data quality filters………………….14</w:t>
      </w:r>
    </w:p>
    <w:p w14:paraId="6A020DD5" w14:textId="038C415A" w:rsidR="008662EF" w:rsidRDefault="008662EF" w:rsidP="008662EF">
      <w:pPr>
        <w:spacing w:line="360" w:lineRule="auto"/>
      </w:pPr>
      <w:r>
        <w:rPr>
          <w:b/>
          <w:bCs/>
        </w:rPr>
        <w:t xml:space="preserve">Figure 3. </w:t>
      </w:r>
      <w:r>
        <w:t>Workflow for extracting ALS data within ATL08 polygons…………………15</w:t>
      </w:r>
    </w:p>
    <w:p w14:paraId="2050F0EE" w14:textId="77777777" w:rsidR="008662EF" w:rsidRDefault="008662EF" w:rsidP="008662EF">
      <w:pPr>
        <w:spacing w:line="360" w:lineRule="auto"/>
      </w:pPr>
      <w:r w:rsidRPr="008662EF">
        <w:rPr>
          <w:b/>
          <w:bCs/>
        </w:rPr>
        <w:t>Figu</w:t>
      </w:r>
      <w:r>
        <w:rPr>
          <w:b/>
          <w:bCs/>
        </w:rPr>
        <w:t xml:space="preserve">re 4. </w:t>
      </w:r>
      <w:r w:rsidRPr="008662EF">
        <w:t>ALS</w:t>
      </w:r>
      <w:r>
        <w:t xml:space="preserve"> data extracted within ATL08 segments…………………………………15</w:t>
      </w:r>
    </w:p>
    <w:p w14:paraId="40D29C1F" w14:textId="77777777" w:rsidR="008662EF" w:rsidRDefault="008662EF" w:rsidP="008662EF">
      <w:pPr>
        <w:spacing w:line="360" w:lineRule="auto"/>
      </w:pPr>
      <w:r w:rsidRPr="008662EF">
        <w:rPr>
          <w:b/>
          <w:bCs/>
        </w:rPr>
        <w:t>Figure  5.</w:t>
      </w:r>
      <w:r>
        <w:t xml:space="preserve"> Overlapping collection scheme of ALS projects……...……………………...16</w:t>
      </w:r>
    </w:p>
    <w:p w14:paraId="14C5BDFB" w14:textId="77777777" w:rsidR="008662EF" w:rsidRDefault="008662EF" w:rsidP="008662EF">
      <w:pPr>
        <w:spacing w:line="360" w:lineRule="auto"/>
      </w:pPr>
      <w:r w:rsidRPr="008662EF">
        <w:rPr>
          <w:b/>
          <w:bCs/>
        </w:rPr>
        <w:t>Figure 6.</w:t>
      </w:r>
      <w:r>
        <w:t xml:space="preserve"> Counties of North Carolina within study area……...…………………………17</w:t>
      </w:r>
    </w:p>
    <w:p w14:paraId="585D7781" w14:textId="77777777" w:rsidR="008662EF" w:rsidRDefault="008662EF" w:rsidP="008662EF">
      <w:pPr>
        <w:spacing w:line="360" w:lineRule="auto"/>
      </w:pPr>
      <w:commentRangeStart w:id="5"/>
      <w:r w:rsidRPr="008662EF">
        <w:rPr>
          <w:b/>
          <w:bCs/>
        </w:rPr>
        <w:t>Figure 7.</w:t>
      </w:r>
      <w:r>
        <w:t xml:space="preserve"> Misinterpretation of spatial biases in canopy height as temporal change…….21</w:t>
      </w:r>
      <w:commentRangeEnd w:id="5"/>
      <w:r w:rsidR="006E1FEF">
        <w:rPr>
          <w:rStyle w:val="CommentReference"/>
        </w:rPr>
        <w:commentReference w:id="5"/>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2141D44E" w:rsidR="00E20DB1" w:rsidRDefault="00E20DB1" w:rsidP="008662EF">
      <w:pPr>
        <w:spacing w:line="360" w:lineRule="auto"/>
      </w:pPr>
      <w:r>
        <w:rPr>
          <w:b/>
          <w:bCs/>
        </w:rPr>
        <w:t xml:space="preserve">Figure 15. </w:t>
      </w:r>
      <w:r>
        <w:t xml:space="preserve">Distribution of six-year actual height net </w:t>
      </w:r>
      <w:r w:rsidR="006E1FEF">
        <w:t>growth</w:t>
      </w:r>
      <w:r>
        <w:t xml:space="preserv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1D54FA" w:rsidRDefault="00E20DB1" w:rsidP="008662EF">
      <w:pPr>
        <w:spacing w:line="360" w:lineRule="auto"/>
        <w:rPr>
          <w:b/>
          <w:bCs/>
          <w:strike/>
          <w:color w:val="EE0000"/>
        </w:rPr>
      </w:pPr>
      <w:r w:rsidRPr="00E20DB1">
        <w:rPr>
          <w:b/>
          <w:bCs/>
        </w:rPr>
        <w:t>Figure 18.</w:t>
      </w:r>
      <w:r>
        <w:t xml:space="preserve"> ATL08 canopy height estimation in disturbed vs. undisturbed stands………42</w:t>
      </w:r>
      <w:r w:rsidR="006F1402">
        <w:br w:type="page"/>
      </w:r>
      <w:r w:rsidR="006F1402" w:rsidRPr="001D54FA">
        <w:rPr>
          <w:b/>
          <w:bCs/>
          <w:strike/>
          <w:color w:val="EE0000"/>
        </w:rPr>
        <w:lastRenderedPageBreak/>
        <w:t xml:space="preserve">List of </w:t>
      </w:r>
      <w:r w:rsidR="000E4242" w:rsidRPr="001D54FA">
        <w:rPr>
          <w:b/>
          <w:bCs/>
          <w:strike/>
          <w:color w:val="EE0000"/>
        </w:rPr>
        <w:t>Tables</w:t>
      </w:r>
    </w:p>
    <w:p w14:paraId="711168C1" w14:textId="0598A032" w:rsidR="000E4242" w:rsidRPr="001D54FA" w:rsidRDefault="000E4242" w:rsidP="000E4242">
      <w:pPr>
        <w:spacing w:line="360" w:lineRule="auto"/>
        <w:rPr>
          <w:strike/>
          <w:color w:val="EE0000"/>
        </w:rPr>
      </w:pPr>
      <w:r w:rsidRPr="001D54FA">
        <w:rPr>
          <w:b/>
          <w:bCs/>
          <w:strike/>
          <w:color w:val="EE0000"/>
        </w:rPr>
        <w:t xml:space="preserve">Table 1. </w:t>
      </w:r>
      <w:r w:rsidRPr="001D54FA">
        <w:rPr>
          <w:strike/>
          <w:color w:val="EE0000"/>
        </w:rPr>
        <w:t>Summary statistics of total and actual height measurement…………………...30</w:t>
      </w:r>
    </w:p>
    <w:p w14:paraId="653AE0CA" w14:textId="03435AF0" w:rsidR="000E4242" w:rsidRPr="001D54FA" w:rsidRDefault="000E4242" w:rsidP="000E4242">
      <w:pPr>
        <w:spacing w:line="360" w:lineRule="auto"/>
        <w:rPr>
          <w:strike/>
          <w:color w:val="EE0000"/>
        </w:rPr>
      </w:pPr>
      <w:r w:rsidRPr="001D54FA">
        <w:rPr>
          <w:b/>
          <w:bCs/>
          <w:strike/>
          <w:color w:val="EE0000"/>
        </w:rPr>
        <w:t xml:space="preserve">Table 2. </w:t>
      </w:r>
      <w:r w:rsidRPr="001D54FA">
        <w:rPr>
          <w:strike/>
          <w:color w:val="EE0000"/>
        </w:rPr>
        <w:t>Results of Phase 4 regression……………………………………………...…...32</w:t>
      </w:r>
    </w:p>
    <w:p w14:paraId="2BFACEDF" w14:textId="188AA55B" w:rsidR="000E4242" w:rsidRPr="001D54FA" w:rsidRDefault="000E4242" w:rsidP="000E4242">
      <w:pPr>
        <w:spacing w:line="360" w:lineRule="auto"/>
        <w:rPr>
          <w:strike/>
          <w:color w:val="EE0000"/>
        </w:rPr>
      </w:pPr>
      <w:r w:rsidRPr="001D54FA">
        <w:rPr>
          <w:b/>
          <w:bCs/>
          <w:strike/>
          <w:color w:val="EE0000"/>
        </w:rPr>
        <w:t xml:space="preserve">Table 3. </w:t>
      </w:r>
      <w:r w:rsidRPr="001D54FA">
        <w:rPr>
          <w:strike/>
          <w:color w:val="EE0000"/>
        </w:rPr>
        <w:t>Results of Phase 4 t-test ………………………….………................................33</w:t>
      </w:r>
    </w:p>
    <w:p w14:paraId="7BC8DE5B" w14:textId="52257485" w:rsidR="000E4242" w:rsidRPr="001D54FA" w:rsidRDefault="000E4242" w:rsidP="000E4242">
      <w:pPr>
        <w:spacing w:line="360" w:lineRule="auto"/>
        <w:rPr>
          <w:strike/>
          <w:color w:val="EE0000"/>
        </w:rPr>
      </w:pPr>
      <w:r w:rsidRPr="001D54FA">
        <w:rPr>
          <w:b/>
          <w:bCs/>
          <w:strike/>
          <w:color w:val="EE0000"/>
        </w:rPr>
        <w:t xml:space="preserve">Table 4. </w:t>
      </w:r>
      <w:r w:rsidRPr="001D54FA">
        <w:rPr>
          <w:strike/>
          <w:color w:val="EE0000"/>
        </w:rPr>
        <w:t>Results of</w:t>
      </w:r>
      <w:r w:rsidRPr="001D54FA">
        <w:rPr>
          <w:b/>
          <w:bCs/>
          <w:strike/>
          <w:color w:val="EE0000"/>
        </w:rPr>
        <w:t xml:space="preserve"> </w:t>
      </w:r>
      <w:r w:rsidRPr="001D54FA">
        <w:rPr>
          <w:strike/>
          <w:color w:val="EE0000"/>
        </w:rPr>
        <w:t>Phase 4 generalized additive model…...……….…………………...34</w:t>
      </w:r>
    </w:p>
    <w:p w14:paraId="70EB4B14" w14:textId="3A0CCC41" w:rsidR="000E4242" w:rsidRPr="001D54FA" w:rsidRDefault="000E4242" w:rsidP="000E4242">
      <w:pPr>
        <w:spacing w:line="360" w:lineRule="auto"/>
        <w:rPr>
          <w:strike/>
          <w:color w:val="EE0000"/>
        </w:rPr>
      </w:pPr>
      <w:r w:rsidRPr="001D54FA">
        <w:rPr>
          <w:b/>
          <w:bCs/>
          <w:strike/>
          <w:color w:val="EE0000"/>
        </w:rPr>
        <w:t xml:space="preserve">Table 5. </w:t>
      </w:r>
      <w:r w:rsidRPr="001D54FA">
        <w:rPr>
          <w:strike/>
          <w:color w:val="EE0000"/>
        </w:rPr>
        <w:t>Results of Phase 4 Mann-Kendall test………………………………….……...35</w:t>
      </w:r>
    </w:p>
    <w:p w14:paraId="6A7C62AD" w14:textId="6DBA3172" w:rsidR="000E4242" w:rsidRPr="001D54FA" w:rsidRDefault="000E4242" w:rsidP="000E4242">
      <w:pPr>
        <w:spacing w:line="360" w:lineRule="auto"/>
        <w:rPr>
          <w:strike/>
          <w:color w:val="EE0000"/>
        </w:rPr>
      </w:pPr>
      <w:commentRangeStart w:id="6"/>
      <w:r w:rsidRPr="001D54FA">
        <w:rPr>
          <w:b/>
          <w:bCs/>
          <w:strike/>
          <w:color w:val="EE0000"/>
        </w:rPr>
        <w:t xml:space="preserve">Table 10. </w:t>
      </w:r>
      <w:r w:rsidRPr="001D54FA">
        <w:rPr>
          <w:strike/>
          <w:color w:val="EE0000"/>
        </w:rPr>
        <w:t>Number and proportion of ATL08 segments by group…………….….……...38</w:t>
      </w:r>
      <w:commentRangeEnd w:id="6"/>
      <w:r w:rsidR="000930D1">
        <w:rPr>
          <w:rStyle w:val="CommentReference"/>
        </w:rPr>
        <w:commentReference w:id="6"/>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7" w:name="_Toc195197916"/>
      <w:bookmarkStart w:id="8" w:name="_Toc195198123"/>
      <w:bookmarkStart w:id="9"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094C3E7D"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793BA6">
        <w:instrText xml:space="preserve"> ADDIN ZOTERO_ITEM CSL_CITATION {"citationID":"JUu2U5lH","properties":{"formattedCitation":"(Psistaki et al., 2024)","plainCitation":"(Psistaki et al., 2024)","noteIndex":0},"citationItems":[{"id":"yNyRd3h0/enu5TMcZ","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w:t>
      </w:r>
      <w:proofErr w:type="spellStart"/>
      <w:r w:rsidRPr="00FA3903">
        <w:t>Psistaki</w:t>
      </w:r>
      <w:proofErr w:type="spellEnd"/>
      <w:r w:rsidRPr="00FA3903">
        <w:t xml:space="preserve">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7"/>
      <w:bookmarkEnd w:id="8"/>
      <w:bookmarkEnd w:id="9"/>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10" w:name="_Toc195197917"/>
      <w:bookmarkStart w:id="11" w:name="_Toc195198124"/>
      <w:bookmarkStart w:id="12" w:name="_Toc195460485"/>
      <w:r w:rsidRPr="00FA3903">
        <w:rPr>
          <w:b/>
          <w:bCs/>
        </w:rPr>
        <w:t>Forest Structure with LiDAR</w:t>
      </w:r>
      <w:bookmarkEnd w:id="10"/>
      <w:bookmarkEnd w:id="11"/>
      <w:bookmarkEnd w:id="12"/>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3" w:name="_Toc195197918"/>
      <w:bookmarkStart w:id="14" w:name="_Toc195198125"/>
      <w:bookmarkStart w:id="15" w:name="_Toc195460486"/>
      <w:r w:rsidRPr="00FA3903">
        <w:rPr>
          <w:b/>
          <w:bCs/>
        </w:rPr>
        <w:t>Airborne Laser Scanning</w:t>
      </w:r>
      <w:bookmarkEnd w:id="13"/>
      <w:bookmarkEnd w:id="14"/>
      <w:bookmarkEnd w:id="15"/>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17051A73"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793BA6">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yNyRd3h0/H4MpxXH6","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6" w:name="_Toc195197919"/>
      <w:bookmarkStart w:id="17" w:name="_Toc195198126"/>
      <w:bookmarkStart w:id="18" w:name="_Toc195460487"/>
      <w:r w:rsidRPr="00FA3903">
        <w:rPr>
          <w:b/>
          <w:bCs/>
        </w:rPr>
        <w:t>Spaceborne LiDAR</w:t>
      </w:r>
      <w:bookmarkEnd w:id="16"/>
      <w:bookmarkEnd w:id="17"/>
      <w:bookmarkEnd w:id="18"/>
    </w:p>
    <w:p w14:paraId="376C2B7D" w14:textId="368D70B7"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9" w:name="_Toc195197920"/>
      <w:bookmarkStart w:id="20" w:name="_Toc195198127"/>
      <w:bookmarkStart w:id="21" w:name="_Toc195460488"/>
      <w:r>
        <w:rPr>
          <w:b/>
          <w:bCs/>
        </w:rPr>
        <w:t>ICESat-2</w:t>
      </w:r>
    </w:p>
    <w:p w14:paraId="1EBC1A20" w14:textId="616E9A00" w:rsidR="00C02426" w:rsidRDefault="00C02426" w:rsidP="00C02426">
      <w:pPr>
        <w:spacing w:line="360" w:lineRule="auto"/>
      </w:pPr>
      <w:r>
        <w:tab/>
        <w:t xml:space="preserve">The ICESat-2 satellite employs the Advanced Topographic Laser Altimeter System (ATLAS), a photon-counting LiDAR instrument, to </w:t>
      </w:r>
      <w:r w:rsidR="00AC5164">
        <w:t>sample</w:t>
      </w:r>
      <w:r w:rsidR="00F6134D">
        <w:t xml:space="preserv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22" w:author="Poncy, William" w:date="2025-01-16T23:13:00Z">
        <w:r w:rsidR="00C02426">
          <w:t>beam pairs are separated by ~3 kilometers</w:t>
        </w:r>
      </w:ins>
      <w:r w:rsidR="00C02426">
        <w:t xml:space="preserve"> </w:t>
      </w:r>
      <w:ins w:id="23"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4" w:author="Poncy, William" w:date="2025-01-16T23:13:00Z">
        <w:r w:rsidR="00C02426">
          <w:fldChar w:fldCharType="separate"/>
        </w:r>
      </w:ins>
      <w:r w:rsidR="00C02426" w:rsidRPr="00114361">
        <w:t>(Markus et al., 2017)</w:t>
      </w:r>
      <w:ins w:id="25"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6" w:author="Poncy, William" w:date="2025-01-16T23:13:00Z">
        <w:r w:rsidR="00C02426">
          <w:t xml:space="preserve">a </w:t>
        </w:r>
      </w:ins>
      <w:r w:rsidR="00C02426">
        <w:t xml:space="preserve">laser frequency of 10 kHz, </w:t>
      </w:r>
      <w:ins w:id="27" w:author="Poncy, William" w:date="2025-01-16T23:13:00Z">
        <w:r w:rsidR="00C02426">
          <w:t xml:space="preserve">the ATLAS </w:t>
        </w:r>
      </w:ins>
      <w:r w:rsidR="00C02426">
        <w:t>instrument achieves</w:t>
      </w:r>
      <w:ins w:id="28" w:author="Poncy, William" w:date="2025-01-16T23:13:00Z">
        <w:r w:rsidR="00C02426">
          <w:t xml:space="preserve"> </w:t>
        </w:r>
      </w:ins>
      <w:r w:rsidR="00C02426">
        <w:t xml:space="preserve">an along-track </w:t>
      </w:r>
      <w:ins w:id="29" w:author="Poncy, William" w:date="2025-01-16T23:13:00Z">
        <w:r w:rsidR="00C02426">
          <w:t>sampling interval of 70 centimeter</w:t>
        </w:r>
      </w:ins>
      <w:r w:rsidR="00C02426">
        <w:t xml:space="preserve">s. This generates </w:t>
      </w:r>
      <w:ins w:id="30" w:author="Poncy, William" w:date="2025-01-16T23:13:00Z">
        <w:r w:rsidR="00C02426">
          <w:t>strong overlap between shots</w:t>
        </w:r>
      </w:ins>
      <w:r w:rsidR="00C02426">
        <w:t xml:space="preserve"> to</w:t>
      </w:r>
      <w:ins w:id="31" w:author="Poncy, William" w:date="2025-01-16T23:13:00Z">
        <w:r w:rsidR="00C02426">
          <w:t xml:space="preserve"> determine </w:t>
        </w:r>
      </w:ins>
      <w:r w:rsidR="00C02426">
        <w:t xml:space="preserve">terrain </w:t>
      </w:r>
      <w:ins w:id="32"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01D49861" w:rsidR="0039531E" w:rsidRDefault="00C02426" w:rsidP="006D58E3">
      <w:pPr>
        <w:spacing w:line="360" w:lineRule="auto"/>
      </w:pPr>
      <w:r>
        <w:tab/>
      </w:r>
      <w:r w:rsidR="006D58E3">
        <w:t xml:space="preserve">Though primarily designed for ice sheet monitoring, </w:t>
      </w:r>
      <w:r w:rsidR="00AC5164">
        <w:t>products for ICESat-2 data</w:t>
      </w:r>
      <w:r w:rsidR="0039531E">
        <w:t xml:space="preserve">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51C4FD33"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 xml:space="preserve">report an underestimation of canopy heights by ATL08 segments-primarily due to the sampling rate of the ATLAS instrument-the magnitude of error varies with forest conditions </w:t>
      </w:r>
      <w:r w:rsidR="006D58E3">
        <w:fldChar w:fldCharType="begin"/>
      </w:r>
      <w:r w:rsidR="006D58E3">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6D58E3" w:rsidRPr="00114361">
        <w:t>(A. Liu et al., 2021; Malambo &amp; Popescu, 2021; Neuenschwander et al., 2020)</w:t>
      </w:r>
      <w:r w:rsidR="006D58E3">
        <w:fldChar w:fldCharType="end"/>
      </w:r>
      <w:r w:rsidR="006D58E3" w:rsidRPr="00377245">
        <w:t xml:space="preserve">. </w:t>
      </w:r>
      <w:r w:rsidR="006D58E3" w:rsidRPr="00362D80">
        <w:t xml:space="preserve">Comparison </w:t>
      </w:r>
      <w:r w:rsidR="006D58E3">
        <w:t xml:space="preserve">of ATL08 canopy height estimations </w:t>
      </w:r>
      <w:r w:rsidR="006D58E3" w:rsidRPr="00362D80">
        <w:t xml:space="preserve">to </w:t>
      </w:r>
      <w:commentRangeStart w:id="33"/>
      <w:r w:rsidR="006D58E3" w:rsidRPr="00362D80">
        <w:t xml:space="preserve">ALS data has shown mean biases ranging from </w:t>
      </w:r>
      <w:r w:rsidR="006D58E3">
        <w:t xml:space="preserve">-1.71 meters across diverse biomes, with strong performance in conifer forests, to 3.05 meters in boreal forests.  </w:t>
      </w:r>
      <w:commentRangeEnd w:id="33"/>
      <w:r w:rsidR="006E1FEF">
        <w:rPr>
          <w:rStyle w:val="CommentReference"/>
        </w:rPr>
        <w:commentReference w:id="33"/>
      </w:r>
    </w:p>
    <w:p w14:paraId="4BD56B8C" w14:textId="0BBBB541"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lastRenderedPageBreak/>
        <w:tab/>
      </w:r>
      <w:r>
        <w:t xml:space="preserve">These challenges notwithstanding, ICESat-2’s near-global coverage and high geolocation accuracy (&lt;5m) offer a unique advantage over GEDI to track forest dynamics 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9"/>
      <w:bookmarkEnd w:id="20"/>
      <w:bookmarkEnd w:id="21"/>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6AB3BAAC" w:rsidR="00966B8C" w:rsidRDefault="00966B8C" w:rsidP="00966B8C">
      <w:pPr>
        <w:pStyle w:val="ListParagraph"/>
        <w:numPr>
          <w:ilvl w:val="0"/>
          <w:numId w:val="14"/>
        </w:numPr>
        <w:tabs>
          <w:tab w:val="left" w:pos="630"/>
        </w:tabs>
        <w:spacing w:line="360" w:lineRule="auto"/>
      </w:pPr>
      <w:r>
        <w:t xml:space="preserve">To what extent can ICESat-2 ATL08 detect forest </w:t>
      </w:r>
      <w:r w:rsidR="00AC5164">
        <w:t>growth</w:t>
      </w:r>
      <w:r>
        <w:t xml:space="preserv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4" w:name="_Toc195197921"/>
      <w:bookmarkStart w:id="35" w:name="_Toc195198128"/>
      <w:bookmarkStart w:id="36" w:name="_Toc195460489"/>
      <w:r w:rsidRPr="00FA3903">
        <w:rPr>
          <w:b/>
          <w:bCs/>
        </w:rPr>
        <w:t>Methods</w:t>
      </w:r>
      <w:bookmarkEnd w:id="34"/>
      <w:bookmarkEnd w:id="35"/>
      <w:bookmarkEnd w:id="36"/>
    </w:p>
    <w:p w14:paraId="008963E2" w14:textId="43081ADB"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t>chang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7" w:name="_Toc195460490"/>
      <w:bookmarkStart w:id="38" w:name="_Toc195197922"/>
      <w:bookmarkStart w:id="39" w:name="_Toc195198129"/>
      <w:r w:rsidRPr="00FA3903">
        <w:rPr>
          <w:b/>
          <w:bCs/>
        </w:rPr>
        <w:t>Study Area</w:t>
      </w:r>
      <w:bookmarkEnd w:id="37"/>
    </w:p>
    <w:p w14:paraId="58B668FA" w14:textId="2BE16F89"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xml:space="preserve">. The study area of this research is defined as the collective boundaries of the 3DEP Hurricane Florence ALS projects (Figure 1). The study area comprises ~5.1 million total hectares in the Eastern </w:t>
      </w:r>
      <w:r w:rsidR="00AC5164">
        <w:t>region</w:t>
      </w:r>
      <w:r>
        <w:t xml:space="preserve"> of North Carolina.</w:t>
      </w:r>
    </w:p>
    <w:p w14:paraId="203E1CCA" w14:textId="77777777" w:rsidR="006020A9" w:rsidRDefault="006020A9" w:rsidP="006020A9">
      <w:pPr>
        <w:keepNext/>
        <w:spacing w:line="360" w:lineRule="auto"/>
        <w:jc w:val="center"/>
      </w:pPr>
      <w:r>
        <w:rPr>
          <w:noProof/>
        </w:rPr>
        <w:lastRenderedPageBreak/>
        <w:drawing>
          <wp:inline distT="0" distB="0" distL="0" distR="0" wp14:anchorId="700FAE26" wp14:editId="59B082F6">
            <wp:extent cx="5943600" cy="4596475"/>
            <wp:effectExtent l="0" t="0" r="0" b="0"/>
            <wp:docPr id="1892560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596475"/>
                    </a:xfrm>
                    <a:prstGeom prst="rect">
                      <a:avLst/>
                    </a:prstGeom>
                    <a:noFill/>
                    <a:ln>
                      <a:noFill/>
                    </a:ln>
                  </pic:spPr>
                </pic:pic>
              </a:graphicData>
            </a:graphic>
          </wp:inline>
        </w:drawing>
      </w:r>
    </w:p>
    <w:p w14:paraId="68E61F40" w14:textId="5C31C35C" w:rsidR="00A2362E" w:rsidRPr="00A4179D" w:rsidRDefault="006020A9" w:rsidP="006020A9">
      <w:pPr>
        <w:pStyle w:val="Caption"/>
        <w:spacing w:line="360" w:lineRule="auto"/>
        <w:rPr>
          <w:b w:val="0"/>
          <w:bCs w:val="0"/>
          <w:i/>
          <w:iCs/>
          <w:sz w:val="22"/>
          <w:szCs w:val="22"/>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5E1AA5">
        <w:rPr>
          <w:b w:val="0"/>
          <w:bCs w:val="0"/>
          <w:i/>
          <w:iCs/>
          <w:noProof/>
          <w:sz w:val="22"/>
          <w:szCs w:val="22"/>
        </w:rPr>
        <w:t>1</w:t>
      </w:r>
      <w:r w:rsidRPr="00A4179D">
        <w:rPr>
          <w:b w:val="0"/>
          <w:bCs w:val="0"/>
          <w:i/>
          <w:iCs/>
          <w:sz w:val="22"/>
          <w:szCs w:val="22"/>
        </w:rPr>
        <w:fldChar w:fldCharType="end"/>
      </w:r>
      <w:r w:rsidRPr="00A4179D">
        <w:rPr>
          <w:b w:val="0"/>
          <w:bCs w:val="0"/>
          <w:i/>
          <w:iCs/>
          <w:sz w:val="22"/>
          <w:szCs w:val="22"/>
        </w:rPr>
        <w:t xml:space="preserve">: Boundaries of USGS 3D Elevation Program ALS projects collected in response to Hurricane Florence. Projects were flown in late 2019 and early </w:t>
      </w:r>
      <w:r w:rsidR="00A4179D" w:rsidRPr="00A4179D">
        <w:rPr>
          <w:b w:val="0"/>
          <w:bCs w:val="0"/>
          <w:i/>
          <w:iCs/>
          <w:sz w:val="22"/>
          <w:szCs w:val="22"/>
        </w:rPr>
        <w:t>2020.</w:t>
      </w:r>
    </w:p>
    <w:p w14:paraId="2DFE14F2" w14:textId="43E372D1" w:rsidR="00A2362E" w:rsidRDefault="00A2362E" w:rsidP="006020A9">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4E98B59F"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w:t>
      </w:r>
      <w:r>
        <w:t xml:space="preserve"> </w:t>
      </w:r>
      <w:commentRangeStart w:id="40"/>
      <w:r>
        <w:t xml:space="preserve">Finally, the chosen study area falls within </w:t>
      </w:r>
      <w:r w:rsidR="002D68AC">
        <w:t xml:space="preserve">the </w:t>
      </w:r>
      <w:r>
        <w:lastRenderedPageBreak/>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consistent tree heights, and fast tree growth observed by plantations in the study region should </w:t>
      </w:r>
      <w:r w:rsidR="00AC5164">
        <w:t xml:space="preserve">facilitate </w:t>
      </w:r>
      <w:r>
        <w:t xml:space="preserve">accurate canopy height estimation </w:t>
      </w:r>
      <w:r w:rsidR="00AC5164">
        <w:t xml:space="preserve">by ATL08 segments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commentRangeEnd w:id="40"/>
      <w:r w:rsidR="003C04FA">
        <w:rPr>
          <w:rStyle w:val="CommentReference"/>
        </w:rPr>
        <w:commentReference w:id="40"/>
      </w:r>
    </w:p>
    <w:p w14:paraId="61047824" w14:textId="77777777" w:rsidR="00884DE5" w:rsidRDefault="00884DE5" w:rsidP="00FF639F">
      <w:pPr>
        <w:numPr>
          <w:ilvl w:val="1"/>
          <w:numId w:val="9"/>
        </w:numPr>
        <w:spacing w:line="360" w:lineRule="auto"/>
        <w:rPr>
          <w:b/>
          <w:bCs/>
        </w:rPr>
      </w:pPr>
      <w:bookmarkStart w:id="41" w:name="_Toc195460491"/>
      <w:r w:rsidRPr="00FA3903">
        <w:rPr>
          <w:b/>
          <w:bCs/>
        </w:rPr>
        <w:t>Data Products</w:t>
      </w:r>
      <w:bookmarkEnd w:id="41"/>
    </w:p>
    <w:p w14:paraId="0381E53C" w14:textId="73AEC115" w:rsidR="00A2362E" w:rsidRPr="00E82CA1" w:rsidRDefault="00A2362E" w:rsidP="00FF639F">
      <w:pPr>
        <w:spacing w:line="360" w:lineRule="auto"/>
        <w:ind w:firstLine="360"/>
      </w:pPr>
      <w:r>
        <w:t xml:space="preserve">This research utilizes ICESat-2 ATL08 canopy height data to assess changes in forest height over time. </w:t>
      </w:r>
      <w:r w:rsidR="00AC5164">
        <w:t>L</w:t>
      </w:r>
      <w:r>
        <w:t>and cover data from the Annual National Landcover Database</w:t>
      </w:r>
      <w:r w:rsidR="00AC5164">
        <w:t xml:space="preserve"> </w:t>
      </w:r>
      <w:r>
        <w:t xml:space="preserve">was used to </w:t>
      </w:r>
      <w:r w:rsidR="00ED7E52">
        <w:t xml:space="preserve">identify </w:t>
      </w:r>
      <w:r>
        <w:t>forested regions within the study</w:t>
      </w:r>
      <w:r w:rsidR="00ED7E52">
        <w:t xml:space="preserve"> area</w:t>
      </w:r>
      <w:r>
        <w:t xml:space="preserve">. The disturbance history of these </w:t>
      </w:r>
      <w:r w:rsidR="00AC5164">
        <w:t xml:space="preserve">forests </w:t>
      </w:r>
      <w:r>
        <w:t xml:space="preserve">was derived from </w:t>
      </w:r>
      <w:r w:rsidR="00AC5164">
        <w:t xml:space="preserve">the U.S. Forest Service’s </w:t>
      </w:r>
      <w:r>
        <w:t>Landscape Change Monitoring System</w:t>
      </w:r>
      <w:r w:rsidR="00ED7E52">
        <w:t>.</w:t>
      </w:r>
      <w:r>
        <w:t xml:space="preserve"> ALS data from the USGS 3D</w:t>
      </w:r>
      <w:r w:rsidR="00E82CA1">
        <w:t xml:space="preserve">EP </w:t>
      </w:r>
      <w:r>
        <w:t xml:space="preserve">was used as ground truth reference data to validate </w:t>
      </w:r>
      <w:r w:rsidR="00E82CA1">
        <w:t xml:space="preserve">ATL08 </w:t>
      </w:r>
      <w:r>
        <w:t>canopy height estimates</w:t>
      </w:r>
      <w:r w:rsidR="004B0930">
        <w:t xml:space="preserve"> and</w:t>
      </w:r>
      <w:r>
        <w:t xml:space="preserve"> assess spatial biases in ICESat-2 coverage</w:t>
      </w:r>
      <w:r w:rsidR="00ED7E52">
        <w:t xml:space="preserve"> locations</w:t>
      </w:r>
      <w:r>
        <w:t>. Finally, data from the U.S. Forest Service’s Forest Inventory and Analysis program provide</w:t>
      </w:r>
      <w:r w:rsidR="004B0930">
        <w:t>d</w:t>
      </w:r>
      <w:r>
        <w:t xml:space="preserve"> local, repeat measurement plot surveys for determining </w:t>
      </w:r>
      <w:r w:rsidR="004B0930">
        <w:t xml:space="preserve">expected canopy height growth over </w:t>
      </w:r>
      <w:r>
        <w:t xml:space="preserve">time within our study area. </w:t>
      </w:r>
    </w:p>
    <w:p w14:paraId="2943CE58" w14:textId="6DF7E3F4" w:rsidR="00884DE5" w:rsidRDefault="00884DE5" w:rsidP="00FF639F">
      <w:pPr>
        <w:numPr>
          <w:ilvl w:val="2"/>
          <w:numId w:val="9"/>
        </w:numPr>
        <w:spacing w:line="360" w:lineRule="auto"/>
        <w:rPr>
          <w:b/>
          <w:bCs/>
        </w:rPr>
      </w:pPr>
      <w:bookmarkStart w:id="42" w:name="_Toc195460492"/>
      <w:r w:rsidRPr="00FA3903">
        <w:rPr>
          <w:b/>
          <w:bCs/>
        </w:rPr>
        <w:t>ALS</w:t>
      </w:r>
      <w:bookmarkEnd w:id="42"/>
    </w:p>
    <w:p w14:paraId="294FCB81" w14:textId="4EB0EC84"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sidR="00F032AF">
        <w:rPr>
          <w:color w:val="000000"/>
        </w:rPr>
        <w:t>reference</w:t>
      </w:r>
      <w:r w:rsidRPr="00E82CA1">
        <w:rPr>
          <w:color w:val="000000"/>
        </w:rPr>
        <w:t xml:space="preserve"> </w:t>
      </w:r>
      <w:r w:rsidR="00F032AF">
        <w:rPr>
          <w:color w:val="000000"/>
        </w:rPr>
        <w:t xml:space="preserve">for </w:t>
      </w:r>
      <w:r>
        <w:rPr>
          <w:color w:val="000000"/>
        </w:rPr>
        <w:t xml:space="preserve">ATL08 </w:t>
      </w:r>
      <w:r w:rsidRPr="00E82CA1">
        <w:rPr>
          <w:color w:val="000000"/>
        </w:rPr>
        <w:t>canopy height</w:t>
      </w:r>
      <w:r w:rsidR="00F032AF">
        <w:rPr>
          <w:color w:val="000000"/>
        </w:rPr>
        <w:t xml:space="preserve"> estimations</w:t>
      </w:r>
      <w:r w:rsidRPr="00E82CA1">
        <w:rPr>
          <w:color w:val="000000"/>
        </w:rPr>
        <w:t xml:space="preserve">.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 xml:space="preserve">A custom Python script (Appendix </w:t>
      </w:r>
      <w:r w:rsidR="007D3ACA">
        <w:rPr>
          <w:color w:val="000000"/>
        </w:rPr>
        <w:t>7</w:t>
      </w:r>
      <w:r w:rsidRPr="00E82CA1">
        <w:rPr>
          <w:color w:val="000000"/>
        </w:rPr>
        <w:t xml:space="preserve">.1) 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43" w:name="_Toc195460493"/>
      <w:r w:rsidRPr="00FA3903">
        <w:rPr>
          <w:b/>
          <w:bCs/>
        </w:rPr>
        <w:t xml:space="preserve">ICESat-2 </w:t>
      </w:r>
      <w:r w:rsidR="009D4C49">
        <w:rPr>
          <w:b/>
          <w:bCs/>
        </w:rPr>
        <w:t xml:space="preserve">ATL08 </w:t>
      </w:r>
      <w:bookmarkEnd w:id="43"/>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xml:space="preserve">. From the </w:t>
      </w:r>
      <w:r w:rsidR="00E82CA1">
        <w:lastRenderedPageBreak/>
        <w:t>geolocated photon data, the ICESat-2 L3A Land and Vegetation Height (ATL08) data 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2D12A63A"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w:t>
      </w:r>
      <w:r w:rsidR="008E47E6">
        <w:t xml:space="preserve"> </w:t>
      </w:r>
      <w:r w:rsidR="008E47E6">
        <w:fldChar w:fldCharType="begin"/>
      </w:r>
      <w:r w:rsidR="008E47E6">
        <w:instrText xml:space="preserve"> ADDIN ZOTERO_ITEM CSL_CITATION {"citationID":"xFpnNTqA","properties":{"formattedCitation":"(Neuenschwander &amp; Pitts, 2019)","plainCitation":"(Neuenschwander &amp; Pitts, 2019)","noteIndex":0},"citationItems":[{"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8E47E6">
        <w:fldChar w:fldCharType="separate"/>
      </w:r>
      <w:r w:rsidR="008E47E6" w:rsidRPr="008E47E6">
        <w:t>(Neuenschwander &amp; Pitts, 2019)</w:t>
      </w:r>
      <w:r w:rsidR="008E47E6">
        <w:fldChar w:fldCharType="end"/>
      </w:r>
      <w:r>
        <w:t xml:space="preserve">. </w:t>
      </w:r>
    </w:p>
    <w:p w14:paraId="10A44A03" w14:textId="0A8F6BD9" w:rsidR="00E82CA1" w:rsidRPr="00FA3903" w:rsidRDefault="00E82CA1" w:rsidP="00FF639F">
      <w:pPr>
        <w:spacing w:line="360" w:lineRule="auto"/>
        <w:ind w:firstLine="360"/>
        <w:rPr>
          <w:b/>
          <w:bCs/>
        </w:rPr>
      </w:pPr>
      <w:r w:rsidRPr="00E82CA1">
        <w:rPr>
          <w:color w:val="000000"/>
        </w:rPr>
        <w:t xml:space="preserve">For this study, all ATL08 </w:t>
      </w:r>
      <w:r w:rsidR="008E47E6">
        <w:rPr>
          <w:color w:val="000000"/>
        </w:rPr>
        <w:t>granules</w:t>
      </w:r>
      <w:r w:rsidRPr="00E82CA1">
        <w:rPr>
          <w:color w:val="000000"/>
        </w:rPr>
        <w:t xml:space="preserve"> collected between October 14</w:t>
      </w:r>
      <w:r w:rsidRPr="00E82CA1">
        <w:rPr>
          <w:color w:val="000000"/>
          <w:vertAlign w:val="superscript"/>
        </w:rPr>
        <w:t>th</w:t>
      </w:r>
      <w:r w:rsidRPr="00E82CA1">
        <w:rPr>
          <w:color w:val="000000"/>
        </w:rPr>
        <w:t xml:space="preserve">, 2018, and </w:t>
      </w:r>
      <w:r w:rsidR="008E47E6">
        <w:rPr>
          <w:color w:val="000000"/>
        </w:rPr>
        <w:t>December 24</w:t>
      </w:r>
      <w:r w:rsidRPr="00E82CA1">
        <w:rPr>
          <w:color w:val="000000"/>
          <w:vertAlign w:val="superscript"/>
        </w:rPr>
        <w:t>th</w:t>
      </w:r>
      <w:r w:rsidRPr="00E82CA1">
        <w:rPr>
          <w:color w:val="000000"/>
        </w:rPr>
        <w:t>, 202</w:t>
      </w:r>
      <w:r w:rsidR="008E47E6">
        <w:rPr>
          <w:color w:val="000000"/>
        </w:rPr>
        <w:t xml:space="preserve">4 </w:t>
      </w:r>
      <w:r w:rsidRPr="00E82CA1">
        <w:rPr>
          <w:color w:val="000000"/>
        </w:rPr>
        <w:t xml:space="preserve">within the study area was downloaded from the NASA </w:t>
      </w:r>
      <w:proofErr w:type="spellStart"/>
      <w:r w:rsidRPr="00E82CA1">
        <w:rPr>
          <w:color w:val="000000"/>
        </w:rPr>
        <w:t>Earthdata</w:t>
      </w:r>
      <w:proofErr w:type="spellEnd"/>
      <w:r w:rsidRPr="00E82CA1">
        <w:rPr>
          <w:color w:val="000000"/>
        </w:rPr>
        <w:t xml:space="preserve"> Search (</w:t>
      </w:r>
      <w:hyperlink r:id="rId16" w:history="1">
        <w:r w:rsidRPr="00913DBB">
          <w:rPr>
            <w:rStyle w:val="Hyperlink"/>
            <w:color w:val="000000"/>
            <w:u w:val="none"/>
          </w:rPr>
          <w:t>https://search.earthdata.nasa.gov/search</w:t>
        </w:r>
      </w:hyperlink>
      <w:r w:rsidRPr="00913DBB">
        <w:rPr>
          <w:color w:val="000000"/>
        </w:rPr>
        <w:t>),</w:t>
      </w:r>
      <w:r w:rsidRPr="00E82CA1">
        <w:rPr>
          <w:color w:val="000000"/>
        </w:rPr>
        <w:t xml:space="preserve"> yielding 831 ATL08 granules for further analysis in the HDF5 file format.</w:t>
      </w:r>
      <w:r w:rsidRPr="00C40BCF">
        <w:t xml:space="preserve"> The</w:t>
      </w:r>
      <w:r>
        <w:t xml:space="preserve">se </w:t>
      </w:r>
      <w:r w:rsidRPr="00C40BCF">
        <w:t xml:space="preserve">granules were processed in a custom </w:t>
      </w:r>
      <w:r>
        <w:t>P</w:t>
      </w:r>
      <w:r w:rsidRPr="00C40BCF">
        <w:t>ython script (</w:t>
      </w:r>
      <w:r>
        <w:t xml:space="preserve">see Appendix </w:t>
      </w:r>
      <w:r w:rsidR="007D3ACA">
        <w:t>7</w:t>
      </w:r>
      <w:r>
        <w:t>.2</w:t>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44" w:name="_Toc195460494"/>
      <w:r w:rsidRPr="00FA3903">
        <w:rPr>
          <w:b/>
          <w:bCs/>
        </w:rPr>
        <w:t>National Land Cover Database</w:t>
      </w:r>
      <w:bookmarkEnd w:id="44"/>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w:t>
      </w:r>
      <w:r w:rsidRPr="00CF14C2">
        <w:lastRenderedPageBreak/>
        <w:t>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0F76D0B6" w:rsidR="00DB5890" w:rsidRPr="00FA3903" w:rsidRDefault="00DB5890" w:rsidP="00FF639F">
      <w:pPr>
        <w:spacing w:line="360" w:lineRule="auto"/>
        <w:ind w:firstLine="360"/>
        <w:rPr>
          <w:b/>
          <w:bCs/>
        </w:rPr>
      </w:pPr>
      <w:r>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00913DBB">
        <w:t>(</w:t>
      </w:r>
      <w:r w:rsidRPr="006D782B">
        <w:t>https://www.mrlc.gov/data</w:t>
      </w:r>
      <w:r w:rsidR="00913DBB">
        <w:t>)</w:t>
      </w:r>
      <w:r>
        <w:t>. Land cover for the contiguous United States was downloaded for the most recent year available, 2023, to provide the most up-to-date representation of forest</w:t>
      </w:r>
      <w:r w:rsidR="00913DBB">
        <w:t xml:space="preserve"> cover</w:t>
      </w:r>
      <w:r>
        <w:t xml:space="preserve">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5" w:name="_Toc195460495"/>
      <w:r w:rsidRPr="00FA3903">
        <w:rPr>
          <w:b/>
          <w:bCs/>
        </w:rPr>
        <w:t>Landscape Change Monitoring System</w:t>
      </w:r>
      <w:bookmarkEnd w:id="45"/>
    </w:p>
    <w:p w14:paraId="61C36FC1" w14:textId="44F0669A"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51366DE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w:t>
      </w:r>
      <w:r>
        <w:lastRenderedPageBreak/>
        <w:t xml:space="preserve">an abrupt disturbance to vegetation cover (fire, harvesting, mechanical disturbance), slow loss events indicate gradual structural or spectral decline, </w:t>
      </w:r>
      <w:r w:rsidR="00913DBB">
        <w:t>and</w:t>
      </w:r>
      <w:r>
        <w:t xml:space="preserve"> gain represents vegetation 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Landscape Change Monitoring System data archive </w:t>
      </w:r>
      <w:r w:rsidR="00913DBB">
        <w:t>(</w:t>
      </w:r>
      <w:r w:rsidRPr="003538E2">
        <w:t>https://apps.fs.usda.gov/lcms-viewer/home.html#download</w:t>
      </w:r>
      <w:r w:rsidR="00913DBB">
        <w:t>).</w:t>
      </w:r>
    </w:p>
    <w:p w14:paraId="5AC41535" w14:textId="77777777" w:rsidR="00884DE5" w:rsidRDefault="00884DE5" w:rsidP="00FF639F">
      <w:pPr>
        <w:numPr>
          <w:ilvl w:val="2"/>
          <w:numId w:val="9"/>
        </w:numPr>
        <w:spacing w:line="360" w:lineRule="auto"/>
        <w:rPr>
          <w:b/>
          <w:bCs/>
        </w:rPr>
      </w:pPr>
      <w:bookmarkStart w:id="46" w:name="_Toc195460496"/>
      <w:r w:rsidRPr="00FA3903">
        <w:rPr>
          <w:b/>
          <w:bCs/>
        </w:rPr>
        <w:t>Forest Inventory &amp; Analysis Program</w:t>
      </w:r>
      <w:bookmarkEnd w:id="46"/>
    </w:p>
    <w:p w14:paraId="2F6E7C0E" w14:textId="757EC327"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Data for </w:t>
      </w:r>
      <w:r w:rsidR="004C6C4F">
        <w:t xml:space="preserve">the </w:t>
      </w:r>
      <w:r>
        <w:t xml:space="preserve">NFI plots within the study area </w:t>
      </w:r>
      <w:r w:rsidR="004C6C4F">
        <w:t>was obtained</w:t>
      </w:r>
      <w:r>
        <w:t xml:space="preserve"> </w:t>
      </w:r>
      <w:r w:rsidR="004C6C4F">
        <w:t>from the North Carolina Forest Inventory and Analysis database</w:t>
      </w:r>
      <w:r w:rsidR="004C6C4F" w:rsidRPr="00B43FD8">
        <w:t xml:space="preserve"> </w:t>
      </w:r>
      <w:r w:rsidR="004C6C4F">
        <w:t xml:space="preserve">using a custom R </w:t>
      </w:r>
      <w:r w:rsidR="004C6C4F" w:rsidRPr="00B43FD8">
        <w:t xml:space="preserve">script </w:t>
      </w:r>
      <w:r w:rsidRPr="00B43FD8">
        <w:t xml:space="preserve">(see Appendix </w:t>
      </w:r>
      <w:r w:rsidR="007D3ACA">
        <w:t>7</w:t>
      </w:r>
      <w:r w:rsidRPr="00B43FD8">
        <w:t>.</w:t>
      </w:r>
      <w:r>
        <w:t>3</w:t>
      </w:r>
      <w:r w:rsidRPr="00B43FD8">
        <w:t>).</w:t>
      </w:r>
      <w:r w:rsidRPr="00DB5890">
        <w:rPr>
          <w:color w:val="000000"/>
        </w:rPr>
        <w:t xml:space="preserve"> 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7" w:name="_Toc195460497"/>
      <w:r w:rsidRPr="00FA3903">
        <w:rPr>
          <w:b/>
          <w:bCs/>
        </w:rPr>
        <w:t>Data Processing</w:t>
      </w:r>
      <w:bookmarkEnd w:id="47"/>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48" w:name="_Toc195460498"/>
      <w:r w:rsidRPr="00FA3903">
        <w:rPr>
          <w:b/>
          <w:bCs/>
        </w:rPr>
        <w:t>ATL08</w:t>
      </w:r>
      <w:bookmarkEnd w:id="48"/>
    </w:p>
    <w:p w14:paraId="19CB67F7" w14:textId="75D78CF2" w:rsidR="00DB5890" w:rsidRDefault="00DB5890" w:rsidP="00FF639F">
      <w:pPr>
        <w:spacing w:line="360" w:lineRule="auto"/>
        <w:ind w:firstLine="360"/>
        <w:rPr>
          <w:lang w:val="fr-FR"/>
        </w:rPr>
      </w:pPr>
      <w:r>
        <w:lastRenderedPageBreak/>
        <w:t xml:space="preserve">Using LiDAR to identify statistically meaningful change in canopy height over time requires change 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such, careful handling of all potential sources of error in ATL08 data is necessary to 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15A4BC20"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 xml:space="preserve">.4).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xml:space="preserve">. As done by Malambo &amp; Popescu (2024), segments with a multiple scattering warning flag greater than zero or a cloud confidence flag </w:t>
      </w:r>
      <w:r w:rsidR="00226EAF">
        <w:t>greater than</w:t>
      </w:r>
      <w:r>
        <w:t xml:space="preserve"> one were removed</w:t>
      </w:r>
      <w:r w:rsidRPr="00EB2D61">
        <w:t xml:space="preserve"> </w:t>
      </w:r>
      <w:r>
        <w:t xml:space="preserve">to mitigate possible atmospheric interference. </w:t>
      </w:r>
    </w:p>
    <w:p w14:paraId="24744141" w14:textId="424E7FD5"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xml:space="preserve">. These points were intersected with annual NLCD land cover to determine the land cover of each segment’s centroid for the year </w:t>
      </w:r>
      <w:r w:rsidR="00226EAF">
        <w:t xml:space="preserve">of </w:t>
      </w:r>
      <w:r>
        <w:t xml:space="preserve">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t>
      </w:r>
      <w:r>
        <w:lastRenderedPageBreak/>
        <w:t>(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between the year of ICESat-2 collection and the most recent disturbance year. For this research, segments with disturbances occurring </w:t>
      </w:r>
      <w:r w:rsidRPr="000365A9">
        <w:rPr>
          <w:i/>
          <w:iCs/>
        </w:rPr>
        <w:t>after</w:t>
      </w:r>
      <w:r>
        <w:t xml:space="preserve"> the year of </w:t>
      </w:r>
      <w:r w:rsidR="00226EAF">
        <w:t xml:space="preserve">ICESat-2 </w:t>
      </w:r>
      <w:r>
        <w:t>collection were removed, as ATL08 canopy height values may no longer reflec</w:t>
      </w:r>
      <w:r w:rsidR="00216F5C">
        <w:t xml:space="preserve">t </w:t>
      </w:r>
      <w:r>
        <w:t>the forest conditions present. Additionally, segments with less than 3 years since the last disturbance event were removed to provide at least 3 years of forest regrowth and recover</w:t>
      </w:r>
      <w:r w:rsidR="00870852">
        <w:t>y.</w:t>
      </w:r>
    </w:p>
    <w:p w14:paraId="70F13B11" w14:textId="77777777" w:rsidR="006020A9" w:rsidRDefault="006020A9" w:rsidP="006020A9">
      <w:pPr>
        <w:keepNext/>
        <w:spacing w:line="360" w:lineRule="auto"/>
        <w:jc w:val="center"/>
      </w:pPr>
      <w:r>
        <w:rPr>
          <w:noProof/>
        </w:rPr>
        <w:drawing>
          <wp:inline distT="0" distB="0" distL="0" distR="0" wp14:anchorId="31B96D5B" wp14:editId="20E1FD95">
            <wp:extent cx="5943600" cy="4594596"/>
            <wp:effectExtent l="0" t="0" r="0" b="0"/>
            <wp:docPr id="458496486"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6486" name="Picture 7" descr="A map of the united stat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39415A07" w14:textId="14D76F5A" w:rsidR="00DB5890" w:rsidRPr="00A4179D" w:rsidRDefault="006020A9" w:rsidP="006020A9">
      <w:pPr>
        <w:pStyle w:val="Caption"/>
        <w:spacing w:line="360" w:lineRule="auto"/>
        <w:rPr>
          <w:b w:val="0"/>
          <w:bCs w:val="0"/>
          <w:i/>
          <w:iCs/>
          <w:sz w:val="28"/>
          <w:szCs w:val="28"/>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5E1AA5">
        <w:rPr>
          <w:b w:val="0"/>
          <w:bCs w:val="0"/>
          <w:i/>
          <w:iCs/>
          <w:noProof/>
          <w:sz w:val="22"/>
          <w:szCs w:val="22"/>
        </w:rPr>
        <w:t>2</w:t>
      </w:r>
      <w:r w:rsidRPr="00A4179D">
        <w:rPr>
          <w:b w:val="0"/>
          <w:bCs w:val="0"/>
          <w:i/>
          <w:iCs/>
          <w:sz w:val="22"/>
          <w:szCs w:val="22"/>
        </w:rPr>
        <w:fldChar w:fldCharType="end"/>
      </w:r>
      <w:r w:rsidRPr="00A4179D">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6020A9">
      <w:pPr>
        <w:numPr>
          <w:ilvl w:val="2"/>
          <w:numId w:val="9"/>
        </w:numPr>
        <w:spacing w:line="360" w:lineRule="auto"/>
        <w:rPr>
          <w:b/>
          <w:bCs/>
        </w:rPr>
      </w:pPr>
      <w:bookmarkStart w:id="49" w:name="_Toc195460499"/>
      <w:r w:rsidRPr="00177AE5">
        <w:rPr>
          <w:b/>
          <w:bCs/>
        </w:rPr>
        <w:t>Extracting ALS Data Within ATL08 Segments</w:t>
      </w:r>
      <w:bookmarkEnd w:id="49"/>
    </w:p>
    <w:p w14:paraId="58FC7A0C" w14:textId="4145F244" w:rsidR="00E903A6" w:rsidRPr="00E903A6" w:rsidRDefault="008638FC" w:rsidP="006020A9">
      <w:pPr>
        <w:spacing w:line="360" w:lineRule="auto"/>
        <w:ind w:firstLine="360"/>
      </w:pPr>
      <w:r>
        <w:lastRenderedPageBreak/>
        <w:t>For this research i</w:t>
      </w:r>
      <w:r w:rsidR="00E903A6" w:rsidRPr="00E903A6">
        <w:t xml:space="preserve">t is necessary to extract 2020 ALS data </w:t>
      </w:r>
      <w:r w:rsidR="00177AE5">
        <w:t>within</w:t>
      </w:r>
      <w:r w:rsidR="00E903A6" w:rsidRPr="00E903A6">
        <w:t xml:space="preserve"> each individual ATL08 segment, regardless of </w:t>
      </w:r>
      <w:r w:rsidR="00226EAF" w:rsidRPr="00E903A6">
        <w:t>the</w:t>
      </w:r>
      <w:r w:rsidR="00E903A6" w:rsidRPr="00E903A6">
        <w:t xml:space="preserve"> </w:t>
      </w:r>
      <w:r w:rsidR="00226EAF">
        <w:t xml:space="preserve">segment’s </w:t>
      </w:r>
      <w:r w:rsidR="00E903A6" w:rsidRPr="00E903A6">
        <w:t>collection year. To generate the rectangular segments of the ATL08 product, a polygon of 100 x 11 meters was created around the centroid coordinates of each segment</w:t>
      </w:r>
      <w:r w:rsidR="00226EAF">
        <w:t xml:space="preserve"> </w:t>
      </w:r>
      <w:r w:rsidR="00E903A6" w:rsidRPr="00E903A6">
        <w:t xml:space="preserve">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 xml:space="preserve">.5;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68E31079" w14:textId="0DA0FA87" w:rsidR="00E903A6" w:rsidRPr="00E903A6" w:rsidRDefault="00E903A6" w:rsidP="00FF639F">
      <w:pPr>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D7446C">
        <w:instrText xml:space="preserve"> ADDIN ZOTERO_ITEM CSL_CITATION {"citationID":"dU5CK0BL","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EB0DA6" w:rsidRPr="00EB0DA6">
        <w:t>(</w:t>
      </w:r>
      <w:r w:rsidR="00EB0DA6">
        <w:t xml:space="preserve">see Appendix </w:t>
      </w:r>
      <w:r w:rsidR="007D3ACA">
        <w:t>7</w:t>
      </w:r>
      <w:r w:rsidR="00EB0DA6">
        <w:t xml:space="preserve">.1; </w:t>
      </w:r>
      <w:r w:rsidR="00EB0DA6" w:rsidRPr="00EB0DA6">
        <w:t>Butler et al., 2024)</w:t>
      </w:r>
      <w:r w:rsidRPr="00E903A6">
        <w:fldChar w:fldCharType="end"/>
      </w:r>
      <w:r w:rsidRPr="00E903A6">
        <w:t xml:space="preserve">. </w:t>
      </w:r>
      <w:r w:rsidR="00177AE5">
        <w:t>First</w:t>
      </w:r>
      <w:r w:rsidR="00226EAF">
        <w:t>,</w:t>
      </w:r>
      <w:r w:rsidR="00177AE5">
        <w:t xml:space="preserve">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w:t>
      </w:r>
      <w:r w:rsidR="00226EAF">
        <w:t xml:space="preserve"> </w:t>
      </w:r>
      <w:r w:rsidRPr="00E903A6">
        <w:t xml:space="preserve"> cropped to the geometry of the respective polygon to match the polygon’s along-track rotation (Figure 4).</w:t>
      </w:r>
      <w:r w:rsidRPr="00E903A6">
        <w:rPr>
          <w:i/>
          <w:iCs/>
        </w:rPr>
        <w:t xml:space="preserve"> </w:t>
      </w:r>
    </w:p>
    <w:p w14:paraId="69FBE44C" w14:textId="273A08A0" w:rsidR="00E903A6" w:rsidRPr="00E903A6" w:rsidRDefault="00300D79" w:rsidP="00FF639F">
      <w:pPr>
        <w:keepNext/>
        <w:spacing w:line="360" w:lineRule="auto"/>
        <w:jc w:val="center"/>
      </w:pPr>
      <w:commentRangeStart w:id="50"/>
      <w:r>
        <w:rPr>
          <w:noProof/>
        </w:rPr>
        <w:lastRenderedPageBreak/>
        <w:drawing>
          <wp:inline distT="0" distB="0" distL="0" distR="0" wp14:anchorId="28FB5C11" wp14:editId="2A33C85E">
            <wp:extent cx="5943600" cy="5990379"/>
            <wp:effectExtent l="0" t="0" r="0" b="0"/>
            <wp:docPr id="177979667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96676" name="Picture 1"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90379"/>
                    </a:xfrm>
                    <a:prstGeom prst="rect">
                      <a:avLst/>
                    </a:prstGeom>
                    <a:noFill/>
                    <a:ln>
                      <a:noFill/>
                    </a:ln>
                  </pic:spPr>
                </pic:pic>
              </a:graphicData>
            </a:graphic>
          </wp:inline>
        </w:drawing>
      </w:r>
      <w:commentRangeEnd w:id="50"/>
      <w:r w:rsidR="00216F5C">
        <w:rPr>
          <w:rStyle w:val="CommentReference"/>
        </w:rPr>
        <w:commentReference w:id="50"/>
      </w:r>
    </w:p>
    <w:p w14:paraId="7F72187D" w14:textId="6D6D167B" w:rsidR="00E903A6" w:rsidRPr="00EB0DA6" w:rsidRDefault="00E903A6" w:rsidP="00FF639F">
      <w:pPr>
        <w:pStyle w:val="Caption"/>
        <w:spacing w:line="360" w:lineRule="auto"/>
        <w:jc w:val="center"/>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5E1AA5">
        <w:rPr>
          <w:b w:val="0"/>
          <w:bCs w:val="0"/>
          <w:i/>
          <w:iCs/>
          <w:noProof/>
          <w:color w:val="000000"/>
          <w:sz w:val="22"/>
          <w:szCs w:val="22"/>
        </w:rPr>
        <w:t>3</w:t>
      </w:r>
      <w:r w:rsidRPr="00EB0DA6">
        <w:rPr>
          <w:b w:val="0"/>
          <w:bCs w:val="0"/>
          <w:i/>
          <w:iCs/>
          <w:color w:val="000000"/>
          <w:sz w:val="22"/>
          <w:szCs w:val="22"/>
        </w:rPr>
        <w:fldChar w:fldCharType="end"/>
      </w:r>
      <w:r w:rsidRPr="00EB0DA6">
        <w:rPr>
          <w:b w:val="0"/>
          <w:bCs w:val="0"/>
          <w:i/>
          <w:iCs/>
          <w:color w:val="000000"/>
          <w:sz w:val="22"/>
          <w:szCs w:val="22"/>
        </w:rPr>
        <w:t xml:space="preserve">: Workflow of python script used to extract ALS data collected within </w:t>
      </w:r>
      <w:r w:rsidR="008662EF">
        <w:rPr>
          <w:b w:val="0"/>
          <w:bCs w:val="0"/>
          <w:i/>
          <w:iCs/>
          <w:color w:val="000000"/>
          <w:sz w:val="22"/>
          <w:szCs w:val="22"/>
        </w:rPr>
        <w:t>ATL08</w:t>
      </w:r>
      <w:r w:rsidRPr="00EB0DA6">
        <w:rPr>
          <w:b w:val="0"/>
          <w:bCs w:val="0"/>
          <w:i/>
          <w:iCs/>
          <w:color w:val="000000"/>
          <w:sz w:val="22"/>
          <w:szCs w:val="22"/>
        </w:rPr>
        <w:t xml:space="preserve"> polygons.</w:t>
      </w:r>
    </w:p>
    <w:p w14:paraId="57226E4B" w14:textId="78433970" w:rsidR="00E903A6" w:rsidRPr="00E903A6" w:rsidRDefault="006020A9" w:rsidP="00FF639F">
      <w:pPr>
        <w:pStyle w:val="Caption"/>
        <w:spacing w:line="360" w:lineRule="auto"/>
        <w:jc w:val="center"/>
        <w:rPr>
          <w:b w:val="0"/>
          <w:bCs w:val="0"/>
          <w:color w:val="000000"/>
          <w:sz w:val="24"/>
          <w:szCs w:val="24"/>
        </w:rPr>
      </w:pPr>
      <w:r>
        <w:rPr>
          <w:noProof/>
        </w:rPr>
        <w:lastRenderedPageBreak/>
        <w:drawing>
          <wp:inline distT="0" distB="0" distL="0" distR="0" wp14:anchorId="1E3EB1E2" wp14:editId="0792B98B">
            <wp:extent cx="5943600" cy="4594596"/>
            <wp:effectExtent l="0" t="0" r="0" b="0"/>
            <wp:docPr id="39992278" name="Picture 8" descr="A satellite image of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278" name="Picture 8" descr="A satellite image of a field&#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5EEE08E3" w14:textId="1A900C9F" w:rsidR="00E903A6" w:rsidRPr="00E903A6" w:rsidRDefault="00E903A6" w:rsidP="006020A9">
      <w:pPr>
        <w:pStyle w:val="Caption"/>
        <w:spacing w:line="360" w:lineRule="auto"/>
        <w:rPr>
          <w:b w:val="0"/>
          <w:bCs w:val="0"/>
          <w:i/>
          <w:iCs/>
          <w:color w:val="000000"/>
          <w:sz w:val="22"/>
          <w:szCs w:val="22"/>
        </w:rPr>
      </w:pPr>
      <w:r w:rsidRPr="00E903A6">
        <w:rPr>
          <w:b w:val="0"/>
          <w:bCs w:val="0"/>
          <w:i/>
          <w:iCs/>
          <w:color w:val="000000"/>
          <w:sz w:val="22"/>
          <w:szCs w:val="22"/>
        </w:rPr>
        <w:t xml:space="preserve">Figure </w:t>
      </w:r>
      <w:r w:rsidRPr="00E903A6">
        <w:rPr>
          <w:b w:val="0"/>
          <w:bCs w:val="0"/>
          <w:i/>
          <w:iCs/>
          <w:color w:val="000000"/>
          <w:sz w:val="22"/>
          <w:szCs w:val="22"/>
        </w:rPr>
        <w:fldChar w:fldCharType="begin"/>
      </w:r>
      <w:r w:rsidRPr="00E903A6">
        <w:rPr>
          <w:b w:val="0"/>
          <w:bCs w:val="0"/>
          <w:i/>
          <w:iCs/>
          <w:color w:val="000000"/>
          <w:sz w:val="22"/>
          <w:szCs w:val="22"/>
        </w:rPr>
        <w:instrText xml:space="preserve"> SEQ Figure \* ARABIC </w:instrText>
      </w:r>
      <w:r w:rsidRPr="00E903A6">
        <w:rPr>
          <w:b w:val="0"/>
          <w:bCs w:val="0"/>
          <w:i/>
          <w:iCs/>
          <w:color w:val="000000"/>
          <w:sz w:val="22"/>
          <w:szCs w:val="22"/>
        </w:rPr>
        <w:fldChar w:fldCharType="separate"/>
      </w:r>
      <w:r w:rsidR="005E1AA5">
        <w:rPr>
          <w:b w:val="0"/>
          <w:bCs w:val="0"/>
          <w:i/>
          <w:iCs/>
          <w:noProof/>
          <w:color w:val="000000"/>
          <w:sz w:val="22"/>
          <w:szCs w:val="22"/>
        </w:rPr>
        <w:t>4</w:t>
      </w:r>
      <w:r w:rsidRPr="00E903A6">
        <w:rPr>
          <w:b w:val="0"/>
          <w:bCs w:val="0"/>
          <w:i/>
          <w:iCs/>
          <w:color w:val="000000"/>
          <w:sz w:val="22"/>
          <w:szCs w:val="22"/>
        </w:rPr>
        <w:fldChar w:fldCharType="end"/>
      </w:r>
      <w:r w:rsidRPr="00E903A6">
        <w:rPr>
          <w:b w:val="0"/>
          <w:bCs w:val="0"/>
          <w:i/>
          <w:iCs/>
          <w:color w:val="000000"/>
          <w:sz w:val="22"/>
          <w:szCs w:val="22"/>
        </w:rPr>
        <w:t xml:space="preserve">: ALS data extracted within ATL08 segments over </w:t>
      </w:r>
      <w:r w:rsidR="00EB0DA6">
        <w:rPr>
          <w:b w:val="0"/>
          <w:bCs w:val="0"/>
          <w:i/>
          <w:iCs/>
          <w:color w:val="000000"/>
          <w:sz w:val="22"/>
          <w:szCs w:val="22"/>
        </w:rPr>
        <w:t xml:space="preserve">a </w:t>
      </w:r>
      <w:r w:rsidRPr="00E903A6">
        <w:rPr>
          <w:b w:val="0"/>
          <w:bCs w:val="0"/>
          <w:i/>
          <w:iCs/>
          <w:color w:val="000000"/>
          <w:sz w:val="22"/>
          <w:szCs w:val="22"/>
        </w:rPr>
        <w:t>plantation area.</w:t>
      </w:r>
      <w:r w:rsidR="00D62110">
        <w:rPr>
          <w:b w:val="0"/>
          <w:bCs w:val="0"/>
          <w:i/>
          <w:iCs/>
          <w:color w:val="000000"/>
          <w:sz w:val="22"/>
          <w:szCs w:val="22"/>
        </w:rPr>
        <w:t xml:space="preserve"> ALS data </w:t>
      </w:r>
      <w:r w:rsidR="00226EAF">
        <w:rPr>
          <w:b w:val="0"/>
          <w:bCs w:val="0"/>
          <w:i/>
          <w:iCs/>
          <w:color w:val="000000"/>
          <w:sz w:val="22"/>
          <w:szCs w:val="22"/>
        </w:rPr>
        <w:t>contains</w:t>
      </w:r>
      <w:r w:rsidR="00D62110">
        <w:rPr>
          <w:b w:val="0"/>
          <w:bCs w:val="0"/>
          <w:i/>
          <w:iCs/>
          <w:color w:val="000000"/>
          <w:sz w:val="22"/>
          <w:szCs w:val="22"/>
        </w:rPr>
        <w:t xml:space="preserve"> only non-ground returns with reasonable vegetation height as described below.</w:t>
      </w:r>
    </w:p>
    <w:p w14:paraId="6CD7DDE7" w14:textId="33502E44" w:rsidR="00E903A6" w:rsidRPr="00E903A6" w:rsidRDefault="00E903A6" w:rsidP="00FF639F">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and </w:t>
      </w:r>
      <w:r w:rsidR="00501126">
        <w:t>the</w:t>
      </w:r>
      <w:r w:rsidRPr="00E903A6">
        <w:t xml:space="preserve"> previously determined global maximum </w:t>
      </w:r>
      <w:r w:rsidR="00226EAF">
        <w:t xml:space="preserve">of </w:t>
      </w:r>
      <w:r w:rsidRPr="00E903A6">
        <w:t>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355B991A" w:rsidR="00E903A6" w:rsidRPr="00E903A6" w:rsidRDefault="00E903A6" w:rsidP="00FF639F">
      <w:pPr>
        <w:spacing w:line="360" w:lineRule="auto"/>
        <w:ind w:firstLine="720"/>
      </w:pPr>
      <w:r w:rsidRPr="00E903A6">
        <w:lastRenderedPageBreak/>
        <w:t>Due to the overlapping collection scheme of ALS</w:t>
      </w:r>
      <w:r w:rsidR="00A41EB8">
        <w:t xml:space="preserve"> 3DEP projects</w:t>
      </w:r>
      <w:r w:rsidRPr="00E903A6">
        <w:t xml:space="preserve">, many ATL08 segments intersected with multiple </w:t>
      </w:r>
      <w:r w:rsidR="00A41EB8">
        <w:t xml:space="preserve">ALS </w:t>
      </w:r>
      <w:r w:rsidR="00674DEF">
        <w:t>datasets, resulting in duplicate segments with vegetation metrics calculated for more than one project</w:t>
      </w:r>
      <w:r w:rsidRPr="00E903A6">
        <w:t xml:space="preserve"> (Figure 5)</w:t>
      </w:r>
      <w:r w:rsidR="00A41EB8">
        <w:t xml:space="preserve">. </w:t>
      </w:r>
    </w:p>
    <w:p w14:paraId="437D21C0" w14:textId="63F0DF67" w:rsidR="00E903A6" w:rsidRPr="00E903A6" w:rsidRDefault="00A4179D" w:rsidP="00FF639F">
      <w:pPr>
        <w:keepNext/>
        <w:spacing w:line="360" w:lineRule="auto"/>
        <w:jc w:val="center"/>
      </w:pPr>
      <w:r>
        <w:rPr>
          <w:noProof/>
        </w:rPr>
        <w:drawing>
          <wp:inline distT="0" distB="0" distL="0" distR="0" wp14:anchorId="0D5806A3" wp14:editId="58844FD7">
            <wp:extent cx="5943600" cy="4594596"/>
            <wp:effectExtent l="0" t="0" r="0" b="0"/>
            <wp:docPr id="30542115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2115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32849ADE" w14:textId="3815F420" w:rsidR="00E903A6" w:rsidRPr="00EB0DA6" w:rsidRDefault="00E903A6" w:rsidP="00A4179D">
      <w:pPr>
        <w:pStyle w:val="Caption"/>
        <w:spacing w:line="360" w:lineRule="auto"/>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5E1AA5">
        <w:rPr>
          <w:b w:val="0"/>
          <w:bCs w:val="0"/>
          <w:i/>
          <w:iCs/>
          <w:noProof/>
          <w:color w:val="000000"/>
          <w:sz w:val="22"/>
          <w:szCs w:val="22"/>
        </w:rPr>
        <w:t>5</w:t>
      </w:r>
      <w:r w:rsidRPr="00EB0DA6">
        <w:rPr>
          <w:b w:val="0"/>
          <w:bCs w:val="0"/>
          <w:i/>
          <w:iCs/>
          <w:color w:val="000000"/>
          <w:sz w:val="22"/>
          <w:szCs w:val="22"/>
        </w:rPr>
        <w:fldChar w:fldCharType="end"/>
      </w:r>
      <w:r w:rsidRPr="00EB0DA6">
        <w:rPr>
          <w:b w:val="0"/>
          <w:bCs w:val="0"/>
          <w:i/>
          <w:iCs/>
          <w:color w:val="000000"/>
          <w:sz w:val="22"/>
          <w:szCs w:val="22"/>
        </w:rPr>
        <w:t xml:space="preserve">: Track of ATL08 segments (white polygons) </w:t>
      </w:r>
      <w:r w:rsidR="00A4179D">
        <w:rPr>
          <w:b w:val="0"/>
          <w:bCs w:val="0"/>
          <w:i/>
          <w:iCs/>
          <w:color w:val="000000"/>
          <w:sz w:val="22"/>
          <w:szCs w:val="22"/>
        </w:rPr>
        <w:t xml:space="preserve">passing </w:t>
      </w:r>
      <w:r w:rsidRPr="00EB0DA6">
        <w:rPr>
          <w:b w:val="0"/>
          <w:bCs w:val="0"/>
          <w:i/>
          <w:iCs/>
          <w:color w:val="000000"/>
          <w:sz w:val="22"/>
          <w:szCs w:val="22"/>
        </w:rPr>
        <w:t>through overlapping area (green) of separate ALS projects (</w:t>
      </w:r>
      <w:r w:rsidR="00A4179D">
        <w:rPr>
          <w:b w:val="0"/>
          <w:bCs w:val="0"/>
          <w:i/>
          <w:iCs/>
          <w:color w:val="000000"/>
          <w:sz w:val="22"/>
          <w:szCs w:val="22"/>
        </w:rPr>
        <w:t>blue</w:t>
      </w:r>
      <w:r w:rsidRPr="00EB0DA6">
        <w:rPr>
          <w:b w:val="0"/>
          <w:bCs w:val="0"/>
          <w:i/>
          <w:iCs/>
          <w:color w:val="000000"/>
          <w:sz w:val="22"/>
          <w:szCs w:val="22"/>
        </w:rPr>
        <w:t>, orange).</w:t>
      </w:r>
    </w:p>
    <w:p w14:paraId="24360181" w14:textId="378E8825" w:rsidR="00E903A6" w:rsidRPr="00EB0DA6" w:rsidRDefault="00A41EB8" w:rsidP="00FF639F">
      <w:pPr>
        <w:spacing w:line="360" w:lineRule="auto"/>
        <w:ind w:firstLine="720"/>
      </w:pPr>
      <w:r>
        <w:t>In the</w:t>
      </w:r>
      <w:r w:rsidR="00674DEF">
        <w:t xml:space="preserve"> instance </w:t>
      </w:r>
      <w:r>
        <w:t>duplicate segments</w:t>
      </w:r>
      <w:r w:rsidR="00674DEF">
        <w:t xml:space="preserve">, </w:t>
      </w:r>
      <w:r w:rsidR="0071291E">
        <w:t xml:space="preserve">only </w:t>
      </w:r>
      <w:r w:rsidR="00674DEF">
        <w:t xml:space="preserve">the segment associated with the ALS project </w:t>
      </w:r>
      <w:r w:rsidR="000312C5">
        <w:t>providing</w:t>
      </w:r>
      <w:r w:rsidR="00674DEF">
        <w:t xml:space="preserve"> the</w:t>
      </w:r>
      <w:r>
        <w:t xml:space="preserve"> </w:t>
      </w:r>
      <w:r w:rsidR="00E903A6" w:rsidRPr="00E903A6">
        <w:t xml:space="preserve">highest number of vegetation returns </w:t>
      </w:r>
      <w:r>
        <w:t>was retained</w:t>
      </w:r>
      <w:r w:rsidR="00E903A6" w:rsidRPr="00E903A6">
        <w:t xml:space="preserve">. Additionally, the original </w:t>
      </w:r>
      <w:r w:rsidR="000312C5">
        <w:t xml:space="preserve">3DEP </w:t>
      </w:r>
      <w:r w:rsidR="00E903A6" w:rsidRPr="00E903A6">
        <w:t>ALS project boundaries are generalized</w:t>
      </w:r>
      <w:r w:rsidR="000312C5">
        <w:t>. The</w:t>
      </w:r>
      <w:r w:rsidR="00E903A6" w:rsidRPr="00E903A6">
        <w:t xml:space="preserve"> initial crop of ATL08 </w:t>
      </w:r>
      <w:r w:rsidR="000312C5">
        <w:t>segments</w:t>
      </w:r>
      <w:r w:rsidR="00E903A6" w:rsidRPr="00E903A6">
        <w:t xml:space="preserve"> to the </w:t>
      </w:r>
      <w:r w:rsidR="000312C5">
        <w:t xml:space="preserve">ALS project </w:t>
      </w:r>
      <w:r w:rsidR="00E903A6" w:rsidRPr="00E903A6">
        <w:t>boundaries resulted in several segments with zero ALS returns within their bounds. These were also removed from analyses, resulting in a final working set</w:t>
      </w:r>
      <w:r w:rsidR="000312C5">
        <w:t xml:space="preserve"> </w:t>
      </w:r>
      <w:r w:rsidR="00E903A6" w:rsidRPr="00E903A6">
        <w:t>of</w:t>
      </w:r>
      <w:r w:rsidR="00E903A6" w:rsidRPr="00E903A6">
        <w:rPr>
          <w:i/>
          <w:iCs/>
        </w:rPr>
        <w:t xml:space="preserve"> </w:t>
      </w:r>
      <w:commentRangeStart w:id="51"/>
      <w:r w:rsidR="00E903A6" w:rsidRPr="00E903A6">
        <w:t>53,9</w:t>
      </w:r>
      <w:r w:rsidR="00870852">
        <w:t>05</w:t>
      </w:r>
      <w:commentRangeEnd w:id="51"/>
      <w:r w:rsidR="00216F5C">
        <w:rPr>
          <w:rStyle w:val="CommentReference"/>
        </w:rPr>
        <w:commentReference w:id="51"/>
      </w:r>
      <w:r w:rsidR="00E903A6" w:rsidRPr="00E903A6">
        <w:rPr>
          <w:i/>
          <w:iCs/>
        </w:rPr>
        <w:t xml:space="preserve"> </w:t>
      </w:r>
      <w:r w:rsidR="00E903A6" w:rsidRPr="00E903A6">
        <w:t xml:space="preserve">ATL08 segments. In summary, our working set contains 6 years of ICESat-2 ATL08 segments (2019-2024), </w:t>
      </w:r>
      <w:r w:rsidR="00216F5C">
        <w:t>from</w:t>
      </w:r>
      <w:r w:rsidR="00E903A6" w:rsidRPr="00E903A6">
        <w:t xml:space="preserve"> which vegetation height metrics were also calculated from 2020 airborne laser scanning collected within </w:t>
      </w:r>
      <w:r w:rsidR="00216F5C">
        <w:t>each</w:t>
      </w:r>
      <w:r w:rsidR="00E903A6" w:rsidRPr="00E903A6">
        <w:t xml:space="preserve"> segment’s geometry.</w:t>
      </w:r>
    </w:p>
    <w:p w14:paraId="46E476F2" w14:textId="77777777" w:rsidR="00884DE5" w:rsidRDefault="00884DE5" w:rsidP="00FF639F">
      <w:pPr>
        <w:numPr>
          <w:ilvl w:val="2"/>
          <w:numId w:val="9"/>
        </w:numPr>
        <w:spacing w:line="360" w:lineRule="auto"/>
        <w:rPr>
          <w:b/>
          <w:bCs/>
        </w:rPr>
      </w:pPr>
      <w:bookmarkStart w:id="52" w:name="_Toc195460500"/>
      <w:r w:rsidRPr="00FA3903">
        <w:rPr>
          <w:b/>
          <w:bCs/>
        </w:rPr>
        <w:lastRenderedPageBreak/>
        <w:t>Retrieving Study Area FIA Data</w:t>
      </w:r>
      <w:bookmarkEnd w:id="52"/>
    </w:p>
    <w:p w14:paraId="45B40DE3" w14:textId="30796760" w:rsidR="00EB0DA6" w:rsidRDefault="00EB0DA6" w:rsidP="00FF639F">
      <w:pPr>
        <w:spacing w:line="360" w:lineRule="auto"/>
        <w:ind w:firstLine="720"/>
      </w:pPr>
      <w:r>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see Appendix </w:t>
      </w:r>
      <w:r w:rsidR="007D3ACA">
        <w:t>7</w:t>
      </w:r>
      <w:r>
        <w:t>.3)</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27858D7D" w14:textId="64EEB9B6" w:rsidR="00EB0DA6" w:rsidRPr="00EB0DA6" w:rsidRDefault="005A0FAF" w:rsidP="00FF639F">
      <w:pPr>
        <w:spacing w:line="360" w:lineRule="auto"/>
        <w:jc w:val="center"/>
      </w:pPr>
      <w:r>
        <w:t xml:space="preserve"> </w:t>
      </w:r>
      <w:r w:rsidR="00A4179D">
        <w:rPr>
          <w:noProof/>
        </w:rPr>
        <w:drawing>
          <wp:inline distT="0" distB="0" distL="0" distR="0" wp14:anchorId="6467EE0B" wp14:editId="553C7C32">
            <wp:extent cx="5943600" cy="4594596"/>
            <wp:effectExtent l="0" t="0" r="0" b="0"/>
            <wp:docPr id="1757272140" name="Picture 11"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72140" name="Picture 11" descr="A map of the state of main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4991CDF3" w14:textId="5AB25523" w:rsidR="00EB0DA6" w:rsidRPr="00A4179D" w:rsidRDefault="00EB0DA6" w:rsidP="008662EF">
      <w:pPr>
        <w:pStyle w:val="Caption"/>
        <w:spacing w:line="360" w:lineRule="auto"/>
        <w:rPr>
          <w:b w:val="0"/>
          <w:bCs w:val="0"/>
          <w:i/>
          <w:iCs/>
          <w:color w:val="000000"/>
          <w:sz w:val="22"/>
          <w:szCs w:val="22"/>
        </w:rPr>
      </w:pPr>
      <w:r w:rsidRPr="00A4179D">
        <w:rPr>
          <w:b w:val="0"/>
          <w:bCs w:val="0"/>
          <w:i/>
          <w:iCs/>
          <w:color w:val="000000"/>
          <w:sz w:val="22"/>
          <w:szCs w:val="22"/>
        </w:rPr>
        <w:t xml:space="preserve">Figure </w:t>
      </w:r>
      <w:r w:rsidRPr="00A4179D">
        <w:rPr>
          <w:b w:val="0"/>
          <w:bCs w:val="0"/>
          <w:i/>
          <w:iCs/>
          <w:color w:val="000000"/>
          <w:sz w:val="22"/>
          <w:szCs w:val="22"/>
        </w:rPr>
        <w:fldChar w:fldCharType="begin"/>
      </w:r>
      <w:r w:rsidRPr="00A4179D">
        <w:rPr>
          <w:b w:val="0"/>
          <w:bCs w:val="0"/>
          <w:i/>
          <w:iCs/>
          <w:color w:val="000000"/>
          <w:sz w:val="22"/>
          <w:szCs w:val="22"/>
        </w:rPr>
        <w:instrText xml:space="preserve"> SEQ Figure \* ARABIC </w:instrText>
      </w:r>
      <w:r w:rsidRPr="00A4179D">
        <w:rPr>
          <w:b w:val="0"/>
          <w:bCs w:val="0"/>
          <w:i/>
          <w:iCs/>
          <w:color w:val="000000"/>
          <w:sz w:val="22"/>
          <w:szCs w:val="22"/>
        </w:rPr>
        <w:fldChar w:fldCharType="separate"/>
      </w:r>
      <w:r w:rsidR="005E1AA5">
        <w:rPr>
          <w:b w:val="0"/>
          <w:bCs w:val="0"/>
          <w:i/>
          <w:iCs/>
          <w:noProof/>
          <w:color w:val="000000"/>
          <w:sz w:val="22"/>
          <w:szCs w:val="22"/>
        </w:rPr>
        <w:t>6</w:t>
      </w:r>
      <w:r w:rsidRPr="00A4179D">
        <w:rPr>
          <w:b w:val="0"/>
          <w:bCs w:val="0"/>
          <w:i/>
          <w:iCs/>
          <w:color w:val="000000"/>
          <w:sz w:val="22"/>
          <w:szCs w:val="22"/>
        </w:rPr>
        <w:fldChar w:fldCharType="end"/>
      </w:r>
      <w:r w:rsidRPr="00A4179D">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lastRenderedPageBreak/>
        <w:t xml:space="preserve">Unique plot sequence numbers were extracted from FIA plots within the study area counties. For these sequence numbers, the plot, condition, and tree tables were extracted 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Finally, the current and historical measurements were joined by matching state, survey unit, county, plot, subplot and species-specific individual tree records. This provided a single R datafram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02B24E5D"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53" w:name="_Toc195460502"/>
      <w:r w:rsidRPr="00FA3903">
        <w:rPr>
          <w:b/>
          <w:bCs/>
        </w:rPr>
        <w:t>Linear Regression Model</w:t>
      </w:r>
      <w:bookmarkEnd w:id="53"/>
    </w:p>
    <w:p w14:paraId="3C2BE80B" w14:textId="53ADF5F5" w:rsidR="00001839" w:rsidRPr="00001839" w:rsidRDefault="00001839" w:rsidP="00001839">
      <w:pPr>
        <w:spacing w:line="360" w:lineRule="auto"/>
        <w:rPr>
          <w:b/>
          <w:bCs/>
        </w:rPr>
      </w:pPr>
      <w:r>
        <w:tab/>
        <w:t>Linear regression is a statistical method that aims to represent the relationship between a dependent and explanatory variable by fitting a linear equation to the observations</w:t>
      </w:r>
      <w:r w:rsidR="0040179C">
        <w:t xml:space="preserve"> </w:t>
      </w:r>
      <w:r w:rsidR="0040179C">
        <w:fldChar w:fldCharType="begin"/>
      </w:r>
      <w:r w:rsidR="0040179C">
        <w:instrText xml:space="preserve"> ADDIN ZOTERO_ITEM CSL_CITATION {"citationID":"RWl0TkFQ","properties":{"formattedCitation":"(esri, 2025)","plainCitation":"(esri,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issued":{"date-parts":[["2025",4,18]]},"citation-key":"esriHowLinearRegression2025"}}],"schema":"https://github.com/citation-style-language/schema/raw/master/csl-citation.json"} </w:instrText>
      </w:r>
      <w:r w:rsidR="0040179C">
        <w:fldChar w:fldCharType="separate"/>
      </w:r>
      <w:r w:rsidR="0040179C" w:rsidRPr="0040179C">
        <w:t>(esri,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21B67E66"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w:t>
      </w:r>
      <w:r w:rsidR="002D4BB4">
        <w:t>“</w:t>
      </w:r>
      <w:r w:rsidR="009E0A24">
        <w:t>least squares</w:t>
      </w:r>
      <w:r w:rsidR="002D4BB4">
        <w:t>”</w:t>
      </w:r>
      <w:r w:rsidR="009E0A24">
        <w:t xml:space="preserve">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w:t>
      </w:r>
      <w:r w:rsidR="009E0A24" w:rsidRPr="00A5452F">
        <w:lastRenderedPageBreak/>
        <w:t xml:space="preserve">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method of “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54" w:name="_Toc195460504"/>
      <w:r w:rsidRPr="00FA3903">
        <w:rPr>
          <w:b/>
          <w:bCs/>
        </w:rPr>
        <w:t>Equivalence Test</w:t>
      </w:r>
    </w:p>
    <w:p w14:paraId="5479EBFC" w14:textId="7E9210F4"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481B114D"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w:t>
      </w:r>
      <w:r w:rsidR="00564349">
        <w:t>the smallest effect size of interest is specified with an</w:t>
      </w:r>
      <w:r w:rsidR="00547694" w:rsidRPr="001B2C1A">
        <w:t xml:space="preserve"> upper (Δ</w:t>
      </w:r>
      <w:r w:rsidR="00547694" w:rsidRPr="001B2C1A">
        <w:rPr>
          <w:vertAlign w:val="subscript"/>
        </w:rPr>
        <w:t>U</w:t>
      </w:r>
      <w:r w:rsidR="00547694" w:rsidRPr="001B2C1A">
        <w:t>) and lower (-Δ</w:t>
      </w:r>
      <w:r w:rsidR="00547694" w:rsidRPr="001B2C1A">
        <w:rPr>
          <w:vertAlign w:val="subscript"/>
        </w:rPr>
        <w:t>L</w:t>
      </w:r>
      <w:r w:rsidR="00547694" w:rsidRPr="001B2C1A">
        <w:t>) bound of equivalence.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541168F8" w14:textId="77777777" w:rsidR="00C75A5D" w:rsidRDefault="00000000" w:rsidP="00C75A5D">
      <w:pPr>
        <w:spacing w:line="360" w:lineRule="auto"/>
        <w:rPr>
          <w:b/>
          <w:bCs/>
        </w:rPr>
      </w:pPr>
      <m:oMathPara>
        <m:oMath>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1</m:t>
                    </m:r>
                  </m:sub>
                </m:sSub>
                <m:r>
                  <m:rPr>
                    <m:sty m:val="bi"/>
                  </m:rPr>
                  <w:rPr>
                    <w:rFonts w:ascii="Cambria Math" w:hAnsi="Cambria Math"/>
                  </w:rPr>
                  <m:t>:Δ</m:t>
                </m:r>
                <m:r>
                  <m:rPr>
                    <m:sty m:val="bi"/>
                  </m:rPr>
                  <w:rPr>
                    <w:rFonts w:ascii="Cambria Math" w:hAnsi="Cambria Math"/>
                    <w:u w:val="single"/>
                  </w:rPr>
                  <m:t>&l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L</m:t>
                    </m:r>
                  </m:sub>
                </m:sSub>
              </m:e>
            </m:mr>
            <m:mr>
              <m:e>
                <m:r>
                  <m:rPr>
                    <m:sty m:val="bi"/>
                  </m:rPr>
                  <w:rPr>
                    <w:rFonts w:ascii="Cambria Math" w:hAnsi="Cambria Math"/>
                  </w:rPr>
                  <m:t>and</m:t>
                </m:r>
              </m:e>
            </m:m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2</m:t>
                    </m:r>
                  </m:sub>
                </m:sSub>
                <m:r>
                  <m:rPr>
                    <m:sty m:val="bi"/>
                  </m:rPr>
                  <w:rPr>
                    <w:rFonts w:ascii="Cambria Math" w:hAnsi="Cambria Math"/>
                  </w:rPr>
                  <m:t xml:space="preserve">:Δ </m:t>
                </m:r>
                <m:r>
                  <m:rPr>
                    <m:sty m:val="bi"/>
                  </m:rPr>
                  <w:rPr>
                    <w:rFonts w:ascii="Cambria Math" w:hAnsi="Cambria Math"/>
                    <w:u w:val="single"/>
                  </w:rPr>
                  <m:t>&g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U</m:t>
                    </m:r>
                  </m:sub>
                </m:sSub>
              </m:e>
            </m:mr>
          </m:m>
        </m:oMath>
      </m:oMathPara>
    </w:p>
    <w:p w14:paraId="2C07E800" w14:textId="2931F6A1" w:rsidR="009E0A24" w:rsidRDefault="00C75A5D" w:rsidP="00C75A5D">
      <w:pPr>
        <w:spacing w:line="360" w:lineRule="auto"/>
        <w:rPr>
          <w:b/>
          <w:bCs/>
        </w:rPr>
      </w:pPr>
      <w:r>
        <w:rPr>
          <w:b/>
          <w:bCs/>
        </w:rPr>
        <w:tab/>
      </w:r>
      <w:r w:rsidR="00C54E76">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rsidR="00C54E76">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54"/>
    <w:p w14:paraId="465C07C4" w14:textId="74B1C2AB" w:rsidR="000542A1" w:rsidRDefault="00500840" w:rsidP="00FF639F">
      <w:pPr>
        <w:numPr>
          <w:ilvl w:val="2"/>
          <w:numId w:val="9"/>
        </w:numPr>
        <w:spacing w:line="360" w:lineRule="auto"/>
        <w:rPr>
          <w:b/>
          <w:bCs/>
        </w:rPr>
      </w:pPr>
      <w:r>
        <w:rPr>
          <w:b/>
          <w:bCs/>
        </w:rPr>
        <w:t>Wilcoxon Rank-Sum Test</w:t>
      </w:r>
    </w:p>
    <w:p w14:paraId="53A2B3C8" w14:textId="138096DB" w:rsidR="009E0A24" w:rsidRPr="009E0A24" w:rsidRDefault="009E0A24" w:rsidP="00FF639F">
      <w:pPr>
        <w:spacing w:line="360" w:lineRule="auto"/>
        <w:ind w:firstLine="720"/>
      </w:pPr>
      <w:r>
        <w:lastRenderedPageBreak/>
        <w:t xml:space="preserve">A t-test is a parametric test that evaluates the means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paired t-test evaluates significant difference of paired measurements </w:t>
      </w:r>
      <w:r>
        <w:fldChar w:fldCharType="begin"/>
      </w:r>
      <w:r w:rsidR="0040179C">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JMP Statistical Discovery, 2025)</w:t>
      </w:r>
      <w:r>
        <w:fldChar w:fldCharType="end"/>
      </w:r>
      <w:r w:rsidR="00500840">
        <w:t xml:space="preserve">. Given that this research aims to identify changes in forest height between two points in time with sampled measurements, a two-sample t-test is appropriate. However, this research will employ a non-parametric alternative to the two-sample t-test, the Wilcoxon </w:t>
      </w:r>
      <w:r w:rsidR="00591F9C">
        <w:t>Rank S</w:t>
      </w:r>
      <w:r w:rsidR="00500840">
        <w:t>um test, which tests purely on the order (ranks) of observations from the two samples</w:t>
      </w:r>
      <w:r w:rsidR="006F1694">
        <w:t xml:space="preserve">. </w:t>
      </w:r>
      <w:r w:rsidR="00702F59">
        <w:t xml:space="preserve">The Wilcoxon statistic, W, </w:t>
      </w:r>
      <w:r w:rsidR="00DF1F88">
        <w:t xml:space="preserve">is </w:t>
      </w:r>
      <w:r w:rsidR="006F1694">
        <w:t xml:space="preserve">a sum of the ranks from one of the samples </w:t>
      </w:r>
      <w:r w:rsidR="006F1694">
        <w:fldChar w:fldCharType="begin"/>
      </w:r>
      <w:r w:rsidR="006F1694">
        <w:instrText xml:space="preserve"> ADDIN ZOTERO_ITEM CSL_CITATION {"citationID":"0VuVOFOz","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6F1694">
        <w:fldChar w:fldCharType="separate"/>
      </w:r>
      <w:r w:rsidR="006F1694" w:rsidRPr="006F1694">
        <w:t>(Wild &amp; Seber, 2000)</w:t>
      </w:r>
      <w:r w:rsidR="006F1694">
        <w:fldChar w:fldCharType="end"/>
      </w:r>
      <w:r w:rsidR="006F1694">
        <w:t>.</w:t>
      </w:r>
    </w:p>
    <w:p w14:paraId="126A49F8" w14:textId="77777777" w:rsidR="001B3659" w:rsidRDefault="00884DE5" w:rsidP="001B3659">
      <w:pPr>
        <w:numPr>
          <w:ilvl w:val="2"/>
          <w:numId w:val="9"/>
        </w:numPr>
        <w:spacing w:line="360" w:lineRule="auto"/>
        <w:rPr>
          <w:b/>
          <w:bCs/>
        </w:rPr>
      </w:pPr>
      <w:bookmarkStart w:id="55" w:name="_Toc195460506"/>
      <w:r w:rsidRPr="00FA3903">
        <w:rPr>
          <w:b/>
          <w:bCs/>
        </w:rPr>
        <w:t>Mann-Kendall Test</w:t>
      </w:r>
      <w:bookmarkEnd w:id="55"/>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554BDEA8" w:rsidR="00BB77A8" w:rsidRDefault="00C75A5D" w:rsidP="001B3659">
      <w:pPr>
        <w:spacing w:line="360" w:lineRule="auto"/>
        <w:rPr>
          <w:color w:val="000000" w:themeColor="text1"/>
        </w:rPr>
      </w:pPr>
      <w:r>
        <w:tab/>
      </w:r>
      <w:r w:rsidR="004113E2">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rsidR="004113E2">
        <w:t xml:space="preserve"> </w:t>
      </w:r>
      <w:r w:rsidR="004113E2"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004113E2" w:rsidRPr="0040179C">
        <w:t>, returing</w:t>
      </w:r>
      <w:r w:rsidR="004113E2">
        <w:t xml:space="preserve"> a </w:t>
      </w:r>
      <w:r w:rsidR="001B3659">
        <w:t xml:space="preserve">-1, 0, or 1, if </w:t>
      </w:r>
      <w:r w:rsidR="004113E2" w:rsidRPr="004113E2">
        <w:t>the difference</w:t>
      </w:r>
      <w:r w:rsidR="004113E2">
        <w:rPr>
          <w:b/>
          <w:bCs/>
          <w:i/>
          <w:iCs/>
        </w:rPr>
        <w:t xml:space="preserve"> </w:t>
      </w:r>
      <w:r w:rsidR="001B3659" w:rsidRPr="001B3659">
        <w:t xml:space="preserve">is negative, zero, or </w:t>
      </w:r>
      <w:r w:rsidR="001B3659" w:rsidRPr="001B3659">
        <w:rPr>
          <w:color w:val="000000" w:themeColor="text1"/>
        </w:rPr>
        <w:t>positive</w:t>
      </w:r>
      <w:r w:rsidR="004113E2">
        <w:rPr>
          <w:color w:val="000000" w:themeColor="text1"/>
        </w:rPr>
        <w:t xml:space="preserve">, respectively </w:t>
      </w:r>
      <w:r w:rsidR="004113E2">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sidR="004113E2">
        <w:rPr>
          <w:color w:val="000000" w:themeColor="text1"/>
        </w:rPr>
        <w:fldChar w:fldCharType="separate"/>
      </w:r>
      <w:r w:rsidR="004113E2" w:rsidRPr="004113E2">
        <w:t>(EarthSoft, Inc., 2024)</w:t>
      </w:r>
      <w:r w:rsidR="004113E2">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sidR="004113E2">
        <w:rPr>
          <w:color w:val="000000" w:themeColor="text1"/>
        </w:rPr>
        <w:t xml:space="preserve">increasing </w:t>
      </w:r>
      <w:r w:rsidR="00BB77A8" w:rsidRPr="001B3659">
        <w:rPr>
          <w:color w:val="000000" w:themeColor="text1"/>
        </w:rPr>
        <w:t>occurrences</w:t>
      </w:r>
      <w:r w:rsidR="004113E2">
        <w:rPr>
          <w:color w:val="000000" w:themeColor="text1"/>
        </w:rPr>
        <w:t xml:space="preserve"> in the dataset</w:t>
      </w:r>
      <w:r w:rsidR="00BB77A8" w:rsidRPr="001B3659">
        <w:rPr>
          <w:color w:val="000000" w:themeColor="text1"/>
        </w:rPr>
        <w:t xml:space="preserve">, with </w:t>
      </w:r>
      <w:r w:rsidR="007306B0">
        <w:rPr>
          <w:color w:val="000000" w:themeColor="text1"/>
        </w:rPr>
        <w:t xml:space="preserve">larger, </w:t>
      </w:r>
      <w:r w:rsidR="00BB77A8" w:rsidRPr="001B3659">
        <w:rPr>
          <w:color w:val="000000" w:themeColor="text1"/>
        </w:rPr>
        <w:t xml:space="preserve">positive </w:t>
      </w:r>
      <w:r w:rsidR="00BB77A8" w:rsidRPr="004F309F">
        <w:rPr>
          <w:color w:val="000000" w:themeColor="text1"/>
        </w:rPr>
        <w:t>S</w:t>
      </w:r>
      <w:r w:rsidR="00BB77A8" w:rsidRPr="001B3659">
        <w:rPr>
          <w:color w:val="000000" w:themeColor="text1"/>
        </w:rPr>
        <w:t xml:space="preserve"> values indicative </w:t>
      </w:r>
      <w:r w:rsidR="004113E2">
        <w:rPr>
          <w:color w:val="000000" w:themeColor="text1"/>
        </w:rPr>
        <w:t xml:space="preserve">of an upward trend </w:t>
      </w:r>
      <w:r w:rsidR="00BB77A8" w:rsidRPr="001B3659">
        <w:rPr>
          <w:color w:val="000000" w:themeColor="text1"/>
        </w:rPr>
        <w:t xml:space="preserve">over time. </w:t>
      </w:r>
      <w:r w:rsidR="004113E2">
        <w:rPr>
          <w:color w:val="000000" w:themeColor="text1"/>
        </w:rPr>
        <w:t>The Z</w:t>
      </w:r>
      <w:r w:rsidR="001B2C1A">
        <w:rPr>
          <w:color w:val="000000" w:themeColor="text1"/>
        </w:rPr>
        <w:t xml:space="preserve"> </w:t>
      </w:r>
      <w:r w:rsidR="004113E2">
        <w:rPr>
          <w:color w:val="000000" w:themeColor="text1"/>
        </w:rPr>
        <w:t>value provides a more practical look at the strength of the trend</w:t>
      </w:r>
      <w:r w:rsidR="001B2C1A">
        <w:rPr>
          <w:color w:val="000000" w:themeColor="text1"/>
        </w:rPr>
        <w:t>,</w:t>
      </w:r>
      <w:r w:rsidR="004113E2">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6C35A056" w:rsidR="003E5D6A" w:rsidRPr="00FA3903" w:rsidRDefault="00C75A5D" w:rsidP="004113E2">
      <w:pPr>
        <w:spacing w:line="360" w:lineRule="auto"/>
        <w:rPr>
          <w:b/>
          <w:bCs/>
        </w:rPr>
      </w:pPr>
      <w:r>
        <w:tab/>
      </w:r>
      <w:r w:rsidR="004113E2" w:rsidRPr="004F309F">
        <w:t xml:space="preserve">where S – 1 is used if S &gt; 0, or S – 1 is used if S &lt; 0. </w:t>
      </w:r>
      <w:r>
        <w:t xml:space="preserve">Larger and more positive Z values provide greater confidence in rejecting the null hypothesis of no trend. </w:t>
      </w:r>
      <w:r w:rsidR="004F309F" w:rsidRPr="004F309F">
        <w:t xml:space="preserve">Finally, </w:t>
      </w:r>
      <w:r w:rsidR="004F309F" w:rsidRPr="004F309F">
        <w:lastRenderedPageBreak/>
        <w:t xml:space="preserve">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56" w:name="_Toc195460507"/>
      <w:r>
        <w:rPr>
          <w:b/>
          <w:bCs/>
        </w:rPr>
        <w:t>Bonferroni Correction</w:t>
      </w:r>
    </w:p>
    <w:p w14:paraId="6FAF042F" w14:textId="51367CDF" w:rsidR="004F7F83" w:rsidRDefault="004F7F83" w:rsidP="004F7F83">
      <w:pPr>
        <w:spacing w:line="360" w:lineRule="auto"/>
        <w:ind w:firstLine="360"/>
        <w:rPr>
          <w:b/>
          <w:bCs/>
        </w:rPr>
      </w:pPr>
      <w:r>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56"/>
    </w:p>
    <w:p w14:paraId="23FA0406" w14:textId="505508A7" w:rsidR="00356D68" w:rsidRDefault="003E5D6A" w:rsidP="00FF639F">
      <w:pPr>
        <w:spacing w:line="360" w:lineRule="auto"/>
        <w:ind w:firstLine="360"/>
      </w:pPr>
      <w:r>
        <w:t xml:space="preserve">Prior to identifying chang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of this research</w:t>
      </w:r>
      <w:r w:rsidR="007F557C">
        <w:t>, taking their reported estimations at face value</w:t>
      </w:r>
      <w:r w:rsidR="00356D68">
        <w:t xml:space="preserve">.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65CB99FE"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summer of 2020, resulting in </w:t>
      </w:r>
      <w:commentRangeStart w:id="57"/>
      <w:r>
        <w:t xml:space="preserve">5,003 </w:t>
      </w:r>
      <w:commentRangeEnd w:id="57"/>
      <w:r w:rsidR="000D2EDB">
        <w:rPr>
          <w:rStyle w:val="CommentReference"/>
        </w:rPr>
        <w:commentReference w:id="57"/>
      </w:r>
      <w:r>
        <w:t xml:space="preserve">segments. Though the ALS data was collected in the winter months of late 2019 to early 2020, this was deemed to provide an adequate temporal coincidence with the ATL08 data. These segments will serve as a </w:t>
      </w:r>
      <w:r>
        <w:rPr>
          <w:i/>
          <w:iCs/>
        </w:rPr>
        <w:t xml:space="preserve">validation set </w:t>
      </w:r>
      <w:r>
        <w:t xml:space="preserve">to assess the accuracy of the ATL08 product in </w:t>
      </w:r>
      <w:r w:rsidR="003B2CA1">
        <w:t xml:space="preserve">canopy </w:t>
      </w:r>
      <w:r>
        <w:t>height estimation.</w:t>
      </w:r>
    </w:p>
    <w:p w14:paraId="758CE6EC" w14:textId="3BBFCAD1"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w:t>
      </w:r>
      <w:r>
        <w:lastRenderedPageBreak/>
        <w:t xml:space="preserve">percentile height of ALS vegetation returns. The ATL08 height was 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58" w:name="_Toc195460508"/>
      <w:r>
        <w:rPr>
          <w:b/>
          <w:bCs/>
        </w:rPr>
        <w:t>Phase</w:t>
      </w:r>
      <w:r w:rsidR="003E5D6A" w:rsidRPr="00FA3903">
        <w:rPr>
          <w:b/>
          <w:bCs/>
        </w:rPr>
        <w:t xml:space="preserve"> </w:t>
      </w:r>
      <w:r w:rsidR="000542A1" w:rsidRPr="00FA3903">
        <w:rPr>
          <w:b/>
          <w:bCs/>
        </w:rPr>
        <w:t xml:space="preserve">2: </w:t>
      </w:r>
      <w:bookmarkEnd w:id="58"/>
      <w:r w:rsidR="007D51DE">
        <w:rPr>
          <w:b/>
          <w:bCs/>
        </w:rPr>
        <w:t>Addressing Sampling Bias of ICESat-2 Data Collection</w:t>
      </w:r>
    </w:p>
    <w:p w14:paraId="52F4ED6B" w14:textId="1EB3D8BB" w:rsidR="007F557C" w:rsidRDefault="00B53607" w:rsidP="00127F76">
      <w:pPr>
        <w:spacing w:line="360" w:lineRule="auto"/>
        <w:ind w:firstLine="360"/>
        <w:rPr>
          <w:noProof/>
        </w:rPr>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t>
      </w:r>
      <w:r>
        <w:t>prohibit</w:t>
      </w:r>
      <w:r w:rsidR="003B2CA1">
        <w:t xml:space="preserve">ing </w:t>
      </w:r>
      <w:r>
        <w:t xml:space="preserve">repeat measurement of individual forest stands </w:t>
      </w:r>
      <w:r>
        <w:fldChar w:fldCharType="begin"/>
      </w:r>
      <w:r w:rsidR="00793BA6">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yNyRd3h0/npg9junq","uris":["http://zotero.org/users/local/cacSD1vw/i</w:instrText>
      </w:r>
      <w:r w:rsidR="00793BA6" w:rsidRPr="00793BA6">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a ‘samples’ for this phase of the approach. </w:t>
      </w:r>
    </w:p>
    <w:p w14:paraId="1F7747EA" w14:textId="3A1C072B" w:rsidR="00127F76" w:rsidRPr="002D7B07" w:rsidRDefault="00127F76" w:rsidP="00127F76">
      <w:pPr>
        <w:spacing w:line="360" w:lineRule="auto"/>
        <w:rPr>
          <w:noProof/>
        </w:rPr>
      </w:pPr>
      <w:r>
        <w:rPr>
          <w:noProof/>
        </w:rPr>
        <w:drawing>
          <wp:inline distT="0" distB="0" distL="0" distR="0" wp14:anchorId="17946EEC" wp14:editId="37C4FB82">
            <wp:extent cx="5943600" cy="1110298"/>
            <wp:effectExtent l="0" t="0" r="0" b="0"/>
            <wp:docPr id="7546796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1110298"/>
                    </a:xfrm>
                    <a:prstGeom prst="rect">
                      <a:avLst/>
                    </a:prstGeom>
                    <a:noFill/>
                    <a:ln>
                      <a:noFill/>
                    </a:ln>
                  </pic:spPr>
                </pic:pic>
              </a:graphicData>
            </a:graphic>
          </wp:inline>
        </w:drawing>
      </w:r>
    </w:p>
    <w:p w14:paraId="577EAEF5" w14:textId="7E76FE65"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005E1AA5">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ATL08 segments throughout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46480E9A" w:rsidR="00B239A8" w:rsidRDefault="00F73972" w:rsidP="00B53607">
      <w:pPr>
        <w:spacing w:line="360" w:lineRule="auto"/>
        <w:ind w:firstLine="360"/>
      </w:pPr>
      <w:r>
        <w:t>Since spatial differences in forest height may be confounded with change over time,</w:t>
      </w:r>
      <w:r w:rsidR="001040A7">
        <w:t xml:space="preserve"> </w:t>
      </w:r>
      <w:r w:rsidR="001A3910">
        <w:t>we must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overall distribution of 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change over time, we also verify </w:t>
      </w:r>
      <w:r w:rsidR="00617E55">
        <w:t xml:space="preserve">that </w:t>
      </w:r>
      <w:r w:rsidR="00B239A8">
        <w:t>the</w:t>
      </w:r>
      <w:r w:rsidR="00A74BB0">
        <w:t xml:space="preserve"> footprints of</w:t>
      </w:r>
      <w:r w:rsidR="00B239A8">
        <w:t xml:space="preserve"> each sample are </w:t>
      </w:r>
      <w:r w:rsidR="00127F76">
        <w:t>equivalent</w:t>
      </w:r>
      <w:r w:rsidR="00B01ADA">
        <w:t xml:space="preserv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w:t>
      </w:r>
      <w:r w:rsidR="00127F76">
        <w:t>growth</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04ACA94B" w:rsidR="001040A7" w:rsidRDefault="001040A7" w:rsidP="009B0077">
      <w:pPr>
        <w:keepNext/>
        <w:spacing w:line="360" w:lineRule="auto"/>
      </w:pPr>
      <w:r>
        <w:lastRenderedPageBreak/>
        <w:tab/>
      </w:r>
      <w:r w:rsidR="00127F76">
        <w:t xml:space="preserve">To generate the population of forests within our study area, we use NLCD land cover data to </w:t>
      </w:r>
      <w:r w:rsidR="00F351E3">
        <w:t>randomly select</w:t>
      </w:r>
      <w:r w:rsidR="00127F76">
        <w:t xml:space="preserve"> </w:t>
      </w:r>
      <w:r w:rsidR="00F351E3">
        <w:t xml:space="preserve">50,000 pixels from all </w:t>
      </w:r>
      <w:r w:rsidR="00127F76">
        <w:t>forest cover types</w:t>
      </w:r>
      <w:r w:rsidR="00F351E3">
        <w:t xml:space="preserve"> </w:t>
      </w:r>
      <w:r>
        <w:t>(Figure 8).</w:t>
      </w:r>
    </w:p>
    <w:p w14:paraId="158548B8" w14:textId="77777777" w:rsidR="001040A7" w:rsidRDefault="001040A7" w:rsidP="001040A7">
      <w:pPr>
        <w:pStyle w:val="Caption"/>
        <w:keepNext/>
        <w:spacing w:line="360" w:lineRule="auto"/>
      </w:pPr>
      <w:r>
        <w:rPr>
          <w:noProof/>
        </w:rPr>
        <w:drawing>
          <wp:inline distT="0" distB="0" distL="0" distR="0" wp14:anchorId="010500EE" wp14:editId="35365119">
            <wp:extent cx="5943600" cy="2570057"/>
            <wp:effectExtent l="0" t="0" r="0" b="0"/>
            <wp:docPr id="635535455" name="Picture 9"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35455" name="Picture 9" descr="A screenshot of a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570057"/>
                    </a:xfrm>
                    <a:prstGeom prst="rect">
                      <a:avLst/>
                    </a:prstGeom>
                    <a:noFill/>
                    <a:ln>
                      <a:noFill/>
                    </a:ln>
                  </pic:spPr>
                </pic:pic>
              </a:graphicData>
            </a:graphic>
          </wp:inline>
        </w:drawing>
      </w:r>
    </w:p>
    <w:p w14:paraId="354364F4" w14:textId="0901D11A" w:rsidR="001040A7" w:rsidRPr="005D4CDD" w:rsidRDefault="001040A7" w:rsidP="001040A7">
      <w:pPr>
        <w:pStyle w:val="Caption"/>
        <w:spacing w:line="360" w:lineRule="auto"/>
        <w:rPr>
          <w:b w:val="0"/>
          <w:bCs w:val="0"/>
          <w:i/>
          <w:iCs/>
          <w:sz w:val="24"/>
          <w:szCs w:val="24"/>
        </w:rPr>
      </w:pPr>
      <w:r w:rsidRPr="005D4CDD">
        <w:rPr>
          <w:b w:val="0"/>
          <w:bCs w:val="0"/>
          <w:i/>
          <w:iCs/>
          <w:sz w:val="22"/>
          <w:szCs w:val="22"/>
        </w:rPr>
        <w:t xml:space="preserve">Figure </w:t>
      </w:r>
      <w:r w:rsidRPr="005D4CDD">
        <w:rPr>
          <w:b w:val="0"/>
          <w:bCs w:val="0"/>
          <w:i/>
          <w:iCs/>
          <w:sz w:val="22"/>
          <w:szCs w:val="22"/>
        </w:rPr>
        <w:fldChar w:fldCharType="begin"/>
      </w:r>
      <w:r w:rsidRPr="005D4CDD">
        <w:rPr>
          <w:b w:val="0"/>
          <w:bCs w:val="0"/>
          <w:i/>
          <w:iCs/>
          <w:sz w:val="22"/>
          <w:szCs w:val="22"/>
        </w:rPr>
        <w:instrText xml:space="preserve"> SEQ Figure \* ARABIC </w:instrText>
      </w:r>
      <w:r w:rsidRPr="005D4CDD">
        <w:rPr>
          <w:b w:val="0"/>
          <w:bCs w:val="0"/>
          <w:i/>
          <w:iCs/>
          <w:sz w:val="22"/>
          <w:szCs w:val="22"/>
        </w:rPr>
        <w:fldChar w:fldCharType="separate"/>
      </w:r>
      <w:r w:rsidR="005E1AA5">
        <w:rPr>
          <w:b w:val="0"/>
          <w:bCs w:val="0"/>
          <w:i/>
          <w:iCs/>
          <w:noProof/>
          <w:sz w:val="22"/>
          <w:szCs w:val="22"/>
        </w:rPr>
        <w:t>8</w:t>
      </w:r>
      <w:r w:rsidRPr="005D4CDD">
        <w:rPr>
          <w:b w:val="0"/>
          <w:bCs w:val="0"/>
          <w:i/>
          <w:iCs/>
          <w:sz w:val="22"/>
          <w:szCs w:val="22"/>
        </w:rPr>
        <w:fldChar w:fldCharType="end"/>
      </w:r>
      <w:r>
        <w:rPr>
          <w:b w:val="0"/>
          <w:bCs w:val="0"/>
          <w:i/>
          <w:iCs/>
          <w:sz w:val="22"/>
          <w:szCs w:val="22"/>
        </w:rPr>
        <w:t xml:space="preserve">: </w:t>
      </w:r>
      <w:r w:rsidRPr="005D4CDD">
        <w:rPr>
          <w:b w:val="0"/>
          <w:bCs w:val="0"/>
          <w:i/>
          <w:iCs/>
          <w:sz w:val="22"/>
          <w:szCs w:val="22"/>
        </w:rPr>
        <w:t>Layout showing A) all forested pixels throughout the study area</w:t>
      </w:r>
      <w:r w:rsidR="00127F76">
        <w:rPr>
          <w:b w:val="0"/>
          <w:bCs w:val="0"/>
          <w:i/>
          <w:iCs/>
          <w:sz w:val="22"/>
          <w:szCs w:val="22"/>
        </w:rPr>
        <w:t>,</w:t>
      </w:r>
      <w:r w:rsidRPr="005D4CDD">
        <w:rPr>
          <w:b w:val="0"/>
          <w:bCs w:val="0"/>
          <w:i/>
          <w:iCs/>
          <w:sz w:val="22"/>
          <w:szCs w:val="22"/>
        </w:rPr>
        <w:t xml:space="preserve"> colored by forest cover type, and B) a random selection of 50,000 forest pixels. Selected pixels have a</w:t>
      </w:r>
      <w:r w:rsidR="0065191E">
        <w:rPr>
          <w:b w:val="0"/>
          <w:bCs w:val="0"/>
          <w:i/>
          <w:iCs/>
          <w:sz w:val="22"/>
          <w:szCs w:val="22"/>
        </w:rPr>
        <w:t xml:space="preserve">n </w:t>
      </w:r>
      <w:r w:rsidRPr="005D4CDD">
        <w:rPr>
          <w:b w:val="0"/>
          <w:bCs w:val="0"/>
          <w:i/>
          <w:iCs/>
          <w:sz w:val="22"/>
          <w:szCs w:val="22"/>
        </w:rPr>
        <w:t>ATL08 segment created at their center coordinates, resulting in the red speckled effect.</w:t>
      </w:r>
    </w:p>
    <w:p w14:paraId="15280C2A" w14:textId="1645E5F8" w:rsidR="00F351E3" w:rsidRDefault="008E5498" w:rsidP="001040A7">
      <w:pPr>
        <w:spacing w:line="360" w:lineRule="auto"/>
      </w:pPr>
      <w:r>
        <w:tab/>
      </w:r>
      <w:r w:rsidR="00617E55">
        <w:t>For each</w:t>
      </w:r>
      <w:r w:rsidR="00F351E3">
        <w:t xml:space="preserve"> selected pixel</w:t>
      </w:r>
      <w:r w:rsidR="00617E55">
        <w:t xml:space="preserve">, we </w:t>
      </w:r>
      <w:r w:rsidR="001040A7">
        <w:t xml:space="preserve">create </w:t>
      </w:r>
      <w:r w:rsidR="009B0077">
        <w:t xml:space="preserve">an </w:t>
      </w:r>
      <w:r w:rsidR="001040A7">
        <w:t>ATL08 segment</w:t>
      </w:r>
      <w:r w:rsidR="009B0077">
        <w:t xml:space="preserve"> </w:t>
      </w:r>
      <w:r w:rsidR="00617E55">
        <w:t xml:space="preserve">at its center </w:t>
      </w:r>
      <w:r w:rsidR="001040A7">
        <w:t>(see Section 2.3.2)</w:t>
      </w:r>
      <w:r>
        <w:t>,</w:t>
      </w:r>
      <w:r w:rsidR="001040A7">
        <w:t xml:space="preserve"> </w:t>
      </w:r>
      <w:r w:rsidR="0065191E">
        <w:t xml:space="preserve">and </w:t>
      </w:r>
      <w:r w:rsidR="001040A7">
        <w:t>extract ALS canopy height within the segment</w:t>
      </w:r>
      <w:r w:rsidR="0065191E">
        <w:t>.</w:t>
      </w:r>
      <w:r w:rsidR="00F351E3">
        <w:t xml:space="preserve"> </w:t>
      </w:r>
      <w:r w:rsidR="00911CD7">
        <w:t>Th</w:t>
      </w:r>
      <w:r w:rsidR="00037C72">
        <w:t xml:space="preserve">ese combined extractions </w:t>
      </w:r>
      <w:r w:rsidR="00127F76">
        <w:t>comprise</w:t>
      </w:r>
      <w:r w:rsidR="00911CD7">
        <w:t xml:space="preserve"> </w:t>
      </w:r>
      <w:r w:rsidR="00F351E3">
        <w:t xml:space="preserve">the </w:t>
      </w:r>
      <w:r w:rsidR="00F351E3" w:rsidRPr="008E5498">
        <w:t>population</w:t>
      </w:r>
      <w:r w:rsidR="00F351E3">
        <w:t xml:space="preserve"> of </w:t>
      </w:r>
      <w:r w:rsidR="00127F76">
        <w:t xml:space="preserve">forests across </w:t>
      </w:r>
      <w:r w:rsidR="00F351E3">
        <w:t xml:space="preserve">the </w:t>
      </w:r>
      <w:r w:rsidR="006B6A72">
        <w:t xml:space="preserve">entire </w:t>
      </w:r>
      <w:r w:rsidR="00F351E3">
        <w:t xml:space="preserve">study area. </w:t>
      </w:r>
    </w:p>
    <w:p w14:paraId="1184824F" w14:textId="7A07E3E5" w:rsidR="001040A7" w:rsidRPr="001040A7" w:rsidRDefault="00F351E3" w:rsidP="001040A7">
      <w:pPr>
        <w:spacing w:line="360" w:lineRule="auto"/>
      </w:pPr>
      <w:r>
        <w:tab/>
      </w:r>
      <w:r w:rsidR="0065191E">
        <w:t>To establish</w:t>
      </w:r>
      <w:r>
        <w:t xml:space="preserve"> individual</w:t>
      </w:r>
      <w:r w:rsidR="0065191E">
        <w:t xml:space="preserve"> samples as representative, we compare </w:t>
      </w:r>
      <w:r w:rsidR="00B831B4">
        <w:t xml:space="preserve">the </w:t>
      </w:r>
      <w:r w:rsidR="0065191E">
        <w:t>ALS canopy heights within the footprints of each sample</w:t>
      </w:r>
      <w:r w:rsidR="00D8335E">
        <w:t xml:space="preserve"> (Figure 7)</w:t>
      </w:r>
      <w:r w:rsidR="006B6A72">
        <w:t xml:space="preserve"> against the population</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59" w:name="_Toc195460509"/>
      <w:r>
        <w:rPr>
          <w:b/>
          <w:bCs/>
        </w:rPr>
        <w:t>Sample Location Equivalence</w:t>
      </w:r>
    </w:p>
    <w:p w14:paraId="57BE7D43" w14:textId="7D1923A1" w:rsidR="00B02E32" w:rsidRDefault="00B02E32" w:rsidP="001040A7">
      <w:pPr>
        <w:spacing w:line="360" w:lineRule="auto"/>
      </w:pPr>
      <w:r>
        <w:tab/>
      </w:r>
      <w:r w:rsidR="006D5C4F">
        <w:t>Next, we</w:t>
      </w:r>
      <w:r>
        <w:t xml:space="preserve"> establish the samples as equivalent</w:t>
      </w:r>
      <w:r w:rsidR="00765452">
        <w:t xml:space="preserve"> by comparing</w:t>
      </w:r>
      <w:r>
        <w:t xml:space="preserve"> the distribution of ALS canopy heights </w:t>
      </w:r>
      <w:r w:rsidR="00D57F6E">
        <w:t xml:space="preserve">in their footprints </w:t>
      </w:r>
      <w:r>
        <w:t xml:space="preserve">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population. For this</w:t>
      </w:r>
      <w:r w:rsidR="00A74BB0">
        <w:t>,</w:t>
      </w:r>
      <w:r>
        <w:t xml:space="preserve"> we</w:t>
      </w:r>
      <w:r w:rsidR="00A74BB0">
        <w:t xml:space="preserve"> perform equivalence testing with </w:t>
      </w:r>
      <w:r w:rsidR="001040A7">
        <w:t xml:space="preserve">a bootstrapped TOST technique </w:t>
      </w:r>
      <w:r w:rsidR="00A74BB0">
        <w:t xml:space="preserve">from </w:t>
      </w:r>
      <w:r w:rsidR="001040A7">
        <w:t xml:space="preserve">the </w:t>
      </w:r>
      <w:r w:rsidR="001040A7" w:rsidRPr="006D0768">
        <w:rPr>
          <w:i/>
          <w:iCs/>
        </w:rPr>
        <w:t>TOSTER</w:t>
      </w:r>
      <w:r w:rsidR="001040A7">
        <w:t xml:space="preserve"> package in R </w:t>
      </w:r>
      <w:r w:rsidR="001040A7">
        <w:fldChar w:fldCharType="begin"/>
      </w:r>
      <w:r w:rsidR="001040A7">
        <w:instrText xml:space="preserve"> ADDIN ZOTERO_ITEM CSL_CITATION {"citationID":"Mq3XAE0P","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1040A7" w:rsidRPr="003B61B5">
        <w:t>(Caldwell, 2022; Lakens, 2017)</w:t>
      </w:r>
      <w:r w:rsidR="001040A7">
        <w:fldChar w:fldCharType="end"/>
      </w:r>
      <w:r w:rsidR="001040A7">
        <w:t xml:space="preserve">, which was robust to possible violations of the standard t-test </w:t>
      </w:r>
      <w:r w:rsidR="001040A7">
        <w:fldChar w:fldCharType="begin"/>
      </w:r>
      <w:r w:rsidR="001040A7">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1040A7">
        <w:fldChar w:fldCharType="end"/>
      </w:r>
      <w:r w:rsidR="001040A7">
        <w:t xml:space="preserve">. </w:t>
      </w:r>
    </w:p>
    <w:p w14:paraId="6CA46624" w14:textId="231F9ABB" w:rsidR="00765452" w:rsidRDefault="00B02E32" w:rsidP="001040A7">
      <w:pPr>
        <w:spacing w:line="360" w:lineRule="auto"/>
      </w:pPr>
      <w:r>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in canopy height between </w:t>
      </w:r>
      <w:r w:rsidR="00A5295D">
        <w:t xml:space="preserve">the footprints of </w:t>
      </w:r>
      <w:r>
        <w:t>sample</w:t>
      </w:r>
      <w:r w:rsidR="00A5295D">
        <w:t>s</w:t>
      </w:r>
      <w:r>
        <w:t xml:space="preserve">. </w:t>
      </w:r>
      <w:r w:rsidR="001040A7">
        <w:t xml:space="preserve">These tests </w:t>
      </w:r>
      <w:r w:rsidR="001040A7">
        <w:lastRenderedPageBreak/>
        <w:t xml:space="preserve">were performed </w:t>
      </w:r>
      <w:r w:rsidR="00A74BB0">
        <w:t>at</w:t>
      </w:r>
      <w:r w:rsidR="001040A7">
        <w:t xml:space="preserve"> equivalence bound values of 2, 1.5, 1, 0.5, 0.25, and 0.1 meters, spanning a range of interpretations for “equivalence” in canopy height. These equivalence tests in this phase use a p-value that employs the Bonferroni correction technique (see Section 2.4.7), using a p-value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488CD66"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conditions that would confound change over time</w:t>
      </w:r>
      <w:r w:rsidR="00B01ADA">
        <w:t xml:space="preserve">. </w:t>
      </w:r>
    </w:p>
    <w:p w14:paraId="0572E08F" w14:textId="578EBD2F"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9"/>
      <w:r w:rsidR="007D51DE">
        <w:rPr>
          <w:b/>
          <w:bCs/>
        </w:rPr>
        <w:t>Reference Canopy Height Growth</w:t>
      </w:r>
    </w:p>
    <w:p w14:paraId="69BF1F33" w14:textId="5B6BD8C3" w:rsidR="009623B9" w:rsidRDefault="008638FC" w:rsidP="00FF639F">
      <w:pPr>
        <w:spacing w:line="360" w:lineRule="auto"/>
        <w:ind w:firstLine="360"/>
      </w:pPr>
      <w:r>
        <w:t>Phase</w:t>
      </w:r>
      <w:r w:rsidR="00E04988">
        <w:t xml:space="preserve"> 3 determines expected </w:t>
      </w:r>
      <w:r w:rsidR="004C5FF2">
        <w:t xml:space="preserve">canopy height growth </w:t>
      </w:r>
      <w:r w:rsidR="00E04988">
        <w:t xml:space="preserve">within the study area </w:t>
      </w:r>
      <w:r w:rsidR="007B42C1">
        <w:t>using FIA remeasurement plots</w:t>
      </w:r>
      <w:r w:rsidR="00E04988">
        <w:t xml:space="preserve">. </w:t>
      </w:r>
      <w:r w:rsidR="009647E5">
        <w:t xml:space="preserve">For </w:t>
      </w:r>
      <w:r w:rsidR="009623B9">
        <w:t>this</w:t>
      </w:r>
      <w:r w:rsidR="00BB7C68">
        <w:t>,</w:t>
      </w:r>
      <w:r w:rsidR="009623B9">
        <w:t xml:space="preserve"> we use </w:t>
      </w:r>
      <w:r w:rsidR="009623B9" w:rsidRPr="009623B9">
        <w:rPr>
          <w:i/>
          <w:iCs/>
        </w:rPr>
        <w:t>actual</w:t>
      </w:r>
      <w:r w:rsidR="009623B9">
        <w:t xml:space="preserve"> height measurements from FIA plots</w:t>
      </w:r>
      <w:r w:rsidR="00BB7C68">
        <w:t xml:space="preserve"> </w:t>
      </w:r>
      <w:r w:rsidR="006B2787">
        <w:t xml:space="preserve">rather than </w:t>
      </w:r>
      <w:r w:rsidR="009623B9">
        <w:rPr>
          <w:i/>
          <w:iCs/>
        </w:rPr>
        <w:t xml:space="preserve">total </w:t>
      </w:r>
      <w:r w:rsidR="009623B9">
        <w:t>height measurements</w:t>
      </w:r>
      <w:r w:rsidR="00BB7C68">
        <w:t>. A</w:t>
      </w:r>
      <w:r w:rsidR="00BB7C68">
        <w:t>ctual height measurements use the canopy surface sampled by LiDAR data</w:t>
      </w:r>
      <w:r w:rsidR="00BB7C68">
        <w:t>, while total height measurements</w:t>
      </w:r>
      <w:r w:rsidR="009623B9">
        <w:t xml:space="preserve"> may involve subjective estimation</w:t>
      </w:r>
      <w:r w:rsidR="006B2787">
        <w:t xml:space="preserve"> for</w:t>
      </w:r>
      <w:r w:rsidR="009623B9">
        <w:t xml:space="preserve"> trees with missing tops</w:t>
      </w:r>
      <w:r w:rsidR="00BB7C68">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 we us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72513893" w14:textId="1FDB2C69" w:rsidR="008C3B04" w:rsidRDefault="00706659" w:rsidP="003C2C51">
      <w:pPr>
        <w:spacing w:line="360" w:lineRule="auto"/>
        <w:ind w:firstLine="360"/>
      </w:pPr>
      <w:r>
        <w:t xml:space="preserve">Importantly, FIA </w:t>
      </w:r>
      <w:r w:rsidR="008C3B04">
        <w:t>measurements</w:t>
      </w:r>
      <w:r>
        <w:t xml:space="preserve"> are collected at the individual-tree level. For this phase we aggregate tree up</w:t>
      </w:r>
      <w:r w:rsidR="008C3B04">
        <w:t xml:space="preserve"> to the plot-level to align with the spatial scale of ATL08 segments. From each FIA plot, we calculate the median values of </w:t>
      </w:r>
      <w:r w:rsidR="002B15E2">
        <w:t xml:space="preserve">annual </w:t>
      </w:r>
      <w:r w:rsidR="00D8531F">
        <w:t>increment and net</w:t>
      </w:r>
      <w:r w:rsidR="009623B9">
        <w:t xml:space="preserve"> </w:t>
      </w:r>
      <w:r w:rsidR="00BB7C68">
        <w:t>growth</w:t>
      </w:r>
      <w:r w:rsidR="009623B9">
        <w:t xml:space="preserve"> </w:t>
      </w:r>
      <w:r w:rsidR="008C3B04">
        <w:t>in canopy height</w:t>
      </w:r>
      <w:r w:rsidR="009623B9">
        <w:t>.</w:t>
      </w:r>
      <w:r w:rsidR="00D8531F">
        <w:t xml:space="preserve"> </w:t>
      </w:r>
    </w:p>
    <w:p w14:paraId="4A29CDAD" w14:textId="1D566068" w:rsidR="00336B77" w:rsidRDefault="00D8531F" w:rsidP="003C2C51">
      <w:pPr>
        <w:spacing w:line="360" w:lineRule="auto"/>
        <w:ind w:firstLine="360"/>
      </w:pPr>
      <w:r>
        <w:t xml:space="preserve">Increment </w:t>
      </w:r>
      <w:r w:rsidR="006B2787">
        <w:t>represents the annual,</w:t>
      </w:r>
      <w:r>
        <w:t xml:space="preserve"> year-over-year </w:t>
      </w:r>
      <w:r w:rsidR="002B15E2">
        <w:t>change</w:t>
      </w:r>
      <w:r>
        <w:t xml:space="preserve"> </w:t>
      </w:r>
      <w:r w:rsidR="006B2787">
        <w:t xml:space="preserve">for individual </w:t>
      </w:r>
      <w:r>
        <w:t>trees</w:t>
      </w:r>
      <w:r w:rsidR="006B2787">
        <w:t xml:space="preserve"> </w:t>
      </w:r>
      <w:r>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eight</m:t>
                  </m:r>
                </m:e>
                <m:sub>
                  <m:r>
                    <w:rPr>
                      <w:rFonts w:ascii="Cambria Math" w:hAnsi="Cambria Math"/>
                    </w:rPr>
                    <m:t>actual,   previous</m:t>
                  </m:r>
                </m:sub>
              </m:sSub>
            </m:num>
            <m:den>
              <m:r>
                <w:rPr>
                  <w:rFonts w:ascii="Cambria Math" w:hAnsi="Cambria Math"/>
                </w:rPr>
                <m:t>remeasurement period</m:t>
              </m:r>
            </m:den>
          </m:f>
        </m:oMath>
      </m:oMathPara>
    </w:p>
    <w:p w14:paraId="19FD2828" w14:textId="79728A1B" w:rsidR="00D8531F" w:rsidRPr="00D8531F" w:rsidRDefault="00D8531F" w:rsidP="003C2C51">
      <w:pPr>
        <w:spacing w:line="360" w:lineRule="auto"/>
        <w:ind w:firstLine="360"/>
      </w:pPr>
      <w:r>
        <w:t xml:space="preserve">Net </w:t>
      </w:r>
      <w:r w:rsidR="00BB7C68">
        <w:t>growth</w:t>
      </w:r>
      <w:r w:rsidR="006B2787">
        <w:t xml:space="preserve"> scales this annual increment to match the timeframe of our ATL08 segments</w:t>
      </w:r>
      <w:r w:rsidR="008C3B04">
        <w:t xml:space="preserve">, </w:t>
      </w:r>
      <w:r w:rsidR="006B2787">
        <w:t xml:space="preserve">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8C3B04">
        <w:t xml:space="preserve">. It is </w:t>
      </w:r>
      <w:r w:rsidR="006B2787">
        <w:t>calculated</w:t>
      </w:r>
      <w:r w:rsidR="003C2C51">
        <w:t xml:space="preserve"> </w:t>
      </w:r>
      <w:r w:rsidR="006B2787">
        <w:t>as</w:t>
      </w:r>
      <w:r w:rsidR="003C2C51">
        <w:t>:</w:t>
      </w:r>
      <w:r>
        <w:t xml:space="preserve"> </w:t>
      </w:r>
    </w:p>
    <w:p w14:paraId="66B91521" w14:textId="64D52C68" w:rsidR="00527A01" w:rsidRDefault="003C2C51" w:rsidP="00336B77">
      <w:pPr>
        <w:pStyle w:val="ListParagraph"/>
        <w:spacing w:line="360" w:lineRule="auto"/>
        <w:contextualSpacing/>
      </w:pPr>
      <m:oMathPara>
        <m:oMath>
          <m:r>
            <w:rPr>
              <w:rFonts w:ascii="Cambria Math" w:hAnsi="Cambria Math"/>
            </w:rPr>
            <m:t xml:space="preserve">Net </m:t>
          </m:r>
          <m:r>
            <w:rPr>
              <w:rFonts w:ascii="Cambria Math" w:hAnsi="Cambria Math"/>
            </w:rPr>
            <m:t>Growth</m:t>
          </m:r>
          <m:r>
            <w:rPr>
              <w:rFonts w:ascii="Cambria Math" w:hAnsi="Cambria Math"/>
            </w:rPr>
            <m:t>=Increment*Segment Timeframe</m:t>
          </m:r>
        </m:oMath>
      </m:oMathPara>
    </w:p>
    <w:p w14:paraId="2D09489A" w14:textId="5DD76572" w:rsidR="009623B9" w:rsidRDefault="004216C4" w:rsidP="009623B9">
      <w:pPr>
        <w:spacing w:line="360" w:lineRule="auto"/>
        <w:ind w:firstLine="360"/>
      </w:pPr>
      <w:r>
        <w:lastRenderedPageBreak/>
        <w:t xml:space="preserve">Records with negative </w:t>
      </w:r>
      <w:r w:rsidR="003C2C51">
        <w:t xml:space="preserve">net </w:t>
      </w:r>
      <w:r w:rsidR="00BB7C68">
        <w:t>growth</w:t>
      </w:r>
      <w:r>
        <w:t xml:space="preserve"> were removed, </w:t>
      </w:r>
      <w:r w:rsidR="008C3B04">
        <w:t xml:space="preserve">possibly resulting from </w:t>
      </w:r>
      <w:r w:rsidR="003C2C51">
        <w:t>errors</w:t>
      </w:r>
      <w:r>
        <w:t xml:space="preserve"> </w:t>
      </w:r>
      <w:r w:rsidR="008C3B04">
        <w:t xml:space="preserve">in </w:t>
      </w:r>
      <w:r>
        <w:t>the FIA sampling protocol</w:t>
      </w:r>
      <w:r w:rsidR="008C3B04">
        <w:t xml:space="preserve"> or damage from disturbance events</w:t>
      </w:r>
      <w:r>
        <w:t>.</w:t>
      </w:r>
      <w:r w:rsidR="006B2787">
        <w:t xml:space="preserve"> </w:t>
      </w:r>
      <w:r w:rsidR="002B15E2">
        <w:t xml:space="preserve">Distributions of </w:t>
      </w:r>
      <w:r w:rsidR="00D44017">
        <w:t xml:space="preserve">increment and net </w:t>
      </w:r>
      <w:r w:rsidR="00BB7C68">
        <w:t>growth</w:t>
      </w:r>
      <w:r w:rsidR="00D44017">
        <w:t xml:space="preserve"> </w:t>
      </w:r>
      <w:r w:rsidR="002B15E2">
        <w:t xml:space="preserve">are summarized </w:t>
      </w:r>
      <w:r w:rsidR="00D44017">
        <w:t>into</w:t>
      </w:r>
      <w:r w:rsidR="00D44017" w:rsidRPr="00D44017">
        <w:t xml:space="preserve"> minimum, 1st quartile, mean, median, 3rd quartile, and maximum values</w:t>
      </w:r>
      <w:r w:rsidR="002B15E2">
        <w:t xml:space="preserve">, and visualized with histograms to </w:t>
      </w:r>
      <w:r w:rsidR="006B2787">
        <w:t xml:space="preserve">provide </w:t>
      </w:r>
      <w:r w:rsidR="00771EB8">
        <w:t xml:space="preserve">insight </w:t>
      </w:r>
      <w:r w:rsidR="00BB7C68">
        <w:t xml:space="preserve">into </w:t>
      </w:r>
      <w:r w:rsidR="002B15E2">
        <w:t xml:space="preserve">typical </w:t>
      </w:r>
      <w:r w:rsidR="007B42C1">
        <w:t xml:space="preserve">annual and cumulative forest growth </w:t>
      </w:r>
      <w:r w:rsidR="002B15E2">
        <w:t xml:space="preserve">patterns in the </w:t>
      </w:r>
      <w:r w:rsidR="007B42C1">
        <w:t>study area.</w:t>
      </w:r>
      <w:r w:rsidR="00DA482C">
        <w:t xml:space="preserve"> T</w:t>
      </w:r>
      <w:r w:rsidR="002B15E2">
        <w:t xml:space="preserve">hese metrics from FIA remeasurement plots </w:t>
      </w:r>
      <w:r w:rsidR="003C2C51">
        <w:t>serve not as targets to hit when tracking growth with ATL08 segments, but rather a gu</w:t>
      </w:r>
      <w:r w:rsidR="006B2787">
        <w:t>t-c</w:t>
      </w:r>
      <w:r w:rsidR="003C2C51">
        <w:t>heck</w:t>
      </w:r>
      <w:r w:rsidR="006B2787">
        <w:t xml:space="preserve"> for additional context</w:t>
      </w:r>
      <w:r w:rsidR="007B42C1">
        <w:t>.</w:t>
      </w:r>
    </w:p>
    <w:p w14:paraId="2C7E3BE4" w14:textId="0FA245C0" w:rsidR="000542A1" w:rsidRDefault="008638FC" w:rsidP="00FF639F">
      <w:pPr>
        <w:numPr>
          <w:ilvl w:val="1"/>
          <w:numId w:val="9"/>
        </w:numPr>
        <w:spacing w:line="360" w:lineRule="auto"/>
        <w:rPr>
          <w:b/>
          <w:bCs/>
        </w:rPr>
      </w:pPr>
      <w:bookmarkStart w:id="60"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w:t>
      </w:r>
      <w:r w:rsidR="007D51DE">
        <w:rPr>
          <w:b/>
          <w:bCs/>
        </w:rPr>
        <w:t>Growth</w:t>
      </w:r>
      <w:r w:rsidR="000542A1" w:rsidRPr="00FA3903">
        <w:rPr>
          <w:b/>
          <w:bCs/>
        </w:rPr>
        <w:t xml:space="preserve"> with ATL08</w:t>
      </w:r>
      <w:bookmarkEnd w:id="60"/>
    </w:p>
    <w:p w14:paraId="01CC6E5A" w14:textId="674AA369" w:rsidR="00E04988" w:rsidRDefault="00BC1FA7" w:rsidP="00FF639F">
      <w:pPr>
        <w:spacing w:line="360" w:lineRule="auto"/>
        <w:ind w:firstLine="360"/>
      </w:pPr>
      <w:r>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0A596DBB" w:rsidR="00E04988" w:rsidRDefault="00681302" w:rsidP="00FF639F">
      <w:pPr>
        <w:pStyle w:val="ListParagraph"/>
        <w:numPr>
          <w:ilvl w:val="0"/>
          <w:numId w:val="12"/>
        </w:numPr>
        <w:spacing w:line="360" w:lineRule="auto"/>
        <w:contextualSpacing/>
      </w:pPr>
      <w:r>
        <w:rPr>
          <w:b/>
          <w:bCs/>
        </w:rPr>
        <w:t>Forest</w:t>
      </w:r>
      <w:r w:rsidR="00E04988" w:rsidRPr="000715C9">
        <w:rPr>
          <w:b/>
          <w:bCs/>
        </w:rPr>
        <w:t xml:space="preserve"> cover type</w:t>
      </w:r>
      <w:r w:rsidR="00E04988">
        <w:t>: Deciduous Forest, Evergreen Forest, Mixed Forest, Woody Wetlands</w:t>
      </w:r>
    </w:p>
    <w:p w14:paraId="3ECE3EE7" w14:textId="608DF259" w:rsidR="00E04988" w:rsidRDefault="00E04988" w:rsidP="00FF639F">
      <w:pPr>
        <w:pStyle w:val="ListParagraph"/>
        <w:numPr>
          <w:ilvl w:val="0"/>
          <w:numId w:val="12"/>
        </w:numPr>
        <w:spacing w:line="360" w:lineRule="auto"/>
        <w:contextualSpacing/>
      </w:pPr>
      <w:r w:rsidRPr="00EF288A">
        <w:rPr>
          <w:b/>
          <w:bCs/>
        </w:rPr>
        <w:t>Disturbance presence:</w:t>
      </w:r>
      <w:r>
        <w:t xml:space="preserve"> </w:t>
      </w:r>
      <w:r w:rsidR="00681302">
        <w:t>Yes</w:t>
      </w:r>
      <w:r>
        <w:t xml:space="preserve">, </w:t>
      </w:r>
      <w:r w:rsidR="00681302">
        <w:t>No</w:t>
      </w:r>
    </w:p>
    <w:p w14:paraId="605CBA28" w14:textId="35D3FF2A"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w:t>
      </w:r>
      <w:r w:rsidR="00681302">
        <w:t>&lt;</w:t>
      </w:r>
      <w:r>
        <w:t>10 Years, 10-20 Years, 20-30 Years, 30+ Year</w:t>
      </w:r>
      <w:r w:rsidR="00EF288A">
        <w:t>s</w:t>
      </w:r>
    </w:p>
    <w:p w14:paraId="6D7554E2" w14:textId="1D637E77" w:rsidR="006D0768" w:rsidRDefault="006D0768" w:rsidP="006D0768">
      <w:pPr>
        <w:spacing w:line="360" w:lineRule="auto"/>
        <w:ind w:firstLine="360"/>
      </w:pPr>
      <w:r>
        <w:t xml:space="preserve">First, </w:t>
      </w:r>
      <w:r w:rsidR="00AC0C22">
        <w:t>we use a</w:t>
      </w:r>
      <w:r>
        <w:t xml:space="preserve"> Wilcoxon Rank Sum test to determine net </w:t>
      </w:r>
      <w:r w:rsidR="00BE19DA">
        <w:t>growth</w:t>
      </w:r>
      <w:r>
        <w:t xml:space="preserv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statistic and the difference in mean canopy height between the </w:t>
      </w:r>
      <w:r w:rsidR="00AC0C22">
        <w:t xml:space="preserve">first and </w:t>
      </w:r>
      <w:r w:rsidR="00DF1F88">
        <w:t>last year of</w:t>
      </w:r>
      <w:r w:rsidR="00AC0C22">
        <w:t xml:space="preserve"> </w:t>
      </w:r>
      <w:r w:rsidR="00DF1F88">
        <w:t>segment</w:t>
      </w:r>
      <w:r w:rsidR="00BE19DA">
        <w:t xml:space="preserve"> data</w:t>
      </w:r>
      <w:r>
        <w:t xml:space="preserve">. </w:t>
      </w:r>
    </w:p>
    <w:p w14:paraId="5A7F4766" w14:textId="67491043" w:rsidR="00E04988" w:rsidRDefault="0008790D" w:rsidP="00FF639F">
      <w:pPr>
        <w:spacing w:line="360" w:lineRule="auto"/>
        <w:ind w:firstLine="360"/>
      </w:pPr>
      <w:r>
        <w:t xml:space="preserve">Next, </w:t>
      </w:r>
      <w:r w:rsidR="00AC0C22">
        <w:t xml:space="preserve">we employ </w:t>
      </w:r>
      <w:r>
        <w:t xml:space="preserve">a Theil-Sen regression </w:t>
      </w:r>
      <w:r w:rsidR="00E27190">
        <w:t xml:space="preserve">to estimate </w:t>
      </w:r>
      <w:r w:rsidR="00AC0C22">
        <w:t xml:space="preserve">incremental </w:t>
      </w:r>
      <w:r w:rsidR="00E813F4">
        <w:t>growth</w:t>
      </w:r>
      <w:r w:rsidR="00E27190">
        <w:t xml:space="preserve"> </w:t>
      </w:r>
      <w:r w:rsidR="00AC0C22">
        <w:t xml:space="preserve">in canopy height over time modeling the </w:t>
      </w:r>
      <w:r w:rsidR="00E04988">
        <w:t xml:space="preserve">response of ATL08 canopy heights (Y) to the year </w:t>
      </w:r>
      <w:r w:rsidR="00BE19DA">
        <w:t xml:space="preserve">of collection </w:t>
      </w:r>
      <w:r w:rsidR="00E04988">
        <w:t>(X</w:t>
      </w:r>
      <w:r w:rsidR="00AC0C22">
        <w:t>)</w:t>
      </w:r>
      <w:r w:rsidR="00E04988">
        <w:t xml:space="preserve">. </w:t>
      </w:r>
      <w:r w:rsidR="00AC0C22">
        <w:t xml:space="preserve">From </w:t>
      </w:r>
      <w:r w:rsidR="00E27190">
        <w:t xml:space="preserve">this model </w:t>
      </w:r>
      <w:r w:rsidR="00AC0C22">
        <w:t>we report the slope</w:t>
      </w:r>
      <w:r w:rsidR="00E27190">
        <w:t>, approximating the rate of change from year-to-year,</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69139C20" w:rsidR="00E04988" w:rsidRDefault="00E04988" w:rsidP="00FF639F">
      <w:pPr>
        <w:spacing w:line="360" w:lineRule="auto"/>
        <w:ind w:firstLine="360"/>
      </w:pPr>
      <w:r w:rsidRPr="002B5EF7">
        <w:t>Finally</w:t>
      </w:r>
      <w:r>
        <w:t xml:space="preserve">, </w:t>
      </w:r>
      <w:r w:rsidR="00E27190">
        <w:t xml:space="preserve">we use </w:t>
      </w:r>
      <w:r>
        <w:t xml:space="preserve">a one-sided Mann-Kendall (MK) test was used to identify monotonic </w:t>
      </w:r>
      <w:r w:rsidR="00E813F4">
        <w:t>growth</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BE19DA">
        <w:t>suggesting</w:t>
      </w:r>
      <w:r w:rsidR="0008790D">
        <w:t xml:space="preserve"> growth over time</w:t>
      </w:r>
      <w:r>
        <w:t xml:space="preserve">. </w:t>
      </w:r>
      <w:r w:rsidR="004E550E">
        <w:t>From the MK test results we report the Z</w:t>
      </w:r>
      <w:r w:rsidR="00591F9C">
        <w:t xml:space="preserve"> and </w:t>
      </w:r>
      <w:r w:rsidR="004E550E">
        <w:t>Tau statistics.</w:t>
      </w:r>
    </w:p>
    <w:p w14:paraId="0D894B9A" w14:textId="60923637" w:rsidR="00E04988" w:rsidRPr="00FA3903" w:rsidRDefault="00AC0C22" w:rsidP="00AC10D0">
      <w:pPr>
        <w:spacing w:line="360" w:lineRule="auto"/>
        <w:ind w:firstLine="360"/>
        <w:rPr>
          <w:b/>
          <w:bCs/>
        </w:rPr>
      </w:pPr>
      <w:r>
        <w:t>Due to the large sample size in our ATL08 segment dataset, tests</w:t>
      </w:r>
      <w:r w:rsidR="00E04988">
        <w:t xml:space="preserve"> in </w:t>
      </w:r>
      <w:r w:rsidR="008638FC">
        <w:t>Phase</w:t>
      </w:r>
      <w:r w:rsidR="00E04988">
        <w:t xml:space="preserve"> 4 were run </w:t>
      </w:r>
      <w:r w:rsidR="00AC10D0">
        <w:t>with</w:t>
      </w:r>
      <w:r w:rsidR="00E04988">
        <w:t xml:space="preserve"> a bootstrapping technique</w:t>
      </w:r>
      <w:r w:rsidR="00AC10D0">
        <w:t xml:space="preserve">. </w:t>
      </w:r>
      <w:r w:rsidR="00082C51">
        <w:t xml:space="preserve">Each test was run for </w:t>
      </w:r>
      <w:r w:rsidR="00DB4CAE">
        <w:t xml:space="preserve">10,000 </w:t>
      </w:r>
      <w:r w:rsidR="00082C51">
        <w:t xml:space="preserve">iterations on an independent </w:t>
      </w:r>
      <w:r w:rsidR="00DB4CAE">
        <w:lastRenderedPageBreak/>
        <w:t>sample</w:t>
      </w:r>
      <w:r w:rsidR="00082C51">
        <w:t xml:space="preserve"> </w:t>
      </w:r>
      <w:r w:rsidR="00DB4CAE">
        <w:t>of 500 observations</w:t>
      </w:r>
      <w:r w:rsidR="00082C51">
        <w:t xml:space="preserve"> taken with replacement</w:t>
      </w:r>
      <w:r w:rsidR="00DB4CAE">
        <w:t xml:space="preserve">. This </w:t>
      </w:r>
      <w:r w:rsidR="00E27190">
        <w:t xml:space="preserve">accommodates the unequal sample sizes between years of ATL08 data, 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DB4CAE">
        <w:rPr>
          <w:color w:val="000000"/>
        </w:rPr>
        <w:t>.</w:t>
      </w:r>
    </w:p>
    <w:p w14:paraId="672610E9" w14:textId="4BBD9228" w:rsidR="00DE60C7" w:rsidRPr="00FA3903" w:rsidRDefault="00DE60C7" w:rsidP="00FF639F">
      <w:pPr>
        <w:numPr>
          <w:ilvl w:val="0"/>
          <w:numId w:val="9"/>
        </w:numPr>
        <w:spacing w:line="360" w:lineRule="auto"/>
        <w:rPr>
          <w:b/>
          <w:bCs/>
        </w:rPr>
      </w:pPr>
      <w:bookmarkStart w:id="61" w:name="_Toc195460511"/>
      <w:r w:rsidRPr="00FA3903">
        <w:rPr>
          <w:b/>
          <w:bCs/>
        </w:rPr>
        <w:t>Results</w:t>
      </w:r>
      <w:bookmarkEnd w:id="38"/>
      <w:bookmarkEnd w:id="39"/>
      <w:bookmarkEnd w:id="61"/>
    </w:p>
    <w:p w14:paraId="2BF2C8AB" w14:textId="77777777" w:rsidR="00BA0245" w:rsidRDefault="008638FC" w:rsidP="00BA0245">
      <w:pPr>
        <w:numPr>
          <w:ilvl w:val="1"/>
          <w:numId w:val="9"/>
        </w:numPr>
        <w:spacing w:line="360" w:lineRule="auto"/>
        <w:rPr>
          <w:b/>
          <w:bCs/>
        </w:rPr>
      </w:pPr>
      <w:bookmarkStart w:id="62" w:name="_Toc195460512"/>
      <w:r>
        <w:rPr>
          <w:b/>
          <w:bCs/>
        </w:rPr>
        <w:t>Phase</w:t>
      </w:r>
      <w:r w:rsidR="003E5D6A" w:rsidRPr="00FA3903">
        <w:rPr>
          <w:b/>
          <w:bCs/>
        </w:rPr>
        <w:t xml:space="preserve"> </w:t>
      </w:r>
      <w:r w:rsidR="000542A1" w:rsidRPr="00FA3903">
        <w:rPr>
          <w:b/>
          <w:bCs/>
        </w:rPr>
        <w:t>1: Validating ATL08 Canopy Heights with ALS</w:t>
      </w:r>
      <w:bookmarkEnd w:id="62"/>
    </w:p>
    <w:p w14:paraId="62636592" w14:textId="653CA289" w:rsidR="00595F83" w:rsidRPr="00BA0245" w:rsidRDefault="00BA0245" w:rsidP="00BA0245">
      <w:pPr>
        <w:spacing w:line="360" w:lineRule="auto"/>
        <w:rPr>
          <w:b/>
          <w:bCs/>
        </w:rPr>
      </w:pPr>
      <w:r>
        <w:tab/>
      </w:r>
      <w:r w:rsidR="00595F83" w:rsidRPr="00595F83">
        <w:t xml:space="preserve">ATL08 </w:t>
      </w:r>
      <w:r>
        <w:t xml:space="preserve">segment canopy height estimations </w:t>
      </w:r>
      <w:r w:rsidR="00595F83" w:rsidRPr="00595F83">
        <w:t>demonstrate</w:t>
      </w:r>
      <w:r>
        <w:t xml:space="preserve"> </w:t>
      </w:r>
      <w:r w:rsidR="00595F83" w:rsidRPr="00595F83">
        <w:t xml:space="preserve">strong correlation with reference ALS data </w:t>
      </w:r>
      <w:r>
        <w:t>at a single point in time</w:t>
      </w:r>
      <w:r w:rsidR="00595F83" w:rsidRPr="00595F83">
        <w:t xml:space="preserve"> (Figure 8). With an R</w:t>
      </w:r>
      <w:r w:rsidRPr="00BA0245">
        <w:rPr>
          <w:vertAlign w:val="superscript"/>
        </w:rPr>
        <w:t>2</w:t>
      </w:r>
      <w:r w:rsidR="00595F83" w:rsidRPr="00595F83">
        <w:t xml:space="preserve"> of 0.8</w:t>
      </w:r>
      <w:r w:rsidR="00595F83">
        <w:t>8</w:t>
      </w:r>
      <w:r w:rsidR="00595F83" w:rsidRPr="00595F83">
        <w:t xml:space="preserve"> and an RMSE of 2.</w:t>
      </w:r>
      <w:r w:rsidR="00595F83">
        <w:t>64</w:t>
      </w:r>
      <w:r w:rsidR="00595F83" w:rsidRPr="00595F83">
        <w:t xml:space="preserve"> meters, ATL08 </w:t>
      </w:r>
      <w:r>
        <w:t>segments are</w:t>
      </w:r>
      <w:r w:rsidR="00595F83" w:rsidRPr="00595F83">
        <w:t xml:space="preserve"> adequately estimating canopy heights within the study area. The greater dispersion of points below the regression </w:t>
      </w:r>
      <w:r>
        <w:t xml:space="preserve">(red) </w:t>
      </w:r>
      <w:r w:rsidR="00595F83" w:rsidRPr="00595F83">
        <w:t xml:space="preserve">line is indicative of an overall underestimation of canopy height by ATL08 in comparison to ALS data. </w:t>
      </w:r>
    </w:p>
    <w:p w14:paraId="68075734" w14:textId="77777777" w:rsidR="00BA0245" w:rsidRPr="00BA0245" w:rsidRDefault="00825129" w:rsidP="00BA0245">
      <w:pPr>
        <w:keepNext/>
        <w:tabs>
          <w:tab w:val="left" w:pos="3120"/>
        </w:tabs>
        <w:spacing w:line="360" w:lineRule="auto"/>
        <w:jc w:val="center"/>
        <w:rPr>
          <w:i/>
          <w:iCs/>
        </w:rPr>
      </w:pPr>
      <w:r w:rsidRPr="00BA0245">
        <w:rPr>
          <w:i/>
          <w:iCs/>
          <w:noProof/>
        </w:rPr>
        <w:drawing>
          <wp:inline distT="0" distB="0" distL="0" distR="0" wp14:anchorId="7C950DA5" wp14:editId="4F93982E">
            <wp:extent cx="5943600" cy="371475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A3C765F" w14:textId="3A7637F1" w:rsidR="00595F83" w:rsidRPr="00BA0245" w:rsidRDefault="00BA0245" w:rsidP="00BA0245">
      <w:pPr>
        <w:pStyle w:val="Caption"/>
        <w:spacing w:line="360" w:lineRule="auto"/>
        <w:rPr>
          <w:b w:val="0"/>
          <w:bCs w:val="0"/>
          <w:i/>
          <w:iCs/>
          <w:sz w:val="24"/>
          <w:szCs w:val="24"/>
        </w:rPr>
      </w:pPr>
      <w:r w:rsidRPr="00BA0245">
        <w:rPr>
          <w:b w:val="0"/>
          <w:bCs w:val="0"/>
          <w:i/>
          <w:iCs/>
          <w:sz w:val="24"/>
          <w:szCs w:val="24"/>
        </w:rPr>
        <w:t xml:space="preserve">Figure </w:t>
      </w:r>
      <w:r w:rsidRPr="00BA0245">
        <w:rPr>
          <w:b w:val="0"/>
          <w:bCs w:val="0"/>
          <w:i/>
          <w:iCs/>
          <w:sz w:val="24"/>
          <w:szCs w:val="24"/>
        </w:rPr>
        <w:fldChar w:fldCharType="begin"/>
      </w:r>
      <w:r w:rsidRPr="00BA0245">
        <w:rPr>
          <w:b w:val="0"/>
          <w:bCs w:val="0"/>
          <w:i/>
          <w:iCs/>
          <w:sz w:val="24"/>
          <w:szCs w:val="24"/>
        </w:rPr>
        <w:instrText xml:space="preserve"> SEQ Figure \* ARABIC </w:instrText>
      </w:r>
      <w:r w:rsidRPr="00BA0245">
        <w:rPr>
          <w:b w:val="0"/>
          <w:bCs w:val="0"/>
          <w:i/>
          <w:iCs/>
          <w:sz w:val="24"/>
          <w:szCs w:val="24"/>
        </w:rPr>
        <w:fldChar w:fldCharType="separate"/>
      </w:r>
      <w:r w:rsidR="005E1AA5">
        <w:rPr>
          <w:b w:val="0"/>
          <w:bCs w:val="0"/>
          <w:i/>
          <w:iCs/>
          <w:noProof/>
          <w:sz w:val="24"/>
          <w:szCs w:val="24"/>
        </w:rPr>
        <w:t>9</w:t>
      </w:r>
      <w:r w:rsidRPr="00BA0245">
        <w:rPr>
          <w:b w:val="0"/>
          <w:bCs w:val="0"/>
          <w:i/>
          <w:iCs/>
          <w:sz w:val="24"/>
          <w:szCs w:val="24"/>
        </w:rPr>
        <w:fldChar w:fldCharType="end"/>
      </w:r>
      <w:r>
        <w:rPr>
          <w:b w:val="0"/>
          <w:bCs w:val="0"/>
          <w:i/>
          <w:iCs/>
          <w:sz w:val="24"/>
          <w:szCs w:val="24"/>
        </w:rPr>
        <w:t xml:space="preserve">: </w:t>
      </w:r>
      <w:r w:rsidRPr="00BA0245">
        <w:rPr>
          <w:b w:val="0"/>
          <w:bCs w:val="0"/>
          <w:i/>
          <w:iCs/>
          <w:sz w:val="24"/>
          <w:szCs w:val="24"/>
        </w:rPr>
        <w:t>Correlation of canopy heights estimated by ALS</w:t>
      </w:r>
      <w:r w:rsidR="001163E4">
        <w:rPr>
          <w:b w:val="0"/>
          <w:bCs w:val="0"/>
          <w:i/>
          <w:iCs/>
          <w:sz w:val="24"/>
          <w:szCs w:val="24"/>
        </w:rPr>
        <w:t xml:space="preserve"> (X)</w:t>
      </w:r>
      <w:r w:rsidRPr="00BA0245">
        <w:rPr>
          <w:b w:val="0"/>
          <w:bCs w:val="0"/>
          <w:i/>
          <w:iCs/>
          <w:sz w:val="24"/>
          <w:szCs w:val="24"/>
        </w:rPr>
        <w:t xml:space="preserve"> and ATL08</w:t>
      </w:r>
      <w:r w:rsidR="001163E4">
        <w:rPr>
          <w:b w:val="0"/>
          <w:bCs w:val="0"/>
          <w:i/>
          <w:iCs/>
          <w:sz w:val="24"/>
          <w:szCs w:val="24"/>
        </w:rPr>
        <w:t xml:space="preserve"> (Y), with each point in scatterplot corresponding to an individual ATL08 segment.</w:t>
      </w:r>
      <w:r w:rsidRPr="00BA0245">
        <w:rPr>
          <w:b w:val="0"/>
          <w:bCs w:val="0"/>
          <w:i/>
          <w:iCs/>
          <w:sz w:val="24"/>
          <w:szCs w:val="24"/>
        </w:rPr>
        <w:t xml:space="preserve"> Canopy heights are reported in meters above ground. Red line indicates trend line from a Theil-Sen regression</w:t>
      </w:r>
      <w:r w:rsidR="001163E4">
        <w:rPr>
          <w:b w:val="0"/>
          <w:bCs w:val="0"/>
          <w:i/>
          <w:iCs/>
          <w:sz w:val="24"/>
          <w:szCs w:val="24"/>
        </w:rPr>
        <w:t>.</w:t>
      </w:r>
    </w:p>
    <w:p w14:paraId="1A833C5E" w14:textId="4F4030D2" w:rsidR="000542A1" w:rsidRDefault="008638FC" w:rsidP="00F12D18">
      <w:pPr>
        <w:numPr>
          <w:ilvl w:val="1"/>
          <w:numId w:val="9"/>
        </w:numPr>
        <w:spacing w:line="360" w:lineRule="auto"/>
        <w:rPr>
          <w:b/>
          <w:bCs/>
        </w:rPr>
      </w:pPr>
      <w:bookmarkStart w:id="63" w:name="_Toc195460513"/>
      <w:r>
        <w:rPr>
          <w:b/>
          <w:bCs/>
        </w:rPr>
        <w:t>Phase</w:t>
      </w:r>
      <w:r w:rsidR="003E5D6A" w:rsidRPr="00FA3903">
        <w:rPr>
          <w:b/>
          <w:bCs/>
        </w:rPr>
        <w:t xml:space="preserve"> </w:t>
      </w:r>
      <w:r w:rsidR="000542A1" w:rsidRPr="00FA3903">
        <w:rPr>
          <w:b/>
          <w:bCs/>
        </w:rPr>
        <w:t xml:space="preserve">2: </w:t>
      </w:r>
      <w:bookmarkEnd w:id="63"/>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lastRenderedPageBreak/>
        <w:t>Sample Representation</w:t>
      </w:r>
    </w:p>
    <w:p w14:paraId="10765A0A" w14:textId="5E5DAFB3" w:rsidR="00BA0245" w:rsidRDefault="00BA0245" w:rsidP="00BA0245">
      <w:pPr>
        <w:spacing w:line="360" w:lineRule="auto"/>
      </w:pPr>
      <w:r>
        <w:tab/>
        <w:t xml:space="preserve">When comparing ALS canopy heights in the </w:t>
      </w:r>
      <w:r w:rsidR="001163E4">
        <w:t>footprints</w:t>
      </w:r>
      <w:r>
        <w:t xml:space="preserve"> of each sample against </w:t>
      </w:r>
      <w:r w:rsidR="001163E4">
        <w:t xml:space="preserve">the full population of </w:t>
      </w:r>
      <w:r>
        <w:t xml:space="preserve">ALS canopy heights </w:t>
      </w:r>
      <w:r w:rsidR="001163E4">
        <w:t xml:space="preserve">across the </w:t>
      </w:r>
      <w:r>
        <w:t xml:space="preserve">study area, the samples appear representative of the broader </w:t>
      </w:r>
      <w:r w:rsidR="001163E4">
        <w:t xml:space="preserve">forest </w:t>
      </w:r>
      <w:r>
        <w:t>population (Figure 10). Each sample’s canopy height distribution falls within the bounds of the overall population distribution</w:t>
      </w:r>
      <w:r w:rsidR="001163E4">
        <w:t>, with good overlap between samples. This suggests that ICESat-2 samples sufficiently</w:t>
      </w:r>
      <w:r w:rsidR="00D57F6E">
        <w:t xml:space="preserve"> capture the range of canopy heights across the study area</w:t>
      </w:r>
      <w:r w:rsidR="001163E4">
        <w:t>, despite the spatial shift between samples</w:t>
      </w:r>
      <w:r>
        <w:t xml:space="preserve">. </w:t>
      </w:r>
    </w:p>
    <w:p w14:paraId="2AC83CB4" w14:textId="77777777" w:rsidR="005E1AA5" w:rsidRDefault="00A75068" w:rsidP="005E1AA5">
      <w:pPr>
        <w:keepNext/>
        <w:spacing w:line="360" w:lineRule="auto"/>
      </w:pPr>
      <w:commentRangeStart w:id="64"/>
      <w:commentRangeEnd w:id="64"/>
      <w:r>
        <w:rPr>
          <w:rStyle w:val="CommentReference"/>
        </w:rPr>
        <w:commentReference w:id="64"/>
      </w:r>
      <w:r w:rsidR="005E1AA5" w:rsidRPr="005E1AA5">
        <w:t xml:space="preserve"> </w:t>
      </w:r>
      <w:r w:rsidR="005E1AA5">
        <w:rPr>
          <w:noProof/>
        </w:rPr>
        <w:drawing>
          <wp:inline distT="0" distB="0" distL="0" distR="0" wp14:anchorId="06310D53" wp14:editId="654245AD">
            <wp:extent cx="6217920" cy="3886200"/>
            <wp:effectExtent l="0" t="0" r="0" b="0"/>
            <wp:docPr id="844478916" name="Picture 10" descr="A graph of a sound wa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478916" name="Picture 10" descr="A graph of a sound wave&#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43CABEB8" w14:textId="14505281" w:rsidR="005E1AA5" w:rsidRDefault="005E1AA5" w:rsidP="005E1AA5">
      <w:pPr>
        <w:pStyle w:val="Caption"/>
        <w:spacing w:line="360" w:lineRule="auto"/>
      </w:pPr>
      <w:r w:rsidRPr="005E1AA5">
        <w:rPr>
          <w:b w:val="0"/>
          <w:bCs w:val="0"/>
          <w:i/>
          <w:iCs/>
          <w:sz w:val="22"/>
          <w:szCs w:val="22"/>
        </w:rPr>
        <w:t xml:space="preserve">Figure </w:t>
      </w:r>
      <w:r w:rsidRPr="005E1AA5">
        <w:rPr>
          <w:b w:val="0"/>
          <w:bCs w:val="0"/>
          <w:i/>
          <w:iCs/>
          <w:sz w:val="22"/>
          <w:szCs w:val="22"/>
        </w:rPr>
        <w:fldChar w:fldCharType="begin"/>
      </w:r>
      <w:r w:rsidRPr="005E1AA5">
        <w:rPr>
          <w:b w:val="0"/>
          <w:bCs w:val="0"/>
          <w:i/>
          <w:iCs/>
          <w:sz w:val="22"/>
          <w:szCs w:val="22"/>
        </w:rPr>
        <w:instrText xml:space="preserve"> SEQ Figure \* ARABIC </w:instrText>
      </w:r>
      <w:r w:rsidRPr="005E1AA5">
        <w:rPr>
          <w:b w:val="0"/>
          <w:bCs w:val="0"/>
          <w:i/>
          <w:iCs/>
          <w:sz w:val="22"/>
          <w:szCs w:val="22"/>
        </w:rPr>
        <w:fldChar w:fldCharType="separate"/>
      </w:r>
      <w:r w:rsidRPr="005E1AA5">
        <w:rPr>
          <w:b w:val="0"/>
          <w:bCs w:val="0"/>
          <w:i/>
          <w:iCs/>
          <w:noProof/>
          <w:sz w:val="22"/>
          <w:szCs w:val="22"/>
        </w:rPr>
        <w:t>10</w:t>
      </w:r>
      <w:r w:rsidRPr="005E1AA5">
        <w:rPr>
          <w:b w:val="0"/>
          <w:bCs w:val="0"/>
          <w:i/>
          <w:iCs/>
          <w:sz w:val="22"/>
          <w:szCs w:val="22"/>
        </w:rPr>
        <w:fldChar w:fldCharType="end"/>
      </w:r>
      <w:r w:rsidRPr="005E1AA5">
        <w:rPr>
          <w:b w:val="0"/>
          <w:bCs w:val="0"/>
          <w:i/>
          <w:iCs/>
          <w:sz w:val="22"/>
          <w:szCs w:val="22"/>
        </w:rPr>
        <w:t>: Plot showing distribution</w:t>
      </w:r>
      <w:r w:rsidR="00D57F6E">
        <w:rPr>
          <w:b w:val="0"/>
          <w:bCs w:val="0"/>
          <w:i/>
          <w:iCs/>
          <w:sz w:val="22"/>
          <w:szCs w:val="22"/>
        </w:rPr>
        <w:t>s</w:t>
      </w:r>
      <w:r w:rsidRPr="005E1AA5">
        <w:rPr>
          <w:b w:val="0"/>
          <w:bCs w:val="0"/>
          <w:i/>
          <w:iCs/>
          <w:sz w:val="22"/>
          <w:szCs w:val="22"/>
        </w:rPr>
        <w:t xml:space="preserve"> of ALS canopy heights for each </w:t>
      </w:r>
      <w:r w:rsidR="00D57F6E">
        <w:rPr>
          <w:b w:val="0"/>
          <w:bCs w:val="0"/>
          <w:i/>
          <w:iCs/>
          <w:sz w:val="22"/>
          <w:szCs w:val="22"/>
        </w:rPr>
        <w:t xml:space="preserve">ICESat-2 </w:t>
      </w:r>
      <w:r w:rsidRPr="005E1AA5">
        <w:rPr>
          <w:b w:val="0"/>
          <w:bCs w:val="0"/>
          <w:i/>
          <w:iCs/>
          <w:sz w:val="22"/>
          <w:szCs w:val="22"/>
        </w:rPr>
        <w:t xml:space="preserve">sample </w:t>
      </w:r>
      <w:r w:rsidR="00D57F6E">
        <w:rPr>
          <w:b w:val="0"/>
          <w:bCs w:val="0"/>
          <w:i/>
          <w:iCs/>
          <w:sz w:val="22"/>
          <w:szCs w:val="22"/>
        </w:rPr>
        <w:t>year (colored lines), overlaid on full</w:t>
      </w:r>
      <w:r w:rsidRPr="005E1AA5">
        <w:rPr>
          <w:b w:val="0"/>
          <w:bCs w:val="0"/>
          <w:i/>
          <w:iCs/>
          <w:sz w:val="22"/>
          <w:szCs w:val="22"/>
        </w:rPr>
        <w:t xml:space="preserve"> population </w:t>
      </w:r>
      <w:r w:rsidR="00D57F6E">
        <w:rPr>
          <w:b w:val="0"/>
          <w:bCs w:val="0"/>
          <w:i/>
          <w:iCs/>
          <w:sz w:val="22"/>
          <w:szCs w:val="22"/>
        </w:rPr>
        <w:t xml:space="preserve">distribution of </w:t>
      </w:r>
      <w:r w:rsidRPr="005E1AA5">
        <w:rPr>
          <w:b w:val="0"/>
          <w:bCs w:val="0"/>
          <w:i/>
          <w:iCs/>
          <w:sz w:val="22"/>
          <w:szCs w:val="22"/>
        </w:rPr>
        <w:t xml:space="preserve">ALS canopy heights </w:t>
      </w:r>
      <w:r w:rsidR="00D57F6E">
        <w:rPr>
          <w:b w:val="0"/>
          <w:bCs w:val="0"/>
          <w:i/>
          <w:iCs/>
          <w:sz w:val="22"/>
          <w:szCs w:val="22"/>
        </w:rPr>
        <w:t xml:space="preserve">across the study area </w:t>
      </w:r>
      <w:r w:rsidRPr="005E1AA5">
        <w:rPr>
          <w:b w:val="0"/>
          <w:bCs w:val="0"/>
          <w:i/>
          <w:iCs/>
          <w:sz w:val="22"/>
          <w:szCs w:val="22"/>
        </w:rPr>
        <w:t>(</w:t>
      </w:r>
      <w:r>
        <w:rPr>
          <w:b w:val="0"/>
          <w:bCs w:val="0"/>
          <w:i/>
          <w:iCs/>
          <w:sz w:val="22"/>
          <w:szCs w:val="22"/>
        </w:rPr>
        <w:t>light gray</w:t>
      </w:r>
      <w:r w:rsidRPr="005E1AA5">
        <w:rPr>
          <w:b w:val="0"/>
          <w:bCs w:val="0"/>
          <w:i/>
          <w:iCs/>
          <w:sz w:val="22"/>
          <w:szCs w:val="22"/>
        </w:rPr>
        <w:t xml:space="preserve"> histogram). Unique colors chosen for distributions of each sample</w:t>
      </w:r>
      <w:r>
        <w:rPr>
          <w:b w:val="0"/>
          <w:bCs w:val="0"/>
          <w:i/>
          <w:iCs/>
          <w:sz w:val="22"/>
          <w:szCs w:val="22"/>
        </w:rPr>
        <w:t>.</w:t>
      </w:r>
    </w:p>
    <w:p w14:paraId="790EFD47" w14:textId="501574B8" w:rsidR="004B0211" w:rsidRDefault="007D51DE" w:rsidP="005E1AA5">
      <w:pPr>
        <w:numPr>
          <w:ilvl w:val="2"/>
          <w:numId w:val="9"/>
        </w:numPr>
        <w:spacing w:line="360" w:lineRule="auto"/>
        <w:rPr>
          <w:b/>
          <w:bCs/>
        </w:rPr>
      </w:pPr>
      <w:bookmarkStart w:id="65" w:name="_Toc195460514"/>
      <w:r>
        <w:rPr>
          <w:b/>
          <w:bCs/>
        </w:rPr>
        <w:t>Sample Location Equivalence</w:t>
      </w:r>
    </w:p>
    <w:p w14:paraId="6FA1FF06" w14:textId="404BE992" w:rsidR="0092781F" w:rsidRDefault="002B7F9A" w:rsidP="005E1AA5">
      <w:pPr>
        <w:spacing w:line="360" w:lineRule="auto"/>
        <w:ind w:firstLine="360"/>
      </w:pPr>
      <w:r w:rsidRPr="00595F83">
        <w:t xml:space="preserve">Bootstrapped TOST </w:t>
      </w:r>
      <w:r>
        <w:t>show that</w:t>
      </w:r>
      <w:r w:rsidRPr="00595F83">
        <w:t xml:space="preserve"> </w:t>
      </w:r>
      <w:r w:rsidR="002F5212">
        <w:t>all</w:t>
      </w:r>
      <w:r w:rsidR="00A75068">
        <w:t xml:space="preserve"> sample</w:t>
      </w:r>
      <w:r w:rsidR="002F5212">
        <w:t xml:space="preserve"> footprints </w:t>
      </w:r>
      <w:r w:rsidRPr="00595F83">
        <w:t>are practically equivalen</w:t>
      </w:r>
      <w:r>
        <w:t>t</w:t>
      </w:r>
      <w:r w:rsidRPr="00595F83">
        <w:t xml:space="preserve"> </w:t>
      </w:r>
      <w:r>
        <w:t xml:space="preserve">within </w:t>
      </w:r>
      <w:r w:rsidR="002F5212">
        <w:t>a margin of two meters in</w:t>
      </w:r>
      <w:r>
        <w:t xml:space="preserve"> canopy height (</w:t>
      </w:r>
      <w:r w:rsidRPr="00595F83">
        <w:t>Figure 1</w:t>
      </w:r>
      <w:r>
        <w:t>3</w:t>
      </w:r>
      <w:r w:rsidRPr="00595F83">
        <w:t>)</w:t>
      </w:r>
      <w:r w:rsidR="002F5212">
        <w:t>. B</w:t>
      </w:r>
      <w:r w:rsidRPr="00595F83">
        <w:t xml:space="preserve">elow </w:t>
      </w:r>
      <w:r>
        <w:t xml:space="preserve">this </w:t>
      </w:r>
      <w:r w:rsidR="002F5212">
        <w:t xml:space="preserve">equivalence </w:t>
      </w:r>
      <w:r w:rsidRPr="00595F83">
        <w:t>bound</w:t>
      </w:r>
      <w:r w:rsidR="002F5212">
        <w:t>,</w:t>
      </w:r>
      <w:r>
        <w:t xml:space="preserve"> no</w:t>
      </w:r>
      <w:r w:rsidR="00BA3BB6">
        <w:t>t all</w:t>
      </w:r>
      <w:r>
        <w:t xml:space="preserve"> </w:t>
      </w:r>
      <w:r w:rsidR="00BA3BB6">
        <w:t xml:space="preserve">samples </w:t>
      </w:r>
      <w:r w:rsidRPr="00595F83">
        <w:t xml:space="preserve">demonstrate equivalence. </w:t>
      </w:r>
    </w:p>
    <w:p w14:paraId="193CA51C" w14:textId="38C09F24" w:rsidR="0092781F" w:rsidRDefault="0092781F" w:rsidP="0092781F">
      <w:pPr>
        <w:spacing w:line="360" w:lineRule="auto"/>
        <w:jc w:val="center"/>
      </w:pPr>
      <w:r>
        <w:rPr>
          <w:noProof/>
        </w:rPr>
        <w:lastRenderedPageBreak/>
        <w:drawing>
          <wp:inline distT="0" distB="0" distL="0" distR="0" wp14:anchorId="3270510B" wp14:editId="3E32E90C">
            <wp:extent cx="6217920" cy="3886200"/>
            <wp:effectExtent l="0" t="0" r="0" b="0"/>
            <wp:docPr id="2108069104" name="Picture 3"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69104" name="Picture 3" descr="A group of blue and yellow squar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02CA132C" w14:textId="375A867F" w:rsidR="002B7F9A" w:rsidRDefault="002B7F9A" w:rsidP="00BA3BB6">
      <w:pPr>
        <w:pStyle w:val="Caption"/>
        <w:spacing w:line="360" w:lineRule="auto"/>
        <w:rPr>
          <w:b w:val="0"/>
          <w:bCs w:val="0"/>
          <w:i/>
          <w:iCs/>
          <w:color w:val="000000" w:themeColor="text1"/>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5E1AA5">
        <w:rPr>
          <w:b w:val="0"/>
          <w:bCs w:val="0"/>
          <w:i/>
          <w:iCs/>
          <w:noProof/>
        </w:rPr>
        <w:t>11</w:t>
      </w:r>
      <w:r w:rsidRPr="006D7784">
        <w:rPr>
          <w:b w:val="0"/>
          <w:bCs w:val="0"/>
          <w:i/>
          <w:iCs/>
        </w:rPr>
        <w:fldChar w:fldCharType="end"/>
      </w:r>
      <w:r w:rsidRPr="006D7784">
        <w:rPr>
          <w:b w:val="0"/>
          <w:bCs w:val="0"/>
          <w:i/>
          <w:iCs/>
        </w:rPr>
        <w:t xml:space="preserve">: </w:t>
      </w:r>
      <w:r w:rsidRPr="006D7784">
        <w:rPr>
          <w:b w:val="0"/>
          <w:bCs w:val="0"/>
          <w:i/>
          <w:iCs/>
          <w:color w:val="000000" w:themeColor="text1"/>
        </w:rPr>
        <w:t xml:space="preserve">Grid of plots showing results </w:t>
      </w:r>
      <w:r w:rsidR="00D57F6E">
        <w:rPr>
          <w:b w:val="0"/>
          <w:bCs w:val="0"/>
          <w:i/>
          <w:iCs/>
          <w:color w:val="000000" w:themeColor="text1"/>
        </w:rPr>
        <w:t>from</w:t>
      </w:r>
      <w:r w:rsidRPr="006D7784">
        <w:rPr>
          <w:b w:val="0"/>
          <w:bCs w:val="0"/>
          <w:i/>
          <w:iCs/>
          <w:color w:val="000000" w:themeColor="text1"/>
        </w:rPr>
        <w:t xml:space="preserve"> equivalence tests between</w:t>
      </w:r>
      <w:r w:rsidR="00D57F6E">
        <w:rPr>
          <w:b w:val="0"/>
          <w:bCs w:val="0"/>
          <w:i/>
          <w:iCs/>
          <w:color w:val="000000" w:themeColor="text1"/>
        </w:rPr>
        <w:t xml:space="preserve"> sample</w:t>
      </w:r>
      <w:r w:rsidRPr="006D7784">
        <w:rPr>
          <w:b w:val="0"/>
          <w:bCs w:val="0"/>
          <w:i/>
          <w:iCs/>
          <w:color w:val="000000" w:themeColor="text1"/>
        </w:rPr>
        <w:t xml:space="preserve"> </w:t>
      </w:r>
      <w:r w:rsidR="00D57F6E">
        <w:rPr>
          <w:b w:val="0"/>
          <w:bCs w:val="0"/>
          <w:i/>
          <w:iCs/>
          <w:color w:val="000000" w:themeColor="text1"/>
        </w:rPr>
        <w:t>distributions of ALS canopy heights. E</w:t>
      </w:r>
      <w:r>
        <w:rPr>
          <w:b w:val="0"/>
          <w:bCs w:val="0"/>
          <w:i/>
          <w:iCs/>
          <w:color w:val="000000" w:themeColor="text1"/>
        </w:rPr>
        <w:t xml:space="preserve">ach subplot represents a unique </w:t>
      </w:r>
      <w:r w:rsidRPr="006D7784">
        <w:rPr>
          <w:b w:val="0"/>
          <w:bCs w:val="0"/>
          <w:i/>
          <w:iCs/>
          <w:color w:val="000000" w:themeColor="text1"/>
        </w:rPr>
        <w:t xml:space="preserve">equivalence bound </w:t>
      </w:r>
      <w:r w:rsidR="004C539F">
        <w:rPr>
          <w:b w:val="0"/>
          <w:bCs w:val="0"/>
          <w:i/>
          <w:iCs/>
          <w:color w:val="000000" w:themeColor="text1"/>
        </w:rPr>
        <w:t xml:space="preserve">(in meters). Individual cells indicate the result of </w:t>
      </w:r>
      <w:r w:rsidRPr="006D7784">
        <w:rPr>
          <w:b w:val="0"/>
          <w:bCs w:val="0"/>
          <w:i/>
          <w:iCs/>
          <w:color w:val="000000" w:themeColor="text1"/>
        </w:rPr>
        <w:t xml:space="preserve">a TOST </w:t>
      </w:r>
      <w:r w:rsidR="004C539F">
        <w:rPr>
          <w:b w:val="0"/>
          <w:bCs w:val="0"/>
          <w:i/>
          <w:iCs/>
          <w:color w:val="000000" w:themeColor="text1"/>
        </w:rPr>
        <w:t>conducted between Sample 1 (X) and Sample 2 (Y).</w:t>
      </w:r>
      <w:r w:rsidRPr="006D7784">
        <w:rPr>
          <w:b w:val="0"/>
          <w:bCs w:val="0"/>
          <w:i/>
          <w:iCs/>
          <w:color w:val="000000" w:themeColor="text1"/>
        </w:rPr>
        <w:t xml:space="preserve"> </w:t>
      </w:r>
      <w:r w:rsidR="0092781F">
        <w:rPr>
          <w:b w:val="0"/>
          <w:bCs w:val="0"/>
          <w:i/>
          <w:iCs/>
          <w:color w:val="000000" w:themeColor="text1"/>
        </w:rPr>
        <w:t>Blue</w:t>
      </w:r>
      <w:r w:rsidRPr="006D7784">
        <w:rPr>
          <w:b w:val="0"/>
          <w:bCs w:val="0"/>
          <w:i/>
          <w:iCs/>
          <w:color w:val="000000" w:themeColor="text1"/>
        </w:rPr>
        <w:t xml:space="preserve"> cells indicate </w:t>
      </w:r>
      <w:r w:rsidR="00804A42">
        <w:rPr>
          <w:b w:val="0"/>
          <w:bCs w:val="0"/>
          <w:i/>
          <w:iCs/>
          <w:color w:val="000000" w:themeColor="text1"/>
        </w:rPr>
        <w:t xml:space="preserve">practical </w:t>
      </w:r>
      <w:r w:rsidRPr="006D7784">
        <w:rPr>
          <w:b w:val="0"/>
          <w:bCs w:val="0"/>
          <w:i/>
          <w:iCs/>
          <w:color w:val="000000" w:themeColor="text1"/>
        </w:rPr>
        <w:t>equivalen</w:t>
      </w:r>
      <w:r w:rsidR="004C539F">
        <w:rPr>
          <w:b w:val="0"/>
          <w:bCs w:val="0"/>
          <w:i/>
          <w:iCs/>
          <w:color w:val="000000" w:themeColor="text1"/>
        </w:rPr>
        <w:t>ce</w:t>
      </w:r>
      <w:r w:rsidRPr="006D7784">
        <w:rPr>
          <w:b w:val="0"/>
          <w:bCs w:val="0"/>
          <w:i/>
          <w:iCs/>
          <w:color w:val="000000" w:themeColor="text1"/>
        </w:rPr>
        <w:t xml:space="preserve"> within the bound specified in the subplot titl</w:t>
      </w:r>
      <w:r w:rsidR="004C539F">
        <w:rPr>
          <w:b w:val="0"/>
          <w:bCs w:val="0"/>
          <w:i/>
          <w:iCs/>
          <w:color w:val="000000" w:themeColor="text1"/>
        </w:rPr>
        <w:t>e. Y</w:t>
      </w:r>
      <w:r w:rsidR="0092781F">
        <w:rPr>
          <w:b w:val="0"/>
          <w:bCs w:val="0"/>
          <w:i/>
          <w:iCs/>
          <w:color w:val="000000" w:themeColor="text1"/>
        </w:rPr>
        <w:t>ellow</w:t>
      </w:r>
      <w:r w:rsidRPr="006D7784">
        <w:rPr>
          <w:b w:val="0"/>
          <w:bCs w:val="0"/>
          <w:i/>
          <w:iCs/>
          <w:color w:val="000000" w:themeColor="text1"/>
        </w:rPr>
        <w:t xml:space="preserve"> cells indicate </w:t>
      </w:r>
      <w:r w:rsidR="004C539F">
        <w:rPr>
          <w:b w:val="0"/>
          <w:bCs w:val="0"/>
          <w:i/>
          <w:iCs/>
          <w:color w:val="000000" w:themeColor="text1"/>
        </w:rPr>
        <w:t>non-equivalence,</w:t>
      </w:r>
      <w:r w:rsidRPr="006D7784">
        <w:rPr>
          <w:b w:val="0"/>
          <w:bCs w:val="0"/>
          <w:i/>
          <w:iCs/>
          <w:color w:val="000000" w:themeColor="text1"/>
        </w:rPr>
        <w:t xml:space="preserve"> as at least one of the null hypotheses in the TOST was not rejected.</w:t>
      </w:r>
    </w:p>
    <w:p w14:paraId="685B7F03" w14:textId="77777777" w:rsidR="00417C2A" w:rsidRDefault="00BA3BB6" w:rsidP="00BA3BB6">
      <w:pPr>
        <w:spacing w:line="360" w:lineRule="auto"/>
      </w:pPr>
      <w:r>
        <w:tab/>
        <w:t xml:space="preserve">At more strict </w:t>
      </w:r>
      <w:r w:rsidR="008D798A">
        <w:t xml:space="preserve">equivalence </w:t>
      </w:r>
      <w:r>
        <w:t xml:space="preserve">margins </w:t>
      </w:r>
      <w:r w:rsidR="008D798A">
        <w:t xml:space="preserve">such </w:t>
      </w:r>
      <w:r>
        <w:t>as 0.1 or 0.25</w:t>
      </w:r>
      <w:r w:rsidR="00C74668">
        <w:t xml:space="preserve"> meters</w:t>
      </w:r>
      <w:r>
        <w:t xml:space="preserve">, none of </w:t>
      </w:r>
      <w:r w:rsidR="008D798A">
        <w:t>the</w:t>
      </w:r>
      <w:r>
        <w:t xml:space="preserve"> samples demonstrate equivalence in canopy height. Based on the results in Figure 11, the 2019 sample demonstrates </w:t>
      </w:r>
      <w:r w:rsidR="007D4DF3">
        <w:t xml:space="preserve">the lowest </w:t>
      </w:r>
      <w:r>
        <w:t xml:space="preserve">equivalence </w:t>
      </w:r>
      <w:r w:rsidR="00C74668">
        <w:t xml:space="preserve">with </w:t>
      </w:r>
      <w:r>
        <w:t xml:space="preserve">other samples. </w:t>
      </w:r>
      <w:r w:rsidR="007D4DF3">
        <w:t xml:space="preserve">This suggests that although </w:t>
      </w:r>
      <w:r w:rsidR="00C74668">
        <w:t xml:space="preserve">this sample </w:t>
      </w:r>
      <w:r w:rsidR="007D4DF3">
        <w:t xml:space="preserve">may </w:t>
      </w:r>
      <w:r w:rsidR="00C74668">
        <w:t>represent</w:t>
      </w:r>
      <w:r w:rsidR="007D4DF3">
        <w:t xml:space="preserve"> </w:t>
      </w:r>
      <w:r w:rsidR="00C74668">
        <w:t xml:space="preserve">the </w:t>
      </w:r>
      <w:r w:rsidR="007D4DF3">
        <w:t xml:space="preserve">overall </w:t>
      </w:r>
      <w:r w:rsidR="00C74668">
        <w:t xml:space="preserve">population, </w:t>
      </w:r>
      <w:r w:rsidR="007D4DF3">
        <w:t xml:space="preserve">it contains spatial differences in canopy height </w:t>
      </w:r>
      <w:r w:rsidR="00417C2A">
        <w:t xml:space="preserve">with the other </w:t>
      </w:r>
      <w:r w:rsidR="00C74668">
        <w:t>sample</w:t>
      </w:r>
      <w:r w:rsidR="00417C2A">
        <w:t>s</w:t>
      </w:r>
      <w:r w:rsidR="00C74668">
        <w:t xml:space="preserve"> </w:t>
      </w:r>
      <w:r w:rsidR="00417C2A">
        <w:t xml:space="preserve">which </w:t>
      </w:r>
      <w:r w:rsidR="00C74668">
        <w:t xml:space="preserve">could </w:t>
      </w:r>
      <w:r w:rsidR="00417C2A">
        <w:t xml:space="preserve">bias </w:t>
      </w:r>
      <w:r w:rsidR="00C74668">
        <w:t>trends over time.</w:t>
      </w:r>
    </w:p>
    <w:p w14:paraId="35B54364" w14:textId="4350FA73" w:rsidR="00BA3BB6" w:rsidRPr="00BA3BB6" w:rsidRDefault="00417C2A" w:rsidP="00BA3BB6">
      <w:pPr>
        <w:spacing w:line="360" w:lineRule="auto"/>
      </w:pPr>
      <w:r>
        <w:tab/>
      </w:r>
      <w:r w:rsidR="00C74668">
        <w:t xml:space="preserve">With this in mind, </w:t>
      </w:r>
      <w:r>
        <w:t xml:space="preserve">we remove the </w:t>
      </w:r>
      <w:r w:rsidR="00C74668">
        <w:t xml:space="preserve">2019 sample from </w:t>
      </w:r>
      <w:r w:rsidR="00641C4C">
        <w:t xml:space="preserve">further </w:t>
      </w:r>
      <w:r w:rsidR="00C74668">
        <w:t>analyses</w:t>
      </w:r>
      <w:r>
        <w:t>. With this</w:t>
      </w:r>
      <w:r w:rsidR="00C74668">
        <w:t xml:space="preserve"> </w:t>
      </w:r>
      <w:r>
        <w:t xml:space="preserve">exclusion, </w:t>
      </w:r>
      <w:r w:rsidR="00BA3BB6">
        <w:t xml:space="preserve">all </w:t>
      </w:r>
      <w:r>
        <w:t xml:space="preserve">remaining </w:t>
      </w:r>
      <w:r w:rsidR="00BA3BB6">
        <w:t xml:space="preserve">samples </w:t>
      </w:r>
      <w:r>
        <w:t xml:space="preserve">(2020-2024) </w:t>
      </w:r>
      <w:r w:rsidR="002F5212">
        <w:t xml:space="preserve">now </w:t>
      </w:r>
      <w:r w:rsidR="00BA3BB6">
        <w:t xml:space="preserve">demonstrate equivalence at a margin </w:t>
      </w:r>
      <w:r w:rsidR="00F22646">
        <w:t>of</w:t>
      </w:r>
      <w:r w:rsidR="00BA3BB6">
        <w:t xml:space="preserve"> 1 meter</w:t>
      </w:r>
      <w:r w:rsidR="00F22646">
        <w:t xml:space="preserve"> in canopy height</w:t>
      </w:r>
      <w:r w:rsidR="00BA3BB6">
        <w:t xml:space="preserve">. </w:t>
      </w:r>
      <w:r>
        <w:t xml:space="preserve">This </w:t>
      </w:r>
      <w:r w:rsidR="006A52AD">
        <w:t>minimize</w:t>
      </w:r>
      <w:r>
        <w:t xml:space="preserve">s </w:t>
      </w:r>
      <w:r w:rsidR="006A52AD">
        <w:t>the sampling bias present in our ATL08 segments</w:t>
      </w:r>
      <w:r>
        <w:t>, but slightly limits</w:t>
      </w:r>
      <w:r w:rsidR="006A52AD">
        <w:t xml:space="preserve"> the timeframe for tracking </w:t>
      </w:r>
      <w:r>
        <w:t>canopy height growth</w:t>
      </w:r>
      <w:r w:rsidR="006A52AD">
        <w:t xml:space="preserve"> to only 5 years of data</w:t>
      </w:r>
      <w:r>
        <w:t>.</w:t>
      </w:r>
      <w:r w:rsidR="00BA3BB6">
        <w:t xml:space="preserve"> </w:t>
      </w:r>
    </w:p>
    <w:p w14:paraId="37AF9819" w14:textId="0D6E6587" w:rsidR="000542A1" w:rsidRDefault="008638FC" w:rsidP="00BA3BB6">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5"/>
      <w:r w:rsidR="006422DB">
        <w:rPr>
          <w:b/>
          <w:bCs/>
        </w:rPr>
        <w:t>FIA-Derived Canopy Height Change</w:t>
      </w:r>
    </w:p>
    <w:p w14:paraId="203E18F6" w14:textId="184F7C90" w:rsidR="0008020F" w:rsidRDefault="00595F83" w:rsidP="00BA3BB6">
      <w:pPr>
        <w:spacing w:line="360" w:lineRule="auto"/>
        <w:ind w:firstLine="360"/>
      </w:pPr>
      <w:r w:rsidRPr="00595F83">
        <w:lastRenderedPageBreak/>
        <w:t xml:space="preserve">Table 1 shows </w:t>
      </w:r>
      <w:r w:rsidR="00DD1CC5">
        <w:t>plot-level</w:t>
      </w:r>
      <w:r w:rsidRPr="00595F83">
        <w:t xml:space="preserve"> summary statistics for </w:t>
      </w:r>
      <w:r w:rsidR="00525C6B">
        <w:t xml:space="preserve">annual </w:t>
      </w:r>
      <w:r w:rsidR="005918D9" w:rsidRPr="00595F83">
        <w:t>increment</w:t>
      </w:r>
      <w:r w:rsidR="00D44017">
        <w:t xml:space="preserve"> and net </w:t>
      </w:r>
      <w:r w:rsidR="00525C6B">
        <w:t>growth</w:t>
      </w:r>
      <w:r w:rsidR="00D44017">
        <w:t xml:space="preserve"> in canopy height from FIA remeasurement plots.</w:t>
      </w:r>
    </w:p>
    <w:p w14:paraId="2338C177" w14:textId="2C2990CF"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525C6B">
        <w:rPr>
          <w:b w:val="0"/>
          <w:bCs w:val="0"/>
          <w:i/>
          <w:iCs/>
          <w:sz w:val="22"/>
          <w:szCs w:val="22"/>
        </w:rPr>
        <w:t>annual</w:t>
      </w:r>
      <w:r w:rsidR="00B42C10">
        <w:rPr>
          <w:b w:val="0"/>
          <w:bCs w:val="0"/>
          <w:i/>
          <w:iCs/>
          <w:sz w:val="22"/>
          <w:szCs w:val="22"/>
        </w:rPr>
        <w:t xml:space="preserve"> height</w:t>
      </w:r>
      <w:r w:rsidR="00525C6B">
        <w:rPr>
          <w:b w:val="0"/>
          <w:bCs w:val="0"/>
          <w:i/>
          <w:iCs/>
          <w:sz w:val="22"/>
          <w:szCs w:val="22"/>
        </w:rPr>
        <w:t xml:space="preserve"> increment and </w:t>
      </w:r>
      <w:r w:rsidR="00B42C10">
        <w:rPr>
          <w:b w:val="0"/>
          <w:bCs w:val="0"/>
          <w:i/>
          <w:iCs/>
          <w:sz w:val="22"/>
          <w:szCs w:val="22"/>
        </w:rPr>
        <w:t xml:space="preserve">five-year </w:t>
      </w:r>
      <w:r w:rsidR="00525C6B">
        <w:rPr>
          <w:b w:val="0"/>
          <w:bCs w:val="0"/>
          <w:i/>
          <w:iCs/>
          <w:sz w:val="22"/>
          <w:szCs w:val="22"/>
        </w:rPr>
        <w:t xml:space="preserve">net growth measurements from FIA remeasurement plots. Units </w:t>
      </w:r>
      <w:r w:rsidR="00343F34">
        <w:rPr>
          <w:b w:val="0"/>
          <w:bCs w:val="0"/>
          <w:i/>
          <w:iCs/>
          <w:sz w:val="22"/>
          <w:szCs w:val="22"/>
        </w:rPr>
        <w:t xml:space="preserve">reported as original FIA measurements were in feet. </w:t>
      </w:r>
    </w:p>
    <w:tbl>
      <w:tblPr>
        <w:tblStyle w:val="TableGrid"/>
        <w:tblW w:w="97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890"/>
        <w:gridCol w:w="720"/>
        <w:gridCol w:w="1080"/>
        <w:gridCol w:w="1080"/>
        <w:gridCol w:w="1080"/>
        <w:gridCol w:w="1260"/>
        <w:gridCol w:w="1168"/>
      </w:tblGrid>
      <w:tr w:rsidR="004D1978" w14:paraId="3355EA0C" w14:textId="77777777" w:rsidTr="004D1978">
        <w:trPr>
          <w:trHeight w:val="386"/>
        </w:trPr>
        <w:tc>
          <w:tcPr>
            <w:tcW w:w="1435" w:type="dxa"/>
            <w:tcBorders>
              <w:top w:val="single" w:sz="4" w:space="0" w:color="auto"/>
              <w:bottom w:val="single" w:sz="4" w:space="0" w:color="auto"/>
            </w:tcBorders>
            <w:shd w:val="clear" w:color="auto" w:fill="auto"/>
          </w:tcPr>
          <w:p w14:paraId="694983E2" w14:textId="384E3BDB" w:rsidR="005918D9" w:rsidRPr="004D1978" w:rsidRDefault="005918D9" w:rsidP="004D1978">
            <w:pPr>
              <w:spacing w:line="360" w:lineRule="auto"/>
              <w:rPr>
                <w:rFonts w:ascii="Times New Roman" w:hAnsi="Times New Roman"/>
                <w:b/>
                <w:bCs/>
              </w:rPr>
            </w:pPr>
            <w:r w:rsidRPr="004D1978">
              <w:rPr>
                <w:rFonts w:ascii="Times New Roman" w:hAnsi="Times New Roman"/>
                <w:b/>
                <w:bCs/>
              </w:rPr>
              <w:t>Variable</w:t>
            </w:r>
          </w:p>
        </w:tc>
        <w:tc>
          <w:tcPr>
            <w:tcW w:w="1890" w:type="dxa"/>
            <w:tcBorders>
              <w:top w:val="single" w:sz="4" w:space="0" w:color="auto"/>
              <w:bottom w:val="single" w:sz="4" w:space="0" w:color="auto"/>
            </w:tcBorders>
            <w:shd w:val="clear" w:color="auto" w:fill="auto"/>
          </w:tcPr>
          <w:p w14:paraId="58E448D0" w14:textId="52B6367B" w:rsidR="005918D9" w:rsidRPr="004D1978" w:rsidRDefault="005918D9" w:rsidP="004D1978">
            <w:pPr>
              <w:spacing w:line="360" w:lineRule="auto"/>
              <w:rPr>
                <w:rFonts w:ascii="Times New Roman" w:hAnsi="Times New Roman"/>
                <w:b/>
                <w:bCs/>
              </w:rPr>
            </w:pPr>
            <w:r w:rsidRPr="004D1978">
              <w:rPr>
                <w:rFonts w:ascii="Times New Roman" w:hAnsi="Times New Roman"/>
                <w:b/>
                <w:bCs/>
              </w:rPr>
              <w:t>Units</w:t>
            </w:r>
          </w:p>
        </w:tc>
        <w:tc>
          <w:tcPr>
            <w:tcW w:w="720" w:type="dxa"/>
            <w:tcBorders>
              <w:top w:val="single" w:sz="4" w:space="0" w:color="auto"/>
              <w:bottom w:val="single" w:sz="4" w:space="0" w:color="auto"/>
            </w:tcBorders>
            <w:shd w:val="clear" w:color="auto" w:fill="auto"/>
          </w:tcPr>
          <w:p w14:paraId="44555CA7" w14:textId="1867366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in</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19D04D8F" w14:textId="7F6BFE7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1</w:t>
            </w:r>
            <w:r w:rsidRPr="004D1978">
              <w:rPr>
                <w:rFonts w:ascii="Times New Roman" w:hAnsi="Times New Roman"/>
                <w:b/>
                <w:bCs/>
                <w:vertAlign w:val="superscript"/>
              </w:rPr>
              <w:t>st</w:t>
            </w:r>
            <w:r w:rsidRPr="004D1978">
              <w:rPr>
                <w:rFonts w:ascii="Times New Roman" w:hAnsi="Times New Roman"/>
                <w:b/>
                <w:bCs/>
              </w:rPr>
              <w:t xml:space="preserve"> Qu</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673C2716" w14:textId="174B825A"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dian</w:t>
            </w:r>
          </w:p>
        </w:tc>
        <w:tc>
          <w:tcPr>
            <w:tcW w:w="1080" w:type="dxa"/>
            <w:tcBorders>
              <w:top w:val="single" w:sz="4" w:space="0" w:color="auto"/>
              <w:bottom w:val="single" w:sz="4" w:space="0" w:color="auto"/>
            </w:tcBorders>
            <w:shd w:val="clear" w:color="auto" w:fill="auto"/>
          </w:tcPr>
          <w:p w14:paraId="09B4636B" w14:textId="0D0C1975"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an</w:t>
            </w:r>
          </w:p>
        </w:tc>
        <w:tc>
          <w:tcPr>
            <w:tcW w:w="1260" w:type="dxa"/>
            <w:tcBorders>
              <w:top w:val="single" w:sz="4" w:space="0" w:color="auto"/>
              <w:bottom w:val="single" w:sz="4" w:space="0" w:color="auto"/>
            </w:tcBorders>
            <w:shd w:val="clear" w:color="auto" w:fill="auto"/>
          </w:tcPr>
          <w:p w14:paraId="6856ACFA" w14:textId="2D7CD5C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3</w:t>
            </w:r>
            <w:r w:rsidRPr="004D1978">
              <w:rPr>
                <w:rFonts w:ascii="Times New Roman" w:hAnsi="Times New Roman"/>
                <w:b/>
                <w:bCs/>
                <w:vertAlign w:val="superscript"/>
              </w:rPr>
              <w:t>rd</w:t>
            </w:r>
            <w:r w:rsidRPr="004D1978">
              <w:rPr>
                <w:rFonts w:ascii="Times New Roman" w:hAnsi="Times New Roman"/>
                <w:b/>
                <w:bCs/>
              </w:rPr>
              <w:t xml:space="preserve"> Qu</w:t>
            </w:r>
            <w:r w:rsidR="004D1978">
              <w:rPr>
                <w:rFonts w:ascii="Times New Roman" w:hAnsi="Times New Roman"/>
                <w:b/>
                <w:bCs/>
              </w:rPr>
              <w:t>.</w:t>
            </w:r>
          </w:p>
        </w:tc>
        <w:tc>
          <w:tcPr>
            <w:tcW w:w="1168" w:type="dxa"/>
            <w:tcBorders>
              <w:top w:val="single" w:sz="4" w:space="0" w:color="auto"/>
              <w:bottom w:val="single" w:sz="4" w:space="0" w:color="auto"/>
            </w:tcBorders>
            <w:shd w:val="clear" w:color="auto" w:fill="auto"/>
          </w:tcPr>
          <w:p w14:paraId="6036D9FF" w14:textId="6E03A38E"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ax</w:t>
            </w:r>
            <w:r w:rsidR="004D1978">
              <w:rPr>
                <w:rFonts w:ascii="Times New Roman" w:hAnsi="Times New Roman"/>
                <w:b/>
                <w:bCs/>
              </w:rPr>
              <w:t>.</w:t>
            </w:r>
          </w:p>
        </w:tc>
      </w:tr>
      <w:tr w:rsidR="004D1978" w14:paraId="7F1E0E19" w14:textId="77777777" w:rsidTr="005E31DC">
        <w:trPr>
          <w:trHeight w:val="407"/>
        </w:trPr>
        <w:tc>
          <w:tcPr>
            <w:tcW w:w="1435" w:type="dxa"/>
            <w:tcBorders>
              <w:top w:val="single" w:sz="4" w:space="0" w:color="auto"/>
            </w:tcBorders>
            <w:shd w:val="clear" w:color="auto" w:fill="auto"/>
            <w:vAlign w:val="center"/>
          </w:tcPr>
          <w:p w14:paraId="0200A31B" w14:textId="56F0D4E8" w:rsidR="005918D9" w:rsidRPr="004D1978" w:rsidRDefault="005918D9" w:rsidP="00B42C10">
            <w:pPr>
              <w:spacing w:line="360" w:lineRule="auto"/>
              <w:rPr>
                <w:rFonts w:ascii="Times New Roman" w:hAnsi="Times New Roman"/>
              </w:rPr>
            </w:pPr>
            <w:r w:rsidRPr="004D1978">
              <w:rPr>
                <w:rFonts w:ascii="Times New Roman" w:hAnsi="Times New Roman"/>
              </w:rPr>
              <w:t>Increment</w:t>
            </w:r>
          </w:p>
        </w:tc>
        <w:tc>
          <w:tcPr>
            <w:tcW w:w="1890" w:type="dxa"/>
            <w:tcBorders>
              <w:top w:val="single" w:sz="4" w:space="0" w:color="auto"/>
            </w:tcBorders>
            <w:shd w:val="clear" w:color="auto" w:fill="auto"/>
            <w:vAlign w:val="center"/>
          </w:tcPr>
          <w:p w14:paraId="0E84A25F" w14:textId="7E6B4317" w:rsidR="005918D9" w:rsidRPr="004D1978" w:rsidRDefault="005918D9" w:rsidP="00B42C10">
            <w:pPr>
              <w:spacing w:line="360" w:lineRule="auto"/>
              <w:rPr>
                <w:rFonts w:ascii="Times New Roman" w:hAnsi="Times New Roman"/>
              </w:rPr>
            </w:pPr>
            <w:r w:rsidRPr="004D1978">
              <w:rPr>
                <w:rFonts w:ascii="Times New Roman" w:hAnsi="Times New Roman"/>
              </w:rPr>
              <w:t>Meters per Year</w:t>
            </w:r>
          </w:p>
        </w:tc>
        <w:tc>
          <w:tcPr>
            <w:tcW w:w="720" w:type="dxa"/>
            <w:tcBorders>
              <w:top w:val="single" w:sz="4" w:space="0" w:color="auto"/>
            </w:tcBorders>
            <w:shd w:val="clear" w:color="auto" w:fill="auto"/>
            <w:vAlign w:val="center"/>
          </w:tcPr>
          <w:p w14:paraId="6D7E06FE" w14:textId="48CA289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top w:val="single" w:sz="4" w:space="0" w:color="auto"/>
            </w:tcBorders>
            <w:shd w:val="clear" w:color="auto" w:fill="auto"/>
            <w:vAlign w:val="center"/>
          </w:tcPr>
          <w:p w14:paraId="16DF235B" w14:textId="0E2CFED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20</w:t>
            </w:r>
          </w:p>
        </w:tc>
        <w:tc>
          <w:tcPr>
            <w:tcW w:w="1080" w:type="dxa"/>
            <w:tcBorders>
              <w:top w:val="single" w:sz="4" w:space="0" w:color="auto"/>
            </w:tcBorders>
            <w:shd w:val="clear" w:color="auto" w:fill="auto"/>
            <w:vAlign w:val="center"/>
          </w:tcPr>
          <w:p w14:paraId="095C25D1" w14:textId="5BC7AC8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34</w:t>
            </w:r>
          </w:p>
        </w:tc>
        <w:tc>
          <w:tcPr>
            <w:tcW w:w="1080" w:type="dxa"/>
            <w:tcBorders>
              <w:top w:val="single" w:sz="4" w:space="0" w:color="auto"/>
            </w:tcBorders>
            <w:shd w:val="clear" w:color="auto" w:fill="auto"/>
            <w:vAlign w:val="center"/>
          </w:tcPr>
          <w:p w14:paraId="2F23688B" w14:textId="1465BD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41</w:t>
            </w:r>
          </w:p>
        </w:tc>
        <w:tc>
          <w:tcPr>
            <w:tcW w:w="1260" w:type="dxa"/>
            <w:tcBorders>
              <w:top w:val="single" w:sz="4" w:space="0" w:color="auto"/>
            </w:tcBorders>
            <w:shd w:val="clear" w:color="auto" w:fill="auto"/>
            <w:vAlign w:val="center"/>
          </w:tcPr>
          <w:p w14:paraId="7C6E5703" w14:textId="4F1241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53</w:t>
            </w:r>
          </w:p>
        </w:tc>
        <w:tc>
          <w:tcPr>
            <w:tcW w:w="1168" w:type="dxa"/>
            <w:tcBorders>
              <w:top w:val="single" w:sz="4" w:space="0" w:color="auto"/>
            </w:tcBorders>
            <w:shd w:val="clear" w:color="auto" w:fill="auto"/>
            <w:vAlign w:val="center"/>
          </w:tcPr>
          <w:p w14:paraId="300D08F9" w14:textId="350364A9" w:rsidR="005918D9" w:rsidRPr="004D1978" w:rsidRDefault="00DD1CC5" w:rsidP="005E31DC">
            <w:pPr>
              <w:spacing w:line="360" w:lineRule="auto"/>
              <w:jc w:val="center"/>
              <w:rPr>
                <w:rFonts w:ascii="Times New Roman" w:hAnsi="Times New Roman"/>
              </w:rPr>
            </w:pPr>
            <w:r w:rsidRPr="004D1978">
              <w:rPr>
                <w:rFonts w:ascii="Times New Roman" w:hAnsi="Times New Roman"/>
              </w:rPr>
              <w:t>1.76</w:t>
            </w:r>
          </w:p>
        </w:tc>
      </w:tr>
      <w:tr w:rsidR="004D1978" w14:paraId="76B5DD5C" w14:textId="77777777" w:rsidTr="005E31DC">
        <w:trPr>
          <w:trHeight w:val="288"/>
        </w:trPr>
        <w:tc>
          <w:tcPr>
            <w:tcW w:w="1435" w:type="dxa"/>
            <w:tcBorders>
              <w:bottom w:val="single" w:sz="4" w:space="0" w:color="auto"/>
            </w:tcBorders>
            <w:shd w:val="clear" w:color="auto" w:fill="auto"/>
            <w:vAlign w:val="center"/>
          </w:tcPr>
          <w:p w14:paraId="33354F75" w14:textId="5A0DE387" w:rsidR="005918D9" w:rsidRPr="004D1978" w:rsidRDefault="005918D9" w:rsidP="00B42C10">
            <w:pPr>
              <w:spacing w:line="360" w:lineRule="auto"/>
              <w:rPr>
                <w:rFonts w:ascii="Times New Roman" w:hAnsi="Times New Roman"/>
              </w:rPr>
            </w:pPr>
            <w:r w:rsidRPr="004D1978">
              <w:rPr>
                <w:rFonts w:ascii="Times New Roman" w:hAnsi="Times New Roman"/>
              </w:rPr>
              <w:t>Net Change</w:t>
            </w:r>
          </w:p>
        </w:tc>
        <w:tc>
          <w:tcPr>
            <w:tcW w:w="1890" w:type="dxa"/>
            <w:tcBorders>
              <w:bottom w:val="single" w:sz="4" w:space="0" w:color="auto"/>
            </w:tcBorders>
            <w:shd w:val="clear" w:color="auto" w:fill="auto"/>
            <w:vAlign w:val="center"/>
          </w:tcPr>
          <w:p w14:paraId="251D74C7" w14:textId="6C9EEC0F" w:rsidR="005918D9" w:rsidRPr="004D1978" w:rsidRDefault="005918D9" w:rsidP="00B42C10">
            <w:pPr>
              <w:spacing w:line="360" w:lineRule="auto"/>
              <w:rPr>
                <w:rFonts w:ascii="Times New Roman" w:hAnsi="Times New Roman"/>
              </w:rPr>
            </w:pPr>
            <w:r w:rsidRPr="004D1978">
              <w:rPr>
                <w:rFonts w:ascii="Times New Roman" w:hAnsi="Times New Roman"/>
              </w:rPr>
              <w:t>Meters</w:t>
            </w:r>
          </w:p>
        </w:tc>
        <w:tc>
          <w:tcPr>
            <w:tcW w:w="720" w:type="dxa"/>
            <w:tcBorders>
              <w:bottom w:val="single" w:sz="4" w:space="0" w:color="auto"/>
            </w:tcBorders>
            <w:shd w:val="clear" w:color="auto" w:fill="auto"/>
            <w:vAlign w:val="center"/>
          </w:tcPr>
          <w:p w14:paraId="1F360D41" w14:textId="71C81D6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bottom w:val="single" w:sz="4" w:space="0" w:color="auto"/>
            </w:tcBorders>
            <w:shd w:val="clear" w:color="auto" w:fill="auto"/>
            <w:vAlign w:val="center"/>
          </w:tcPr>
          <w:p w14:paraId="77A7309B" w14:textId="13D293F3" w:rsidR="005918D9" w:rsidRPr="004D1978" w:rsidRDefault="00DD1CC5" w:rsidP="005E31DC">
            <w:pPr>
              <w:spacing w:line="360" w:lineRule="auto"/>
              <w:jc w:val="center"/>
              <w:rPr>
                <w:rFonts w:ascii="Times New Roman" w:hAnsi="Times New Roman"/>
              </w:rPr>
            </w:pPr>
            <w:r w:rsidRPr="004D1978">
              <w:rPr>
                <w:rFonts w:ascii="Times New Roman" w:hAnsi="Times New Roman"/>
              </w:rPr>
              <w:t>1.03</w:t>
            </w:r>
          </w:p>
        </w:tc>
        <w:tc>
          <w:tcPr>
            <w:tcW w:w="1080" w:type="dxa"/>
            <w:tcBorders>
              <w:bottom w:val="single" w:sz="4" w:space="0" w:color="auto"/>
            </w:tcBorders>
            <w:shd w:val="clear" w:color="auto" w:fill="auto"/>
            <w:vAlign w:val="center"/>
          </w:tcPr>
          <w:p w14:paraId="64009AC6" w14:textId="14406B8C" w:rsidR="005918D9" w:rsidRPr="004D1978" w:rsidRDefault="00DD1CC5" w:rsidP="005E31DC">
            <w:pPr>
              <w:spacing w:line="360" w:lineRule="auto"/>
              <w:jc w:val="center"/>
              <w:rPr>
                <w:rFonts w:ascii="Times New Roman" w:hAnsi="Times New Roman"/>
              </w:rPr>
            </w:pPr>
            <w:r w:rsidRPr="004D1978">
              <w:rPr>
                <w:rFonts w:ascii="Times New Roman" w:hAnsi="Times New Roman"/>
              </w:rPr>
              <w:t>1.68</w:t>
            </w:r>
          </w:p>
        </w:tc>
        <w:tc>
          <w:tcPr>
            <w:tcW w:w="1080" w:type="dxa"/>
            <w:tcBorders>
              <w:bottom w:val="single" w:sz="4" w:space="0" w:color="auto"/>
            </w:tcBorders>
            <w:shd w:val="clear" w:color="auto" w:fill="auto"/>
            <w:vAlign w:val="center"/>
          </w:tcPr>
          <w:p w14:paraId="063E9080" w14:textId="729107CF" w:rsidR="005918D9" w:rsidRPr="004D1978" w:rsidRDefault="005918D9" w:rsidP="005E31DC">
            <w:pPr>
              <w:spacing w:line="360" w:lineRule="auto"/>
              <w:jc w:val="center"/>
              <w:rPr>
                <w:rFonts w:ascii="Times New Roman" w:hAnsi="Times New Roman"/>
              </w:rPr>
            </w:pPr>
            <w:r w:rsidRPr="004D1978">
              <w:rPr>
                <w:rFonts w:ascii="Times New Roman" w:hAnsi="Times New Roman"/>
              </w:rPr>
              <w:t>2.</w:t>
            </w:r>
            <w:r w:rsidR="00DD1CC5" w:rsidRPr="004D1978">
              <w:rPr>
                <w:rFonts w:ascii="Times New Roman" w:hAnsi="Times New Roman"/>
              </w:rPr>
              <w:t>07</w:t>
            </w:r>
          </w:p>
        </w:tc>
        <w:tc>
          <w:tcPr>
            <w:tcW w:w="1260" w:type="dxa"/>
            <w:tcBorders>
              <w:bottom w:val="single" w:sz="4" w:space="0" w:color="auto"/>
            </w:tcBorders>
            <w:shd w:val="clear" w:color="auto" w:fill="auto"/>
            <w:vAlign w:val="center"/>
          </w:tcPr>
          <w:p w14:paraId="293A2790" w14:textId="7E80699E" w:rsidR="005918D9" w:rsidRPr="004D1978" w:rsidRDefault="00DD1CC5" w:rsidP="005E31DC">
            <w:pPr>
              <w:spacing w:line="360" w:lineRule="auto"/>
              <w:jc w:val="center"/>
              <w:rPr>
                <w:rFonts w:ascii="Times New Roman" w:hAnsi="Times New Roman"/>
              </w:rPr>
            </w:pPr>
            <w:r w:rsidRPr="004D1978">
              <w:rPr>
                <w:rFonts w:ascii="Times New Roman" w:hAnsi="Times New Roman"/>
              </w:rPr>
              <w:t>2.63</w:t>
            </w:r>
          </w:p>
        </w:tc>
        <w:tc>
          <w:tcPr>
            <w:tcW w:w="1168" w:type="dxa"/>
            <w:tcBorders>
              <w:bottom w:val="single" w:sz="4" w:space="0" w:color="auto"/>
            </w:tcBorders>
            <w:shd w:val="clear" w:color="auto" w:fill="auto"/>
            <w:vAlign w:val="center"/>
          </w:tcPr>
          <w:p w14:paraId="370C8778" w14:textId="3497E8CF" w:rsidR="005918D9" w:rsidRPr="004D1978" w:rsidRDefault="00A34B1C" w:rsidP="005E31DC">
            <w:pPr>
              <w:spacing w:line="360" w:lineRule="auto"/>
              <w:jc w:val="center"/>
              <w:rPr>
                <w:rFonts w:ascii="Times New Roman" w:hAnsi="Times New Roman"/>
              </w:rPr>
            </w:pPr>
            <w:r w:rsidRPr="004D1978">
              <w:rPr>
                <w:rFonts w:ascii="Times New Roman" w:hAnsi="Times New Roman"/>
              </w:rPr>
              <w:t>8.82</w:t>
            </w:r>
          </w:p>
        </w:tc>
      </w:tr>
    </w:tbl>
    <w:p w14:paraId="69C20A45" w14:textId="65B6A05B" w:rsidR="00BA1401" w:rsidRDefault="00E51138" w:rsidP="005918D9">
      <w:pPr>
        <w:spacing w:line="360" w:lineRule="auto"/>
      </w:pPr>
      <w:r>
        <w:tab/>
      </w:r>
      <w:r w:rsidR="006D4E45">
        <w:t>Figure</w:t>
      </w:r>
      <w:r w:rsidR="00BA1401" w:rsidRPr="00BA1401">
        <w:t xml:space="preserve"> 1</w:t>
      </w:r>
      <w:r w:rsidR="005E31DC">
        <w:t>2</w:t>
      </w:r>
      <w:r w:rsidR="00BA1401" w:rsidRPr="00BA1401">
        <w:t xml:space="preserve">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w:t>
      </w:r>
      <w:r w:rsidR="00B42C10">
        <w:t xml:space="preserve">of 0.34 meters per year </w:t>
      </w:r>
      <w:r w:rsidR="00BA1401" w:rsidRPr="00BA1401">
        <w:t xml:space="preserve">indicates </w:t>
      </w:r>
      <w:r w:rsidR="00B42C10">
        <w:t xml:space="preserve">the expected plot-level tree height growth </w:t>
      </w:r>
      <w:r w:rsidR="00287510">
        <w:t xml:space="preserve">across the range of forest </w:t>
      </w:r>
      <w:r w:rsidR="005E31DC">
        <w:t>conditions</w:t>
      </w:r>
      <w:r w:rsidR="00287510">
        <w:t xml:space="preserve"> in </w:t>
      </w:r>
      <w:r w:rsidR="005E31DC">
        <w:t>the</w:t>
      </w:r>
      <w:r w:rsidR="00287510">
        <w:t xml:space="preserve"> study area</w:t>
      </w:r>
      <w:r w:rsidR="00B42C10">
        <w:t>.</w:t>
      </w:r>
    </w:p>
    <w:p w14:paraId="37C66067" w14:textId="6DAADFF9" w:rsidR="00287510" w:rsidRDefault="00B42C10" w:rsidP="00287510">
      <w:pPr>
        <w:keepNext/>
        <w:spacing w:line="360" w:lineRule="auto"/>
      </w:pPr>
      <w:r>
        <w:rPr>
          <w:noProof/>
        </w:rPr>
        <w:drawing>
          <wp:inline distT="0" distB="0" distL="0" distR="0" wp14:anchorId="686A86B8" wp14:editId="364F85AE">
            <wp:extent cx="6217920" cy="3886200"/>
            <wp:effectExtent l="0" t="0" r="0" b="0"/>
            <wp:docPr id="1097097816" name="Picture 14"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097816" name="Picture 14" descr="A graph of blue bar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75CF3A8D" w14:textId="3375C2A7"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5E1AA5">
        <w:rPr>
          <w:b w:val="0"/>
          <w:bCs w:val="0"/>
          <w:i/>
          <w:iCs/>
          <w:noProof/>
          <w:sz w:val="22"/>
          <w:szCs w:val="22"/>
        </w:rPr>
        <w:t>12</w:t>
      </w:r>
      <w:r w:rsidRPr="00287510">
        <w:rPr>
          <w:b w:val="0"/>
          <w:bCs w:val="0"/>
          <w:i/>
          <w:iCs/>
          <w:sz w:val="22"/>
          <w:szCs w:val="22"/>
        </w:rPr>
        <w:fldChar w:fldCharType="end"/>
      </w:r>
      <w:r>
        <w:rPr>
          <w:b w:val="0"/>
          <w:bCs w:val="0"/>
          <w:i/>
          <w:iCs/>
          <w:sz w:val="22"/>
          <w:szCs w:val="22"/>
        </w:rPr>
        <w:t xml:space="preserve">: Distribution of height increment values from </w:t>
      </w:r>
      <w:r w:rsidRPr="00287510">
        <w:rPr>
          <w:b w:val="0"/>
          <w:bCs w:val="0"/>
          <w:i/>
          <w:iCs/>
          <w:sz w:val="22"/>
          <w:szCs w:val="22"/>
        </w:rPr>
        <w:t>FIA remeasurement plots. Red line indicates median value</w:t>
      </w:r>
      <w:r>
        <w:rPr>
          <w:b w:val="0"/>
          <w:bCs w:val="0"/>
          <w:i/>
          <w:iCs/>
          <w:sz w:val="22"/>
          <w:szCs w:val="22"/>
        </w:rPr>
        <w:t>.</w:t>
      </w:r>
    </w:p>
    <w:p w14:paraId="73FCAD9E" w14:textId="34745612" w:rsidR="00BA1401" w:rsidRDefault="00BA1401" w:rsidP="00287510">
      <w:pPr>
        <w:spacing w:line="360" w:lineRule="auto"/>
        <w:ind w:firstLine="360"/>
      </w:pPr>
      <w:r w:rsidRPr="00BA1401">
        <w:t>Figure 1</w:t>
      </w:r>
      <w:r w:rsidR="005E31DC">
        <w:t>3</w:t>
      </w:r>
      <w:r w:rsidRPr="00BA1401">
        <w:t xml:space="preserve"> shows the distribution of </w:t>
      </w:r>
      <w:r w:rsidR="002052B7">
        <w:t>five</w:t>
      </w:r>
      <w:r w:rsidR="00B42C10">
        <w:t>-</w:t>
      </w:r>
      <w:r w:rsidRPr="00BA1401">
        <w:t>year</w:t>
      </w:r>
      <w:r w:rsidR="00B42C10">
        <w:t xml:space="preserve"> net growth in tree height at the plot level</w:t>
      </w:r>
      <w:r w:rsidR="00287510">
        <w:t xml:space="preserve">. This distribution is centered at </w:t>
      </w:r>
      <w:r w:rsidR="00241347">
        <w:t>1.68</w:t>
      </w:r>
      <w:r w:rsidR="00287510">
        <w:t xml:space="preserve"> meters with a strong right skew,</w:t>
      </w:r>
      <w:r w:rsidR="00B42C10">
        <w:t xml:space="preserve"> indicating a modest growth for most plots with some experiencing up to 8 meters of growth in a five year period</w:t>
      </w:r>
      <w:r w:rsidR="00287510">
        <w:t>.</w:t>
      </w:r>
    </w:p>
    <w:p w14:paraId="4832E9BD" w14:textId="1A5AA22E" w:rsidR="00287510" w:rsidRDefault="00B42C10" w:rsidP="00287510">
      <w:pPr>
        <w:keepNext/>
        <w:spacing w:line="360" w:lineRule="auto"/>
        <w:jc w:val="center"/>
      </w:pPr>
      <w:r>
        <w:rPr>
          <w:noProof/>
        </w:rPr>
        <w:lastRenderedPageBreak/>
        <w:drawing>
          <wp:inline distT="0" distB="0" distL="0" distR="0" wp14:anchorId="15754B41" wp14:editId="1D6B3EA8">
            <wp:extent cx="6217920" cy="3886200"/>
            <wp:effectExtent l="0" t="0" r="0" b="0"/>
            <wp:docPr id="1734841280" name="Picture 15"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841280" name="Picture 15" descr="A graph of a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6842CD2F" w14:textId="0595FF68"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5E1AA5">
        <w:rPr>
          <w:b w:val="0"/>
          <w:bCs w:val="0"/>
          <w:i/>
          <w:iCs/>
          <w:noProof/>
          <w:sz w:val="22"/>
          <w:szCs w:val="22"/>
        </w:rPr>
        <w:t>13</w:t>
      </w:r>
      <w:r w:rsidRPr="00287510">
        <w:rPr>
          <w:b w:val="0"/>
          <w:bCs w:val="0"/>
          <w:i/>
          <w:iCs/>
          <w:sz w:val="22"/>
          <w:szCs w:val="22"/>
        </w:rPr>
        <w:fldChar w:fldCharType="end"/>
      </w:r>
      <w:r w:rsidRPr="00287510">
        <w:rPr>
          <w:b w:val="0"/>
          <w:bCs w:val="0"/>
          <w:i/>
          <w:iCs/>
          <w:sz w:val="22"/>
          <w:szCs w:val="22"/>
        </w:rPr>
        <w:t xml:space="preserve">: Distribution of </w:t>
      </w:r>
      <w:r w:rsidR="00241347">
        <w:rPr>
          <w:b w:val="0"/>
          <w:bCs w:val="0"/>
          <w:i/>
          <w:iCs/>
          <w:sz w:val="22"/>
          <w:szCs w:val="22"/>
        </w:rPr>
        <w:t>five</w:t>
      </w:r>
      <w:r>
        <w:rPr>
          <w:b w:val="0"/>
          <w:bCs w:val="0"/>
          <w:i/>
          <w:iCs/>
          <w:sz w:val="22"/>
          <w:szCs w:val="22"/>
        </w:rPr>
        <w:t xml:space="preserve">-year net </w:t>
      </w:r>
      <w:r w:rsidR="005E31DC">
        <w:rPr>
          <w:b w:val="0"/>
          <w:bCs w:val="0"/>
          <w:i/>
          <w:iCs/>
          <w:sz w:val="22"/>
          <w:szCs w:val="22"/>
        </w:rPr>
        <w:t>growth</w:t>
      </w:r>
      <w:r>
        <w:rPr>
          <w:b w:val="0"/>
          <w:bCs w:val="0"/>
          <w:i/>
          <w:iCs/>
          <w:sz w:val="22"/>
          <w:szCs w:val="22"/>
        </w:rPr>
        <w:t xml:space="preserve"> in </w:t>
      </w:r>
      <w:r w:rsidR="005E31DC">
        <w:rPr>
          <w:b w:val="0"/>
          <w:bCs w:val="0"/>
          <w:i/>
          <w:iCs/>
          <w:sz w:val="22"/>
          <w:szCs w:val="22"/>
        </w:rPr>
        <w:t xml:space="preserve">tree </w:t>
      </w:r>
      <w:r>
        <w:rPr>
          <w:b w:val="0"/>
          <w:bCs w:val="0"/>
          <w:i/>
          <w:iCs/>
          <w:sz w:val="22"/>
          <w:szCs w:val="22"/>
        </w:rPr>
        <w:t xml:space="preserve">height from </w:t>
      </w:r>
      <w:r w:rsidRPr="00287510">
        <w:rPr>
          <w:b w:val="0"/>
          <w:bCs w:val="0"/>
          <w:i/>
          <w:iCs/>
          <w:color w:val="000000" w:themeColor="text1"/>
          <w:sz w:val="22"/>
          <w:szCs w:val="22"/>
        </w:rPr>
        <w:t>FIA remeasurement plots. Red line indicates median value</w:t>
      </w:r>
      <w:r w:rsidR="00241347">
        <w:rPr>
          <w:b w:val="0"/>
          <w:bCs w:val="0"/>
          <w:i/>
          <w:iCs/>
          <w:color w:val="000000" w:themeColor="text1"/>
          <w:sz w:val="22"/>
          <w:szCs w:val="22"/>
        </w:rPr>
        <w:t>.</w:t>
      </w:r>
    </w:p>
    <w:p w14:paraId="6E5F8BB0" w14:textId="6044042D" w:rsidR="00E91B3F" w:rsidRDefault="008638FC" w:rsidP="00E91B3F">
      <w:pPr>
        <w:numPr>
          <w:ilvl w:val="1"/>
          <w:numId w:val="9"/>
        </w:numPr>
        <w:spacing w:line="360" w:lineRule="auto"/>
        <w:rPr>
          <w:b/>
          <w:bCs/>
        </w:rPr>
      </w:pPr>
      <w:bookmarkStart w:id="66" w:name="_Toc195460515"/>
      <w:r>
        <w:rPr>
          <w:b/>
          <w:bCs/>
        </w:rPr>
        <w:t>Phase</w:t>
      </w:r>
      <w:r w:rsidR="003E5D6A" w:rsidRPr="00FA3903">
        <w:rPr>
          <w:b/>
          <w:bCs/>
        </w:rPr>
        <w:t xml:space="preserve"> </w:t>
      </w:r>
      <w:r w:rsidR="000542A1" w:rsidRPr="00FA3903">
        <w:rPr>
          <w:b/>
          <w:bCs/>
        </w:rPr>
        <w:t>4: Assessing Canopy Height Change with ATL08</w:t>
      </w:r>
      <w:bookmarkEnd w:id="66"/>
    </w:p>
    <w:p w14:paraId="3E8C2899" w14:textId="6120F96E" w:rsidR="006F1694" w:rsidRDefault="003F3E73" w:rsidP="003F3E73">
      <w:pPr>
        <w:spacing w:line="360" w:lineRule="auto"/>
      </w:pPr>
      <w:r>
        <w:rPr>
          <w:b/>
          <w:bCs/>
        </w:rPr>
        <w:tab/>
      </w:r>
      <w:r w:rsidR="00591F9C" w:rsidRPr="00591F9C">
        <w:t>Wilcoxon Rank Sum tests show</w:t>
      </w:r>
      <w:r w:rsidR="00591F9C">
        <w:rPr>
          <w:b/>
          <w:bCs/>
        </w:rPr>
        <w:t xml:space="preserve"> s</w:t>
      </w:r>
      <w:r>
        <w:t xml:space="preserve">tatistically significant net </w:t>
      </w:r>
      <w:r w:rsidR="00591F9C">
        <w:t xml:space="preserve">growth </w:t>
      </w:r>
      <w:r>
        <w:t>in canopy height between 2020 and 2024 for all factor levels except forests with 20-30 years since disturbance (Figure 1</w:t>
      </w:r>
      <w:r w:rsidR="00591F9C">
        <w:t>3</w:t>
      </w:r>
      <w:r>
        <w:t xml:space="preserve">). </w:t>
      </w:r>
      <w:r w:rsidR="006F1694">
        <w:t>The W statistic-</w:t>
      </w:r>
      <w:r w:rsidR="00BE6723">
        <w:t xml:space="preserve">indicating </w:t>
      </w:r>
      <w:r w:rsidR="006F1694">
        <w:t>summed ranks of canopy heights in the last year of data-is highest in Woody Wetlands (</w:t>
      </w:r>
      <w:r w:rsidR="00BE6723">
        <w:t xml:space="preserve">W = </w:t>
      </w:r>
      <w:r w:rsidR="006F1694">
        <w:t xml:space="preserve">15,119). W values are comparable </w:t>
      </w:r>
      <w:r w:rsidR="00BE6723">
        <w:t>between</w:t>
      </w:r>
      <w:r w:rsidR="006F1694">
        <w:t xml:space="preserve"> disturbed (</w:t>
      </w:r>
      <w:r w:rsidR="00BE6723">
        <w:t xml:space="preserve">W = </w:t>
      </w:r>
      <w:r w:rsidR="006F1694">
        <w:t>147,364) and undisturbed forests (</w:t>
      </w:r>
      <w:r w:rsidR="00BE6723">
        <w:t xml:space="preserve">W = </w:t>
      </w:r>
      <w:r w:rsidR="006F1694">
        <w:t xml:space="preserve">146,018). For forests with a disturbance history, W values </w:t>
      </w:r>
      <w:r w:rsidR="00BE6723">
        <w:t xml:space="preserve">are </w:t>
      </w:r>
      <w:r w:rsidR="006F1694">
        <w:t xml:space="preserve">highest in the &lt;10 years </w:t>
      </w:r>
      <w:r w:rsidR="00BE6723">
        <w:t xml:space="preserve">group </w:t>
      </w:r>
      <w:r w:rsidR="006F1694">
        <w:t>(</w:t>
      </w:r>
      <w:r w:rsidR="00BE6723">
        <w:t xml:space="preserve">W = </w:t>
      </w:r>
      <w:r w:rsidR="006F1694">
        <w:t xml:space="preserve">154,953), and decrease </w:t>
      </w:r>
      <w:r w:rsidR="00B42C10">
        <w:t>moving away from disturbance in time</w:t>
      </w:r>
      <w:r w:rsidR="00BE6723">
        <w:t>.</w:t>
      </w:r>
    </w:p>
    <w:p w14:paraId="3C808066" w14:textId="31CD70B5" w:rsidR="00A35761" w:rsidRDefault="006F1694" w:rsidP="00BE6723">
      <w:pPr>
        <w:spacing w:line="360" w:lineRule="auto"/>
      </w:pPr>
      <w:r>
        <w:tab/>
        <w:t>The mean difference</w:t>
      </w:r>
      <w:r w:rsidR="00E813F4">
        <w:t>s</w:t>
      </w:r>
      <w:r>
        <w:t xml:space="preserve"> in canopy height between the last and first year of data follow a similar pattern. </w:t>
      </w:r>
      <w:r w:rsidR="00E813F4">
        <w:t>Of the forest cover types</w:t>
      </w:r>
      <w:r>
        <w:t xml:space="preserve"> </w:t>
      </w:r>
      <w:r w:rsidR="00E813F4">
        <w:t xml:space="preserve">it </w:t>
      </w:r>
      <w:r>
        <w:t>is highest in Woody Wetlands</w:t>
      </w:r>
      <w:r w:rsidR="00BE6723">
        <w:t xml:space="preserve">, with </w:t>
      </w:r>
      <w:r w:rsidR="00777623">
        <w:t xml:space="preserve">a mean difference </w:t>
      </w:r>
      <w:r w:rsidR="00BE6723">
        <w:t xml:space="preserve">of </w:t>
      </w:r>
      <w:r>
        <w:t xml:space="preserve">2.59 meters </w:t>
      </w:r>
      <w:r w:rsidR="00BE6723">
        <w:t xml:space="preserve">in </w:t>
      </w:r>
      <w:r>
        <w:t>five</w:t>
      </w:r>
      <w:r w:rsidR="00BE6723">
        <w:t xml:space="preserve"> years</w:t>
      </w:r>
      <w:r>
        <w:t>. Mean difference</w:t>
      </w:r>
      <w:r w:rsidR="00BE6723">
        <w:t>s</w:t>
      </w:r>
      <w:r>
        <w:t xml:space="preserve"> </w:t>
      </w:r>
      <w:r w:rsidR="004B53E8">
        <w:t>are</w:t>
      </w:r>
      <w:r>
        <w:t xml:space="preserve"> nearly equivalent in disturbed (2.15 m) and undisturbed forests (2.13 m). Mean difference decreases </w:t>
      </w:r>
      <w:r w:rsidR="00E813F4">
        <w:t xml:space="preserve">moving away </w:t>
      </w:r>
      <w:r w:rsidR="00BE6723">
        <w:t xml:space="preserve">from disturbance in time </w:t>
      </w:r>
      <w:r>
        <w:t xml:space="preserve">until the 30+ years group, </w:t>
      </w:r>
      <w:r w:rsidR="00BE6723">
        <w:t>which shows the largest mean difference</w:t>
      </w:r>
      <w:r>
        <w:t xml:space="preserve"> of any factor level at 3.33 meters. </w:t>
      </w:r>
    </w:p>
    <w:p w14:paraId="36904661" w14:textId="77777777" w:rsidR="0098451E" w:rsidRDefault="0098451E" w:rsidP="0098451E">
      <w:pPr>
        <w:keepNext/>
        <w:spacing w:line="360" w:lineRule="auto"/>
        <w:jc w:val="center"/>
      </w:pPr>
      <w:r>
        <w:rPr>
          <w:noProof/>
        </w:rPr>
        <w:lastRenderedPageBreak/>
        <w:drawing>
          <wp:inline distT="0" distB="0" distL="0" distR="0" wp14:anchorId="38647918" wp14:editId="094FD257">
            <wp:extent cx="5926158" cy="6400800"/>
            <wp:effectExtent l="0" t="0" r="0" b="0"/>
            <wp:docPr id="980253629" name="Picture 3" descr="A set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53629" name="Picture 3" descr="A set of colorful bar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26158" cy="6400800"/>
                    </a:xfrm>
                    <a:prstGeom prst="rect">
                      <a:avLst/>
                    </a:prstGeom>
                    <a:noFill/>
                    <a:ln>
                      <a:noFill/>
                    </a:ln>
                  </pic:spPr>
                </pic:pic>
              </a:graphicData>
            </a:graphic>
          </wp:inline>
        </w:drawing>
      </w:r>
    </w:p>
    <w:p w14:paraId="2F7E0698" w14:textId="4C1B16D9" w:rsidR="0098451E" w:rsidRPr="00591F9C" w:rsidRDefault="0098451E" w:rsidP="0098451E">
      <w:pPr>
        <w:pStyle w:val="Caption"/>
        <w:spacing w:line="360" w:lineRule="auto"/>
        <w:rPr>
          <w:b w:val="0"/>
          <w:bCs w:val="0"/>
          <w:i/>
          <w:iCs/>
          <w:sz w:val="24"/>
          <w:szCs w:val="24"/>
        </w:rPr>
      </w:pPr>
      <w:r w:rsidRPr="00591F9C">
        <w:rPr>
          <w:b w:val="0"/>
          <w:bCs w:val="0"/>
          <w:i/>
          <w:iCs/>
          <w:sz w:val="24"/>
          <w:szCs w:val="24"/>
        </w:rPr>
        <w:t xml:space="preserve">Figure </w:t>
      </w:r>
      <w:r w:rsidRPr="00591F9C">
        <w:rPr>
          <w:b w:val="0"/>
          <w:bCs w:val="0"/>
          <w:i/>
          <w:iCs/>
          <w:sz w:val="24"/>
          <w:szCs w:val="24"/>
        </w:rPr>
        <w:fldChar w:fldCharType="begin"/>
      </w:r>
      <w:r w:rsidRPr="00591F9C">
        <w:rPr>
          <w:b w:val="0"/>
          <w:bCs w:val="0"/>
          <w:i/>
          <w:iCs/>
          <w:sz w:val="24"/>
          <w:szCs w:val="24"/>
        </w:rPr>
        <w:instrText xml:space="preserve"> SEQ Figure \* ARABIC </w:instrText>
      </w:r>
      <w:r w:rsidRPr="00591F9C">
        <w:rPr>
          <w:b w:val="0"/>
          <w:bCs w:val="0"/>
          <w:i/>
          <w:iCs/>
          <w:sz w:val="24"/>
          <w:szCs w:val="24"/>
        </w:rPr>
        <w:fldChar w:fldCharType="separate"/>
      </w:r>
      <w:r w:rsidR="005E1AA5">
        <w:rPr>
          <w:b w:val="0"/>
          <w:bCs w:val="0"/>
          <w:i/>
          <w:iCs/>
          <w:noProof/>
          <w:sz w:val="24"/>
          <w:szCs w:val="24"/>
        </w:rPr>
        <w:t>14</w:t>
      </w:r>
      <w:r w:rsidRPr="00591F9C">
        <w:rPr>
          <w:b w:val="0"/>
          <w:bCs w:val="0"/>
          <w:i/>
          <w:iCs/>
          <w:sz w:val="24"/>
          <w:szCs w:val="24"/>
        </w:rPr>
        <w:fldChar w:fldCharType="end"/>
      </w:r>
      <w:r>
        <w:rPr>
          <w:b w:val="0"/>
          <w:bCs w:val="0"/>
          <w:i/>
          <w:iCs/>
          <w:sz w:val="24"/>
          <w:szCs w:val="24"/>
        </w:rPr>
        <w:t xml:space="preserve">: Bar graphs showing results of canopy height </w:t>
      </w:r>
      <w:r w:rsidR="00E813F4">
        <w:rPr>
          <w:b w:val="0"/>
          <w:bCs w:val="0"/>
          <w:i/>
          <w:iCs/>
          <w:sz w:val="24"/>
          <w:szCs w:val="24"/>
        </w:rPr>
        <w:t xml:space="preserve">net growth </w:t>
      </w:r>
      <w:r>
        <w:rPr>
          <w:b w:val="0"/>
          <w:bCs w:val="0"/>
          <w:i/>
          <w:iCs/>
          <w:sz w:val="24"/>
          <w:szCs w:val="24"/>
        </w:rPr>
        <w:t>over time from Wilcoxon Rank</w:t>
      </w:r>
      <w:r w:rsidR="00E813F4">
        <w:rPr>
          <w:b w:val="0"/>
          <w:bCs w:val="0"/>
          <w:i/>
          <w:iCs/>
          <w:sz w:val="24"/>
          <w:szCs w:val="24"/>
        </w:rPr>
        <w:t xml:space="preserve"> </w:t>
      </w:r>
      <w:r>
        <w:rPr>
          <w:b w:val="0"/>
          <w:bCs w:val="0"/>
          <w:i/>
          <w:iCs/>
          <w:sz w:val="24"/>
          <w:szCs w:val="24"/>
        </w:rPr>
        <w:t>Sum test</w:t>
      </w:r>
      <w:r w:rsidR="00E813F4">
        <w:rPr>
          <w:b w:val="0"/>
          <w:bCs w:val="0"/>
          <w:i/>
          <w:iCs/>
          <w:sz w:val="24"/>
          <w:szCs w:val="24"/>
        </w:rPr>
        <w:t>s</w:t>
      </w:r>
      <w:r>
        <w:rPr>
          <w:b w:val="0"/>
          <w:bCs w:val="0"/>
          <w:i/>
          <w:iCs/>
          <w:sz w:val="24"/>
          <w:szCs w:val="24"/>
        </w:rPr>
        <w:t>, grouped by factor and level. Separate plots show a) the W statistic, and b) mean difference in canopy height between the first and last years of data. Bars with value labels indicate statistically significant trends (p &lt; 0.05).</w:t>
      </w:r>
    </w:p>
    <w:p w14:paraId="49F3FEC1" w14:textId="7E5F4ACC" w:rsidR="00613B67" w:rsidRDefault="007F2AE5" w:rsidP="00591F9C">
      <w:pPr>
        <w:spacing w:line="360" w:lineRule="auto"/>
      </w:pPr>
      <w:r w:rsidRPr="00591F9C">
        <w:rPr>
          <w:b/>
          <w:bCs/>
        </w:rPr>
        <w:tab/>
      </w:r>
      <w:r w:rsidR="00613B67">
        <w:t xml:space="preserve">Theil-Sen regression </w:t>
      </w:r>
      <w:r w:rsidRPr="00591F9C">
        <w:t xml:space="preserve">models </w:t>
      </w:r>
      <w:r w:rsidR="0096585F">
        <w:t xml:space="preserve">reveal </w:t>
      </w:r>
      <w:r w:rsidRPr="00591F9C">
        <w:t xml:space="preserve">statistically </w:t>
      </w:r>
      <w:r w:rsidR="0096585F">
        <w:t xml:space="preserve">significant </w:t>
      </w:r>
      <w:r w:rsidR="00E813F4">
        <w:t xml:space="preserve">incremental canopy height </w:t>
      </w:r>
      <w:r w:rsidR="0096585F">
        <w:t xml:space="preserve">growth </w:t>
      </w:r>
      <w:r w:rsidRPr="00591F9C">
        <w:t xml:space="preserve">for only </w:t>
      </w:r>
      <w:r w:rsidR="00681302">
        <w:t>four</w:t>
      </w:r>
      <w:r w:rsidRPr="00591F9C">
        <w:t xml:space="preserve"> of ten factor levels (</w:t>
      </w:r>
      <w:r w:rsidR="0098451E">
        <w:t>Figure 14</w:t>
      </w:r>
      <w:r w:rsidRPr="00591F9C">
        <w:t>)</w:t>
      </w:r>
      <w:r w:rsidR="00613B67">
        <w:t>.</w:t>
      </w:r>
      <w:r w:rsidRPr="00591F9C">
        <w:t xml:space="preserve"> </w:t>
      </w:r>
      <w:r w:rsidR="0096585F">
        <w:t xml:space="preserve">The highest estimated growth </w:t>
      </w:r>
      <w:r w:rsidR="0096585F">
        <w:lastRenderedPageBreak/>
        <w:t xml:space="preserve">rate occurred in </w:t>
      </w:r>
      <w:r w:rsidRPr="007F2AE5">
        <w:t>Woody</w:t>
      </w:r>
      <w:r w:rsidR="002A1AAB">
        <w:t xml:space="preserve"> Wetlands </w:t>
      </w:r>
      <w:r w:rsidRPr="007F2AE5">
        <w:t>(0.4</w:t>
      </w:r>
      <w:r w:rsidR="00613B67">
        <w:t>4</w:t>
      </w:r>
      <w:r>
        <w:t xml:space="preserve"> </w:t>
      </w:r>
      <w:r w:rsidR="0096585F">
        <w:t>m</w:t>
      </w:r>
      <w:r w:rsidRPr="007F2AE5">
        <w:t>/year), followed by Evergreen Forest (0.4</w:t>
      </w:r>
      <w:r w:rsidR="00613B67">
        <w:t>2</w:t>
      </w:r>
      <w:r w:rsidRPr="007F2AE5">
        <w:t xml:space="preserve"> </w:t>
      </w:r>
      <w:r w:rsidR="0096585F">
        <w:t>m</w:t>
      </w:r>
      <w:r w:rsidRPr="007F2AE5">
        <w:t xml:space="preserve">/year), Mixed Forest (0.39 </w:t>
      </w:r>
      <w:r w:rsidR="0096585F">
        <w:t>m</w:t>
      </w:r>
      <w:r w:rsidRPr="007F2AE5">
        <w:t xml:space="preserve">/year), and finally Deciduous Forest (0.31 </w:t>
      </w:r>
      <w:r w:rsidR="0096585F">
        <w:t>m</w:t>
      </w:r>
      <w:r w:rsidRPr="007F2AE5">
        <w:t xml:space="preserve">/year). </w:t>
      </w:r>
    </w:p>
    <w:p w14:paraId="368C2A4B" w14:textId="3264C8AA" w:rsidR="00613B67" w:rsidRDefault="00613B67" w:rsidP="00591F9C">
      <w:pPr>
        <w:spacing w:line="360" w:lineRule="auto"/>
      </w:pPr>
      <w:r>
        <w:tab/>
      </w:r>
      <w:r w:rsidR="007F2AE5" w:rsidRPr="007F2AE5">
        <w:t xml:space="preserve">Disturbed forests show a </w:t>
      </w:r>
      <w:r w:rsidR="00E813F4">
        <w:t>higher growth rate (</w:t>
      </w:r>
      <w:r w:rsidR="007F2AE5" w:rsidRPr="007F2AE5">
        <w:t xml:space="preserve">0.49 </w:t>
      </w:r>
      <w:r w:rsidR="0096585F">
        <w:t>m</w:t>
      </w:r>
      <w:r w:rsidR="007F2AE5" w:rsidRPr="007F2AE5">
        <w:t xml:space="preserve">/year) </w:t>
      </w:r>
      <w:r w:rsidR="0096585F">
        <w:t xml:space="preserve">compared to undisturbed forests </w:t>
      </w:r>
      <w:r w:rsidR="007F2AE5" w:rsidRPr="007F2AE5">
        <w:t xml:space="preserve">(0.36 </w:t>
      </w:r>
      <w:r w:rsidR="0096585F">
        <w:t>m</w:t>
      </w:r>
      <w:r w:rsidR="007F2AE5" w:rsidRPr="007F2AE5">
        <w:t xml:space="preserve">/year). </w:t>
      </w:r>
      <w:r>
        <w:t xml:space="preserve">For forests with </w:t>
      </w:r>
      <w:r w:rsidR="0096585F">
        <w:t xml:space="preserve">a </w:t>
      </w:r>
      <w:r>
        <w:t>disturbance</w:t>
      </w:r>
      <w:r w:rsidR="0096585F">
        <w:t xml:space="preserve"> history</w:t>
      </w:r>
      <w:r>
        <w:t>, growth rate</w:t>
      </w:r>
      <w:r w:rsidR="0096585F">
        <w:t>s</w:t>
      </w:r>
      <w:r w:rsidR="007F2AE5" w:rsidRPr="007F2AE5">
        <w:t xml:space="preserve"> did not increase in tandem with time since disturbance. </w:t>
      </w:r>
      <w:r w:rsidR="0096585F">
        <w:t>The highest rate was observed in forests disturbed</w:t>
      </w:r>
      <w:r w:rsidR="006F1694">
        <w:t xml:space="preserve"> &lt;1</w:t>
      </w:r>
      <w:r w:rsidR="0096585F" w:rsidRPr="007F2AE5">
        <w:t>0 years</w:t>
      </w:r>
      <w:r w:rsidR="0096585F">
        <w:t xml:space="preserve"> ago (0.64 m/year), followed by lower values in the </w:t>
      </w:r>
      <w:r w:rsidR="007F2AE5" w:rsidRPr="007F2AE5">
        <w:t xml:space="preserve">10-20 years </w:t>
      </w:r>
      <w:r w:rsidR="0096585F">
        <w:t>(</w:t>
      </w:r>
      <w:r w:rsidR="007F2AE5" w:rsidRPr="007F2AE5">
        <w:t xml:space="preserve">0.33 </w:t>
      </w:r>
      <w:r w:rsidR="0096585F">
        <w:t>m</w:t>
      </w:r>
      <w:r w:rsidR="007F2AE5" w:rsidRPr="007F2AE5">
        <w:t>/year</w:t>
      </w:r>
      <w:r w:rsidR="0096585F">
        <w:t xml:space="preserve">) and </w:t>
      </w:r>
      <w:r w:rsidR="007F2AE5" w:rsidRPr="007F2AE5">
        <w:t xml:space="preserve">20-30 years </w:t>
      </w:r>
      <w:r w:rsidR="0096585F">
        <w:t>(0.14</w:t>
      </w:r>
      <w:r w:rsidR="00BE6723">
        <w:t xml:space="preserve"> m/year</w:t>
      </w:r>
      <w:r w:rsidR="0096585F">
        <w:t xml:space="preserve">) </w:t>
      </w:r>
      <w:r w:rsidR="007F2AE5" w:rsidRPr="007F2AE5">
        <w:t>group</w:t>
      </w:r>
      <w:r w:rsidR="0096585F">
        <w:t xml:space="preserve">s. Notably, the 30+ years group showed a rebound in growth with a </w:t>
      </w:r>
      <w:r w:rsidR="007F2AE5" w:rsidRPr="007F2AE5">
        <w:t xml:space="preserve">rate of 0.55 </w:t>
      </w:r>
      <w:r w:rsidR="0096585F">
        <w:t>m</w:t>
      </w:r>
      <w:r w:rsidR="007F2AE5" w:rsidRPr="007F2AE5">
        <w:t>/year.</w:t>
      </w:r>
      <w:r>
        <w:t xml:space="preserve"> </w:t>
      </w:r>
    </w:p>
    <w:p w14:paraId="0F7EBBE6" w14:textId="177EFD88" w:rsidR="00613B67" w:rsidRDefault="00613B67" w:rsidP="00591F9C">
      <w:pPr>
        <w:spacing w:line="360" w:lineRule="auto"/>
      </w:pPr>
      <w:r>
        <w:tab/>
      </w:r>
      <w:r w:rsidR="0096585F">
        <w:t>Trends for baseline canopy height differed from growth rates</w:t>
      </w:r>
      <w:r w:rsidR="002A1AAB">
        <w:t xml:space="preserve">. Baseline canopy height is highest in Deciduous Forests (24.81 </w:t>
      </w:r>
      <w:r w:rsidR="0096585F">
        <w:t>m</w:t>
      </w:r>
      <w:r w:rsidR="002A1AAB">
        <w:t>), followed by Mixed Forest (24.17</w:t>
      </w:r>
      <w:r w:rsidR="0096585F">
        <w:t xml:space="preserve"> m</w:t>
      </w:r>
      <w:r w:rsidR="002A1AAB">
        <w:t>), Woody Wetlands (20.46</w:t>
      </w:r>
      <w:r w:rsidR="0096585F">
        <w:t xml:space="preserve"> m</w:t>
      </w:r>
      <w:r w:rsidR="002A1AAB">
        <w:t>), and is lowest in Evergreen Forests (19.91</w:t>
      </w:r>
      <w:r w:rsidR="0096585F">
        <w:t xml:space="preserve"> m</w:t>
      </w:r>
      <w:r w:rsidR="002A1AAB">
        <w:t xml:space="preserve">). Baseline canopy height </w:t>
      </w:r>
      <w:r w:rsidR="0096585F">
        <w:t>was</w:t>
      </w:r>
      <w:r w:rsidR="002A1AAB">
        <w:t xml:space="preserve"> higher in undisturbed forests (23.58</w:t>
      </w:r>
      <w:r w:rsidR="0096585F">
        <w:t xml:space="preserve"> m</w:t>
      </w:r>
      <w:r w:rsidR="002A1AAB">
        <w:t xml:space="preserve">) than </w:t>
      </w:r>
      <w:r w:rsidR="0096585F">
        <w:t>disturbed forests (18.71)</w:t>
      </w:r>
      <w:r w:rsidR="002A1AAB">
        <w:t xml:space="preserve">. For forests with a history of disturbance, baseline canopy height </w:t>
      </w:r>
      <w:r w:rsidR="0096585F">
        <w:t xml:space="preserve">generally </w:t>
      </w:r>
      <w:r w:rsidR="002A1AAB">
        <w:t>increase</w:t>
      </w:r>
      <w:r w:rsidR="0096585F">
        <w:t>d with time since disturbance</w:t>
      </w:r>
      <w:r w:rsidR="002A1AAB">
        <w:t xml:space="preserve">. </w:t>
      </w:r>
    </w:p>
    <w:p w14:paraId="710FC064" w14:textId="77777777" w:rsidR="00613B67" w:rsidRDefault="00613B67" w:rsidP="00613B67">
      <w:pPr>
        <w:keepNext/>
        <w:spacing w:line="360" w:lineRule="auto"/>
        <w:jc w:val="center"/>
      </w:pPr>
      <w:r>
        <w:rPr>
          <w:noProof/>
        </w:rPr>
        <w:lastRenderedPageBreak/>
        <w:drawing>
          <wp:inline distT="0" distB="0" distL="0" distR="0" wp14:anchorId="4C14926D" wp14:editId="3DD66736">
            <wp:extent cx="5750537" cy="6400800"/>
            <wp:effectExtent l="0" t="0" r="0" b="0"/>
            <wp:docPr id="70635582" name="Picture 7"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5582" name="Picture 7" descr="A graph of different colored bar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0537" cy="6400800"/>
                    </a:xfrm>
                    <a:prstGeom prst="rect">
                      <a:avLst/>
                    </a:prstGeom>
                    <a:noFill/>
                    <a:ln>
                      <a:noFill/>
                    </a:ln>
                  </pic:spPr>
                </pic:pic>
              </a:graphicData>
            </a:graphic>
          </wp:inline>
        </w:drawing>
      </w:r>
    </w:p>
    <w:p w14:paraId="6F9A6CBB" w14:textId="7883CD7E" w:rsidR="0098451E" w:rsidRPr="0096585F" w:rsidRDefault="00613B67" w:rsidP="0096585F">
      <w:pPr>
        <w:pStyle w:val="Caption"/>
        <w:spacing w:line="360" w:lineRule="auto"/>
        <w:rPr>
          <w:b w:val="0"/>
          <w:bCs w:val="0"/>
          <w:i/>
          <w:iCs/>
          <w:sz w:val="22"/>
          <w:szCs w:val="22"/>
        </w:rPr>
      </w:pPr>
      <w:r w:rsidRPr="00613B67">
        <w:rPr>
          <w:b w:val="0"/>
          <w:bCs w:val="0"/>
          <w:i/>
          <w:iCs/>
          <w:sz w:val="22"/>
          <w:szCs w:val="22"/>
        </w:rPr>
        <w:t xml:space="preserve">Figure </w:t>
      </w:r>
      <w:r w:rsidRPr="00613B67">
        <w:rPr>
          <w:b w:val="0"/>
          <w:bCs w:val="0"/>
          <w:i/>
          <w:iCs/>
          <w:sz w:val="22"/>
          <w:szCs w:val="22"/>
        </w:rPr>
        <w:fldChar w:fldCharType="begin"/>
      </w:r>
      <w:r w:rsidRPr="00613B67">
        <w:rPr>
          <w:b w:val="0"/>
          <w:bCs w:val="0"/>
          <w:i/>
          <w:iCs/>
          <w:sz w:val="22"/>
          <w:szCs w:val="22"/>
        </w:rPr>
        <w:instrText xml:space="preserve"> SEQ Figure \* ARABIC </w:instrText>
      </w:r>
      <w:r w:rsidRPr="00613B67">
        <w:rPr>
          <w:b w:val="0"/>
          <w:bCs w:val="0"/>
          <w:i/>
          <w:iCs/>
          <w:sz w:val="22"/>
          <w:szCs w:val="22"/>
        </w:rPr>
        <w:fldChar w:fldCharType="separate"/>
      </w:r>
      <w:r w:rsidR="005E1AA5">
        <w:rPr>
          <w:b w:val="0"/>
          <w:bCs w:val="0"/>
          <w:i/>
          <w:iCs/>
          <w:noProof/>
          <w:sz w:val="22"/>
          <w:szCs w:val="22"/>
        </w:rPr>
        <w:t>15</w:t>
      </w:r>
      <w:r w:rsidRPr="00613B67">
        <w:rPr>
          <w:b w:val="0"/>
          <w:bCs w:val="0"/>
          <w:i/>
          <w:iCs/>
          <w:sz w:val="22"/>
          <w:szCs w:val="22"/>
        </w:rPr>
        <w:fldChar w:fldCharType="end"/>
      </w:r>
      <w:r>
        <w:rPr>
          <w:b w:val="0"/>
          <w:bCs w:val="0"/>
          <w:i/>
          <w:iCs/>
          <w:sz w:val="22"/>
          <w:szCs w:val="22"/>
        </w:rPr>
        <w:t>:</w:t>
      </w:r>
      <w:r w:rsidRPr="00613B67">
        <w:rPr>
          <w:b w:val="0"/>
          <w:bCs w:val="0"/>
          <w:i/>
          <w:iCs/>
          <w:sz w:val="22"/>
          <w:szCs w:val="22"/>
        </w:rPr>
        <w:t xml:space="preserve"> Bar graphs showing results of incremental growth in canopy height over time from Theil-Sen regressions, grouped by factor and level. Separate plots show a) the regression slope value, and b) regression intercept values. Bars with value labels indicate statistically significant trends (p &lt; 0.05).</w:t>
      </w:r>
    </w:p>
    <w:p w14:paraId="01DA8A74" w14:textId="37102CD3" w:rsidR="00217F80" w:rsidRDefault="002A03A2" w:rsidP="00613B67">
      <w:pPr>
        <w:spacing w:line="360" w:lineRule="auto"/>
        <w:ind w:firstLine="720"/>
      </w:pPr>
      <w:bookmarkStart w:id="67" w:name="_Toc195197923"/>
      <w:bookmarkStart w:id="68" w:name="_Toc195198130"/>
      <w:bookmarkStart w:id="69" w:name="_Toc195460516"/>
      <w:r>
        <w:t xml:space="preserve">Finally, </w:t>
      </w:r>
      <w:r w:rsidR="009866CF" w:rsidRPr="00BA1401">
        <w:t xml:space="preserve">MK tests show statistically significant monotonic </w:t>
      </w:r>
      <w:r w:rsidR="00E813F4">
        <w:t xml:space="preserve">growth in </w:t>
      </w:r>
      <w:r w:rsidR="009866CF" w:rsidRPr="00BA1401">
        <w:t xml:space="preserve">canopy height over time for </w:t>
      </w:r>
      <w:r w:rsidR="00C75A5D">
        <w:t>six of ten</w:t>
      </w:r>
      <w:r w:rsidR="009866CF" w:rsidRPr="00BA1401">
        <w:t xml:space="preserve"> factor levels (</w:t>
      </w:r>
      <w:r w:rsidR="00CD288D">
        <w:t>Figure 15</w:t>
      </w:r>
      <w:r w:rsidR="009866CF" w:rsidRPr="00BA1401">
        <w:t xml:space="preserve">). </w:t>
      </w:r>
      <w:r w:rsidR="00217F80">
        <w:t>No significant</w:t>
      </w:r>
      <w:r w:rsidR="001B2129">
        <w:t xml:space="preserve"> trends were </w:t>
      </w:r>
      <w:r w:rsidR="00217F80">
        <w:t>found</w:t>
      </w:r>
      <w:r w:rsidR="00C75A5D">
        <w:t xml:space="preserve"> Woody Wetlands,</w:t>
      </w:r>
      <w:r w:rsidR="001B2129">
        <w:t xml:space="preserve"> </w:t>
      </w:r>
      <w:r>
        <w:t xml:space="preserve">undisturbed forests, </w:t>
      </w:r>
      <w:r w:rsidR="001B2129">
        <w:t xml:space="preserve">and forests </w:t>
      </w:r>
      <w:r w:rsidR="00217F80">
        <w:t xml:space="preserve">disturbed </w:t>
      </w:r>
      <w:r w:rsidR="001B2129">
        <w:t>10-20 or 20-30 years ago</w:t>
      </w:r>
      <w:r w:rsidR="009866CF" w:rsidRPr="00BA1401">
        <w:t xml:space="preserve">. </w:t>
      </w:r>
      <w:r w:rsidR="00217F80">
        <w:lastRenderedPageBreak/>
        <w:t xml:space="preserve">The Z </w:t>
      </w:r>
      <w:r w:rsidR="00C42F4C">
        <w:t>value</w:t>
      </w:r>
      <w:r w:rsidR="00217F80">
        <w:t xml:space="preserve"> is highest in Mixed Forests (Z = 2.51) of all forest cover types, while Deciduous (Z = 1.87) and Evergreen Forests (1.83) yield comparable values. </w:t>
      </w:r>
    </w:p>
    <w:p w14:paraId="3351B80E" w14:textId="2322B38D" w:rsidR="00217F80" w:rsidRDefault="00C42F4C" w:rsidP="0098451E">
      <w:pPr>
        <w:spacing w:line="360" w:lineRule="auto"/>
        <w:ind w:firstLine="720"/>
      </w:pPr>
      <w:r>
        <w:t xml:space="preserve">The </w:t>
      </w:r>
      <w:r w:rsidR="00217F80">
        <w:t xml:space="preserve">Z value is higher in disturbed than undisturbed forests, which showed no significant trend. For forests with </w:t>
      </w:r>
      <w:r>
        <w:t xml:space="preserve">a </w:t>
      </w:r>
      <w:r w:rsidR="00217F80">
        <w:t xml:space="preserve">disturbance history, Z values </w:t>
      </w:r>
      <w:r>
        <w:t>were</w:t>
      </w:r>
      <w:r w:rsidR="00217F80">
        <w:t xml:space="preserve"> high in </w:t>
      </w:r>
      <w:r>
        <w:t xml:space="preserve">areas </w:t>
      </w:r>
      <w:r w:rsidR="00217F80">
        <w:t>disturb</w:t>
      </w:r>
      <w:r>
        <w:t>ed less than 10 years ago (Z = 2.62), and decreased with time since disturbance</w:t>
      </w:r>
      <w:r w:rsidR="00217F80">
        <w:t xml:space="preserve">. </w:t>
      </w:r>
      <w:r>
        <w:t xml:space="preserve">However, forests disturbed </w:t>
      </w:r>
      <w:r w:rsidR="00217F80">
        <w:t xml:space="preserve">30+ years </w:t>
      </w:r>
      <w:r>
        <w:t xml:space="preserve">ago showed the strongest trend of </w:t>
      </w:r>
      <w:r w:rsidR="00217F80">
        <w:t>all factor levels</w:t>
      </w:r>
      <w:r>
        <w:t xml:space="preserve"> (Z = </w:t>
      </w:r>
      <w:r w:rsidR="00217F80">
        <w:t>3.51</w:t>
      </w:r>
      <w:r>
        <w:t>)</w:t>
      </w:r>
      <w:r w:rsidR="00217F80">
        <w:t xml:space="preserve">. </w:t>
      </w:r>
    </w:p>
    <w:p w14:paraId="6392C5F7" w14:textId="35553B57" w:rsidR="009866CF" w:rsidRDefault="00E847D4" w:rsidP="0098451E">
      <w:pPr>
        <w:spacing w:line="360" w:lineRule="auto"/>
        <w:ind w:firstLine="720"/>
      </w:pPr>
      <w:r>
        <w:t>T</w:t>
      </w:r>
      <w:r w:rsidR="00217F80">
        <w:t xml:space="preserve">rends for </w:t>
      </w:r>
      <w:r>
        <w:t>Kendall’s</w:t>
      </w:r>
      <w:r w:rsidR="00217F80">
        <w:t xml:space="preserve"> Tau statistic mirror those of the Z statistic. </w:t>
      </w:r>
      <w:r w:rsidR="009866CF" w:rsidRPr="00BA1401">
        <w:t>Tau values range</w:t>
      </w:r>
      <w:r>
        <w:t>d</w:t>
      </w:r>
      <w:r w:rsidR="009866CF" w:rsidRPr="00BA1401">
        <w:t xml:space="preserve"> from 0.0</w:t>
      </w:r>
      <w:r w:rsidR="001B2129">
        <w:t>5</w:t>
      </w:r>
      <w:r w:rsidR="009866CF">
        <w:t xml:space="preserve"> </w:t>
      </w:r>
      <w:r w:rsidR="009866CF" w:rsidRPr="00BA1401">
        <w:t xml:space="preserve">for </w:t>
      </w:r>
      <w:r w:rsidR="001B2129">
        <w:t>Woody Wetlands</w:t>
      </w:r>
      <w:r w:rsidR="009866CF" w:rsidRPr="00BA1401">
        <w:t xml:space="preserve">, </w:t>
      </w:r>
      <w:r>
        <w:t xml:space="preserve">indicating </w:t>
      </w:r>
      <w:r w:rsidR="009866CF" w:rsidRPr="00BA1401">
        <w:t xml:space="preserve">the lowest agreement between </w:t>
      </w:r>
      <w:r>
        <w:t>canopy height growth and time</w:t>
      </w:r>
      <w:r w:rsidR="009866CF" w:rsidRPr="00BA1401">
        <w:t>, to 0.0</w:t>
      </w:r>
      <w:r w:rsidR="00217F80">
        <w:t>8</w:t>
      </w:r>
      <w:r w:rsidR="009866CF" w:rsidRPr="00BA1401">
        <w:t xml:space="preserve"> </w:t>
      </w:r>
      <w:r w:rsidR="0018107C">
        <w:t>in</w:t>
      </w:r>
      <w:r w:rsidR="009866CF" w:rsidRPr="00BA1401">
        <w:t xml:space="preserve"> Mixed Forest</w:t>
      </w:r>
      <w:r w:rsidR="00217F80">
        <w:t>s</w:t>
      </w:r>
      <w:r w:rsidR="009866CF" w:rsidRPr="00BA1401">
        <w:t xml:space="preserve">. </w:t>
      </w:r>
      <w:r w:rsidR="001B2129">
        <w:t xml:space="preserve">Disturbed forests have </w:t>
      </w:r>
      <w:r w:rsidR="002A03A2">
        <w:t>a</w:t>
      </w:r>
      <w:r w:rsidR="001B2129">
        <w:t xml:space="preserve"> slightly higher Tau </w:t>
      </w:r>
      <w:r w:rsidR="0018107C">
        <w:t>(</w:t>
      </w:r>
      <w:r w:rsidR="001B2129">
        <w:t>0.06</w:t>
      </w:r>
      <w:r w:rsidR="0018107C">
        <w:t>)</w:t>
      </w:r>
      <w:r w:rsidR="001B2129">
        <w:t xml:space="preserve"> than undisturbed forests </w:t>
      </w:r>
      <w:r w:rsidR="0018107C">
        <w:t>(</w:t>
      </w:r>
      <w:r w:rsidR="001B2129">
        <w:t>0.05</w:t>
      </w:r>
      <w:r w:rsidR="0018107C">
        <w:t>)</w:t>
      </w:r>
      <w:r w:rsidR="009866CF" w:rsidRPr="00BA1401">
        <w:t xml:space="preserve">. </w:t>
      </w:r>
      <w:r w:rsidR="001B2129">
        <w:t>Tau</w:t>
      </w:r>
      <w:r w:rsidR="009866CF" w:rsidRPr="00BA1401">
        <w:t xml:space="preserve"> values </w:t>
      </w:r>
      <w:r w:rsidR="002A03A2">
        <w:t>are highest in</w:t>
      </w:r>
      <w:r w:rsidR="00217F80">
        <w:t xml:space="preserve"> forests with </w:t>
      </w:r>
      <w:r w:rsidR="006F1694">
        <w:t>&lt;</w:t>
      </w:r>
      <w:r w:rsidR="00217F80">
        <w:t>10 or 30</w:t>
      </w:r>
      <w:r w:rsidR="006F1694">
        <w:t>+</w:t>
      </w:r>
      <w:r w:rsidR="00217F80">
        <w:t xml:space="preserve"> years since disturbance, compared to </w:t>
      </w:r>
      <w:r w:rsidR="002A03A2">
        <w:t xml:space="preserve">forests with </w:t>
      </w:r>
      <w:r w:rsidR="00217F80">
        <w:t xml:space="preserve">more </w:t>
      </w:r>
      <w:r w:rsidR="002A03A2">
        <w:t xml:space="preserve">moderate time since disturbance. </w:t>
      </w:r>
    </w:p>
    <w:p w14:paraId="586FB9FE" w14:textId="77777777" w:rsidR="00C75A5D" w:rsidRDefault="00C75A5D" w:rsidP="00C75A5D">
      <w:pPr>
        <w:keepNext/>
        <w:spacing w:line="360" w:lineRule="auto"/>
        <w:jc w:val="center"/>
      </w:pPr>
      <w:r>
        <w:rPr>
          <w:noProof/>
        </w:rPr>
        <w:lastRenderedPageBreak/>
        <w:drawing>
          <wp:inline distT="0" distB="0" distL="0" distR="0" wp14:anchorId="39446BA2" wp14:editId="0E7BC8E3">
            <wp:extent cx="5850303" cy="6400800"/>
            <wp:effectExtent l="0" t="0" r="0" b="0"/>
            <wp:docPr id="943114037" name="Picture 6"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114037" name="Picture 6" descr="A graph of different colored square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50303" cy="6400800"/>
                    </a:xfrm>
                    <a:prstGeom prst="rect">
                      <a:avLst/>
                    </a:prstGeom>
                    <a:noFill/>
                    <a:ln>
                      <a:noFill/>
                    </a:ln>
                  </pic:spPr>
                </pic:pic>
              </a:graphicData>
            </a:graphic>
          </wp:inline>
        </w:drawing>
      </w:r>
    </w:p>
    <w:p w14:paraId="48A13326" w14:textId="44B56D3D" w:rsidR="00C75A5D" w:rsidRPr="00C75A5D" w:rsidRDefault="00C75A5D" w:rsidP="00C75A5D">
      <w:pPr>
        <w:pStyle w:val="Caption"/>
        <w:spacing w:line="360" w:lineRule="auto"/>
        <w:rPr>
          <w:b w:val="0"/>
          <w:bCs w:val="0"/>
          <w:i/>
          <w:iCs/>
          <w:sz w:val="22"/>
          <w:szCs w:val="22"/>
        </w:rPr>
      </w:pPr>
      <w:r w:rsidRPr="00C75A5D">
        <w:rPr>
          <w:b w:val="0"/>
          <w:bCs w:val="0"/>
          <w:i/>
          <w:iCs/>
          <w:sz w:val="22"/>
          <w:szCs w:val="22"/>
        </w:rPr>
        <w:t xml:space="preserve">Figure </w:t>
      </w:r>
      <w:r w:rsidRPr="00C75A5D">
        <w:rPr>
          <w:b w:val="0"/>
          <w:bCs w:val="0"/>
          <w:i/>
          <w:iCs/>
          <w:sz w:val="22"/>
          <w:szCs w:val="22"/>
        </w:rPr>
        <w:fldChar w:fldCharType="begin"/>
      </w:r>
      <w:r w:rsidRPr="00C75A5D">
        <w:rPr>
          <w:b w:val="0"/>
          <w:bCs w:val="0"/>
          <w:i/>
          <w:iCs/>
          <w:sz w:val="22"/>
          <w:szCs w:val="22"/>
        </w:rPr>
        <w:instrText xml:space="preserve"> SEQ Figure \* ARABIC </w:instrText>
      </w:r>
      <w:r w:rsidRPr="00C75A5D">
        <w:rPr>
          <w:b w:val="0"/>
          <w:bCs w:val="0"/>
          <w:i/>
          <w:iCs/>
          <w:sz w:val="22"/>
          <w:szCs w:val="22"/>
        </w:rPr>
        <w:fldChar w:fldCharType="separate"/>
      </w:r>
      <w:r w:rsidR="005E1AA5">
        <w:rPr>
          <w:b w:val="0"/>
          <w:bCs w:val="0"/>
          <w:i/>
          <w:iCs/>
          <w:noProof/>
          <w:sz w:val="22"/>
          <w:szCs w:val="22"/>
        </w:rPr>
        <w:t>16</w:t>
      </w:r>
      <w:r w:rsidRPr="00C75A5D">
        <w:rPr>
          <w:b w:val="0"/>
          <w:bCs w:val="0"/>
          <w:i/>
          <w:iCs/>
          <w:sz w:val="22"/>
          <w:szCs w:val="22"/>
        </w:rPr>
        <w:fldChar w:fldCharType="end"/>
      </w:r>
      <w:r>
        <w:rPr>
          <w:b w:val="0"/>
          <w:bCs w:val="0"/>
          <w:i/>
          <w:iCs/>
          <w:sz w:val="22"/>
          <w:szCs w:val="22"/>
        </w:rPr>
        <w:t>:</w:t>
      </w:r>
      <w:r w:rsidRPr="00C75A5D">
        <w:rPr>
          <w:b w:val="0"/>
          <w:bCs w:val="0"/>
          <w:i/>
          <w:iCs/>
          <w:sz w:val="22"/>
          <w:szCs w:val="22"/>
        </w:rPr>
        <w:t xml:space="preserve"> Bar graphs showing results of monotonic growth in canopy height over time from Mann-Kendall tests, grouped by factor and level. Separate plots show a) Z statistic, and b) Tau </w:t>
      </w:r>
      <w:r w:rsidR="00681302">
        <w:rPr>
          <w:b w:val="0"/>
          <w:bCs w:val="0"/>
          <w:i/>
          <w:iCs/>
          <w:sz w:val="22"/>
          <w:szCs w:val="22"/>
        </w:rPr>
        <w:t>statistic</w:t>
      </w:r>
      <w:r w:rsidRPr="00C75A5D">
        <w:rPr>
          <w:b w:val="0"/>
          <w:bCs w:val="0"/>
          <w:i/>
          <w:iCs/>
          <w:sz w:val="22"/>
          <w:szCs w:val="22"/>
        </w:rPr>
        <w:t>. Bars with value labels indicate statistically significant trends (p &lt; 0.05).</w:t>
      </w:r>
    </w:p>
    <w:p w14:paraId="29AB00C1" w14:textId="6B341916" w:rsidR="00CD288D" w:rsidRDefault="00CD288D" w:rsidP="00C75A5D">
      <w:pPr>
        <w:pStyle w:val="Caption"/>
        <w:jc w:val="center"/>
      </w:pPr>
    </w:p>
    <w:p w14:paraId="299BCDE4" w14:textId="0FA0A513" w:rsidR="00DE60C7" w:rsidRDefault="00DE60C7" w:rsidP="00FF639F">
      <w:pPr>
        <w:numPr>
          <w:ilvl w:val="0"/>
          <w:numId w:val="9"/>
        </w:numPr>
        <w:spacing w:line="360" w:lineRule="auto"/>
        <w:rPr>
          <w:b/>
          <w:bCs/>
        </w:rPr>
      </w:pPr>
      <w:r w:rsidRPr="00FA3903">
        <w:rPr>
          <w:b/>
          <w:bCs/>
        </w:rPr>
        <w:t>Discussion</w:t>
      </w:r>
      <w:bookmarkEnd w:id="67"/>
      <w:bookmarkEnd w:id="68"/>
      <w:bookmarkEnd w:id="69"/>
    </w:p>
    <w:p w14:paraId="59367E6A" w14:textId="579DC536" w:rsidR="00A67663" w:rsidRDefault="00A67663" w:rsidP="00FF639F">
      <w:pPr>
        <w:spacing w:line="360" w:lineRule="auto"/>
        <w:ind w:firstLine="360"/>
      </w:pPr>
      <w:r>
        <w:t xml:space="preserve">The ability of ICESat-2 to reliably detect change in forest height throughout time is vital for broad scale forest monitoring, overcoming the temporal limitations of repeat </w:t>
      </w:r>
      <w:r>
        <w:lastRenderedPageBreak/>
        <w:t xml:space="preserve">ALS data </w:t>
      </w:r>
      <w:r w:rsidR="00E77653">
        <w:t>acquisition</w:t>
      </w:r>
      <w:r>
        <w:t xml:space="preserve"> and spatial limitations of field inventories. However, the 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35476689"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w:t>
      </w:r>
      <w:r w:rsidR="00E77653">
        <w:t xml:space="preserve"> of canopy height</w:t>
      </w:r>
      <w:r w:rsidR="00A67663">
        <w:t xml:space="preserve">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in Section </w:t>
      </w:r>
      <w:r>
        <w:t>2</w:t>
      </w:r>
      <w:r w:rsidR="00A67663">
        <w:t>.1, the strong performance of height estimation by ATL08 was likely due to the consistent tree height and regular tree spacing found in forest plantations within our study area.</w:t>
      </w:r>
      <w:r w:rsidR="00DA482C">
        <w:t xml:space="preserve"> From the results of Phase 1,</w:t>
      </w:r>
      <w:r w:rsidR="00A67663">
        <w:t xml:space="preserve"> </w:t>
      </w:r>
      <w:r w:rsidR="00A67663" w:rsidRPr="00A67663">
        <w:rPr>
          <w:color w:val="000000"/>
        </w:rPr>
        <w:t>ATL08</w:t>
      </w:r>
      <w:r w:rsidR="00A67663">
        <w:t xml:space="preserve"> canopy height estimations in the study area at a single point in time were deemed adequate for identifying trends throughout time. </w:t>
      </w:r>
    </w:p>
    <w:p w14:paraId="3C495BE7" w14:textId="471DA5EA" w:rsidR="00A67663" w:rsidRPr="00BA40F9" w:rsidRDefault="009E449A" w:rsidP="00BA40F9">
      <w:pPr>
        <w:spacing w:line="360" w:lineRule="auto"/>
        <w:ind w:firstLine="360"/>
      </w:pPr>
      <w:r>
        <w:t>Next we</w:t>
      </w:r>
      <w:r w:rsidR="00A67663">
        <w:t xml:space="preserve"> assessed the </w:t>
      </w:r>
      <w:r w:rsidR="00E77653">
        <w:t xml:space="preserve">sampling </w:t>
      </w:r>
      <w:r w:rsidR="0003019A">
        <w:t xml:space="preserve">bias </w:t>
      </w:r>
      <w:r w:rsidR="00E77653">
        <w:t xml:space="preserve">present </w:t>
      </w:r>
      <w:r w:rsidR="00F22646">
        <w:t xml:space="preserve">ATL08 data by </w:t>
      </w:r>
      <w:r w:rsidR="00E77653">
        <w:t xml:space="preserve">treating each year of ATL08 </w:t>
      </w:r>
      <w:r w:rsidR="00F22646">
        <w:t>segments</w:t>
      </w:r>
      <w:r w:rsidR="00E77653">
        <w:t xml:space="preserve"> as an individual sample of the landscape. Comparing 2020 ALS in the footprints of each sample against the population of forests indicate that ATL08 segment locations provide a representative sample of forest conditions throughout the study area. </w:t>
      </w:r>
      <w:r w:rsidR="00F22646">
        <w:t>Comparing the samples against each other, a</w:t>
      </w:r>
      <w:r w:rsidR="00E77653">
        <w:t xml:space="preserve">ll samples </w:t>
      </w:r>
      <w:r w:rsidR="00F22646">
        <w:t xml:space="preserve">demonstrate equivalence </w:t>
      </w:r>
      <w:r w:rsidR="00E77653">
        <w:t xml:space="preserve">within </w:t>
      </w:r>
      <w:r w:rsidR="00A67663">
        <w:t>a margin of 2 meters</w:t>
      </w:r>
      <w:r w:rsidR="00E77653">
        <w:t xml:space="preserve"> in canopy height</w:t>
      </w:r>
      <w:r w:rsidR="00A67663">
        <w:t xml:space="preserve">, showing a considerable level of agreement across a study area of over 5 million hectares. When tightening the equivalence margin to 1.5 meters, </w:t>
      </w:r>
      <w:r w:rsidR="00E77653">
        <w:t xml:space="preserve">the 2019 sample </w:t>
      </w:r>
      <w:r w:rsidR="00A67663">
        <w:t xml:space="preserve">did not demonstrate equivalence </w:t>
      </w:r>
      <w:r w:rsidR="004B7332">
        <w:t xml:space="preserve">with </w:t>
      </w:r>
      <w:r w:rsidR="00E77653">
        <w:t>the samples from 2021, 2023, or 2024</w:t>
      </w:r>
      <w:r w:rsidR="00A67663">
        <w:t xml:space="preserve">, indicating some spatial </w:t>
      </w:r>
      <w:r w:rsidR="004B7332">
        <w:t xml:space="preserve">difference in canopy height between </w:t>
      </w:r>
      <w:r w:rsidR="00F22646">
        <w:t>the locations of those sample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w:t>
      </w:r>
      <w:r w:rsidR="00F22646">
        <w:t>After removing the 2019 sample</w:t>
      </w:r>
      <w:r w:rsidR="00A67663">
        <w:t xml:space="preserve">, all </w:t>
      </w:r>
      <w:r w:rsidR="00F22646">
        <w:t xml:space="preserve">samples </w:t>
      </w:r>
      <w:r w:rsidR="00A67663">
        <w:t xml:space="preserve">demonstrate </w:t>
      </w:r>
      <w:del w:id="70" w:author="Poncy, William" w:date="2025-03-31T15:58:00Z">
        <w:r w:rsidR="00A67663" w:rsidDel="00D61D87">
          <w:delText>equivalence of</w:delText>
        </w:r>
      </w:del>
      <w:ins w:id="71" w:author="Poncy, William" w:date="2025-03-31T15:58:00Z">
        <w:r w:rsidR="00A67663">
          <w:t>equivalence</w:t>
        </w:r>
      </w:ins>
      <w:r w:rsidR="00A67663">
        <w:t xml:space="preserve"> </w:t>
      </w:r>
      <w:del w:id="72" w:author="Poncy, William" w:date="2025-03-31T15:58:00Z">
        <w:r w:rsidR="00A67663" w:rsidDel="00D61D87">
          <w:delText xml:space="preserve">with </w:delText>
        </w:r>
      </w:del>
      <w:ins w:id="73" w:author="Poncy, William" w:date="2025-03-31T15:58:00Z">
        <w:r w:rsidR="00A67663">
          <w:t xml:space="preserve">to </w:t>
        </w:r>
      </w:ins>
      <w:r w:rsidR="00A67663">
        <w:t>each other within an even tighter 1-meter margin.</w:t>
      </w:r>
      <w:del w:id="74" w:author="Poncy, William" w:date="2025-03-31T16:00:00Z">
        <w:r w:rsidR="00A67663" w:rsidDel="00FD2CC7">
          <w:delText xml:space="preserve"> (Figure 10).</w:delText>
        </w:r>
      </w:del>
      <w:del w:id="75" w:author="Poncy, William" w:date="2025-03-31T15:59:00Z">
        <w:r w:rsidR="00A67663" w:rsidDel="00D61D87">
          <w:delText xml:space="preserve"> </w:delText>
        </w:r>
      </w:del>
      <w:r w:rsidR="00BA40F9">
        <w:t xml:space="preserve"> Ultimately, 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unlikely that ATL08 measurements would be heavily influenced by spatial biases in canopy height falling within this margin of error. </w:t>
      </w:r>
    </w:p>
    <w:p w14:paraId="6BD8FF63" w14:textId="45A2169D" w:rsidR="00B701C0"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height increment (Figure 1</w:t>
      </w:r>
      <w:r w:rsidR="00DF240C">
        <w:t>4</w:t>
      </w:r>
      <w:r w:rsidR="00A67663">
        <w:t xml:space="preserve">) is heavily </w:t>
      </w:r>
      <w:r w:rsidR="00A67663">
        <w:lastRenderedPageBreak/>
        <w:t>concentrated in values below</w:t>
      </w:r>
      <w:r w:rsidR="00B701C0">
        <w:t xml:space="preserve"> 0.5 meters</w:t>
      </w:r>
      <w:r w:rsidR="00A67663">
        <w:t xml:space="preserve"> per year, </w:t>
      </w:r>
      <w:r w:rsidR="00B701C0">
        <w:t xml:space="preserve">which may reflect more mature </w:t>
      </w:r>
      <w:r w:rsidR="00A67663">
        <w:t xml:space="preserve">forests across </w:t>
      </w:r>
      <w:r w:rsidR="00777623">
        <w:t>the</w:t>
      </w:r>
      <w:r w:rsidR="00A67663">
        <w:t xml:space="preserve"> study area</w:t>
      </w:r>
      <w:r w:rsidR="00A57AFD">
        <w:t>,</w:t>
      </w:r>
      <w:r w:rsidR="0005573C">
        <w:t xml:space="preserve"> as f</w:t>
      </w:r>
      <w:r w:rsidR="00A67663">
        <w:t xml:space="preserve">orest height growth </w:t>
      </w:r>
      <w:r w:rsidR="002A6916">
        <w:t xml:space="preserve">and productivity </w:t>
      </w:r>
      <w:r w:rsidR="00B701C0">
        <w:t xml:space="preserve">slows as </w:t>
      </w:r>
      <w:r w:rsidR="00A67663">
        <w:t>stand</w:t>
      </w:r>
      <w:r w:rsidR="00B701C0">
        <w:t>s</w:t>
      </w:r>
      <w:r w:rsidR="00A67663">
        <w:t xml:space="preserve"> matur</w:t>
      </w:r>
      <w:r w:rsidR="00B701C0">
        <w:t xml:space="preserve">e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05573C">
        <w:t xml:space="preserve">For </w:t>
      </w:r>
      <w:r w:rsidR="00793BA6">
        <w:t>l</w:t>
      </w:r>
      <w:r w:rsidR="0005573C">
        <w:t xml:space="preserve">oblolly pines </w:t>
      </w:r>
      <w:r w:rsidR="00793BA6">
        <w:t>vastly</w:t>
      </w:r>
      <w:r w:rsidR="0005573C">
        <w:t xml:space="preserve"> present </w:t>
      </w:r>
      <w:r w:rsidR="00793BA6">
        <w:t xml:space="preserve">throughout </w:t>
      </w:r>
      <w:r w:rsidR="0005573C">
        <w:t xml:space="preserve">the </w:t>
      </w:r>
      <w:r w:rsidR="00793BA6">
        <w:t xml:space="preserve">southeastern United States (and therefore the </w:t>
      </w:r>
      <w:r w:rsidR="0005573C">
        <w:t>study area</w:t>
      </w:r>
      <w:r w:rsidR="00793BA6">
        <w:t>)</w:t>
      </w:r>
      <w:r w:rsidR="0005573C">
        <w:t xml:space="preserve">, crown closure may </w:t>
      </w:r>
      <w:r w:rsidR="00793BA6">
        <w:t>occur within 15</w:t>
      </w:r>
      <w:r w:rsidR="001F5B93">
        <w:t xml:space="preserve">-20 </w:t>
      </w:r>
      <w:r w:rsidR="00793BA6">
        <w:t xml:space="preserve">years of age </w:t>
      </w:r>
      <w:r w:rsidR="00793BA6">
        <w:fldChar w:fldCharType="begin"/>
      </w:r>
      <w:r w:rsidR="00793BA6">
        <w:instrText xml:space="preserve"> ADDIN ZOTERO_ITEM CSL_CITATION {"citationID":"ogbFRcgn","properties":{"formattedCitation":"(Baker &amp; Langdon, 1990; Bradley &amp; Kush, 2019)","plainCitation":"(Baker &amp; Langdon, 1990; Bradley &amp; Kush, 2019)","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793BA6">
        <w:fldChar w:fldCharType="separate"/>
      </w:r>
      <w:r w:rsidR="00793BA6" w:rsidRPr="00793BA6">
        <w:t>(Baker &amp; Langdon, 1990; Bradley &amp; Kush, 2019)</w:t>
      </w:r>
      <w:r w:rsidR="00793BA6">
        <w:fldChar w:fldCharType="end"/>
      </w:r>
      <w:r w:rsidR="00793BA6">
        <w:t xml:space="preserve">, </w:t>
      </w:r>
      <w:r w:rsidR="00A57AFD">
        <w:t>leading to a slowed growth rate</w:t>
      </w:r>
      <w:r w:rsidR="00793BA6">
        <w:t xml:space="preserve">. </w:t>
      </w:r>
      <w:r w:rsidR="00B701C0">
        <w:t xml:space="preserve">While </w:t>
      </w:r>
      <w:r w:rsidR="00A57AFD">
        <w:t xml:space="preserve">time </w:t>
      </w:r>
      <w:r w:rsidR="00B701C0">
        <w:t xml:space="preserve">since disturbance is not a direct </w:t>
      </w:r>
      <w:r w:rsidR="002A6916">
        <w:t>proxy for</w:t>
      </w:r>
      <w:r w:rsidR="00B701C0">
        <w:t xml:space="preserve"> stand age, ATL08 segments were collected primarily in forests with 10-20 (n = 9,476)</w:t>
      </w:r>
      <w:r w:rsidR="00DE68CD">
        <w:t xml:space="preserve"> and 20</w:t>
      </w:r>
      <w:r w:rsidR="00B701C0">
        <w:t xml:space="preserve">-30 </w:t>
      </w:r>
      <w:r w:rsidR="00A57AFD">
        <w:t>(n = 7,999)</w:t>
      </w:r>
      <w:r w:rsidR="00A57AFD">
        <w:t xml:space="preserve"> </w:t>
      </w:r>
      <w:r w:rsidR="00B701C0">
        <w:t>years since disturbance</w:t>
      </w:r>
      <w:r w:rsidR="00A57AFD">
        <w:t>,</w:t>
      </w:r>
      <w:r w:rsidR="00B701C0">
        <w:t xml:space="preserve"> followed by forests with &lt;10 years (n = 7,451) and 30+ years (n = 3,671)</w:t>
      </w:r>
      <w:r w:rsidR="00A57AFD">
        <w:t xml:space="preserve"> years since disturbance</w:t>
      </w:r>
      <w:r w:rsidR="00B701C0">
        <w:t>.</w:t>
      </w:r>
    </w:p>
    <w:p w14:paraId="69BFB34F" w14:textId="5A547BA8" w:rsidR="00A67663" w:rsidRDefault="00A67663" w:rsidP="00FF639F">
      <w:pPr>
        <w:spacing w:line="360" w:lineRule="auto"/>
        <w:ind w:firstLine="720"/>
      </w:pPr>
      <w:r>
        <w:t xml:space="preserve">Dead </w:t>
      </w:r>
      <w:r w:rsidR="00DE68CD">
        <w:t xml:space="preserve">trees </w:t>
      </w:r>
      <w:r>
        <w:t>were removed during FIA data processing</w:t>
      </w:r>
      <w:r w:rsidR="00DD5988">
        <w:t xml:space="preserve"> </w:t>
      </w:r>
      <w:r w:rsidR="00250E14">
        <w:t>to focus solely on living-tree growth</w:t>
      </w:r>
      <w:r w:rsidR="00DD5988">
        <w:t>.</w:t>
      </w:r>
      <w:r w:rsidR="005C0C96">
        <w:t xml:space="preserve"> O</w:t>
      </w:r>
      <w:r w:rsidR="00250E14">
        <w:t xml:space="preserve">ne can argue for retaining all standing trees to </w:t>
      </w:r>
      <w:r>
        <w:t>more holistically represent the</w:t>
      </w:r>
      <w:r w:rsidR="00DF240C">
        <w:t xml:space="preserve"> forest</w:t>
      </w:r>
      <w:r>
        <w:t xml:space="preserve"> </w:t>
      </w:r>
      <w:r w:rsidR="005C0C96">
        <w:t>structure</w:t>
      </w:r>
      <w:r w:rsidR="00250E14">
        <w:t xml:space="preserve"> surveyed by LiDAR</w:t>
      </w:r>
      <w:r w:rsidR="0005573C">
        <w:t xml:space="preserve">, as </w:t>
      </w:r>
      <w:r w:rsidR="001F5B93">
        <w:t xml:space="preserve">ATL08 segments </w:t>
      </w:r>
      <w:r w:rsidR="0005573C">
        <w:t>do not report tree status in canopy height estimations</w:t>
      </w:r>
      <w:r w:rsidR="00E140A0">
        <w:t>.</w:t>
      </w:r>
      <w:r w:rsidR="0005573C">
        <w:t xml:space="preserve"> </w:t>
      </w:r>
      <w:r w:rsidR="001F5B93">
        <w:t xml:space="preserve">However, </w:t>
      </w:r>
      <w:r w:rsidR="00250E14">
        <w:t xml:space="preserve">including dead </w:t>
      </w:r>
      <w:r>
        <w:t>trees in FIA</w:t>
      </w:r>
      <w:r w:rsidR="002362B7">
        <w:t xml:space="preserve"> remeasurement </w:t>
      </w:r>
      <w:r w:rsidR="001F5B93">
        <w:t xml:space="preserve">analyses </w:t>
      </w:r>
      <w:r>
        <w:t xml:space="preserve">would have lowered values of </w:t>
      </w:r>
      <w:r w:rsidR="002362B7">
        <w:t>both</w:t>
      </w:r>
      <w:r w:rsidR="001F5B93">
        <w:t xml:space="preserve"> </w:t>
      </w:r>
      <w:r>
        <w:t>increment</w:t>
      </w:r>
      <w:r w:rsidR="001F5B93">
        <w:t xml:space="preserve"> and net growth</w:t>
      </w:r>
      <w:r>
        <w:t>.</w:t>
      </w:r>
      <w:r w:rsidR="00DA482C">
        <w:t xml:space="preserve"> D</w:t>
      </w:r>
      <w:r w:rsidR="001F5B93">
        <w:t>ead</w:t>
      </w:r>
      <w:r w:rsidR="00DD5988">
        <w:t xml:space="preserve"> </w:t>
      </w:r>
      <w:r w:rsidR="00250E14">
        <w:t xml:space="preserve">trees </w:t>
      </w:r>
      <w:r w:rsidR="002362B7">
        <w:t xml:space="preserve">were removed </w:t>
      </w:r>
      <w:r w:rsidR="00DD5988">
        <w:t>from FIA remeasurement plots</w:t>
      </w:r>
      <w:r>
        <w:t xml:space="preserve"> </w:t>
      </w:r>
      <w:r w:rsidR="00DD5988">
        <w:t>to</w:t>
      </w:r>
      <w:r w:rsidR="00DD5988" w:rsidRPr="006C2BBB">
        <w:t xml:space="preserve"> </w:t>
      </w:r>
      <w:r w:rsidR="00DD5988">
        <w:t xml:space="preserve">select the best </w:t>
      </w:r>
      <w:r w:rsidR="001F5B93">
        <w:t xml:space="preserve">data </w:t>
      </w:r>
      <w:r w:rsidR="00DD5988">
        <w:t>subset to demonstrate forest height growth, just as the heavy filtering of ATL08 data aimed to achieve.</w:t>
      </w:r>
    </w:p>
    <w:p w14:paraId="74D76C44" w14:textId="275FBF4A" w:rsidR="008B5893" w:rsidRDefault="009472C0" w:rsidP="008B5893">
      <w:pPr>
        <w:spacing w:line="360" w:lineRule="auto"/>
        <w:ind w:firstLine="720"/>
      </w:pPr>
      <w:r>
        <w:t>Phase 4 used multiple statistical approaches to quantify net, incremental, and monotonic canopy height</w:t>
      </w:r>
      <w:r>
        <w:t xml:space="preserve"> change</w:t>
      </w:r>
      <w:r>
        <w:t>.</w:t>
      </w:r>
      <w:r>
        <w:t xml:space="preserve"> </w:t>
      </w:r>
      <w:r w:rsidR="008B5893">
        <w:t xml:space="preserve">In revisiting </w:t>
      </w:r>
      <w:r w:rsidR="008B5893">
        <w:t>the</w:t>
      </w:r>
      <w:r w:rsidR="008B5893">
        <w:t xml:space="preserve"> research questions, </w:t>
      </w:r>
      <w:r w:rsidR="008B5893">
        <w:t xml:space="preserve">the results of Phase 4 </w:t>
      </w:r>
      <w:r>
        <w:t xml:space="preserve">show </w:t>
      </w:r>
      <w:r w:rsidR="008B5893">
        <w:t>that ATL08 segments can</w:t>
      </w:r>
      <w:r>
        <w:t xml:space="preserve"> canopy height growth over a five-year period</w:t>
      </w:r>
      <w:r w:rsidR="008B5893">
        <w:t xml:space="preserve">. </w:t>
      </w:r>
      <w:r>
        <w:t xml:space="preserve">The trends shown are specifically indicative of growth over </w:t>
      </w:r>
      <w:r w:rsidR="008B5893">
        <w:t>time as the regression slope coefficients, Wilcoxon test mean differences, and Mann-Kendall Tau statistics are all positive</w:t>
      </w:r>
      <w:r w:rsidR="00830625">
        <w:t>.</w:t>
      </w:r>
      <w:r w:rsidR="008B5893">
        <w:t xml:space="preserve"> Net growth showed the most utility, with significant results present in nine of ten factor levels. Incremental and monotonic growth trends were likely subjected to the noise associated with ATL08 canopy height estimations, with significant results present in only four and six factor levels, respectively. </w:t>
      </w:r>
    </w:p>
    <w:p w14:paraId="7A4EDC2D" w14:textId="746533EC" w:rsidR="00A67663" w:rsidRDefault="00CB53B5" w:rsidP="00FF639F">
      <w:pPr>
        <w:spacing w:line="360" w:lineRule="auto"/>
        <w:ind w:firstLine="720"/>
      </w:pPr>
      <w:r>
        <w:t>The role of forest cover type in</w:t>
      </w:r>
      <w:r w:rsidR="00DA482C">
        <w:t xml:space="preserve"> determining</w:t>
      </w:r>
      <w:r>
        <w:t xml:space="preserve"> ATL08-derived growth generally followed expectations. </w:t>
      </w:r>
      <w:r w:rsidR="00A67663">
        <w:t xml:space="preserve">The </w:t>
      </w:r>
      <w:r w:rsidR="00E140A0">
        <w:t>highest rates</w:t>
      </w:r>
      <w:r w:rsidR="00777623">
        <w:t xml:space="preserve"> of growth</w:t>
      </w:r>
      <w:r w:rsidR="001F5B93">
        <w:t>-</w:t>
      </w:r>
      <w:r w:rsidR="00A67663">
        <w:t>indicated by regression slope</w:t>
      </w:r>
      <w:r w:rsidR="001F5B93">
        <w:t>s-</w:t>
      </w:r>
      <w:r w:rsidR="00A67663">
        <w:t xml:space="preserve">were </w:t>
      </w:r>
      <w:r w:rsidR="00E140A0">
        <w:t>found in plantation</w:t>
      </w:r>
      <w:r w:rsidR="00A67663">
        <w:t>-like conditions (Evergreen Forest</w:t>
      </w:r>
      <w:r w:rsidR="00CD56DE">
        <w:t xml:space="preserve"> and Woody Wetlands</w:t>
      </w:r>
      <w:r w:rsidR="00A67663">
        <w:t>)</w:t>
      </w:r>
      <w:r w:rsidR="00E140A0">
        <w:t xml:space="preserve">. </w:t>
      </w:r>
      <w:r w:rsidR="001F5B93">
        <w:t>Mixed</w:t>
      </w:r>
      <w:r w:rsidR="00A67663">
        <w:t xml:space="preserve"> Forests </w:t>
      </w:r>
      <w:r w:rsidR="00AB5C9E">
        <w:t xml:space="preserve">showed strong agreement with reference FIA data, with a canopy height growth rate of </w:t>
      </w:r>
      <w:r w:rsidR="001F5B93">
        <w:t xml:space="preserve">0.39 m/year </w:t>
      </w:r>
      <w:r w:rsidR="00AB5C9E">
        <w:t xml:space="preserve">match closely </w:t>
      </w:r>
      <w:r w:rsidR="00E140A0">
        <w:t xml:space="preserve">with </w:t>
      </w:r>
      <w:r w:rsidR="001F5B93">
        <w:t xml:space="preserve">the </w:t>
      </w:r>
      <w:r w:rsidR="00A67663">
        <w:t>FIA</w:t>
      </w:r>
      <w:r w:rsidR="00AB5C9E">
        <w:t xml:space="preserve">-derived annual increment of 0.34 m/year. Similarly, </w:t>
      </w:r>
      <w:r w:rsidR="00777623">
        <w:t xml:space="preserve">the mean difference of </w:t>
      </w:r>
      <w:r w:rsidR="00AB5C9E">
        <w:t xml:space="preserve">1.83 meters </w:t>
      </w:r>
      <w:r w:rsidR="00777623">
        <w:t xml:space="preserve">in Mixed Forests </w:t>
      </w:r>
      <w:r w:rsidR="00AB5C9E">
        <w:t xml:space="preserve">aligned with the </w:t>
      </w:r>
      <w:r w:rsidR="00777623">
        <w:t>FIA-</w:t>
      </w:r>
      <w:r w:rsidR="00777623">
        <w:lastRenderedPageBreak/>
        <w:t xml:space="preserve">derived five-year net growth of </w:t>
      </w:r>
      <w:r w:rsidR="00AB5C9E">
        <w:t xml:space="preserve">1.68 meters. </w:t>
      </w:r>
      <w:r w:rsidR="00777623">
        <w:t xml:space="preserve">This consistency was expected, as Mixed Forests provide a reasonable parallel to the breadth of forest conditions surveyed by the FIA program. </w:t>
      </w:r>
      <w:r w:rsidR="00A67663">
        <w:t xml:space="preserve">Limiting FIA remeasurement plots </w:t>
      </w:r>
      <w:r w:rsidR="00E140A0">
        <w:t xml:space="preserve">only </w:t>
      </w:r>
      <w:r w:rsidR="00A67663">
        <w:t xml:space="preserve">to plantation-like </w:t>
      </w:r>
      <w:r w:rsidR="00E140A0">
        <w:t>conditions</w:t>
      </w:r>
      <w:r w:rsidR="00A67663">
        <w:t xml:space="preserve"> would have resulted in greater values </w:t>
      </w:r>
      <w:r w:rsidR="00E140A0">
        <w:t xml:space="preserve">for </w:t>
      </w:r>
      <w:r w:rsidR="00A67663">
        <w:t>both increment</w:t>
      </w:r>
      <w:r w:rsidR="00E140A0">
        <w:t xml:space="preserve"> and net growth</w:t>
      </w:r>
      <w:r w:rsidR="00A67663">
        <w:t xml:space="preserve">, and closer alignment with </w:t>
      </w:r>
      <w:r w:rsidR="00E140A0">
        <w:t xml:space="preserve">ATL08-derived trends of </w:t>
      </w:r>
      <w:r w:rsidR="00A67663">
        <w:t xml:space="preserve">Evergreen Forest or Woody Wetlands. </w:t>
      </w:r>
    </w:p>
    <w:p w14:paraId="0FA7C8E6" w14:textId="479189E3" w:rsidR="00B702AE" w:rsidRDefault="00E44F5E" w:rsidP="00FF639F">
      <w:pPr>
        <w:spacing w:line="360" w:lineRule="auto"/>
        <w:ind w:firstLine="720"/>
      </w:pPr>
      <w:r>
        <w:t>The role of disturbance history</w:t>
      </w:r>
      <w:r w:rsidR="00DA482C">
        <w:t xml:space="preserve"> </w:t>
      </w:r>
      <w:r>
        <w:t xml:space="preserve">had a more nuanced impact on the </w:t>
      </w:r>
      <w:r w:rsidR="00CB53B5">
        <w:t>ATL08-derived growth</w:t>
      </w:r>
      <w:r>
        <w:t>. Forests that experienced disturbance &lt;10 years ago demonstrated significant growth across tests, with notably high values for the mean difference (2.95 m) and rate of change (0.64 m/year). This suggests that the ATL08 segments are picking up a spike in forest growth immediately following disturbance</w:t>
      </w:r>
      <w:r w:rsidR="00CB53B5">
        <w:t xml:space="preserve"> events, such as heavy thins on forest plantations </w:t>
      </w:r>
      <w:r w:rsidR="00CB53B5">
        <w:fldChar w:fldCharType="begin"/>
      </w:r>
      <w:r w:rsidR="00CB53B5">
        <w:instrText xml:space="preserve"> ADDIN ZOTERO_ITEM CSL_CITATION {"citationID":"oApxbBH1","properties":{"formattedCitation":"(Dickens &amp; Moorhead, 2015)","plainCitation":"(Dickens &amp;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CB53B5">
        <w:fldChar w:fldCharType="separate"/>
      </w:r>
      <w:r w:rsidR="00CB53B5" w:rsidRPr="00CB53B5">
        <w:t>(Dickens &amp; Moorhead, 2015)</w:t>
      </w:r>
      <w:r w:rsidR="00CB53B5">
        <w:fldChar w:fldCharType="end"/>
      </w:r>
      <w:r>
        <w:t xml:space="preserve">. </w:t>
      </w:r>
      <w:r w:rsidR="00CB53B5">
        <w:t xml:space="preserve">However, forests with 30+ years since disturbance also demonstrated significant growth across tests, yielding the highest mean difference (3.33 m), Z statistic (Z = 3.51), and Tau values of all factor levels (Tau = 0.11). This went against the expected patterns of forest growth and recovery from disturbance, and necessitates further research. </w:t>
      </w:r>
      <w:r w:rsidR="00A63038">
        <w:t xml:space="preserve">These results </w:t>
      </w:r>
      <w:r w:rsidR="00CB53B5">
        <w:t xml:space="preserve">could be </w:t>
      </w:r>
      <w:r w:rsidR="001E69DE">
        <w:t>an artefact of the LCMS data product used to derive years since disturbance</w:t>
      </w:r>
      <w:r w:rsidR="00A63038">
        <w:t>, as t</w:t>
      </w:r>
      <w:r w:rsidR="001E69DE">
        <w:t xml:space="preserve">he comparable Global Forest Change product only extends back to the year 2000 in identifying change patterns </w:t>
      </w:r>
      <w:r w:rsidR="001E69DE">
        <w:fldChar w:fldCharType="begin"/>
      </w:r>
      <w:r w:rsidR="001E69DE">
        <w:instrText xml:space="preserve"> ADDIN ZOTERO_ITEM CSL_CITATION {"citationID":"8Fes2WLp","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1E69DE">
        <w:fldChar w:fldCharType="separate"/>
      </w:r>
      <w:r w:rsidR="001E69DE" w:rsidRPr="001E69DE">
        <w:t>(Hansen et al., 2013)</w:t>
      </w:r>
      <w:r w:rsidR="001E69DE">
        <w:fldChar w:fldCharType="end"/>
      </w:r>
      <w:r w:rsidR="001E69DE">
        <w:t xml:space="preserve">. </w:t>
      </w:r>
      <w:r w:rsidR="00A63038">
        <w:t xml:space="preserve">Similarly, the divisions aggregating years since disturbance may be too broad, with variability present in the 30+ years group leading to the trends observed. However, aggregating years since disturbance in more granular periods would reduce the sample size of ATL08 segments falling within each. </w:t>
      </w:r>
      <w:r w:rsidR="00DA482C">
        <w:t xml:space="preserve">Ultimately, </w:t>
      </w:r>
      <w:r w:rsidR="00B702AE">
        <w:t xml:space="preserve">the disturbance history of forests will provide challenges for future research estimating canopy height growth with ATL08 segments. </w:t>
      </w:r>
    </w:p>
    <w:p w14:paraId="3E619B91" w14:textId="6BB16620" w:rsidR="00A67663" w:rsidRDefault="00A67663" w:rsidP="00FF639F">
      <w:pPr>
        <w:spacing w:line="360" w:lineRule="auto"/>
        <w:ind w:firstLine="720"/>
      </w:pPr>
      <w:r>
        <w:t>likely due to an amplified underestimation of canopy height in sparser stands (Figure 15), as a sparser canopy has a lower probability of generating returns throughout the canopy profile. In comparison, a denser canopy with a more homogenous top surface (present in undisturbed forests, or plantations with ample recovery from disturbance) will yield a more consistent canopy height.</w:t>
      </w:r>
    </w:p>
    <w:p w14:paraId="6C958E7D" w14:textId="77777777" w:rsidR="00CD56DE" w:rsidRDefault="000A701C" w:rsidP="00CD56DE">
      <w:pPr>
        <w:keepNext/>
        <w:spacing w:line="360" w:lineRule="auto"/>
      </w:pPr>
      <w:r w:rsidRPr="00201F61">
        <w:rPr>
          <w:noProof/>
        </w:rPr>
        <w:lastRenderedPageBreak/>
        <w:drawing>
          <wp:inline distT="0" distB="0" distL="0" distR="0" wp14:anchorId="2C04761E" wp14:editId="0298620C">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44A0B452" w14:textId="05349CAE" w:rsidR="00A67663" w:rsidRPr="00CD56DE" w:rsidRDefault="00CD56DE" w:rsidP="00CD56DE">
      <w:pPr>
        <w:pStyle w:val="Caption"/>
        <w:spacing w:line="360" w:lineRule="auto"/>
        <w:rPr>
          <w:b w:val="0"/>
          <w:bCs w:val="0"/>
          <w:sz w:val="24"/>
          <w:szCs w:val="24"/>
        </w:rPr>
      </w:pPr>
      <w:r w:rsidRPr="00CD56DE">
        <w:rPr>
          <w:b w:val="0"/>
          <w:bCs w:val="0"/>
          <w:i/>
          <w:iCs/>
          <w:sz w:val="22"/>
          <w:szCs w:val="22"/>
        </w:rPr>
        <w:t xml:space="preserve">Figure </w:t>
      </w:r>
      <w:r w:rsidRPr="00CD56DE">
        <w:rPr>
          <w:b w:val="0"/>
          <w:bCs w:val="0"/>
          <w:i/>
          <w:iCs/>
          <w:sz w:val="22"/>
          <w:szCs w:val="22"/>
        </w:rPr>
        <w:fldChar w:fldCharType="begin"/>
      </w:r>
      <w:r w:rsidRPr="00CD56DE">
        <w:rPr>
          <w:b w:val="0"/>
          <w:bCs w:val="0"/>
          <w:i/>
          <w:iCs/>
          <w:sz w:val="22"/>
          <w:szCs w:val="22"/>
        </w:rPr>
        <w:instrText xml:space="preserve"> SEQ Figure \* ARABIC </w:instrText>
      </w:r>
      <w:r w:rsidRPr="00CD56DE">
        <w:rPr>
          <w:b w:val="0"/>
          <w:bCs w:val="0"/>
          <w:i/>
          <w:iCs/>
          <w:sz w:val="22"/>
          <w:szCs w:val="22"/>
        </w:rPr>
        <w:fldChar w:fldCharType="separate"/>
      </w:r>
      <w:r w:rsidR="005E1AA5">
        <w:rPr>
          <w:b w:val="0"/>
          <w:bCs w:val="0"/>
          <w:i/>
          <w:iCs/>
          <w:noProof/>
          <w:sz w:val="22"/>
          <w:szCs w:val="22"/>
        </w:rPr>
        <w:t>19</w:t>
      </w:r>
      <w:r w:rsidRPr="00CD56DE">
        <w:rPr>
          <w:b w:val="0"/>
          <w:bCs w:val="0"/>
          <w:i/>
          <w:iCs/>
          <w:sz w:val="22"/>
          <w:szCs w:val="22"/>
        </w:rPr>
        <w:fldChar w:fldCharType="end"/>
      </w:r>
      <w:r>
        <w:rPr>
          <w:b w:val="0"/>
          <w:bCs w:val="0"/>
          <w:i/>
          <w:iCs/>
          <w:sz w:val="22"/>
          <w:szCs w:val="22"/>
        </w:rPr>
        <w:t xml:space="preserve">: </w:t>
      </w:r>
      <w:r w:rsidRPr="00CD56DE">
        <w:rPr>
          <w:b w:val="0"/>
          <w:bCs w:val="0"/>
          <w:i/>
          <w:iCs/>
          <w:sz w:val="22"/>
          <w:szCs w:val="22"/>
        </w:rPr>
        <w:t xml:space="preserve">Diagram showing canopy surface (black line) in disturbed (left) vs. undisturbed (right) forests. Due to the canopy openness, photons returned to the ATLAS sensor (red dots) are more likely to underestimate true 98th percentile canopy height in a disturbed forest. This also applies to mixed forests with greater tree heterogeneity, where the probability of accurately representing 98th percentile canopy height is far lower than in a plantation with more consistent tree heights.  </w:t>
      </w:r>
      <w:r w:rsidR="00A67663" w:rsidRPr="00A67663">
        <w:rPr>
          <w:b w:val="0"/>
          <w:bCs w:val="0"/>
          <w:i/>
          <w:iCs/>
          <w:color w:val="000000"/>
          <w:sz w:val="18"/>
          <w:szCs w:val="18"/>
        </w:rPr>
        <w:t xml:space="preserve"> </w:t>
      </w:r>
    </w:p>
    <w:p w14:paraId="457D6435" w14:textId="3563B07A" w:rsidR="00CD2CF6" w:rsidRDefault="00A67663" w:rsidP="00FF639F">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changes greater than that to be expected in other </w:t>
      </w:r>
      <w:r w:rsidR="00183ACB">
        <w:t>U.S. forests</w:t>
      </w:r>
      <w:r>
        <w:t xml:space="preserve">, where canopy height change </w:t>
      </w:r>
      <w:r w:rsidR="00183ACB">
        <w:t xml:space="preserve">over </w:t>
      </w:r>
      <w:r w:rsidR="00E140A0">
        <w:t xml:space="preserve">five </w:t>
      </w:r>
      <w:r w:rsidR="00183ACB">
        <w:t xml:space="preserve">years </w:t>
      </w:r>
      <w:r>
        <w:t xml:space="preserve">may not reach a level detectable </w:t>
      </w:r>
      <w:r w:rsidR="00183ACB">
        <w:t xml:space="preserve">in </w:t>
      </w:r>
      <w:r>
        <w:t>ATL08</w:t>
      </w:r>
      <w:r w:rsidR="00183ACB">
        <w:t xml:space="preserve"> data</w:t>
      </w:r>
      <w:r>
        <w:t xml:space="preserve">. As such, we must note that users should strongly consider the dominant topography, forest conditions, and forest productivity of their study area if attempting to identify </w:t>
      </w:r>
      <w:r w:rsidR="00EB00F0">
        <w:t xml:space="preserve">canopy height change </w:t>
      </w:r>
      <w:r>
        <w:t>with ATL08 data.</w:t>
      </w:r>
    </w:p>
    <w:p w14:paraId="20D2C06D" w14:textId="77777777" w:rsidR="00CD2CF6" w:rsidRPr="00A67663" w:rsidRDefault="00CD2CF6" w:rsidP="00CD2CF6">
      <w:pPr>
        <w:spacing w:line="360" w:lineRule="auto"/>
        <w:ind w:firstLine="360"/>
      </w:pPr>
      <w:ins w:id="76" w:author="Poncy, William" w:date="2025-03-31T16:00:00Z">
        <w:r>
          <w:t xml:space="preserve">Table 6 shows the </w:t>
        </w:r>
      </w:ins>
      <w:r>
        <w:t xml:space="preserve">count and </w:t>
      </w:r>
      <w:ins w:id="77" w:author="Poncy, William" w:date="2025-03-31T16:00:00Z">
        <w:r>
          <w:t xml:space="preserve">proportion of </w:t>
        </w:r>
      </w:ins>
      <w:r>
        <w:t>segments</w:t>
      </w:r>
      <w:ins w:id="78" w:author="Poncy, William" w:date="2025-03-31T16:00:00Z">
        <w:r>
          <w:t xml:space="preserve"> </w:t>
        </w:r>
      </w:ins>
      <w:r>
        <w:t>within each group</w:t>
      </w:r>
      <w:ins w:id="79" w:author="Poncy, William" w:date="2025-03-31T16:00:00Z">
        <w:r>
          <w:t xml:space="preserve">. </w:t>
        </w:r>
      </w:ins>
      <w:r>
        <w:t xml:space="preserve">Since these </w:t>
      </w:r>
      <w:ins w:id="80" w:author="Poncy, William" w:date="2025-03-31T16:00:00Z">
        <w:r>
          <w:t xml:space="preserve">segments serve as </w:t>
        </w:r>
      </w:ins>
      <w:r>
        <w:t xml:space="preserve">locations across which we assess canopy height equivalence with ALS, it is possible that group A segments are not entirely representative of the </w:t>
      </w:r>
      <w:r w:rsidRPr="00A67663">
        <w:t xml:space="preserve">study area, comprising less than 6 percent of our working dataset. </w:t>
      </w:r>
    </w:p>
    <w:p w14:paraId="502CD6A2" w14:textId="77777777" w:rsidR="00CD2CF6" w:rsidRPr="00A67663" w:rsidRDefault="00CD2CF6" w:rsidP="00CD2CF6">
      <w:pPr>
        <w:pStyle w:val="Caption"/>
        <w:keepNext/>
        <w:spacing w:line="360" w:lineRule="auto"/>
        <w:jc w:val="center"/>
        <w:rPr>
          <w:b w:val="0"/>
          <w:bCs w:val="0"/>
          <w:i/>
          <w:iCs/>
          <w:color w:val="000000"/>
          <w:sz w:val="22"/>
          <w:szCs w:val="22"/>
        </w:rPr>
        <w:pPrChange w:id="81" w:author="Poncy, William" w:date="2025-03-31T16:00:00Z">
          <w:pPr>
            <w:pStyle w:val="Caption"/>
            <w:keepNext/>
            <w:spacing w:line="480" w:lineRule="auto"/>
          </w:pPr>
        </w:pPrChange>
      </w:pPr>
      <w:r w:rsidRPr="00A67663">
        <w:rPr>
          <w:b w:val="0"/>
          <w:bCs w:val="0"/>
          <w:i/>
          <w:iCs/>
          <w:color w:val="000000"/>
          <w:sz w:val="22"/>
          <w:szCs w:val="22"/>
        </w:rPr>
        <w:t xml:space="preserve">Table </w:t>
      </w:r>
      <w:r w:rsidRPr="00A67663">
        <w:rPr>
          <w:b w:val="0"/>
          <w:bCs w:val="0"/>
          <w:i/>
          <w:iCs/>
          <w:color w:val="000000"/>
          <w:sz w:val="22"/>
          <w:szCs w:val="22"/>
        </w:rPr>
        <w:fldChar w:fldCharType="begin"/>
      </w:r>
      <w:r w:rsidRPr="00A67663">
        <w:rPr>
          <w:b w:val="0"/>
          <w:bCs w:val="0"/>
          <w:i/>
          <w:iCs/>
          <w:color w:val="000000"/>
          <w:sz w:val="22"/>
          <w:szCs w:val="22"/>
        </w:rPr>
        <w:instrText xml:space="preserve"> SEQ Table \* ARABIC </w:instrText>
      </w:r>
      <w:r w:rsidRPr="00A67663">
        <w:rPr>
          <w:b w:val="0"/>
          <w:bCs w:val="0"/>
          <w:i/>
          <w:iCs/>
          <w:color w:val="000000"/>
          <w:sz w:val="22"/>
          <w:szCs w:val="22"/>
        </w:rPr>
        <w:fldChar w:fldCharType="separate"/>
      </w:r>
      <w:r>
        <w:rPr>
          <w:b w:val="0"/>
          <w:bCs w:val="0"/>
          <w:i/>
          <w:iCs/>
          <w:noProof/>
          <w:color w:val="000000"/>
          <w:sz w:val="22"/>
          <w:szCs w:val="22"/>
        </w:rPr>
        <w:t>10</w:t>
      </w:r>
      <w:r w:rsidRPr="00A67663">
        <w:rPr>
          <w:b w:val="0"/>
          <w:bCs w:val="0"/>
          <w:i/>
          <w:iCs/>
          <w:color w:val="000000"/>
          <w:sz w:val="22"/>
          <w:szCs w:val="22"/>
        </w:rPr>
        <w:fldChar w:fldCharType="end"/>
      </w:r>
      <w:r w:rsidRPr="00A67663">
        <w:rPr>
          <w:b w:val="0"/>
          <w:bCs w:val="0"/>
          <w:i/>
          <w:iCs/>
          <w:color w:val="000000"/>
          <w:sz w:val="22"/>
          <w:szCs w:val="22"/>
        </w:rPr>
        <w:t xml:space="preserve">: Number and proportion of ATL08 segments by </w:t>
      </w:r>
      <w:r>
        <w:rPr>
          <w:b w:val="0"/>
          <w:bCs w:val="0"/>
          <w:i/>
          <w:iCs/>
          <w:color w:val="000000"/>
          <w:sz w:val="22"/>
          <w:szCs w:val="22"/>
        </w:rPr>
        <w:t>group</w:t>
      </w:r>
      <w:r w:rsidRPr="00A67663">
        <w:rPr>
          <w:b w:val="0"/>
          <w:bCs w:val="0"/>
          <w:i/>
          <w:iCs/>
          <w:color w:val="000000"/>
          <w:sz w:val="22"/>
          <w:szCs w:val="22"/>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5"/>
        <w:gridCol w:w="2713"/>
        <w:gridCol w:w="2797"/>
      </w:tblGrid>
      <w:tr w:rsidR="00CD2CF6" w:rsidRPr="00A67663" w14:paraId="3D636200" w14:textId="77777777" w:rsidTr="00150CAB">
        <w:trPr>
          <w:trHeight w:val="260"/>
          <w:jc w:val="center"/>
        </w:trPr>
        <w:tc>
          <w:tcPr>
            <w:tcW w:w="805" w:type="dxa"/>
            <w:shd w:val="clear" w:color="auto" w:fill="BFBFBF"/>
          </w:tcPr>
          <w:p w14:paraId="6332F82A" w14:textId="77777777" w:rsidR="00CD2CF6" w:rsidRPr="001036BC" w:rsidRDefault="00CD2CF6" w:rsidP="00150CAB">
            <w:pPr>
              <w:spacing w:line="360" w:lineRule="auto"/>
              <w:jc w:val="center"/>
              <w:rPr>
                <w:rFonts w:eastAsia="Calibri"/>
                <w:b/>
                <w:bCs/>
                <w:sz w:val="22"/>
                <w:szCs w:val="22"/>
              </w:rPr>
            </w:pPr>
            <w:del w:id="82" w:author="Poncy, William" w:date="2025-03-31T16:00:00Z">
              <w:r w:rsidRPr="001036BC" w:rsidDel="00FD2CC7">
                <w:rPr>
                  <w:rFonts w:eastAsia="Calibri"/>
                  <w:b/>
                  <w:bCs/>
                  <w:sz w:val="22"/>
                  <w:szCs w:val="22"/>
                </w:rPr>
                <w:delText>Year</w:delText>
              </w:r>
            </w:del>
            <w:r>
              <w:rPr>
                <w:rFonts w:eastAsia="Calibri"/>
                <w:b/>
                <w:bCs/>
                <w:sz w:val="22"/>
                <w:szCs w:val="22"/>
              </w:rPr>
              <w:t>Year</w:t>
            </w:r>
          </w:p>
        </w:tc>
        <w:tc>
          <w:tcPr>
            <w:tcW w:w="2713" w:type="dxa"/>
            <w:shd w:val="clear" w:color="auto" w:fill="BFBFBF"/>
          </w:tcPr>
          <w:p w14:paraId="35675201" w14:textId="77777777" w:rsidR="00CD2CF6" w:rsidRPr="001036BC" w:rsidRDefault="00CD2CF6" w:rsidP="00150CAB">
            <w:pPr>
              <w:spacing w:line="360" w:lineRule="auto"/>
              <w:jc w:val="center"/>
              <w:rPr>
                <w:rFonts w:eastAsia="Calibri"/>
                <w:b/>
                <w:bCs/>
                <w:sz w:val="22"/>
                <w:szCs w:val="22"/>
              </w:rPr>
            </w:pPr>
            <w:r w:rsidRPr="001036BC">
              <w:rPr>
                <w:rFonts w:eastAsia="Calibri"/>
                <w:b/>
                <w:bCs/>
                <w:sz w:val="22"/>
                <w:szCs w:val="22"/>
              </w:rPr>
              <w:t>Number</w:t>
            </w:r>
            <w:ins w:id="83" w:author="Poncy, William" w:date="2025-03-31T16:01:00Z">
              <w:r w:rsidRPr="001036BC">
                <w:rPr>
                  <w:rFonts w:eastAsia="Calibri"/>
                  <w:b/>
                  <w:bCs/>
                  <w:sz w:val="22"/>
                  <w:szCs w:val="22"/>
                </w:rPr>
                <w:t xml:space="preserve"> of </w:t>
              </w:r>
            </w:ins>
            <w:r>
              <w:rPr>
                <w:rFonts w:eastAsia="Calibri"/>
                <w:b/>
                <w:bCs/>
                <w:sz w:val="22"/>
                <w:szCs w:val="22"/>
              </w:rPr>
              <w:t>Segments</w:t>
            </w:r>
            <w:ins w:id="84" w:author="Poncy, William" w:date="2025-03-31T16:01:00Z">
              <w:r w:rsidRPr="001036BC" w:rsidDel="00FD2CC7">
                <w:rPr>
                  <w:rFonts w:eastAsia="Calibri"/>
                  <w:b/>
                  <w:bCs/>
                  <w:sz w:val="22"/>
                  <w:szCs w:val="22"/>
                </w:rPr>
                <w:t xml:space="preserve"> </w:t>
              </w:r>
            </w:ins>
            <w:del w:id="85" w:author="Poncy, William" w:date="2025-03-31T16:01:00Z">
              <w:r w:rsidRPr="001036BC" w:rsidDel="00FD2CC7">
                <w:rPr>
                  <w:rFonts w:eastAsia="Calibri"/>
                  <w:b/>
                  <w:bCs/>
                  <w:sz w:val="22"/>
                  <w:szCs w:val="22"/>
                </w:rPr>
                <w:delText>ATL08 Segments</w:delText>
              </w:r>
            </w:del>
          </w:p>
        </w:tc>
        <w:tc>
          <w:tcPr>
            <w:tcW w:w="2797" w:type="dxa"/>
            <w:shd w:val="clear" w:color="auto" w:fill="BFBFBF"/>
          </w:tcPr>
          <w:p w14:paraId="57C1B5AC" w14:textId="77777777" w:rsidR="00CD2CF6" w:rsidRPr="001036BC" w:rsidRDefault="00CD2CF6" w:rsidP="00150CAB">
            <w:pPr>
              <w:spacing w:line="360" w:lineRule="auto"/>
              <w:jc w:val="center"/>
              <w:rPr>
                <w:rFonts w:eastAsia="Calibri"/>
                <w:b/>
                <w:bCs/>
                <w:color w:val="000000"/>
                <w:sz w:val="22"/>
                <w:szCs w:val="22"/>
              </w:rPr>
            </w:pPr>
            <w:ins w:id="86" w:author="Poncy, William" w:date="2025-03-31T15:53:00Z">
              <w:r w:rsidRPr="001036BC">
                <w:rPr>
                  <w:rFonts w:eastAsia="Calibri"/>
                  <w:b/>
                  <w:bCs/>
                  <w:color w:val="000000"/>
                  <w:sz w:val="22"/>
                  <w:szCs w:val="22"/>
                </w:rPr>
                <w:t xml:space="preserve">Proportion of </w:t>
              </w:r>
            </w:ins>
            <w:ins w:id="87" w:author="Poncy, William" w:date="2025-03-31T15:54:00Z">
              <w:r w:rsidRPr="001036BC">
                <w:rPr>
                  <w:rFonts w:eastAsia="Calibri"/>
                  <w:b/>
                  <w:bCs/>
                  <w:color w:val="000000"/>
                  <w:sz w:val="22"/>
                  <w:szCs w:val="22"/>
                </w:rPr>
                <w:t>Total</w:t>
              </w:r>
            </w:ins>
            <w:ins w:id="88" w:author="Poncy, William" w:date="2025-03-31T15:57:00Z">
              <w:r w:rsidRPr="001036BC">
                <w:rPr>
                  <w:rFonts w:eastAsia="Calibri"/>
                  <w:b/>
                  <w:bCs/>
                  <w:color w:val="000000"/>
                  <w:sz w:val="22"/>
                  <w:szCs w:val="22"/>
                </w:rPr>
                <w:t xml:space="preserve"> (</w:t>
              </w:r>
            </w:ins>
            <w:ins w:id="89" w:author="Poncy, William" w:date="2025-03-31T15:58:00Z">
              <w:r w:rsidRPr="001036BC">
                <w:rPr>
                  <w:rFonts w:eastAsia="Calibri"/>
                  <w:b/>
                  <w:bCs/>
                  <w:color w:val="000000"/>
                  <w:sz w:val="22"/>
                  <w:szCs w:val="22"/>
                </w:rPr>
                <w:t>%</w:t>
              </w:r>
            </w:ins>
            <w:ins w:id="90" w:author="Poncy, William" w:date="2025-03-31T15:57:00Z">
              <w:r w:rsidRPr="001036BC">
                <w:rPr>
                  <w:rFonts w:eastAsia="Calibri"/>
                  <w:b/>
                  <w:bCs/>
                  <w:color w:val="000000"/>
                  <w:sz w:val="22"/>
                  <w:szCs w:val="22"/>
                </w:rPr>
                <w:t>)</w:t>
              </w:r>
            </w:ins>
          </w:p>
        </w:tc>
      </w:tr>
      <w:tr w:rsidR="00CD2CF6" w:rsidRPr="00A67663" w14:paraId="1226BAC9" w14:textId="77777777" w:rsidTr="00150CAB">
        <w:trPr>
          <w:trHeight w:val="260"/>
          <w:jc w:val="center"/>
        </w:trPr>
        <w:tc>
          <w:tcPr>
            <w:tcW w:w="805" w:type="dxa"/>
            <w:shd w:val="clear" w:color="auto" w:fill="auto"/>
          </w:tcPr>
          <w:p w14:paraId="28B35DA9" w14:textId="77777777" w:rsidR="00CD2CF6" w:rsidRPr="001036BC" w:rsidRDefault="00CD2CF6" w:rsidP="00150CAB">
            <w:pPr>
              <w:spacing w:line="360" w:lineRule="auto"/>
              <w:jc w:val="center"/>
              <w:rPr>
                <w:rFonts w:eastAsia="Calibri"/>
                <w:sz w:val="22"/>
                <w:szCs w:val="22"/>
              </w:rPr>
            </w:pPr>
            <w:r>
              <w:rPr>
                <w:rFonts w:eastAsia="Calibri"/>
                <w:sz w:val="22"/>
                <w:szCs w:val="22"/>
              </w:rPr>
              <w:lastRenderedPageBreak/>
              <w:t>2019</w:t>
            </w:r>
          </w:p>
        </w:tc>
        <w:tc>
          <w:tcPr>
            <w:tcW w:w="2713" w:type="dxa"/>
            <w:shd w:val="clear" w:color="auto" w:fill="auto"/>
          </w:tcPr>
          <w:p w14:paraId="041CF710" w14:textId="77777777" w:rsidR="00CD2CF6" w:rsidRPr="001036BC" w:rsidRDefault="00CD2CF6" w:rsidP="00150CAB">
            <w:pPr>
              <w:spacing w:line="360" w:lineRule="auto"/>
              <w:jc w:val="center"/>
              <w:rPr>
                <w:rFonts w:eastAsia="Calibri"/>
                <w:sz w:val="22"/>
                <w:szCs w:val="22"/>
              </w:rPr>
            </w:pPr>
            <w:r w:rsidRPr="001036BC">
              <w:rPr>
                <w:rFonts w:eastAsia="Calibri"/>
                <w:sz w:val="22"/>
                <w:szCs w:val="22"/>
              </w:rPr>
              <w:t>3,</w:t>
            </w:r>
            <w:r>
              <w:rPr>
                <w:rFonts w:eastAsia="Calibri"/>
                <w:sz w:val="22"/>
                <w:szCs w:val="22"/>
              </w:rPr>
              <w:t>155</w:t>
            </w:r>
          </w:p>
        </w:tc>
        <w:tc>
          <w:tcPr>
            <w:tcW w:w="2797" w:type="dxa"/>
            <w:shd w:val="clear" w:color="auto" w:fill="auto"/>
          </w:tcPr>
          <w:p w14:paraId="663ECC0B" w14:textId="77777777" w:rsidR="00CD2CF6" w:rsidRPr="001036BC" w:rsidRDefault="00CD2CF6" w:rsidP="00150CAB">
            <w:pPr>
              <w:spacing w:line="360" w:lineRule="auto"/>
              <w:jc w:val="center"/>
              <w:rPr>
                <w:rFonts w:eastAsia="Calibri"/>
                <w:sz w:val="22"/>
                <w:szCs w:val="22"/>
              </w:rPr>
            </w:pPr>
            <w:ins w:id="91" w:author="Poncy, William" w:date="2025-03-31T15:57:00Z">
              <w:r w:rsidRPr="001036BC">
                <w:rPr>
                  <w:rFonts w:eastAsia="Calibri"/>
                  <w:sz w:val="22"/>
                  <w:szCs w:val="22"/>
                </w:rPr>
                <w:t>5.8</w:t>
              </w:r>
            </w:ins>
            <w:r>
              <w:rPr>
                <w:rFonts w:eastAsia="Calibri"/>
                <w:sz w:val="22"/>
                <w:szCs w:val="22"/>
              </w:rPr>
              <w:t>5</w:t>
            </w:r>
          </w:p>
        </w:tc>
      </w:tr>
      <w:tr w:rsidR="00CD2CF6" w:rsidRPr="00A67663" w14:paraId="21CDD59F" w14:textId="77777777" w:rsidTr="00150CAB">
        <w:trPr>
          <w:trHeight w:val="260"/>
          <w:jc w:val="center"/>
        </w:trPr>
        <w:tc>
          <w:tcPr>
            <w:tcW w:w="805" w:type="dxa"/>
            <w:shd w:val="clear" w:color="auto" w:fill="auto"/>
          </w:tcPr>
          <w:p w14:paraId="72D85D00" w14:textId="77777777" w:rsidR="00CD2CF6" w:rsidRPr="001036BC" w:rsidRDefault="00CD2CF6" w:rsidP="00150CAB">
            <w:pPr>
              <w:spacing w:line="360" w:lineRule="auto"/>
              <w:jc w:val="center"/>
              <w:rPr>
                <w:rFonts w:eastAsia="Calibri"/>
                <w:sz w:val="22"/>
                <w:szCs w:val="22"/>
              </w:rPr>
            </w:pPr>
            <w:r>
              <w:rPr>
                <w:rFonts w:eastAsia="Calibri"/>
                <w:sz w:val="22"/>
                <w:szCs w:val="22"/>
              </w:rPr>
              <w:t>2020</w:t>
            </w:r>
          </w:p>
        </w:tc>
        <w:tc>
          <w:tcPr>
            <w:tcW w:w="2713" w:type="dxa"/>
            <w:shd w:val="clear" w:color="auto" w:fill="auto"/>
          </w:tcPr>
          <w:p w14:paraId="7174BABD" w14:textId="77777777" w:rsidR="00CD2CF6" w:rsidRPr="001036BC" w:rsidRDefault="00CD2CF6" w:rsidP="00150CAB">
            <w:pPr>
              <w:spacing w:line="360" w:lineRule="auto"/>
              <w:jc w:val="center"/>
              <w:rPr>
                <w:rFonts w:eastAsia="Calibri"/>
                <w:sz w:val="22"/>
                <w:szCs w:val="22"/>
              </w:rPr>
            </w:pPr>
            <w:r w:rsidRPr="001036BC">
              <w:rPr>
                <w:rFonts w:eastAsia="Calibri"/>
                <w:sz w:val="22"/>
                <w:szCs w:val="22"/>
              </w:rPr>
              <w:t>5,0</w:t>
            </w:r>
            <w:r>
              <w:rPr>
                <w:rFonts w:eastAsia="Calibri"/>
                <w:sz w:val="22"/>
                <w:szCs w:val="22"/>
              </w:rPr>
              <w:t>26</w:t>
            </w:r>
          </w:p>
        </w:tc>
        <w:tc>
          <w:tcPr>
            <w:tcW w:w="2797" w:type="dxa"/>
            <w:shd w:val="clear" w:color="auto" w:fill="auto"/>
          </w:tcPr>
          <w:p w14:paraId="262CDAAD" w14:textId="77777777" w:rsidR="00CD2CF6" w:rsidRPr="001036BC" w:rsidRDefault="00CD2CF6" w:rsidP="00150CAB">
            <w:pPr>
              <w:spacing w:line="360" w:lineRule="auto"/>
              <w:jc w:val="center"/>
              <w:rPr>
                <w:rFonts w:eastAsia="Calibri"/>
                <w:sz w:val="22"/>
                <w:szCs w:val="22"/>
              </w:rPr>
            </w:pPr>
            <w:ins w:id="92" w:author="Poncy, William" w:date="2025-03-31T15:57:00Z">
              <w:r w:rsidRPr="001036BC">
                <w:rPr>
                  <w:rFonts w:eastAsia="Calibri"/>
                  <w:sz w:val="22"/>
                  <w:szCs w:val="22"/>
                </w:rPr>
                <w:t>9.</w:t>
              </w:r>
            </w:ins>
            <w:r>
              <w:rPr>
                <w:rFonts w:eastAsia="Calibri"/>
                <w:sz w:val="22"/>
                <w:szCs w:val="22"/>
              </w:rPr>
              <w:t>32</w:t>
            </w:r>
          </w:p>
        </w:tc>
      </w:tr>
      <w:tr w:rsidR="00CD2CF6" w:rsidRPr="00A67663" w14:paraId="68844D90" w14:textId="77777777" w:rsidTr="00150CAB">
        <w:trPr>
          <w:trHeight w:val="350"/>
          <w:jc w:val="center"/>
        </w:trPr>
        <w:tc>
          <w:tcPr>
            <w:tcW w:w="805" w:type="dxa"/>
            <w:shd w:val="clear" w:color="auto" w:fill="auto"/>
          </w:tcPr>
          <w:p w14:paraId="70890622" w14:textId="77777777" w:rsidR="00CD2CF6" w:rsidRPr="001036BC" w:rsidRDefault="00CD2CF6" w:rsidP="00150CAB">
            <w:pPr>
              <w:spacing w:line="360" w:lineRule="auto"/>
              <w:jc w:val="center"/>
              <w:rPr>
                <w:rFonts w:eastAsia="Calibri"/>
                <w:sz w:val="22"/>
                <w:szCs w:val="22"/>
              </w:rPr>
            </w:pPr>
            <w:r>
              <w:rPr>
                <w:rFonts w:eastAsia="Calibri"/>
                <w:sz w:val="22"/>
                <w:szCs w:val="22"/>
              </w:rPr>
              <w:t>2021</w:t>
            </w:r>
          </w:p>
        </w:tc>
        <w:tc>
          <w:tcPr>
            <w:tcW w:w="2713" w:type="dxa"/>
            <w:shd w:val="clear" w:color="auto" w:fill="auto"/>
          </w:tcPr>
          <w:p w14:paraId="53BD2A3B" w14:textId="77777777" w:rsidR="00CD2CF6" w:rsidRPr="001036BC" w:rsidRDefault="00CD2CF6" w:rsidP="00150CAB">
            <w:pPr>
              <w:spacing w:line="360" w:lineRule="auto"/>
              <w:jc w:val="center"/>
              <w:rPr>
                <w:rFonts w:eastAsia="Calibri"/>
                <w:sz w:val="22"/>
                <w:szCs w:val="22"/>
              </w:rPr>
            </w:pPr>
            <w:r w:rsidRPr="001036BC">
              <w:rPr>
                <w:rFonts w:eastAsia="Calibri"/>
                <w:sz w:val="22"/>
                <w:szCs w:val="22"/>
              </w:rPr>
              <w:t>11,6</w:t>
            </w:r>
            <w:r>
              <w:rPr>
                <w:rFonts w:eastAsia="Calibri"/>
                <w:sz w:val="22"/>
                <w:szCs w:val="22"/>
              </w:rPr>
              <w:t>61</w:t>
            </w:r>
          </w:p>
        </w:tc>
        <w:tc>
          <w:tcPr>
            <w:tcW w:w="2797" w:type="dxa"/>
            <w:shd w:val="clear" w:color="auto" w:fill="auto"/>
          </w:tcPr>
          <w:p w14:paraId="1B09F838" w14:textId="77777777" w:rsidR="00CD2CF6" w:rsidRPr="001036BC" w:rsidRDefault="00CD2CF6" w:rsidP="00150CAB">
            <w:pPr>
              <w:spacing w:line="360" w:lineRule="auto"/>
              <w:jc w:val="center"/>
              <w:rPr>
                <w:rFonts w:eastAsia="Calibri"/>
                <w:sz w:val="22"/>
                <w:szCs w:val="22"/>
              </w:rPr>
            </w:pPr>
            <w:ins w:id="93" w:author="Poncy, William" w:date="2025-03-31T15:57:00Z">
              <w:r w:rsidRPr="001036BC">
                <w:rPr>
                  <w:rFonts w:eastAsia="Calibri"/>
                  <w:sz w:val="22"/>
                  <w:szCs w:val="22"/>
                </w:rPr>
                <w:t>21.</w:t>
              </w:r>
            </w:ins>
            <w:r>
              <w:rPr>
                <w:rFonts w:eastAsia="Calibri"/>
                <w:sz w:val="22"/>
                <w:szCs w:val="22"/>
              </w:rPr>
              <w:t>63</w:t>
            </w:r>
          </w:p>
        </w:tc>
      </w:tr>
      <w:tr w:rsidR="00CD2CF6" w:rsidRPr="00A67663" w14:paraId="7E2AD4A2" w14:textId="77777777" w:rsidTr="00150CAB">
        <w:trPr>
          <w:trHeight w:val="260"/>
          <w:jc w:val="center"/>
        </w:trPr>
        <w:tc>
          <w:tcPr>
            <w:tcW w:w="805" w:type="dxa"/>
            <w:shd w:val="clear" w:color="auto" w:fill="auto"/>
          </w:tcPr>
          <w:p w14:paraId="36A0899F" w14:textId="77777777" w:rsidR="00CD2CF6" w:rsidRPr="001036BC" w:rsidRDefault="00CD2CF6" w:rsidP="00150CAB">
            <w:pPr>
              <w:spacing w:line="360" w:lineRule="auto"/>
              <w:jc w:val="center"/>
              <w:rPr>
                <w:rFonts w:eastAsia="Calibri"/>
                <w:sz w:val="22"/>
                <w:szCs w:val="22"/>
              </w:rPr>
            </w:pPr>
            <w:r>
              <w:rPr>
                <w:rFonts w:eastAsia="Calibri"/>
                <w:sz w:val="22"/>
                <w:szCs w:val="22"/>
              </w:rPr>
              <w:t>2022</w:t>
            </w:r>
          </w:p>
        </w:tc>
        <w:tc>
          <w:tcPr>
            <w:tcW w:w="2713" w:type="dxa"/>
            <w:shd w:val="clear" w:color="auto" w:fill="auto"/>
          </w:tcPr>
          <w:p w14:paraId="47CC595A" w14:textId="77777777" w:rsidR="00CD2CF6" w:rsidRPr="001036BC" w:rsidRDefault="00CD2CF6" w:rsidP="00150CAB">
            <w:pPr>
              <w:spacing w:line="360" w:lineRule="auto"/>
              <w:jc w:val="center"/>
              <w:rPr>
                <w:rFonts w:eastAsia="Calibri"/>
                <w:sz w:val="22"/>
                <w:szCs w:val="22"/>
              </w:rPr>
            </w:pPr>
            <w:r w:rsidRPr="001036BC">
              <w:rPr>
                <w:rFonts w:eastAsia="Calibri"/>
                <w:sz w:val="22"/>
                <w:szCs w:val="22"/>
              </w:rPr>
              <w:t>14,</w:t>
            </w:r>
            <w:r>
              <w:rPr>
                <w:rFonts w:eastAsia="Calibri"/>
                <w:sz w:val="22"/>
                <w:szCs w:val="22"/>
              </w:rPr>
              <w:t>904</w:t>
            </w:r>
          </w:p>
        </w:tc>
        <w:tc>
          <w:tcPr>
            <w:tcW w:w="2797" w:type="dxa"/>
            <w:shd w:val="clear" w:color="auto" w:fill="auto"/>
          </w:tcPr>
          <w:p w14:paraId="058C9B34" w14:textId="77777777" w:rsidR="00CD2CF6" w:rsidRPr="001036BC" w:rsidRDefault="00CD2CF6" w:rsidP="00150CAB">
            <w:pPr>
              <w:spacing w:line="360" w:lineRule="auto"/>
              <w:jc w:val="center"/>
              <w:rPr>
                <w:rFonts w:eastAsia="Calibri"/>
                <w:sz w:val="22"/>
                <w:szCs w:val="22"/>
              </w:rPr>
            </w:pPr>
            <w:ins w:id="94" w:author="Poncy, William" w:date="2025-03-31T15:57:00Z">
              <w:r w:rsidRPr="001036BC">
                <w:rPr>
                  <w:rFonts w:eastAsia="Calibri"/>
                  <w:sz w:val="22"/>
                  <w:szCs w:val="22"/>
                </w:rPr>
                <w:t>27.</w:t>
              </w:r>
            </w:ins>
            <w:r>
              <w:rPr>
                <w:rFonts w:eastAsia="Calibri"/>
                <w:sz w:val="22"/>
                <w:szCs w:val="22"/>
              </w:rPr>
              <w:t>65</w:t>
            </w:r>
          </w:p>
        </w:tc>
      </w:tr>
      <w:tr w:rsidR="00CD2CF6" w:rsidRPr="00A67663" w14:paraId="75DECF1F" w14:textId="77777777" w:rsidTr="00150CAB">
        <w:trPr>
          <w:trHeight w:val="350"/>
          <w:jc w:val="center"/>
        </w:trPr>
        <w:tc>
          <w:tcPr>
            <w:tcW w:w="805" w:type="dxa"/>
            <w:shd w:val="clear" w:color="auto" w:fill="auto"/>
          </w:tcPr>
          <w:p w14:paraId="4C2C3446" w14:textId="77777777" w:rsidR="00CD2CF6" w:rsidRPr="001036BC" w:rsidRDefault="00CD2CF6" w:rsidP="00150CAB">
            <w:pPr>
              <w:spacing w:line="360" w:lineRule="auto"/>
              <w:jc w:val="center"/>
              <w:rPr>
                <w:rFonts w:eastAsia="Calibri"/>
                <w:sz w:val="22"/>
                <w:szCs w:val="22"/>
              </w:rPr>
            </w:pPr>
            <w:r>
              <w:rPr>
                <w:rFonts w:eastAsia="Calibri"/>
                <w:sz w:val="22"/>
                <w:szCs w:val="22"/>
              </w:rPr>
              <w:t>2023</w:t>
            </w:r>
          </w:p>
        </w:tc>
        <w:tc>
          <w:tcPr>
            <w:tcW w:w="2713" w:type="dxa"/>
            <w:shd w:val="clear" w:color="auto" w:fill="auto"/>
          </w:tcPr>
          <w:p w14:paraId="56DE5126" w14:textId="77777777" w:rsidR="00CD2CF6" w:rsidRPr="001036BC" w:rsidRDefault="00CD2CF6" w:rsidP="00150CAB">
            <w:pPr>
              <w:spacing w:line="360" w:lineRule="auto"/>
              <w:jc w:val="center"/>
              <w:rPr>
                <w:rFonts w:eastAsia="Calibri"/>
                <w:sz w:val="22"/>
                <w:szCs w:val="22"/>
              </w:rPr>
            </w:pPr>
            <w:r w:rsidRPr="001036BC">
              <w:rPr>
                <w:rFonts w:eastAsia="Calibri"/>
                <w:sz w:val="22"/>
                <w:szCs w:val="22"/>
              </w:rPr>
              <w:t>6,8</w:t>
            </w:r>
            <w:r>
              <w:rPr>
                <w:rFonts w:eastAsia="Calibri"/>
                <w:sz w:val="22"/>
                <w:szCs w:val="22"/>
              </w:rPr>
              <w:t>48</w:t>
            </w:r>
          </w:p>
        </w:tc>
        <w:tc>
          <w:tcPr>
            <w:tcW w:w="2797" w:type="dxa"/>
            <w:shd w:val="clear" w:color="auto" w:fill="auto"/>
          </w:tcPr>
          <w:p w14:paraId="29DBF1FA" w14:textId="77777777" w:rsidR="00CD2CF6" w:rsidRPr="001036BC" w:rsidRDefault="00CD2CF6" w:rsidP="00150CAB">
            <w:pPr>
              <w:spacing w:line="360" w:lineRule="auto"/>
              <w:jc w:val="center"/>
              <w:rPr>
                <w:rFonts w:eastAsia="Calibri"/>
                <w:sz w:val="22"/>
                <w:szCs w:val="22"/>
              </w:rPr>
            </w:pPr>
            <w:ins w:id="95" w:author="Poncy, William" w:date="2025-03-31T15:57:00Z">
              <w:r w:rsidRPr="001036BC">
                <w:rPr>
                  <w:rFonts w:eastAsia="Calibri"/>
                  <w:sz w:val="22"/>
                  <w:szCs w:val="22"/>
                </w:rPr>
                <w:t>12.</w:t>
              </w:r>
            </w:ins>
            <w:r>
              <w:rPr>
                <w:rFonts w:eastAsia="Calibri"/>
                <w:sz w:val="22"/>
                <w:szCs w:val="22"/>
              </w:rPr>
              <w:t>70</w:t>
            </w:r>
          </w:p>
        </w:tc>
      </w:tr>
      <w:tr w:rsidR="00CD2CF6" w:rsidRPr="00A67663" w14:paraId="6235EEF4" w14:textId="77777777" w:rsidTr="00150CAB">
        <w:trPr>
          <w:trHeight w:val="359"/>
          <w:jc w:val="center"/>
        </w:trPr>
        <w:tc>
          <w:tcPr>
            <w:tcW w:w="805" w:type="dxa"/>
            <w:shd w:val="clear" w:color="auto" w:fill="auto"/>
          </w:tcPr>
          <w:p w14:paraId="7FBCC727" w14:textId="77777777" w:rsidR="00CD2CF6" w:rsidRPr="001036BC" w:rsidRDefault="00CD2CF6" w:rsidP="00150CAB">
            <w:pPr>
              <w:spacing w:line="360" w:lineRule="auto"/>
              <w:jc w:val="center"/>
              <w:rPr>
                <w:rFonts w:eastAsia="Calibri"/>
                <w:sz w:val="22"/>
                <w:szCs w:val="22"/>
              </w:rPr>
            </w:pPr>
            <w:r>
              <w:rPr>
                <w:rFonts w:eastAsia="Calibri"/>
                <w:sz w:val="22"/>
                <w:szCs w:val="22"/>
              </w:rPr>
              <w:t>2024</w:t>
            </w:r>
          </w:p>
        </w:tc>
        <w:tc>
          <w:tcPr>
            <w:tcW w:w="2713" w:type="dxa"/>
            <w:shd w:val="clear" w:color="auto" w:fill="auto"/>
          </w:tcPr>
          <w:p w14:paraId="08311CC8" w14:textId="77777777" w:rsidR="00CD2CF6" w:rsidRPr="001036BC" w:rsidRDefault="00CD2CF6" w:rsidP="00150CAB">
            <w:pPr>
              <w:spacing w:line="360" w:lineRule="auto"/>
              <w:jc w:val="center"/>
              <w:rPr>
                <w:rFonts w:eastAsia="Calibri"/>
                <w:sz w:val="22"/>
                <w:szCs w:val="22"/>
              </w:rPr>
            </w:pPr>
            <w:r w:rsidRPr="001036BC">
              <w:rPr>
                <w:rFonts w:eastAsia="Calibri"/>
                <w:sz w:val="22"/>
                <w:szCs w:val="22"/>
              </w:rPr>
              <w:t>12,</w:t>
            </w:r>
            <w:r>
              <w:rPr>
                <w:rFonts w:eastAsia="Calibri"/>
                <w:sz w:val="22"/>
                <w:szCs w:val="22"/>
              </w:rPr>
              <w:t>311</w:t>
            </w:r>
          </w:p>
        </w:tc>
        <w:tc>
          <w:tcPr>
            <w:tcW w:w="2797" w:type="dxa"/>
            <w:shd w:val="clear" w:color="auto" w:fill="auto"/>
          </w:tcPr>
          <w:p w14:paraId="5F29D0A3" w14:textId="77777777" w:rsidR="00CD2CF6" w:rsidRPr="001036BC" w:rsidRDefault="00CD2CF6" w:rsidP="00150CAB">
            <w:pPr>
              <w:spacing w:line="360" w:lineRule="auto"/>
              <w:jc w:val="center"/>
              <w:rPr>
                <w:rFonts w:eastAsia="Calibri"/>
                <w:sz w:val="22"/>
                <w:szCs w:val="22"/>
              </w:rPr>
            </w:pPr>
            <w:ins w:id="96" w:author="Poncy, William" w:date="2025-03-31T15:57:00Z">
              <w:r w:rsidRPr="001036BC">
                <w:rPr>
                  <w:rFonts w:eastAsia="Calibri"/>
                  <w:sz w:val="22"/>
                  <w:szCs w:val="22"/>
                </w:rPr>
                <w:t>22.</w:t>
              </w:r>
            </w:ins>
            <w:r>
              <w:rPr>
                <w:rFonts w:eastAsia="Calibri"/>
                <w:sz w:val="22"/>
                <w:szCs w:val="22"/>
              </w:rPr>
              <w:t>84</w:t>
            </w:r>
          </w:p>
        </w:tc>
      </w:tr>
    </w:tbl>
    <w:p w14:paraId="4A1CFC81" w14:textId="77777777" w:rsidR="00CD2CF6" w:rsidRDefault="00CD2CF6" w:rsidP="00CD2CF6">
      <w:pPr>
        <w:keepNext/>
        <w:spacing w:line="360" w:lineRule="auto"/>
        <w:ind w:firstLine="720"/>
      </w:pPr>
    </w:p>
    <w:p w14:paraId="550FAFFD" w14:textId="77777777" w:rsidR="00CD2CF6" w:rsidRDefault="00CD2CF6" w:rsidP="00CD2CF6">
      <w:pPr>
        <w:keepNext/>
        <w:spacing w:line="360" w:lineRule="auto"/>
        <w:ind w:firstLine="720"/>
      </w:pPr>
      <w:r w:rsidRPr="00A67663">
        <w:t xml:space="preserve">The spatial distribution of </w:t>
      </w:r>
      <w:r>
        <w:t xml:space="preserve">each group’s </w:t>
      </w:r>
      <w:r w:rsidRPr="00A67663">
        <w:t xml:space="preserve">ATL08 segments </w:t>
      </w:r>
      <w:r>
        <w:t xml:space="preserve">shown in Figure 13 </w:t>
      </w:r>
      <w:r w:rsidRPr="00A67663">
        <w:t xml:space="preserve">provides additional context </w:t>
      </w:r>
      <w:r>
        <w:t xml:space="preserve">for the sample equivalence tests. </w:t>
      </w:r>
      <w:r w:rsidRPr="00A67663">
        <w:t>Ideally, each year’s segments should cover a similar vertical and horizontal gradient</w:t>
      </w:r>
      <w:r>
        <w:t xml:space="preserve"> across the study area. Coverage by group A is the lowest, as to be expected from the sample size, with notable absence in the Western regions of the study area. It is possible these areas contain forest conditions that are key for a representative sample.</w:t>
      </w:r>
    </w:p>
    <w:p w14:paraId="55DF4F8E" w14:textId="77777777" w:rsidR="00CD2CF6" w:rsidRDefault="00CD2CF6" w:rsidP="00CD2CF6">
      <w:pPr>
        <w:keepNext/>
        <w:spacing w:line="360" w:lineRule="auto"/>
        <w:jc w:val="center"/>
      </w:pPr>
      <w:r>
        <w:rPr>
          <w:noProof/>
        </w:rPr>
        <w:drawing>
          <wp:inline distT="0" distB="0" distL="0" distR="0" wp14:anchorId="7262C25E" wp14:editId="51C789E8">
            <wp:extent cx="5486400" cy="1001395"/>
            <wp:effectExtent l="0" t="0" r="0" b="0"/>
            <wp:docPr id="1261638867" name="Picture 7"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38867" name="Picture 7" descr="A purple and yellow lights&#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05143" cy="1004816"/>
                    </a:xfrm>
                    <a:prstGeom prst="rect">
                      <a:avLst/>
                    </a:prstGeom>
                    <a:noFill/>
                    <a:ln>
                      <a:noFill/>
                    </a:ln>
                  </pic:spPr>
                </pic:pic>
              </a:graphicData>
            </a:graphic>
          </wp:inline>
        </w:drawing>
      </w:r>
    </w:p>
    <w:p w14:paraId="72FBE1D6" w14:textId="77777777" w:rsidR="00CD2CF6" w:rsidRPr="008F71F3" w:rsidRDefault="00CD2CF6" w:rsidP="00CD2CF6">
      <w:pPr>
        <w:pStyle w:val="Caption"/>
        <w:spacing w:line="360" w:lineRule="auto"/>
        <w:rPr>
          <w:b w:val="0"/>
          <w:bCs w:val="0"/>
          <w:i/>
          <w:iCs/>
          <w:color w:val="000000"/>
          <w:sz w:val="22"/>
          <w:szCs w:val="22"/>
        </w:rPr>
      </w:pPr>
      <w:r w:rsidRPr="00911389">
        <w:rPr>
          <w:b w:val="0"/>
          <w:bCs w:val="0"/>
          <w:i/>
          <w:iCs/>
          <w:sz w:val="22"/>
          <w:szCs w:val="22"/>
        </w:rPr>
        <w:t xml:space="preserve">Figure </w:t>
      </w:r>
      <w:r w:rsidRPr="00911389">
        <w:rPr>
          <w:b w:val="0"/>
          <w:bCs w:val="0"/>
          <w:i/>
          <w:iCs/>
          <w:sz w:val="22"/>
          <w:szCs w:val="22"/>
        </w:rPr>
        <w:fldChar w:fldCharType="begin"/>
      </w:r>
      <w:r w:rsidRPr="00911389">
        <w:rPr>
          <w:b w:val="0"/>
          <w:bCs w:val="0"/>
          <w:i/>
          <w:iCs/>
          <w:sz w:val="22"/>
          <w:szCs w:val="22"/>
        </w:rPr>
        <w:instrText xml:space="preserve"> SEQ Figure \* ARABIC </w:instrText>
      </w:r>
      <w:r w:rsidRPr="00911389">
        <w:rPr>
          <w:b w:val="0"/>
          <w:bCs w:val="0"/>
          <w:i/>
          <w:iCs/>
          <w:sz w:val="22"/>
          <w:szCs w:val="22"/>
        </w:rPr>
        <w:fldChar w:fldCharType="separate"/>
      </w:r>
      <w:r>
        <w:rPr>
          <w:b w:val="0"/>
          <w:bCs w:val="0"/>
          <w:i/>
          <w:iCs/>
          <w:noProof/>
          <w:sz w:val="22"/>
          <w:szCs w:val="22"/>
        </w:rPr>
        <w:t>17</w:t>
      </w:r>
      <w:r w:rsidRPr="00911389">
        <w:rPr>
          <w:b w:val="0"/>
          <w:bCs w:val="0"/>
          <w:i/>
          <w:iCs/>
          <w:sz w:val="22"/>
          <w:szCs w:val="22"/>
        </w:rPr>
        <w:fldChar w:fldCharType="end"/>
      </w:r>
      <w:r>
        <w:rPr>
          <w:b w:val="0"/>
          <w:bCs w:val="0"/>
          <w:i/>
          <w:iCs/>
          <w:sz w:val="22"/>
          <w:szCs w:val="22"/>
        </w:rPr>
        <w:t xml:space="preserve">: </w:t>
      </w:r>
      <w:r w:rsidRPr="00A67663">
        <w:rPr>
          <w:b w:val="0"/>
          <w:bCs w:val="0"/>
          <w:i/>
          <w:iCs/>
          <w:color w:val="000000"/>
          <w:sz w:val="22"/>
          <w:szCs w:val="22"/>
        </w:rPr>
        <w:t xml:space="preserve">Separate plots showing each spatial distribution of </w:t>
      </w:r>
      <w:r>
        <w:rPr>
          <w:b w:val="0"/>
          <w:bCs w:val="0"/>
          <w:i/>
          <w:iCs/>
          <w:color w:val="000000"/>
          <w:sz w:val="22"/>
          <w:szCs w:val="22"/>
        </w:rPr>
        <w:t xml:space="preserve">each group’s </w:t>
      </w:r>
      <w:r w:rsidRPr="00A67663">
        <w:rPr>
          <w:b w:val="0"/>
          <w:bCs w:val="0"/>
          <w:i/>
          <w:iCs/>
          <w:color w:val="000000"/>
          <w:sz w:val="22"/>
          <w:szCs w:val="22"/>
        </w:rPr>
        <w:t>ATL08 segments throughout the study area</w:t>
      </w:r>
      <w:r>
        <w:rPr>
          <w:b w:val="0"/>
          <w:bCs w:val="0"/>
          <w:i/>
          <w:iCs/>
          <w:color w:val="000000"/>
          <w:sz w:val="22"/>
          <w:szCs w:val="22"/>
        </w:rPr>
        <w:t xml:space="preserve">, unique </w:t>
      </w:r>
      <w:r w:rsidRPr="00A67663">
        <w:rPr>
          <w:b w:val="0"/>
          <w:bCs w:val="0"/>
          <w:i/>
          <w:iCs/>
          <w:color w:val="000000"/>
          <w:sz w:val="22"/>
          <w:szCs w:val="22"/>
        </w:rPr>
        <w:t>colors chosen for each year of segments.</w:t>
      </w:r>
    </w:p>
    <w:p w14:paraId="4413B41F" w14:textId="77777777" w:rsidR="00CD2CF6" w:rsidRPr="00A67663" w:rsidRDefault="00CD2CF6" w:rsidP="00CD2CF6">
      <w:pPr>
        <w:spacing w:line="360" w:lineRule="auto"/>
        <w:ind w:firstLine="720"/>
      </w:pPr>
      <w:r>
        <w:t xml:space="preserve">Pursuing this idea further, the Environmental Protection Agency, in collaboration with other federal, state, and international resource management agencies, have divided the United States into regions of similar ecosystems, or </w:t>
      </w:r>
      <w:r w:rsidRPr="00316E61">
        <w:rPr>
          <w:i/>
          <w:iCs/>
        </w:rPr>
        <w:t>Ecoregions</w:t>
      </w:r>
      <w:r>
        <w:t>. Broadly speaking, Ecoregions are measurement units of reasonably consistent geology, vegetation, climate, wildlife, etc.</w:t>
      </w:r>
      <w:r w:rsidRPr="009F7034">
        <w:t xml:space="preserve"> </w:t>
      </w:r>
      <w:r>
        <w:t xml:space="preserve">These Ecoregions are available at multiple scales of granularity, from the </w:t>
      </w:r>
      <w:r w:rsidRPr="00A67663">
        <w:t>generalized Level I Ecoregions to the</w:t>
      </w:r>
      <w:r>
        <w:t xml:space="preserve"> detailed</w:t>
      </w:r>
      <w:r w:rsidRPr="00A67663">
        <w:t xml:space="preserve"> Level 4 Ecoregions. Figure 14 shows the breakdown of each year’s ATL08 segments into the Level 2 Ecoregions found within our study area. </w:t>
      </w:r>
    </w:p>
    <w:p w14:paraId="42F1D9F6" w14:textId="77777777" w:rsidR="00CD2CF6" w:rsidRDefault="00CD2CF6" w:rsidP="00CD2CF6">
      <w:pPr>
        <w:keepNext/>
        <w:spacing w:line="360" w:lineRule="auto"/>
        <w:jc w:val="center"/>
      </w:pPr>
      <w:r>
        <w:rPr>
          <w:noProof/>
        </w:rPr>
        <w:lastRenderedPageBreak/>
        <w:drawing>
          <wp:inline distT="0" distB="0" distL="0" distR="0" wp14:anchorId="6F026990" wp14:editId="4A98A2D0">
            <wp:extent cx="5486400" cy="3429000"/>
            <wp:effectExtent l="0" t="0" r="0" b="0"/>
            <wp:docPr id="724416092" name="Picture 8" descr="A graph of a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16092" name="Picture 8" descr="A graph of a number of individuals&#10;&#10;AI-generated content may be incorrect."/>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53437DE5" w14:textId="77777777" w:rsidR="00CD2CF6" w:rsidRPr="00C56546" w:rsidRDefault="00CD2CF6" w:rsidP="00CD2CF6">
      <w:pPr>
        <w:pStyle w:val="Caption"/>
        <w:spacing w:line="360" w:lineRule="auto"/>
        <w:rPr>
          <w:b w:val="0"/>
          <w:bCs w:val="0"/>
          <w:i/>
          <w:iCs/>
          <w:sz w:val="22"/>
          <w:szCs w:val="22"/>
        </w:rPr>
      </w:pPr>
      <w:r w:rsidRPr="00C56546">
        <w:rPr>
          <w:b w:val="0"/>
          <w:bCs w:val="0"/>
          <w:i/>
          <w:iCs/>
          <w:sz w:val="22"/>
          <w:szCs w:val="22"/>
        </w:rPr>
        <w:t xml:space="preserve">Figure </w:t>
      </w:r>
      <w:r w:rsidRPr="00C56546">
        <w:rPr>
          <w:b w:val="0"/>
          <w:bCs w:val="0"/>
          <w:i/>
          <w:iCs/>
          <w:sz w:val="22"/>
          <w:szCs w:val="22"/>
        </w:rPr>
        <w:fldChar w:fldCharType="begin"/>
      </w:r>
      <w:r w:rsidRPr="00C56546">
        <w:rPr>
          <w:b w:val="0"/>
          <w:bCs w:val="0"/>
          <w:i/>
          <w:iCs/>
          <w:sz w:val="22"/>
          <w:szCs w:val="22"/>
        </w:rPr>
        <w:instrText xml:space="preserve"> SEQ Figure \* ARABIC </w:instrText>
      </w:r>
      <w:r w:rsidRPr="00C56546">
        <w:rPr>
          <w:b w:val="0"/>
          <w:bCs w:val="0"/>
          <w:i/>
          <w:iCs/>
          <w:sz w:val="22"/>
          <w:szCs w:val="22"/>
        </w:rPr>
        <w:fldChar w:fldCharType="separate"/>
      </w:r>
      <w:r>
        <w:rPr>
          <w:b w:val="0"/>
          <w:bCs w:val="0"/>
          <w:i/>
          <w:iCs/>
          <w:noProof/>
          <w:sz w:val="22"/>
          <w:szCs w:val="22"/>
        </w:rPr>
        <w:t>18</w:t>
      </w:r>
      <w:r w:rsidRPr="00C56546">
        <w:rPr>
          <w:b w:val="0"/>
          <w:bCs w:val="0"/>
          <w:i/>
          <w:iCs/>
          <w:sz w:val="22"/>
          <w:szCs w:val="22"/>
        </w:rPr>
        <w:fldChar w:fldCharType="end"/>
      </w:r>
      <w:r>
        <w:rPr>
          <w:b w:val="0"/>
          <w:bCs w:val="0"/>
          <w:i/>
          <w:iCs/>
          <w:sz w:val="22"/>
          <w:szCs w:val="22"/>
        </w:rPr>
        <w:t xml:space="preserve">: </w:t>
      </w:r>
      <w:r w:rsidRPr="00C56546">
        <w:rPr>
          <w:b w:val="0"/>
          <w:bCs w:val="0"/>
          <w:i/>
          <w:iCs/>
          <w:sz w:val="22"/>
          <w:szCs w:val="22"/>
        </w:rPr>
        <w:t>Stacked bar plot showing proportion of ATL08 segments in each EPA Level 2 Ecoregions per year of data. Percent values are relative to each year’s total sample size</w:t>
      </w:r>
    </w:p>
    <w:p w14:paraId="5F4197A0" w14:textId="77777777" w:rsidR="00CD2CF6" w:rsidRPr="00A67663" w:rsidRDefault="00CD2CF6" w:rsidP="00CD2CF6">
      <w:pPr>
        <w:spacing w:line="360" w:lineRule="auto"/>
        <w:ind w:firstLine="720"/>
        <w:rPr>
          <w:color w:val="000000"/>
        </w:rPr>
      </w:pPr>
      <w:r>
        <w:rPr>
          <w:color w:val="000000"/>
        </w:rPr>
        <w:t xml:space="preserve">The sample equivalence tests </w:t>
      </w:r>
      <w:r w:rsidRPr="00A67663">
        <w:rPr>
          <w:color w:val="000000"/>
        </w:rPr>
        <w:t xml:space="preserve">identify the group </w:t>
      </w:r>
      <w:r>
        <w:rPr>
          <w:color w:val="000000"/>
        </w:rPr>
        <w:t xml:space="preserve">A canopy heights </w:t>
      </w:r>
      <w:r w:rsidRPr="00A67663">
        <w:rPr>
          <w:color w:val="000000"/>
        </w:rPr>
        <w:t>as most different from the others</w:t>
      </w:r>
      <w:r>
        <w:rPr>
          <w:color w:val="000000"/>
        </w:rPr>
        <w:t xml:space="preserve">. </w:t>
      </w:r>
      <w:r w:rsidRPr="00A67663">
        <w:rPr>
          <w:color w:val="000000"/>
        </w:rPr>
        <w:t>As shown in Figure 1</w:t>
      </w:r>
      <w:r>
        <w:rPr>
          <w:color w:val="000000"/>
        </w:rPr>
        <w:t>7</w:t>
      </w:r>
      <w:r w:rsidRPr="00A67663">
        <w:rPr>
          <w:color w:val="000000"/>
        </w:rPr>
        <w:t xml:space="preserve">, the group </w:t>
      </w:r>
      <w:r>
        <w:rPr>
          <w:color w:val="000000"/>
        </w:rPr>
        <w:t xml:space="preserve">A </w:t>
      </w:r>
      <w:r w:rsidRPr="00A67663">
        <w:rPr>
          <w:color w:val="000000"/>
        </w:rPr>
        <w:t xml:space="preserve">has the distribution </w:t>
      </w:r>
      <w:r>
        <w:rPr>
          <w:color w:val="000000"/>
        </w:rPr>
        <w:t xml:space="preserve">which is </w:t>
      </w:r>
      <w:r w:rsidRPr="00A67663">
        <w:rPr>
          <w:color w:val="000000"/>
        </w:rPr>
        <w:t>most</w:t>
      </w:r>
      <w:r>
        <w:rPr>
          <w:color w:val="000000"/>
        </w:rPr>
        <w:t xml:space="preserve"> heavily </w:t>
      </w:r>
      <w:r w:rsidRPr="00A67663">
        <w:rPr>
          <w:color w:val="000000"/>
        </w:rPr>
        <w:t xml:space="preserve">skewed from a 50:50 split between Level 2 Ecoregions, and the lowest proportion of data collected in the Southern USA Plains. This highlights the importance of ecological continuity, implying that a more even distribution between Level 2 Ecoregions could’ve yielded </w:t>
      </w:r>
      <w:r>
        <w:rPr>
          <w:color w:val="000000"/>
        </w:rPr>
        <w:t xml:space="preserve">equivalence </w:t>
      </w:r>
      <w:r w:rsidRPr="00A67663">
        <w:rPr>
          <w:color w:val="000000"/>
        </w:rPr>
        <w:t xml:space="preserve">between </w:t>
      </w:r>
      <w:r>
        <w:rPr>
          <w:color w:val="000000"/>
        </w:rPr>
        <w:t>A</w:t>
      </w:r>
      <w:r w:rsidRPr="00A67663">
        <w:rPr>
          <w:color w:val="000000"/>
        </w:rPr>
        <w:t xml:space="preserve"> and the other groups</w:t>
      </w:r>
      <w:r>
        <w:rPr>
          <w:color w:val="000000"/>
        </w:rPr>
        <w:t xml:space="preserve"> at a tighter margin</w:t>
      </w:r>
      <w:r w:rsidRPr="00A67663">
        <w:rPr>
          <w:color w:val="000000"/>
        </w:rPr>
        <w:t xml:space="preserve">. When considering spatial scales best suited for forest monitoring with ATL08 data, this presents EPA ecoregions as a possible recommendation.  </w:t>
      </w:r>
    </w:p>
    <w:p w14:paraId="21FE05C2" w14:textId="77777777" w:rsidR="00CD2CF6" w:rsidRDefault="00CD2CF6" w:rsidP="00FF639F">
      <w:pPr>
        <w:spacing w:line="360" w:lineRule="auto"/>
        <w:ind w:firstLine="360"/>
      </w:pPr>
    </w:p>
    <w:p w14:paraId="2FC9D15F" w14:textId="77777777" w:rsidR="00555B0B" w:rsidRDefault="005D4CDD" w:rsidP="00FF639F">
      <w:pPr>
        <w:spacing w:line="360" w:lineRule="auto"/>
        <w:ind w:firstLine="36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enough to be considered</w:t>
      </w:r>
      <w:r w:rsidR="001B2C49">
        <w:t xml:space="preserve"> the same in practice</w:t>
      </w:r>
      <w:r w:rsidR="009A4476">
        <w:t>. I</w:t>
      </w:r>
      <w:r w:rsidR="004A1C8A">
        <w:t xml:space="preserve">n </w:t>
      </w:r>
      <w:r w:rsidR="001B2C49">
        <w:t xml:space="preserve">this research, this margin is the maximum </w:t>
      </w:r>
      <w:r w:rsidR="004A1C8A">
        <w:t>difference</w:t>
      </w:r>
      <w:r w:rsidR="004A1C8A" w:rsidRPr="000A752E">
        <w:t xml:space="preserve"> </w:t>
      </w:r>
      <w:r w:rsidR="001B2C49">
        <w:t xml:space="preserve">in </w:t>
      </w:r>
      <w:r w:rsidR="004A1C8A">
        <w:t>canopy height</w:t>
      </w:r>
      <w:r w:rsidR="009A4476">
        <w:t xml:space="preserve"> </w:t>
      </w:r>
      <w:r w:rsidR="001B2C49">
        <w:t>(in meters) across ICESat-2 track locations we would tolerate when exchanging space for time</w:t>
      </w:r>
      <w:r w:rsidR="004A1C8A">
        <w:t xml:space="preserve">. </w:t>
      </w:r>
      <w:r w:rsidR="009A4476">
        <w:t xml:space="preserve">Since canopy height is emergent from multiple ecological factors and </w:t>
      </w:r>
      <w:r w:rsidR="001B2C49">
        <w:t xml:space="preserve">canopy height </w:t>
      </w:r>
      <w:r w:rsidR="009A4476">
        <w:t xml:space="preserve">observations are limited by the precision of the measurement </w:t>
      </w:r>
      <w:r w:rsidR="009A4476">
        <w:lastRenderedPageBreak/>
        <w:t>instrument, we found it appropriate to test equivalence across a range of equivalence bound values.</w:t>
      </w:r>
      <w:r w:rsidR="00352D02">
        <w:t xml:space="preserve"> </w:t>
      </w:r>
    </w:p>
    <w:p w14:paraId="37C7DB1E" w14:textId="68ADC483" w:rsidR="001A06FE" w:rsidRDefault="00352D02" w:rsidP="00FF639F">
      <w:pPr>
        <w:spacing w:line="360" w:lineRule="auto"/>
        <w:ind w:firstLine="360"/>
      </w:pPr>
      <w:r>
        <w:t>Other s</w:t>
      </w:r>
      <w:r w:rsidR="001A06FE">
        <w:t xml:space="preserve">tudies have used a flexible percentage-based approach for paired measurements,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w:t>
      </w:r>
      <w:r w:rsidR="00D7446C">
        <w:t xml:space="preserve">for equivalence testing </w:t>
      </w:r>
      <w:r w:rsidR="001A06FE">
        <w:t xml:space="preserve">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sources of error in ATL08 data present similar inconsistencies, despite our attempts to control it in this study.</w:t>
      </w:r>
    </w:p>
    <w:p w14:paraId="0369BC9D" w14:textId="3095251F" w:rsidR="006C6A73" w:rsidRDefault="006C6A73" w:rsidP="00FF639F">
      <w:pPr>
        <w:spacing w:line="360" w:lineRule="auto"/>
        <w:ind w:firstLine="360"/>
      </w:pPr>
      <w:r>
        <w:t xml:space="preserve">Ultimately, trends emergent from analyses of multitemporal ATL08 data always be </w:t>
      </w:r>
      <w:r w:rsidR="00945A02">
        <w:t>influence</w:t>
      </w:r>
      <w:r w:rsidR="0003019A">
        <w:t>d</w:t>
      </w:r>
      <w:r>
        <w:t xml:space="preserve"> by </w:t>
      </w:r>
      <w:r w:rsidRPr="006C6A73">
        <w:rPr>
          <w:i/>
          <w:iCs/>
        </w:rPr>
        <w:t>some</w:t>
      </w:r>
      <w:r>
        <w:t xml:space="preserve"> spatial differences in forest height, purely due to the nature of ICESat-2’s sampling pattern. In </w:t>
      </w:r>
      <w:r w:rsidR="00945A02">
        <w:t>absence</w:t>
      </w:r>
      <w:r>
        <w:t xml:space="preserve"> of a widely accepted standard, researchers may derive their own definition of canopy height equivalence </w:t>
      </w:r>
      <w:r w:rsidR="00945A02">
        <w:t xml:space="preserve">to properly balance the duration over which they’re assessing change, the </w:t>
      </w:r>
      <w:r w:rsidR="005D4CDD">
        <w:t>amount and spatial coverage of ATL08 data available,</w:t>
      </w:r>
      <w:r w:rsidR="00945A02">
        <w:t xml:space="preserve"> and </w:t>
      </w:r>
      <w:r w:rsidR="005D4CDD">
        <w:t xml:space="preserve">the noise of </w:t>
      </w:r>
      <w:r w:rsidR="00945A02">
        <w:t>ATL08 canopy height estimates</w:t>
      </w:r>
      <w:r w:rsidR="005D4CDD">
        <w:t xml:space="preserve"> within their study area</w:t>
      </w:r>
      <w:r w:rsidR="00945A02">
        <w:t>.</w:t>
      </w:r>
      <w:r w:rsidR="005D4CDD">
        <w:t xml:space="preserve"> </w:t>
      </w:r>
    </w:p>
    <w:p w14:paraId="5E46ACDF" w14:textId="657603C6" w:rsidR="003E08E0" w:rsidRDefault="003E08E0" w:rsidP="00FF639F">
      <w:pPr>
        <w:spacing w:line="360" w:lineRule="auto"/>
        <w:ind w:firstLine="360"/>
      </w:pPr>
      <w:r>
        <w:t>In revisiting our initial research questions, we find that ATL08 data can detect both net and incremental change in canopy height</w:t>
      </w:r>
      <w:r w:rsidR="006430EE">
        <w:t xml:space="preserve"> even within a period of only 5 years</w:t>
      </w:r>
      <w:r>
        <w:t>.</w:t>
      </w:r>
      <w:r w:rsidR="006430EE">
        <w:t xml:space="preserve"> However, no clear pattern emerged when stratifying by forest cover type and disturbance history, as these factors are likely convolved within each other.  </w:t>
      </w:r>
    </w:p>
    <w:p w14:paraId="5A73C0A7" w14:textId="77777777" w:rsidR="00DE60C7" w:rsidRDefault="00DE60C7" w:rsidP="00FF639F">
      <w:pPr>
        <w:numPr>
          <w:ilvl w:val="0"/>
          <w:numId w:val="9"/>
        </w:numPr>
        <w:spacing w:line="360" w:lineRule="auto"/>
        <w:rPr>
          <w:b/>
          <w:bCs/>
        </w:rPr>
      </w:pPr>
      <w:bookmarkStart w:id="97" w:name="_Toc195197924"/>
      <w:bookmarkStart w:id="98" w:name="_Toc195198131"/>
      <w:bookmarkStart w:id="99" w:name="_Toc195460517"/>
      <w:r w:rsidRPr="00FA3903">
        <w:rPr>
          <w:b/>
          <w:bCs/>
        </w:rPr>
        <w:t>Conclusion</w:t>
      </w:r>
      <w:bookmarkEnd w:id="97"/>
      <w:bookmarkEnd w:id="98"/>
      <w:bookmarkEnd w:id="99"/>
    </w:p>
    <w:p w14:paraId="25B2A168" w14:textId="654E421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When considering environmental scales best suited for ICESat-2 analyses, one must choose a spatial scale that will maximize data availability, while maintaining environmental continuity for optimal canopy height estimation by the </w:t>
      </w:r>
      <w:r>
        <w:lastRenderedPageBreak/>
        <w:t xml:space="preserve">ATL08 algorithm. In consideration of spatial biases </w:t>
      </w:r>
      <w:r w:rsidR="00166986">
        <w:t xml:space="preserve">in canopy height </w:t>
      </w:r>
      <w:r>
        <w:t xml:space="preserve">presented in the discussion, future research could stratify ATL08 data by EPA Ecoregions to explore canopy height changes. </w:t>
      </w:r>
    </w:p>
    <w:p w14:paraId="50E6EB59" w14:textId="13F585DF" w:rsidR="00011870" w:rsidRDefault="00166986" w:rsidP="00FF639F">
      <w:pPr>
        <w:spacing w:line="360" w:lineRule="auto"/>
        <w:ind w:firstLine="360"/>
      </w:pPr>
      <w:r>
        <w:t xml:space="preserve">Based on the results of </w:t>
      </w:r>
      <w:r w:rsidR="008638FC">
        <w:t>Phase</w:t>
      </w:r>
      <w:r w:rsidR="00011870">
        <w:t xml:space="preserve"> 4, an argument could be made that ICESat-2 holds the potential to track changes in forest height 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Additionally, land change patterns over a given area will hold strong influence on the </w:t>
      </w:r>
      <w:r w:rsidR="00011870" w:rsidRPr="00011870">
        <w:rPr>
          <w:color w:val="000000"/>
        </w:rPr>
        <w:t>ATL08 algorithm’s</w:t>
      </w:r>
      <w:r w:rsidR="00011870">
        <w:t xml:space="preserve"> ability to interpolate the ground surface, possibly obscuring valid canopy height change. </w:t>
      </w:r>
    </w:p>
    <w:p w14:paraId="4092B630" w14:textId="7E9D3E1B" w:rsidR="00166986" w:rsidRDefault="00011870" w:rsidP="00FF639F">
      <w:pPr>
        <w:spacing w:line="360" w:lineRule="auto"/>
        <w:ind w:firstLine="360"/>
      </w:pPr>
      <w:r>
        <w:t xml:space="preserve">This study applied several quality filters to </w:t>
      </w:r>
      <w:r w:rsidRPr="00011870">
        <w:rPr>
          <w:color w:val="000000"/>
        </w:rPr>
        <w:t xml:space="preserve">ATL08 </w:t>
      </w:r>
      <w:r>
        <w:t xml:space="preserve">data that were non-trivial in their reduction of the sample size, controlling for beam strength, time of collection, and seasonality to select the best subset of ATL08 data. While strong beam, nighttime data collected in leaf off conditions have historically provided the highest accuracy in static canopy height estimation, future studies should maintain all ATL08 segments within a study area to test the emergence of temporal trends </w:t>
      </w:r>
      <w:r w:rsidRPr="00BF1E90">
        <w:rPr>
          <w:i/>
          <w:iCs/>
        </w:rPr>
        <w:t>across</w:t>
      </w:r>
      <w:r>
        <w:t xml:space="preserve"> factors of </w:t>
      </w:r>
      <w:r w:rsidRPr="00011870">
        <w:rPr>
          <w:color w:val="000000"/>
        </w:rPr>
        <w:t>ATL08</w:t>
      </w:r>
      <w:r>
        <w:t xml:space="preserve"> data and environmental conditions. This would extend the work of Rai et. al (2024), A. Liu et al. (2021), Malambo &amp; Popescu (2021), Neuenschwander et al. (2020), and others across multiple timesteps. </w:t>
      </w:r>
    </w:p>
    <w:p w14:paraId="2AC9B093" w14:textId="1DB42256"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dig into 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t xml:space="preserve">changes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100" w:name="_Toc195197925"/>
      <w:bookmarkStart w:id="101" w:name="_Toc195198132"/>
      <w:bookmarkStart w:id="102" w:name="_Toc195460518"/>
      <w:r>
        <w:rPr>
          <w:b/>
          <w:bCs/>
        </w:rPr>
        <w:br w:type="page"/>
      </w:r>
      <w:r w:rsidR="00DE60C7" w:rsidRPr="00FA3903">
        <w:rPr>
          <w:b/>
          <w:bCs/>
        </w:rPr>
        <w:lastRenderedPageBreak/>
        <w:t>Bibliography</w:t>
      </w:r>
      <w:bookmarkEnd w:id="100"/>
      <w:bookmarkEnd w:id="101"/>
      <w:bookmarkEnd w:id="102"/>
    </w:p>
    <w:p w14:paraId="6DCD1D12" w14:textId="77777777" w:rsidR="001E69DE" w:rsidRDefault="00FA3903" w:rsidP="001E69DE">
      <w:pPr>
        <w:pStyle w:val="Bibliography"/>
      </w:pPr>
      <w:r>
        <w:rPr>
          <w:b/>
          <w:bCs/>
        </w:rPr>
        <w:fldChar w:fldCharType="begin"/>
      </w:r>
      <w:r w:rsidR="007306B0">
        <w:rPr>
          <w:b/>
          <w:bCs/>
        </w:rPr>
        <w:instrText xml:space="preserve"> ADDIN ZOTERO_BIBL {"uncited":[],"omitted":[],"custom":[]} CSL_BIBLIOGRAPHY </w:instrText>
      </w:r>
      <w:r>
        <w:rPr>
          <w:b/>
          <w:bCs/>
        </w:rPr>
        <w:fldChar w:fldCharType="separate"/>
      </w:r>
      <w:r w:rsidR="001E69DE">
        <w:t xml:space="preserve">Altman, D. G., &amp; Bland, J. M. (1995). Statistics notes: Absence of evidence is not evidence of absence. </w:t>
      </w:r>
      <w:r w:rsidR="001E69DE">
        <w:rPr>
          <w:i/>
          <w:iCs/>
        </w:rPr>
        <w:t>BMJ</w:t>
      </w:r>
      <w:r w:rsidR="001E69DE">
        <w:t xml:space="preserve">, </w:t>
      </w:r>
      <w:r w:rsidR="001E69DE">
        <w:rPr>
          <w:i/>
          <w:iCs/>
        </w:rPr>
        <w:t>311</w:t>
      </w:r>
      <w:r w:rsidR="001E69DE">
        <w:t>(7003), 485–485. https://doi.org/10.1136/bmj.311.7003.485</w:t>
      </w:r>
    </w:p>
    <w:p w14:paraId="70E13EA9" w14:textId="77777777" w:rsidR="001E69DE" w:rsidRDefault="001E69DE" w:rsidP="001E69DE">
      <w:pPr>
        <w:pStyle w:val="Bibliography"/>
      </w:pPr>
      <w:r>
        <w:t xml:space="preserve">Amplitude, Inc. (2025). </w:t>
      </w:r>
      <w:r>
        <w:rPr>
          <w:i/>
          <w:iCs/>
        </w:rPr>
        <w:t>Bonferroni Correction Explained: Managing Multiple Testing in Statistics</w:t>
      </w:r>
      <w:r>
        <w:t>. https://amplitude.com/explore/experiment/what-is-bonferroni-correction</w:t>
      </w:r>
    </w:p>
    <w:p w14:paraId="0C2DD4CE" w14:textId="77777777" w:rsidR="001E69DE" w:rsidRDefault="001E69DE" w:rsidP="001E69DE">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55499C9B" w14:textId="77777777" w:rsidR="001E69DE" w:rsidRDefault="001E69DE" w:rsidP="001E69DE">
      <w:pPr>
        <w:pStyle w:val="Bibliography"/>
      </w:pPr>
      <w:r>
        <w:t xml:space="preserve">Atkins, J. W., Costanza, J., Dahlin, K. M., Dannenberg, M. P., Elmore, A. J., Fitzpatrick, M. C., Hakkenberg, C. R., Hardiman, B. S., </w:t>
      </w:r>
      <w:proofErr w:type="spellStart"/>
      <w:r>
        <w:t>Kamoske</w:t>
      </w:r>
      <w:proofErr w:type="spellEnd"/>
      <w:r>
        <w:t xml:space="preserv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0409C1E0" w14:textId="77777777" w:rsidR="001E69DE" w:rsidRDefault="001E69DE" w:rsidP="001E69DE">
      <w:pPr>
        <w:pStyle w:val="Bibliography"/>
      </w:pPr>
      <w:r>
        <w:t xml:space="preserve">Baker, J. B., &amp; Langdon, G. O. (1990). Pinus </w:t>
      </w:r>
      <w:proofErr w:type="spellStart"/>
      <w:r>
        <w:t>Taeda</w:t>
      </w:r>
      <w:proofErr w:type="spellEnd"/>
      <w:r>
        <w:t xml:space="preserve"> L. Loblolly Pine. In </w:t>
      </w:r>
      <w:r>
        <w:rPr>
          <w:i/>
          <w:iCs/>
        </w:rPr>
        <w:t>Silvics of North America</w:t>
      </w:r>
      <w:r>
        <w:t xml:space="preserve"> (Vol. 1, pp. 497–512). U.S. Dept. of Agriculture, Forest Service.</w:t>
      </w:r>
    </w:p>
    <w:p w14:paraId="055F6082" w14:textId="77777777" w:rsidR="001E69DE" w:rsidRDefault="001E69DE" w:rsidP="001E69DE">
      <w:pPr>
        <w:pStyle w:val="Bibliography"/>
      </w:pPr>
      <w:r>
        <w:t xml:space="preserve">Beland, M., Parker, G., Sparrow, B., Harding, D., </w:t>
      </w:r>
      <w:proofErr w:type="spellStart"/>
      <w:r>
        <w:t>Chasmer</w:t>
      </w:r>
      <w:proofErr w:type="spellEnd"/>
      <w:r>
        <w:t xml:space="preserve">, L., Phinn, S., </w:t>
      </w:r>
      <w:proofErr w:type="spellStart"/>
      <w:r>
        <w:t>Antonarakis</w:t>
      </w:r>
      <w:proofErr w:type="spellEnd"/>
      <w:r>
        <w:t xml:space="preserve">,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3705FC32" w14:textId="77777777" w:rsidR="001E69DE" w:rsidRDefault="001E69DE" w:rsidP="001E69DE">
      <w:pPr>
        <w:pStyle w:val="Bibliography"/>
      </w:pPr>
      <w:r>
        <w:t xml:space="preserve">Bennett, F. (1963). </w:t>
      </w:r>
      <w:proofErr w:type="spellStart"/>
      <w:r>
        <w:rPr>
          <w:i/>
          <w:iCs/>
        </w:rPr>
        <w:t>Gorwth</w:t>
      </w:r>
      <w:proofErr w:type="spellEnd"/>
      <w:r>
        <w:rPr>
          <w:i/>
          <w:iCs/>
        </w:rPr>
        <w:t xml:space="preserve"> and Yield of Slash Pine Plantations</w:t>
      </w:r>
      <w:r>
        <w:t xml:space="preserve"> (No. SE-1). U.S. Department of Agriculture, Forest Service Southern Forest Experiment Station.</w:t>
      </w:r>
    </w:p>
    <w:p w14:paraId="7BA8E101" w14:textId="77777777" w:rsidR="001E69DE" w:rsidRDefault="001E69DE" w:rsidP="001E69DE">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18CCD136" w14:textId="77777777" w:rsidR="001E69DE" w:rsidRDefault="001E69DE" w:rsidP="001E69DE">
      <w:pPr>
        <w:pStyle w:val="Bibliography"/>
      </w:pPr>
      <w:r>
        <w:t xml:space="preserve">Bradley, S., &amp; Kush, J. (2019, January 30). Thinning Loblolly Pine Stands To Benefit Wildlife &amp; Timber Production. </w:t>
      </w:r>
      <w:r>
        <w:rPr>
          <w:i/>
          <w:iCs/>
        </w:rPr>
        <w:t>Alabama Cooperative Extension System</w:t>
      </w:r>
      <w:r>
        <w:t>. https://www.aces.edu/blog/topics/forestry/thinning-loblolly-pine-stands-to-benefit-wildlife-timber-production/</w:t>
      </w:r>
    </w:p>
    <w:p w14:paraId="0482C330" w14:textId="77777777" w:rsidR="001E69DE" w:rsidRDefault="001E69DE" w:rsidP="001E69DE">
      <w:pPr>
        <w:pStyle w:val="Bibliography"/>
      </w:pPr>
      <w:r>
        <w:t xml:space="preserve">Butler, H., Andrew Bell, Michael P. </w:t>
      </w:r>
      <w:proofErr w:type="spellStart"/>
      <w:r>
        <w:t>Gerlek</w:t>
      </w:r>
      <w:proofErr w:type="spellEnd"/>
      <w:r>
        <w:t xml:space="preserve">, </w:t>
      </w:r>
      <w:proofErr w:type="spellStart"/>
      <w:r>
        <w:t>chambbj</w:t>
      </w:r>
      <w:proofErr w:type="spellEnd"/>
      <w:r>
        <w:t xml:space="preserve">, Pete Gadomski, Connor Manning, Mateusz </w:t>
      </w:r>
      <w:proofErr w:type="spellStart"/>
      <w:r>
        <w:t>Łoskot</w:t>
      </w:r>
      <w:proofErr w:type="spellEnd"/>
      <w:r>
        <w:t xml:space="preserve">, Bas </w:t>
      </w:r>
      <w:proofErr w:type="spellStart"/>
      <w:r>
        <w:t>Couwenberg</w:t>
      </w:r>
      <w:proofErr w:type="spellEnd"/>
      <w:r>
        <w:t xml:space="preserve">, Norman Barker, Paul Ramsey, Julia Dark, Nicolas </w:t>
      </w:r>
      <w:proofErr w:type="spellStart"/>
      <w:r>
        <w:t>Chaulet</w:t>
      </w:r>
      <w:proofErr w:type="spellEnd"/>
      <w:r>
        <w:t xml:space="preserve">, Even Rouault, Kyle Mann, Claire Foster, Guilhem Villemin, Michael Rosen, Grigory, Ogi Moore, … Aaron Yonas. (2024). </w:t>
      </w:r>
      <w:r>
        <w:rPr>
          <w:i/>
          <w:iCs/>
        </w:rPr>
        <w:t>PDAL/PDAL: 2.7.1</w:t>
      </w:r>
      <w:r>
        <w:t xml:space="preserve"> (Version 2.7.1) [Computer software]. Zenodo. https://doi.org/10.5281/ZENODO.10884408</w:t>
      </w:r>
    </w:p>
    <w:p w14:paraId="2786AF41" w14:textId="77777777" w:rsidR="001E69DE" w:rsidRPr="001E69DE" w:rsidRDefault="001E69DE" w:rsidP="001E69DE">
      <w:pPr>
        <w:pStyle w:val="Bibliography"/>
        <w:rPr>
          <w:lang w:val="fr-FR"/>
        </w:rPr>
      </w:pPr>
      <w:r>
        <w:t xml:space="preserve">Caldwell, A. R. (2022). </w:t>
      </w:r>
      <w:r>
        <w:rPr>
          <w:i/>
          <w:iCs/>
        </w:rPr>
        <w:t>Exploring Equivalence Testing with the Updated TOSTER R Package</w:t>
      </w:r>
      <w:r>
        <w:t xml:space="preserve">. </w:t>
      </w:r>
      <w:proofErr w:type="spellStart"/>
      <w:r w:rsidRPr="001E69DE">
        <w:rPr>
          <w:lang w:val="fr-FR"/>
        </w:rPr>
        <w:t>PsyArXiv</w:t>
      </w:r>
      <w:proofErr w:type="spellEnd"/>
      <w:r w:rsidRPr="001E69DE">
        <w:rPr>
          <w:lang w:val="fr-FR"/>
        </w:rPr>
        <w:t>. https://doi.org/10.31234/osf.io/ty8de</w:t>
      </w:r>
    </w:p>
    <w:p w14:paraId="74FE0788" w14:textId="77777777" w:rsidR="001E69DE" w:rsidRDefault="001E69DE" w:rsidP="001E69DE">
      <w:pPr>
        <w:pStyle w:val="Bibliography"/>
      </w:pPr>
      <w:r w:rsidRPr="001E69DE">
        <w:rPr>
          <w:lang w:val="fr-FR"/>
        </w:rPr>
        <w:t xml:space="preserve">Caldwell, A. R. (2025). </w:t>
      </w:r>
      <w:r>
        <w:rPr>
          <w:i/>
          <w:iCs/>
        </w:rPr>
        <w:t>Robust TOST Procedures</w:t>
      </w:r>
      <w:r>
        <w:t xml:space="preserve"> [</w:t>
      </w:r>
      <w:proofErr w:type="spellStart"/>
      <w:r>
        <w:t>Vigenette</w:t>
      </w:r>
      <w:proofErr w:type="spellEnd"/>
      <w:r>
        <w:t>]. https://cran.r-project.org/web/packages/TOSTER/vignettes/robustTOST.html</w:t>
      </w:r>
    </w:p>
    <w:p w14:paraId="5073F214" w14:textId="77777777" w:rsidR="001E69DE" w:rsidRDefault="001E69DE" w:rsidP="001E69DE">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0B1AC4E8" w14:textId="77777777" w:rsidR="001E69DE" w:rsidRDefault="001E69DE" w:rsidP="001E69DE">
      <w:pPr>
        <w:pStyle w:val="Bibliography"/>
      </w:pPr>
      <w:r>
        <w:t xml:space="preserve">Cao, L., Coops, N. C., Innes, J. L., Sheppard, S. R. J., Fu, L., Ruan, H., &amp; She, G. (2016). Estimation of forest biomass dynamics in subtropical forests using multi-temporal </w:t>
      </w:r>
      <w:r>
        <w:lastRenderedPageBreak/>
        <w:t xml:space="preserve">airborne LiDAR data. </w:t>
      </w:r>
      <w:r>
        <w:rPr>
          <w:i/>
          <w:iCs/>
        </w:rPr>
        <w:t>Remote Sensing of Environment</w:t>
      </w:r>
      <w:r>
        <w:t xml:space="preserve">, </w:t>
      </w:r>
      <w:r>
        <w:rPr>
          <w:i/>
          <w:iCs/>
        </w:rPr>
        <w:t>178</w:t>
      </w:r>
      <w:r>
        <w:t>, 158–171. https://doi.org/10.1016/j.rse.2016.03.012</w:t>
      </w:r>
    </w:p>
    <w:p w14:paraId="1D00B161" w14:textId="77777777" w:rsidR="001E69DE" w:rsidRDefault="001E69DE" w:rsidP="001E69DE">
      <w:pPr>
        <w:pStyle w:val="Bibliography"/>
      </w:pPr>
      <w:r>
        <w:t xml:space="preserve">Carabajal, C. C., &amp; Boy, J.-P. (2020). ICESAT-2 ALTIMETRY AS GEODETIC CONTROL. </w:t>
      </w:r>
      <w:r>
        <w:rPr>
          <w:i/>
          <w:iCs/>
        </w:rPr>
        <w:t>The International Archives of the Photogrammetry, Remote Sensing and Spatial Information Sciences</w:t>
      </w:r>
      <w:r>
        <w:t xml:space="preserve">, </w:t>
      </w:r>
      <w:r>
        <w:rPr>
          <w:i/>
          <w:iCs/>
        </w:rPr>
        <w:t>XLIII-B3-2020</w:t>
      </w:r>
      <w:r>
        <w:t>, 1299–1306. https://doi.org/10.5194/isprs-archives-XLIII-B3-2020-1299-2020</w:t>
      </w:r>
    </w:p>
    <w:p w14:paraId="3EA19973" w14:textId="77777777" w:rsidR="001E69DE" w:rsidRDefault="001E69DE" w:rsidP="001E69DE">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5888A7FE" w14:textId="77777777" w:rsidR="001E69DE" w:rsidRDefault="001E69DE" w:rsidP="001E69DE">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0DA1A59A" w14:textId="77777777" w:rsidR="001E69DE" w:rsidRDefault="001E69DE" w:rsidP="001E69DE">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0D5AAEC2" w14:textId="77777777" w:rsidR="001E69DE" w:rsidRDefault="001E69DE" w:rsidP="001E69DE">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6AEF0996" w14:textId="77777777" w:rsidR="001E69DE" w:rsidRDefault="001E69DE" w:rsidP="001E69DE">
      <w:pPr>
        <w:pStyle w:val="Bibliography"/>
      </w:pPr>
      <w:r>
        <w:t xml:space="preserve">Coops, N. C., </w:t>
      </w:r>
      <w:proofErr w:type="spellStart"/>
      <w:r>
        <w:t>Tompalski</w:t>
      </w:r>
      <w:proofErr w:type="spellEnd"/>
      <w:r>
        <w:t xml:space="preserve">, P., Goodbody, T. R. H., </w:t>
      </w:r>
      <w:proofErr w:type="spellStart"/>
      <w:r>
        <w:t>Queinnec</w:t>
      </w:r>
      <w:proofErr w:type="spellEnd"/>
      <w:r>
        <w:t xml:space="preserve">, M., Luther, J. E., Bolton, D. K., White, J. C., </w:t>
      </w:r>
      <w:proofErr w:type="spellStart"/>
      <w:r>
        <w:t>Wulder</w:t>
      </w:r>
      <w:proofErr w:type="spellEnd"/>
      <w:r>
        <w:t xml:space="preserve">, M. A., Van Lier, O. R., &amp; Hermosilla, T. (2021). </w:t>
      </w:r>
      <w:r>
        <w:lastRenderedPageBreak/>
        <w:t xml:space="preserve">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6F4FB9C6" w14:textId="77777777" w:rsidR="001E69DE" w:rsidRDefault="001E69DE" w:rsidP="001E69DE">
      <w:pPr>
        <w:pStyle w:val="Bibliography"/>
      </w:pPr>
      <w:r>
        <w:t xml:space="preserve">Corrao, M. V., Sparks, A. M., &amp; Smith, A. M. S. (2022). A Conventional Cruise and Felled-Tree Validation of Individual Tree Diameter, Height and Volume Derived from Airborne Laser Scanning Data of a Loblolly Pine (P. </w:t>
      </w:r>
      <w:proofErr w:type="spellStart"/>
      <w:r>
        <w:t>taeda</w:t>
      </w:r>
      <w:proofErr w:type="spellEnd"/>
      <w:r>
        <w:t xml:space="preserve">) Stand in Eastern Texas. </w:t>
      </w:r>
      <w:r>
        <w:rPr>
          <w:i/>
          <w:iCs/>
        </w:rPr>
        <w:t>Remote Sensing</w:t>
      </w:r>
      <w:r>
        <w:t xml:space="preserve">, </w:t>
      </w:r>
      <w:r>
        <w:rPr>
          <w:i/>
          <w:iCs/>
        </w:rPr>
        <w:t>14</w:t>
      </w:r>
      <w:r>
        <w:t>(11), 2567. https://doi.org/10.3390/rs14112567</w:t>
      </w:r>
    </w:p>
    <w:p w14:paraId="6096CB8D" w14:textId="77777777" w:rsidR="001E69DE" w:rsidRDefault="001E69DE" w:rsidP="001E69DE">
      <w:pPr>
        <w:pStyle w:val="Bibliography"/>
      </w:pPr>
      <w:r>
        <w:t xml:space="preserve">Department of Statistics. (1997). </w:t>
      </w:r>
      <w:r>
        <w:rPr>
          <w:i/>
          <w:iCs/>
        </w:rPr>
        <w:t>Linear Regression</w:t>
      </w:r>
      <w:r>
        <w:t xml:space="preserve"> (No. 101; Course List for 1997-98). Yale University. http://www.stat.yale.edu/Courses/1997-98/101/linreg.htm</w:t>
      </w:r>
    </w:p>
    <w:p w14:paraId="140BCC59" w14:textId="77777777" w:rsidR="001E69DE" w:rsidRDefault="001E69DE" w:rsidP="001E69DE">
      <w:pPr>
        <w:pStyle w:val="Bibliography"/>
      </w:pPr>
      <w:r>
        <w:t xml:space="preserve">Dickens, E. D., &amp; Moorhead, D. J. (2015). A Guide to Thinning Pine Plantations. </w:t>
      </w:r>
      <w:r>
        <w:rPr>
          <w:i/>
          <w:iCs/>
        </w:rPr>
        <w:t>Georgia Forest Productivity</w:t>
      </w:r>
      <w:r>
        <w:t xml:space="preserve">, </w:t>
      </w:r>
      <w:r>
        <w:rPr>
          <w:i/>
          <w:iCs/>
        </w:rPr>
        <w:t>0010</w:t>
      </w:r>
      <w:r>
        <w:t>. https://bugwoodcloud.org/bugwood/productivity/pdfs/Guide_thinning_pine_plantations.pdf</w:t>
      </w:r>
    </w:p>
    <w:p w14:paraId="23AB29EE" w14:textId="77777777" w:rsidR="001E69DE" w:rsidRDefault="001E69DE" w:rsidP="001E69DE">
      <w:pPr>
        <w:pStyle w:val="Bibliography"/>
      </w:pPr>
      <w:r>
        <w:t xml:space="preserve">Dong, J., Ni, W., Zhang, Z., Sun, G., </w:t>
      </w:r>
      <w:proofErr w:type="spellStart"/>
      <w:r>
        <w:rPr>
          <w:rFonts w:ascii="MS Mincho" w:eastAsia="MS Mincho" w:hAnsi="MS Mincho" w:cs="MS Mincho" w:hint="eastAsia"/>
        </w:rPr>
        <w:t>中国科学院空天信息</w:t>
      </w:r>
      <w:r>
        <w:rPr>
          <w:rFonts w:ascii="SimSun" w:eastAsia="SimSun" w:hAnsi="SimSun" w:cs="SimSun" w:hint="eastAsia"/>
        </w:rPr>
        <w:t>创新研究院</w:t>
      </w:r>
      <w:proofErr w:type="spellEnd"/>
      <w:r>
        <w:t xml:space="preserve"> </w:t>
      </w:r>
      <w:proofErr w:type="spellStart"/>
      <w:r>
        <w:rPr>
          <w:rFonts w:ascii="MS Mincho" w:eastAsia="MS Mincho" w:hAnsi="MS Mincho" w:cs="MS Mincho" w:hint="eastAsia"/>
        </w:rPr>
        <w:t>遥感科学国家重点</w:t>
      </w:r>
      <w:r>
        <w:rPr>
          <w:rFonts w:ascii="SimSun" w:eastAsia="SimSun" w:hAnsi="SimSun" w:cs="SimSun" w:hint="eastAsia"/>
        </w:rPr>
        <w:t>实验室</w:t>
      </w:r>
      <w:proofErr w:type="spellEnd"/>
      <w:r>
        <w:t xml:space="preserve">, </w:t>
      </w:r>
      <w:proofErr w:type="spellStart"/>
      <w:r>
        <w:rPr>
          <w:rFonts w:ascii="MS Mincho" w:eastAsia="MS Mincho" w:hAnsi="MS Mincho" w:cs="MS Mincho" w:hint="eastAsia"/>
        </w:rPr>
        <w:t>北京</w:t>
      </w:r>
      <w:proofErr w:type="spellEnd"/>
      <w:r>
        <w:t xml:space="preserve"> 100094 Aerospace Information Research Institute, Chinese Academy of Sciences, State Key Laboratory of Remote Sensing Science, Beijing 100094, China, </w:t>
      </w:r>
      <w:proofErr w:type="spellStart"/>
      <w:r>
        <w:rPr>
          <w:rFonts w:ascii="MS Mincho" w:eastAsia="MS Mincho" w:hAnsi="MS Mincho" w:cs="MS Mincho" w:hint="eastAsia"/>
        </w:rPr>
        <w:t>中国科学院大学</w:t>
      </w:r>
      <w:proofErr w:type="spellEnd"/>
      <w:r>
        <w:t xml:space="preserve"> </w:t>
      </w:r>
      <w:proofErr w:type="spellStart"/>
      <w:r>
        <w:rPr>
          <w:rFonts w:ascii="SimSun" w:eastAsia="SimSun" w:hAnsi="SimSun" w:cs="SimSun" w:hint="eastAsia"/>
        </w:rPr>
        <w:t>资源与环境学院</w:t>
      </w:r>
      <w:proofErr w:type="spellEnd"/>
      <w:r>
        <w:t xml:space="preserve">, </w:t>
      </w:r>
      <w:proofErr w:type="spellStart"/>
      <w:r>
        <w:rPr>
          <w:rFonts w:ascii="MS Mincho" w:eastAsia="MS Mincho" w:hAnsi="MS Mincho" w:cs="MS Mincho" w:hint="eastAsia"/>
        </w:rPr>
        <w:t>北京</w:t>
      </w:r>
      <w:proofErr w:type="spellEnd"/>
      <w:r>
        <w:t xml:space="preserve"> 100049 School of Resources and Environment, University of Chinese Academy of Sciences, Beijing 100049, China, &amp; </w:t>
      </w:r>
      <w:proofErr w:type="spellStart"/>
      <w:r>
        <w:rPr>
          <w:rFonts w:ascii="MS Mincho" w:eastAsia="MS Mincho" w:hAnsi="MS Mincho" w:cs="MS Mincho" w:hint="eastAsia"/>
        </w:rPr>
        <w:t>美国</w:t>
      </w:r>
      <w:r>
        <w:rPr>
          <w:rFonts w:ascii="SimSun" w:eastAsia="SimSun" w:hAnsi="SimSun" w:cs="SimSun" w:hint="eastAsia"/>
        </w:rPr>
        <w:t>马里兰大学地理系</w:t>
      </w:r>
      <w:proofErr w:type="spellEnd"/>
      <w:r>
        <w:t xml:space="preserve"> </w:t>
      </w:r>
      <w:proofErr w:type="spellStart"/>
      <w:r>
        <w:rPr>
          <w:rFonts w:ascii="SimSun" w:eastAsia="SimSun" w:hAnsi="SimSun" w:cs="SimSun" w:hint="eastAsia"/>
        </w:rPr>
        <w:t>马里兰州</w:t>
      </w:r>
      <w:r>
        <w:t>College</w:t>
      </w:r>
      <w:proofErr w:type="spellEnd"/>
      <w:r>
        <w:t xml:space="preserve"> Park, </w:t>
      </w:r>
      <w:proofErr w:type="spellStart"/>
      <w:r>
        <w:rPr>
          <w:rFonts w:ascii="MS Mincho" w:eastAsia="MS Mincho" w:hAnsi="MS Mincho" w:cs="MS Mincho" w:hint="eastAsia"/>
        </w:rPr>
        <w:t>美国</w:t>
      </w:r>
      <w:proofErr w:type="spellEnd"/>
      <w:r>
        <w:t xml:space="preserve"> 20742 Department of Geographical Sciences, University of Maryland, College Park, Maryland, USA, 20742. (2021). Performance of ICESat-2 ATL08 product on the estimation of forest height by referencing to small footprint LiDAR data. </w:t>
      </w:r>
      <w:r>
        <w:rPr>
          <w:i/>
          <w:iCs/>
        </w:rPr>
        <w:t xml:space="preserve">National </w:t>
      </w:r>
      <w:r>
        <w:rPr>
          <w:i/>
          <w:iCs/>
        </w:rPr>
        <w:lastRenderedPageBreak/>
        <w:t>Remote Sensing Bulletin</w:t>
      </w:r>
      <w:r>
        <w:t xml:space="preserve">, </w:t>
      </w:r>
      <w:r>
        <w:rPr>
          <w:i/>
          <w:iCs/>
        </w:rPr>
        <w:t>25</w:t>
      </w:r>
      <w:r>
        <w:t>(6), 1294–1307. https://doi.org/10.11834/jrs.20219449</w:t>
      </w:r>
    </w:p>
    <w:p w14:paraId="787460C1" w14:textId="77777777" w:rsidR="001E69DE" w:rsidRDefault="001E69DE" w:rsidP="001E69DE">
      <w:pPr>
        <w:pStyle w:val="Bibliography"/>
      </w:pPr>
      <w:r>
        <w:t xml:space="preserve">Dong, P., &amp; Chen, Q. (2017). </w:t>
      </w:r>
      <w:r>
        <w:rPr>
          <w:i/>
          <w:iCs/>
        </w:rPr>
        <w:t>LiDAR Remote Sensing and Applications</w:t>
      </w:r>
      <w:r>
        <w:t xml:space="preserve"> (1st ed.). CRC Press. https://doi.org/10.4324/9781351233354</w:t>
      </w:r>
    </w:p>
    <w:p w14:paraId="23B0CF64" w14:textId="77777777" w:rsidR="001E69DE" w:rsidRDefault="001E69DE" w:rsidP="001E69DE">
      <w:pPr>
        <w:pStyle w:val="Bibliography"/>
      </w:pPr>
      <w:proofErr w:type="spellStart"/>
      <w:r>
        <w:t>Dubayah</w:t>
      </w:r>
      <w:proofErr w:type="spellEnd"/>
      <w:r>
        <w:t xml:space="preserve">, R., </w:t>
      </w:r>
      <w:proofErr w:type="spellStart"/>
      <w:r>
        <w:t>Armston</w:t>
      </w:r>
      <w:proofErr w:type="spellEnd"/>
      <w:r>
        <w:t xml:space="preserve">, J., Healey, S. P., Bruening, J. M., Patterson, P. L., Kellner, J. R., Duncanson, L., Saarela, S., Ståhl, G., Yang, Z., Tang, H., Blair, J. B., </w:t>
      </w:r>
      <w:proofErr w:type="spellStart"/>
      <w:r>
        <w:t>Fatoyinbo</w:t>
      </w:r>
      <w:proofErr w:type="spellEnd"/>
      <w:r>
        <w:t xml:space="preserve">, L., Goetz, S., Hancock, S., Hansen, M., </w:t>
      </w:r>
      <w:proofErr w:type="spellStart"/>
      <w:r>
        <w:t>Hofton</w:t>
      </w:r>
      <w:proofErr w:type="spellEnd"/>
      <w:r>
        <w:t xml:space="preserve">, M., Hurtt, G., &amp; </w:t>
      </w:r>
      <w:proofErr w:type="spellStart"/>
      <w:r>
        <w:t>Luthcke</w:t>
      </w:r>
      <w:proofErr w:type="spellEnd"/>
      <w:r>
        <w:t xml:space="preserve">, S. (2022). GEDI launches a new era of biomass inference from space. </w:t>
      </w:r>
      <w:r>
        <w:rPr>
          <w:i/>
          <w:iCs/>
        </w:rPr>
        <w:t>Environmental Research Letters</w:t>
      </w:r>
      <w:r>
        <w:t xml:space="preserve">, </w:t>
      </w:r>
      <w:r>
        <w:rPr>
          <w:i/>
          <w:iCs/>
        </w:rPr>
        <w:t>17</w:t>
      </w:r>
      <w:r>
        <w:t>(9), 095001. https://doi.org/10.1088/1748-9326/ac8694</w:t>
      </w:r>
    </w:p>
    <w:p w14:paraId="5110EBCB" w14:textId="77777777" w:rsidR="001E69DE" w:rsidRDefault="001E69DE" w:rsidP="001E69DE">
      <w:pPr>
        <w:pStyle w:val="Bibliography"/>
      </w:pPr>
      <w:proofErr w:type="spellStart"/>
      <w:r>
        <w:t>Dubayah</w:t>
      </w:r>
      <w:proofErr w:type="spellEnd"/>
      <w:r>
        <w:t xml:space="preserve">, R., Blair, J. B., Goetz, S., </w:t>
      </w:r>
      <w:proofErr w:type="spellStart"/>
      <w:r>
        <w:t>Fatoyinbo</w:t>
      </w:r>
      <w:proofErr w:type="spellEnd"/>
      <w:r>
        <w:t xml:space="preserve">, L., Hansen, M., Healey, S., </w:t>
      </w:r>
      <w:proofErr w:type="spellStart"/>
      <w:r>
        <w:t>Hofton</w:t>
      </w:r>
      <w:proofErr w:type="spellEnd"/>
      <w:r>
        <w:t xml:space="preserve">, M., Hurtt, G., Kellner, J., </w:t>
      </w:r>
      <w:proofErr w:type="spellStart"/>
      <w:r>
        <w:t>Luthcke</w:t>
      </w:r>
      <w:proofErr w:type="spellEnd"/>
      <w:r>
        <w:t xml:space="preserve">, S., </w:t>
      </w:r>
      <w:proofErr w:type="spellStart"/>
      <w:r>
        <w:t>Armston</w:t>
      </w:r>
      <w:proofErr w:type="spellEnd"/>
      <w:r>
        <w:t xml:space="preserve">,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1132BAFE" w14:textId="77777777" w:rsidR="001E69DE" w:rsidRDefault="001E69DE" w:rsidP="001E69DE">
      <w:pPr>
        <w:pStyle w:val="Bibliography"/>
      </w:pPr>
      <w:r>
        <w:t xml:space="preserve">Duncanson, L., Neuenschwander, A., Hancock, S., Thomas, N., </w:t>
      </w:r>
      <w:proofErr w:type="spellStart"/>
      <w:r>
        <w:t>Fatoyinbo</w:t>
      </w:r>
      <w:proofErr w:type="spellEnd"/>
      <w:r>
        <w:t xml:space="preserve">, T., Simard, M., Silva, C. A., </w:t>
      </w:r>
      <w:proofErr w:type="spellStart"/>
      <w:r>
        <w:t>Armston</w:t>
      </w:r>
      <w:proofErr w:type="spellEnd"/>
      <w:r>
        <w:t xml:space="preserve">, J., </w:t>
      </w:r>
      <w:proofErr w:type="spellStart"/>
      <w:r>
        <w:t>Luthcke</w:t>
      </w:r>
      <w:proofErr w:type="spellEnd"/>
      <w:r>
        <w:t xml:space="preserve">, S. B., </w:t>
      </w:r>
      <w:proofErr w:type="spellStart"/>
      <w:r>
        <w:t>Hofton</w:t>
      </w:r>
      <w:proofErr w:type="spellEnd"/>
      <w:r>
        <w:t xml:space="preserve">, M., Kellner, J. R., &amp; </w:t>
      </w:r>
      <w:proofErr w:type="spellStart"/>
      <w:r>
        <w:t>Dubayah</w:t>
      </w:r>
      <w:proofErr w:type="spellEnd"/>
      <w:r>
        <w:t xml:space="preserve">,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623C597E" w14:textId="77777777" w:rsidR="001E69DE" w:rsidRDefault="001E69DE" w:rsidP="001E69DE">
      <w:pPr>
        <w:pStyle w:val="Bibliography"/>
      </w:pPr>
      <w:proofErr w:type="spellStart"/>
      <w:r>
        <w:t>EarthSoft</w:t>
      </w:r>
      <w:proofErr w:type="spellEnd"/>
      <w:r>
        <w:t xml:space="preserve">, Inc. (2024, July 8). </w:t>
      </w:r>
      <w:r>
        <w:rPr>
          <w:i/>
          <w:iCs/>
        </w:rPr>
        <w:t>Mann-Kendall Tests</w:t>
      </w:r>
      <w:r>
        <w:t xml:space="preserve">. </w:t>
      </w:r>
      <w:proofErr w:type="spellStart"/>
      <w:r>
        <w:t>EQuIS</w:t>
      </w:r>
      <w:proofErr w:type="spellEnd"/>
      <w:r>
        <w:t xml:space="preserve"> 7.24.3. https://help.earthsoft.com/lib_mann-kendall.htm</w:t>
      </w:r>
    </w:p>
    <w:p w14:paraId="404231F5" w14:textId="77777777" w:rsidR="001E69DE" w:rsidRDefault="001E69DE" w:rsidP="001E69DE">
      <w:pPr>
        <w:pStyle w:val="Bibliography"/>
      </w:pPr>
      <w:proofErr w:type="spellStart"/>
      <w:r>
        <w:lastRenderedPageBreak/>
        <w:t>esri</w:t>
      </w:r>
      <w:proofErr w:type="spellEnd"/>
      <w:r>
        <w:t xml:space="preserve">. (2025, April 18). How Linear regression algorithm works. </w:t>
      </w:r>
      <w:r>
        <w:rPr>
          <w:i/>
          <w:iCs/>
        </w:rPr>
        <w:t>Feature and Tabular Analysis Toolset Concepts</w:t>
      </w:r>
      <w:r>
        <w:t>. https://pro.arcgis.com/en/pro-app/latest/tool-reference/geoai/how-linear-regression-works.htm</w:t>
      </w:r>
    </w:p>
    <w:p w14:paraId="46834F28" w14:textId="77777777" w:rsidR="001E69DE" w:rsidRDefault="001E69DE" w:rsidP="001E69DE">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3680927D" w14:textId="77777777" w:rsidR="001E69DE" w:rsidRDefault="001E69DE" w:rsidP="001E69DE">
      <w:pPr>
        <w:pStyle w:val="Bibliography"/>
      </w:pPr>
      <w:r>
        <w:t xml:space="preserve">FAO and UNEP. (2020). </w:t>
      </w:r>
      <w:r>
        <w:rPr>
          <w:i/>
          <w:iCs/>
        </w:rPr>
        <w:t>The State of the World’s Forests 2020</w:t>
      </w:r>
      <w:r>
        <w:t>. FAO and UNEP. https://doi.org/10.4060/ca8642en</w:t>
      </w:r>
    </w:p>
    <w:p w14:paraId="7D80A0E5" w14:textId="77777777" w:rsidR="001E69DE" w:rsidRDefault="001E69DE" w:rsidP="001E69DE">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4AA96914" w14:textId="77777777" w:rsidR="001E69DE" w:rsidRDefault="001E69DE" w:rsidP="001E69DE">
      <w:pPr>
        <w:pStyle w:val="Bibliography"/>
      </w:pPr>
      <w:r>
        <w:t xml:space="preserve">Fernandez-Diaz, J. C., </w:t>
      </w:r>
      <w:proofErr w:type="spellStart"/>
      <w:r>
        <w:t>Velikova</w:t>
      </w:r>
      <w:proofErr w:type="spellEnd"/>
      <w:r>
        <w:t xml:space="preserve">,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6030EFB7" w14:textId="77777777" w:rsidR="001E69DE" w:rsidRDefault="001E69DE" w:rsidP="001E69DE">
      <w:pPr>
        <w:pStyle w:val="Bibliography"/>
      </w:pPr>
      <w:r>
        <w:t xml:space="preserve">Foga, S., </w:t>
      </w:r>
      <w:proofErr w:type="spellStart"/>
      <w:r>
        <w:t>Scaramuzza</w:t>
      </w:r>
      <w:proofErr w:type="spellEnd"/>
      <w:r>
        <w:t xml:space="preserve">,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50693C4F" w14:textId="77777777" w:rsidR="001E69DE" w:rsidRDefault="001E69DE" w:rsidP="001E69DE">
      <w:pPr>
        <w:pStyle w:val="Bibliography"/>
      </w:pPr>
      <w:r>
        <w:lastRenderedPageBreak/>
        <w:t xml:space="preserve">Frost, J. (2023, July 17). What is the Bonferroni Correction and How to Use It. </w:t>
      </w:r>
      <w:r>
        <w:rPr>
          <w:i/>
          <w:iCs/>
        </w:rPr>
        <w:t>Hypothesis Testing</w:t>
      </w:r>
      <w:r>
        <w:t>. https://statisticsbyjim.com/hypothesis-testing/bonferroni-correction/</w:t>
      </w:r>
    </w:p>
    <w:p w14:paraId="703B9410" w14:textId="77777777" w:rsidR="001E69DE" w:rsidRDefault="001E69DE" w:rsidP="001E69DE">
      <w:pPr>
        <w:pStyle w:val="Bibliography"/>
      </w:pPr>
      <w:r>
        <w:t xml:space="preserve">Goldstein-Greenwood, J. (2023, April 28). Theil-Sen Regression: Programming and Understanding an Outlier-Resistant Alternative to Least Squares. </w:t>
      </w:r>
      <w:r>
        <w:rPr>
          <w:i/>
          <w:iCs/>
        </w:rPr>
        <w:t xml:space="preserve">UVA Library </w:t>
      </w:r>
      <w:proofErr w:type="spellStart"/>
      <w:r>
        <w:rPr>
          <w:i/>
          <w:iCs/>
        </w:rPr>
        <w:t>StatLab</w:t>
      </w:r>
      <w:proofErr w:type="spellEnd"/>
      <w:r>
        <w:t>. https://library.virginia.edu/data/articles/theil-sen-regression-programming-and-understanding-an-outlier-resistant-alternative-to-least-squares</w:t>
      </w:r>
    </w:p>
    <w:p w14:paraId="38AC2332" w14:textId="77777777" w:rsidR="001E69DE" w:rsidRDefault="001E69DE" w:rsidP="001E69DE">
      <w:pPr>
        <w:pStyle w:val="Bibliography"/>
      </w:pPr>
      <w:r>
        <w:t xml:space="preserve">Gong, P., Li, Z., Huang, H., Sun, G., &amp; Wang, L. (2011). </w:t>
      </w:r>
      <w:proofErr w:type="spellStart"/>
      <w:r>
        <w:t>ICESat</w:t>
      </w:r>
      <w:proofErr w:type="spellEnd"/>
      <w:r>
        <w:t xml:space="preserve"> GLAS Data for Urban Environment Monitoring. </w:t>
      </w:r>
      <w:r>
        <w:rPr>
          <w:i/>
          <w:iCs/>
        </w:rPr>
        <w:t>IEEE Transactions on Geoscience and Remote Sensing</w:t>
      </w:r>
      <w:r>
        <w:t xml:space="preserve">, </w:t>
      </w:r>
      <w:r>
        <w:rPr>
          <w:i/>
          <w:iCs/>
        </w:rPr>
        <w:t>49</w:t>
      </w:r>
      <w:r>
        <w:t>(3), 1158–1172. https://doi.org/10.1109/TGRS.2010.2070514</w:t>
      </w:r>
    </w:p>
    <w:p w14:paraId="3ECF18E5" w14:textId="77777777" w:rsidR="001E69DE" w:rsidRDefault="001E69DE" w:rsidP="001E69DE">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29FAD9F7" w14:textId="77777777" w:rsidR="001E69DE" w:rsidRPr="001E69DE" w:rsidRDefault="001E69DE" w:rsidP="001E69DE">
      <w:pPr>
        <w:pStyle w:val="Bibliography"/>
        <w:rPr>
          <w:lang w:val="es-ES"/>
        </w:rPr>
      </w:pPr>
      <w:r>
        <w:t xml:space="preserve">Griffith, J. A., Stehman, S. V., &amp; Loveland, T. R. (2003). Landscape Trends in Mid-Atlantic and Southeastern United States Ecoregions. </w:t>
      </w:r>
      <w:proofErr w:type="spellStart"/>
      <w:r w:rsidRPr="001E69DE">
        <w:rPr>
          <w:i/>
          <w:iCs/>
          <w:lang w:val="es-ES"/>
        </w:rPr>
        <w:t>Environmental</w:t>
      </w:r>
      <w:proofErr w:type="spellEnd"/>
      <w:r w:rsidRPr="001E69DE">
        <w:rPr>
          <w:i/>
          <w:iCs/>
          <w:lang w:val="es-ES"/>
        </w:rPr>
        <w:t xml:space="preserve"> Management</w:t>
      </w:r>
      <w:r w:rsidRPr="001E69DE">
        <w:rPr>
          <w:lang w:val="es-ES"/>
        </w:rPr>
        <w:t xml:space="preserve">, </w:t>
      </w:r>
      <w:r w:rsidRPr="001E69DE">
        <w:rPr>
          <w:i/>
          <w:iCs/>
          <w:lang w:val="es-ES"/>
        </w:rPr>
        <w:t>32</w:t>
      </w:r>
      <w:r w:rsidRPr="001E69DE">
        <w:rPr>
          <w:lang w:val="es-ES"/>
        </w:rPr>
        <w:t>(5), 572–588. https://doi.org/10.1007/s00267-003-0078-2</w:t>
      </w:r>
    </w:p>
    <w:p w14:paraId="1788AB3B" w14:textId="77777777" w:rsidR="001E69DE" w:rsidRDefault="001E69DE" w:rsidP="001E69DE">
      <w:pPr>
        <w:pStyle w:val="Bibliography"/>
      </w:pPr>
      <w:r w:rsidRPr="001E69DE">
        <w:rPr>
          <w:lang w:val="es-ES"/>
        </w:rPr>
        <w:t xml:space="preserve">Guerra-Hernández, J., Arellano-Pérez, S., González-Ferreiro, E., Pascual, A., Sandoval </w:t>
      </w:r>
      <w:proofErr w:type="spellStart"/>
      <w:r w:rsidRPr="001E69DE">
        <w:rPr>
          <w:lang w:val="es-ES"/>
        </w:rPr>
        <w:t>Altelarrea</w:t>
      </w:r>
      <w:proofErr w:type="spellEnd"/>
      <w:r w:rsidRPr="001E69DE">
        <w:rPr>
          <w:lang w:val="es-ES"/>
        </w:rPr>
        <w:t xml:space="preserve">,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711DA962" w14:textId="77777777" w:rsidR="001E69DE" w:rsidRDefault="001E69DE" w:rsidP="001E69DE">
      <w:pPr>
        <w:pStyle w:val="Bibliography"/>
      </w:pPr>
      <w:r>
        <w:lastRenderedPageBreak/>
        <w:t xml:space="preserve">Guerra-Hernández, J., </w:t>
      </w:r>
      <w:proofErr w:type="spellStart"/>
      <w:r>
        <w:t>Narine</w:t>
      </w:r>
      <w:proofErr w:type="spellEnd"/>
      <w:r>
        <w:t xml:space="preserve">, L. L., Pascual, A., Gonzalez-Ferreiro, E., </w:t>
      </w:r>
      <w:proofErr w:type="spellStart"/>
      <w:r>
        <w:t>Botequim</w:t>
      </w:r>
      <w:proofErr w:type="spellEnd"/>
      <w:r>
        <w:t xml:space="preserve">, B., Malambo, L., Neuenschwander, A., Popescu, S. C., &amp; Godinho, S. (2022). Aboveground biomass mapping by integrating ICESat-2, SENTINEL-1, SENTINEL-2, ALOS2/PALSAR2, and topographic information in Mediterranean forests. </w:t>
      </w:r>
      <w:proofErr w:type="spellStart"/>
      <w:r>
        <w:rPr>
          <w:i/>
          <w:iCs/>
        </w:rPr>
        <w:t>GIScience</w:t>
      </w:r>
      <w:proofErr w:type="spellEnd"/>
      <w:r>
        <w:rPr>
          <w:i/>
          <w:iCs/>
        </w:rPr>
        <w:t xml:space="preserve"> &amp; Remote Sensing</w:t>
      </w:r>
      <w:r>
        <w:t xml:space="preserve">, </w:t>
      </w:r>
      <w:r>
        <w:rPr>
          <w:i/>
          <w:iCs/>
        </w:rPr>
        <w:t>59</w:t>
      </w:r>
      <w:r>
        <w:t>(1), 1509–1533. https://doi.org/10.1080/15481603.2022.2115599</w:t>
      </w:r>
    </w:p>
    <w:p w14:paraId="19F80239" w14:textId="77777777" w:rsidR="001E69DE" w:rsidRDefault="001E69DE" w:rsidP="001E69DE">
      <w:pPr>
        <w:pStyle w:val="Bibliography"/>
      </w:pPr>
      <w:r>
        <w:t xml:space="preserve">Hall, F. G., Bergen, K., Blair, J. B., </w:t>
      </w:r>
      <w:proofErr w:type="spellStart"/>
      <w:r>
        <w:t>Dubayah</w:t>
      </w:r>
      <w:proofErr w:type="spellEnd"/>
      <w:r>
        <w:t xml:space="preserve">, R., Houghton, R., Hurtt, G., </w:t>
      </w:r>
      <w:proofErr w:type="spellStart"/>
      <w:r>
        <w:t>Kellndorfer</w:t>
      </w:r>
      <w:proofErr w:type="spellEnd"/>
      <w:r>
        <w:t xml:space="preserve">, J., Lefsky, M., Ranson, J., Saatchi, S., Shugart, H. H., &amp; Wickland, D. (2011). Characterizing 3D vegetation structure from space: Mission requirements. </w:t>
      </w:r>
      <w:r>
        <w:rPr>
          <w:i/>
          <w:iCs/>
        </w:rPr>
        <w:t>Remote Sensing of Environment</w:t>
      </w:r>
      <w:r>
        <w:t xml:space="preserve">, </w:t>
      </w:r>
      <w:r>
        <w:rPr>
          <w:i/>
          <w:iCs/>
        </w:rPr>
        <w:t>115</w:t>
      </w:r>
      <w:r>
        <w:t>(11), 2753–2775. https://doi.org/10.1016/j.rse.2011.01.024</w:t>
      </w:r>
    </w:p>
    <w:p w14:paraId="5A7A14A7" w14:textId="77777777" w:rsidR="001E69DE" w:rsidRDefault="001E69DE" w:rsidP="001E69DE">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1877439B" w14:textId="77777777" w:rsidR="001E69DE" w:rsidRDefault="001E69DE" w:rsidP="001E69DE">
      <w:pPr>
        <w:pStyle w:val="Bibliography"/>
      </w:pPr>
      <w:r>
        <w:t xml:space="preserve">Hansen, M. C., Potapov, P. V., Moore, R., Hancher, M., </w:t>
      </w:r>
      <w:proofErr w:type="spellStart"/>
      <w:r>
        <w:t>Turubanova</w:t>
      </w:r>
      <w:proofErr w:type="spellEnd"/>
      <w:r>
        <w:t xml:space="preserve">, S. A., </w:t>
      </w:r>
      <w:proofErr w:type="spellStart"/>
      <w:r>
        <w:t>Tyukavina</w:t>
      </w:r>
      <w:proofErr w:type="spellEnd"/>
      <w:r>
        <w:t xml:space="preserve">, A., </w:t>
      </w:r>
      <w:proofErr w:type="spellStart"/>
      <w:r>
        <w:t>Thau</w:t>
      </w:r>
      <w:proofErr w:type="spellEnd"/>
      <w:r>
        <w:t xml:space="preserve">, D., Stehman, S. V., Goetz, S. J., Loveland, T. R., Kommareddy, A., Egorov, A., Chini, L., Justice, C. O., &amp; Townshend, J. R. G. (2013). High-Resolution Global Maps of 21st-Century Forest Cover Change. </w:t>
      </w:r>
      <w:r>
        <w:rPr>
          <w:i/>
          <w:iCs/>
        </w:rPr>
        <w:t>Science</w:t>
      </w:r>
      <w:r>
        <w:t xml:space="preserve">, </w:t>
      </w:r>
      <w:r>
        <w:rPr>
          <w:i/>
          <w:iCs/>
        </w:rPr>
        <w:t>342</w:t>
      </w:r>
      <w:r>
        <w:t>(6160), 850–853. https://doi.org/10.1126/science.1244693</w:t>
      </w:r>
    </w:p>
    <w:p w14:paraId="32694B3B" w14:textId="77777777" w:rsidR="001E69DE" w:rsidRDefault="001E69DE" w:rsidP="001E69DE">
      <w:pPr>
        <w:pStyle w:val="Bibliography"/>
      </w:pPr>
      <w:proofErr w:type="spellStart"/>
      <w:r>
        <w:t>Harrap</w:t>
      </w:r>
      <w:proofErr w:type="spellEnd"/>
      <w:r>
        <w:t xml:space="preserve">, R., &amp; Lato, M. (2010, June 1). </w:t>
      </w:r>
      <w:r>
        <w:rPr>
          <w:i/>
          <w:iCs/>
        </w:rPr>
        <w:t>An Overview of LIDAR: collection to applications</w:t>
      </w:r>
      <w:r>
        <w:t>. Norwegian Geotechnical Institute.</w:t>
      </w:r>
    </w:p>
    <w:p w14:paraId="0C77D993" w14:textId="77777777" w:rsidR="001E69DE" w:rsidRDefault="001E69DE" w:rsidP="001E69DE">
      <w:pPr>
        <w:pStyle w:val="Bibliography"/>
      </w:pPr>
      <w:r>
        <w:lastRenderedPageBreak/>
        <w:t xml:space="preserve">Harris, N., &amp; Gibbs, D. (2021). </w:t>
      </w:r>
      <w:r>
        <w:rPr>
          <w:i/>
          <w:iCs/>
        </w:rPr>
        <w:t>Forests Absorb Twice As Much Carbon As They Emit Each Year</w:t>
      </w:r>
      <w:r>
        <w:t>. https://www.wri.org/insights/forests-absorb-twice-much-carbon-they-emit-each-year</w:t>
      </w:r>
    </w:p>
    <w:p w14:paraId="6CE28649" w14:textId="77777777" w:rsidR="001E69DE" w:rsidRDefault="001E69DE" w:rsidP="001E69DE">
      <w:pPr>
        <w:pStyle w:val="Bibliography"/>
      </w:pPr>
      <w:proofErr w:type="spellStart"/>
      <w:r>
        <w:t>Hobu</w:t>
      </w:r>
      <w:proofErr w:type="spellEnd"/>
      <w:r>
        <w:t xml:space="preserve">, Inc. (2025). </w:t>
      </w:r>
      <w:r>
        <w:rPr>
          <w:i/>
          <w:iCs/>
        </w:rPr>
        <w:t>USGS 3DEP LiDAR Point Clouds</w:t>
      </w:r>
      <w:r>
        <w:t xml:space="preserve"> [S3 Bucket; Entwine Point Tiles]. https://registry.opendata.aws/usgs-lidar</w:t>
      </w:r>
    </w:p>
    <w:p w14:paraId="49468CF7" w14:textId="77777777" w:rsidR="001E69DE" w:rsidRDefault="001E69DE" w:rsidP="001E69DE">
      <w:pPr>
        <w:pStyle w:val="Bibliography"/>
      </w:pPr>
      <w:r>
        <w:t xml:space="preserve">Homer, C., Dewitz, J., Jin, S., Xian, G., Costello, C., Danielson, P., Gass, L., Funk, M., Wickham, J., Stehman, S., Auch, R., &amp; </w:t>
      </w:r>
      <w:proofErr w:type="spellStart"/>
      <w:r>
        <w:t>Riitters</w:t>
      </w:r>
      <w:proofErr w:type="spellEnd"/>
      <w:r>
        <w:t xml:space="preserve">,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329AAFAE" w14:textId="77777777" w:rsidR="001E69DE" w:rsidRDefault="001E69DE" w:rsidP="001E69DE">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735278C7" w14:textId="77777777" w:rsidR="001E69DE" w:rsidRDefault="001E69DE" w:rsidP="001E69DE">
      <w:pPr>
        <w:pStyle w:val="Bibliography"/>
      </w:pPr>
      <w:r w:rsidRPr="001E69DE">
        <w:rPr>
          <w:lang w:val="fr-FR"/>
        </w:rPr>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3DF070F1" w14:textId="77777777" w:rsidR="001E69DE" w:rsidRDefault="001E69DE" w:rsidP="001E69DE">
      <w:pPr>
        <w:pStyle w:val="Bibliography"/>
      </w:pPr>
      <w:r>
        <w:t xml:space="preserve">Hurtado, S. (2020). </w:t>
      </w:r>
      <w:proofErr w:type="spellStart"/>
      <w:r>
        <w:rPr>
          <w:i/>
          <w:iCs/>
        </w:rPr>
        <w:t>RobustLinearReg</w:t>
      </w:r>
      <w:proofErr w:type="spellEnd"/>
      <w:r>
        <w:rPr>
          <w:i/>
          <w:iCs/>
        </w:rPr>
        <w:t>: Robust Linear Regressions</w:t>
      </w:r>
      <w:r>
        <w:t xml:space="preserve"> (p. 1.2.0) [Dataset]. https://doi.org/10.32614/CRAN.package.RobustLinearReg</w:t>
      </w:r>
    </w:p>
    <w:p w14:paraId="4C2990C3" w14:textId="77777777" w:rsidR="001E69DE" w:rsidRDefault="001E69DE" w:rsidP="001E69DE">
      <w:pPr>
        <w:pStyle w:val="Bibliography"/>
      </w:pPr>
      <w:proofErr w:type="spellStart"/>
      <w:r>
        <w:t>Jaboyedoff</w:t>
      </w:r>
      <w:proofErr w:type="spellEnd"/>
      <w:r>
        <w:t xml:space="preserve">, M., Oppikofer, T., </w:t>
      </w:r>
      <w:proofErr w:type="spellStart"/>
      <w:r>
        <w:t>Abellán</w:t>
      </w:r>
      <w:proofErr w:type="spellEnd"/>
      <w:r>
        <w:t xml:space="preserve">, A., Derron, M.-H., Loye, A., Metzger, R., &amp; </w:t>
      </w:r>
      <w:proofErr w:type="spellStart"/>
      <w:r>
        <w:t>Pedrazzini</w:t>
      </w:r>
      <w:proofErr w:type="spellEnd"/>
      <w:r>
        <w:t xml:space="preserve">, A. (2012). Use of LIDAR in landslide investigations: A review. </w:t>
      </w:r>
      <w:r>
        <w:rPr>
          <w:i/>
          <w:iCs/>
        </w:rPr>
        <w:t>Natural Hazards</w:t>
      </w:r>
      <w:r>
        <w:t xml:space="preserve">, </w:t>
      </w:r>
      <w:r>
        <w:rPr>
          <w:i/>
          <w:iCs/>
        </w:rPr>
        <w:t>61</w:t>
      </w:r>
      <w:r>
        <w:t>(1), 5–28. https://doi.org/10.1007/s11069-010-9634-2</w:t>
      </w:r>
    </w:p>
    <w:p w14:paraId="71A3600E" w14:textId="77777777" w:rsidR="001E69DE" w:rsidRDefault="001E69DE" w:rsidP="001E69DE">
      <w:pPr>
        <w:pStyle w:val="Bibliography"/>
      </w:pPr>
      <w:r>
        <w:lastRenderedPageBreak/>
        <w:t xml:space="preserve">Jarron, L. R., Coops, N. C., </w:t>
      </w:r>
      <w:proofErr w:type="spellStart"/>
      <w:r>
        <w:t>MacKenzie</w:t>
      </w:r>
      <w:proofErr w:type="spellEnd"/>
      <w:r>
        <w:t xml:space="preserve">, W. H., </w:t>
      </w:r>
      <w:proofErr w:type="spellStart"/>
      <w:r>
        <w:t>Tompalski</w:t>
      </w:r>
      <w:proofErr w:type="spellEnd"/>
      <w:r>
        <w:t xml:space="preserve">, P., &amp; Dykstra, P. (2020). Detection of sub-canopy forest structure using airborne LiDAR. </w:t>
      </w:r>
      <w:r>
        <w:rPr>
          <w:i/>
          <w:iCs/>
        </w:rPr>
        <w:t>Remote Sensing of Environment</w:t>
      </w:r>
      <w:r>
        <w:t xml:space="preserve">, </w:t>
      </w:r>
      <w:r>
        <w:rPr>
          <w:i/>
          <w:iCs/>
        </w:rPr>
        <w:t>244</w:t>
      </w:r>
      <w:r>
        <w:t>, 111770. https://doi.org/10.1016/j.rse.2020.111770</w:t>
      </w:r>
    </w:p>
    <w:p w14:paraId="23A8E369" w14:textId="77777777" w:rsidR="001E69DE" w:rsidRDefault="001E69DE" w:rsidP="001E69DE">
      <w:pPr>
        <w:pStyle w:val="Bibliography"/>
      </w:pPr>
      <w:r>
        <w:t xml:space="preserve">JMP Statistical Discovery. (2025). The t-test. </w:t>
      </w:r>
      <w:r>
        <w:rPr>
          <w:i/>
          <w:iCs/>
        </w:rPr>
        <w:t>Statistics Knowledge Portal</w:t>
      </w:r>
      <w:r>
        <w:t>. https://www.jmp.com/en/statistics-knowledge-portal/t-test</w:t>
      </w:r>
    </w:p>
    <w:p w14:paraId="21290365" w14:textId="77777777" w:rsidR="001E69DE" w:rsidRDefault="001E69DE" w:rsidP="001E69DE">
      <w:pPr>
        <w:pStyle w:val="Bibliography"/>
      </w:pPr>
      <w:r>
        <w:rPr>
          <w:i/>
          <w:iCs/>
        </w:rPr>
        <w:t>JMP Student Edition</w:t>
      </w:r>
      <w:r>
        <w:t xml:space="preserve"> (Version 18.2.0). (1989). [Computer software]. SAS Institute Inc.</w:t>
      </w:r>
    </w:p>
    <w:p w14:paraId="3D7401C6" w14:textId="77777777" w:rsidR="001E69DE" w:rsidRDefault="001E69DE" w:rsidP="001E69DE">
      <w:pPr>
        <w:pStyle w:val="Bibliography"/>
      </w:pPr>
      <w:r>
        <w:t xml:space="preserve">JMP Support. (2024). </w:t>
      </w:r>
      <w:r>
        <w:rPr>
          <w:i/>
          <w:iCs/>
        </w:rPr>
        <w:t>Equivalence Test Reports</w:t>
      </w:r>
      <w:r>
        <w:t>. JMP Statistical Discovery LLC. https://www.jmp.com/support/help/en/18.1/index.shtml#page/jmp/equivalence-test-reports.shtml</w:t>
      </w:r>
    </w:p>
    <w:p w14:paraId="2674D8BB" w14:textId="77777777" w:rsidR="001E69DE" w:rsidRDefault="001E69DE" w:rsidP="001E69DE">
      <w:pPr>
        <w:pStyle w:val="Bibliography"/>
      </w:pPr>
      <w:r>
        <w:t xml:space="preserve">Jordahl, K., Bossche, J. V. D., Fleischmann, M., Wasserman, J., McBride, J., Gerard, J., Tratner, J., Perry, M., Badaracco, A. G., Farmer, C., Hjelle, G. A., Snow, A. D., Cochran, M., Gillies, S., Culbertson, L., Bartos, M., Eubank, N., </w:t>
      </w:r>
      <w:proofErr w:type="spellStart"/>
      <w:r>
        <w:t>Maxalbert</w:t>
      </w:r>
      <w:proofErr w:type="spellEnd"/>
      <w:r>
        <w:t xml:space="preserve">, </w:t>
      </w:r>
      <w:proofErr w:type="spellStart"/>
      <w:r>
        <w:t>Bilogur</w:t>
      </w:r>
      <w:proofErr w:type="spellEnd"/>
      <w:r>
        <w:t xml:space="preserve">, A., … Leblanc, F. (2020). </w:t>
      </w:r>
      <w:proofErr w:type="spellStart"/>
      <w:r>
        <w:rPr>
          <w:i/>
          <w:iCs/>
        </w:rPr>
        <w:t>geopandas</w:t>
      </w:r>
      <w:proofErr w:type="spellEnd"/>
      <w:r>
        <w:rPr>
          <w:i/>
          <w:iCs/>
        </w:rPr>
        <w:t>/</w:t>
      </w:r>
      <w:proofErr w:type="spellStart"/>
      <w:r>
        <w:rPr>
          <w:i/>
          <w:iCs/>
        </w:rPr>
        <w:t>geopandas</w:t>
      </w:r>
      <w:proofErr w:type="spellEnd"/>
      <w:r>
        <w:rPr>
          <w:i/>
          <w:iCs/>
        </w:rPr>
        <w:t>: V0.8.1</w:t>
      </w:r>
      <w:r>
        <w:t xml:space="preserve"> (Version v0.8.1) [Computer software]. Zenodo. https://doi.org/10.5281/ZENODO.3946761</w:t>
      </w:r>
    </w:p>
    <w:p w14:paraId="6BAB4291" w14:textId="77777777" w:rsidR="001E69DE" w:rsidRDefault="001E69DE" w:rsidP="001E69DE">
      <w:pPr>
        <w:pStyle w:val="Bibliography"/>
      </w:pPr>
      <w:r>
        <w:t xml:space="preserve">Karjalainen, E., </w:t>
      </w:r>
      <w:proofErr w:type="spellStart"/>
      <w:r>
        <w:t>Sarjala</w:t>
      </w:r>
      <w:proofErr w:type="spellEnd"/>
      <w:r>
        <w:t xml:space="preserve">, T., &amp; </w:t>
      </w:r>
      <w:proofErr w:type="spellStart"/>
      <w:r>
        <w:t>Raitio</w:t>
      </w:r>
      <w:proofErr w:type="spellEnd"/>
      <w:r>
        <w:t xml:space="preserve">, H. (2009). Promoting human health through forests: Overview and major challenges. </w:t>
      </w:r>
      <w:r>
        <w:rPr>
          <w:i/>
          <w:iCs/>
        </w:rPr>
        <w:t>Environmental Health and Preventive Medicine</w:t>
      </w:r>
      <w:r>
        <w:t xml:space="preserve">, </w:t>
      </w:r>
      <w:r>
        <w:rPr>
          <w:i/>
          <w:iCs/>
        </w:rPr>
        <w:t>15</w:t>
      </w:r>
      <w:r>
        <w:t>(1), 1–8. https://doi.org/10.1007/s12199-008-0069-2</w:t>
      </w:r>
    </w:p>
    <w:p w14:paraId="24259D34" w14:textId="77777777" w:rsidR="001E69DE" w:rsidRDefault="001E69DE" w:rsidP="001E69DE">
      <w:pPr>
        <w:pStyle w:val="Bibliography"/>
      </w:pPr>
      <w:r>
        <w:t xml:space="preserve">Kendall, M. G., &amp; Gibbons, J. D. (1990). </w:t>
      </w:r>
      <w:r>
        <w:rPr>
          <w:i/>
          <w:iCs/>
        </w:rPr>
        <w:t>Rank correlation methods</w:t>
      </w:r>
      <w:r>
        <w:t xml:space="preserve"> (5th ed). E. Arnold ; Oxford University Press.</w:t>
      </w:r>
    </w:p>
    <w:p w14:paraId="520C965A" w14:textId="77777777" w:rsidR="001E69DE" w:rsidRDefault="001E69DE" w:rsidP="001E69DE">
      <w:pPr>
        <w:pStyle w:val="Bibliography"/>
      </w:pPr>
      <w:r>
        <w:t xml:space="preserve">Kennedy, R. E., Yang, Z., &amp; Cohen, W. B. (2010). Detecting trends in forest disturbance and recovery using yearly Landsat time series: 1. </w:t>
      </w:r>
      <w:proofErr w:type="spellStart"/>
      <w:r>
        <w:t>LandTrendr</w:t>
      </w:r>
      <w:proofErr w:type="spellEnd"/>
      <w:r>
        <w:t xml:space="preserve"> — Temporal segmentation algorithms. </w:t>
      </w:r>
      <w:r>
        <w:rPr>
          <w:i/>
          <w:iCs/>
        </w:rPr>
        <w:t>Remote Sensing of Environment</w:t>
      </w:r>
      <w:r>
        <w:t xml:space="preserve">, </w:t>
      </w:r>
      <w:r>
        <w:rPr>
          <w:i/>
          <w:iCs/>
        </w:rPr>
        <w:t>114</w:t>
      </w:r>
      <w:r>
        <w:t>(12), 2897–2910. https://doi.org/10.1016/j.rse.2010.07.008</w:t>
      </w:r>
    </w:p>
    <w:p w14:paraId="47F0D8F4" w14:textId="77777777" w:rsidR="001E69DE" w:rsidRDefault="001E69DE" w:rsidP="001E69DE">
      <w:pPr>
        <w:pStyle w:val="Bibliography"/>
      </w:pPr>
      <w:r>
        <w:lastRenderedPageBreak/>
        <w:t xml:space="preserve">Kennedy, R. E., Yang, Z., Gorelick, N., Braaten, J., Cavalcante, L., Cohen, W. B., &amp; Healey, S. (2018). Implementation of the </w:t>
      </w:r>
      <w:proofErr w:type="spellStart"/>
      <w:r>
        <w:t>LandTrendr</w:t>
      </w:r>
      <w:proofErr w:type="spellEnd"/>
      <w:r>
        <w:t xml:space="preserve"> Algorithm on Google Earth Engine. </w:t>
      </w:r>
      <w:r>
        <w:rPr>
          <w:i/>
          <w:iCs/>
        </w:rPr>
        <w:t>Remote Sensing</w:t>
      </w:r>
      <w:r>
        <w:t xml:space="preserve">, </w:t>
      </w:r>
      <w:r>
        <w:rPr>
          <w:i/>
          <w:iCs/>
        </w:rPr>
        <w:t>10</w:t>
      </w:r>
      <w:r>
        <w:t>(5), 691. https://doi.org/10.3390/rs10050691</w:t>
      </w:r>
    </w:p>
    <w:p w14:paraId="7DBFF5CF" w14:textId="77777777" w:rsidR="001E69DE" w:rsidRDefault="001E69DE" w:rsidP="001E69DE">
      <w:pPr>
        <w:pStyle w:val="Bibliography"/>
      </w:pPr>
      <w:proofErr w:type="spellStart"/>
      <w:r>
        <w:t>Khaine</w:t>
      </w:r>
      <w:proofErr w:type="spellEnd"/>
      <w:r>
        <w:t xml:space="preserv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4845F8FD" w14:textId="77777777" w:rsidR="001E69DE" w:rsidRDefault="001E69DE" w:rsidP="001E69DE">
      <w:pPr>
        <w:pStyle w:val="Bibliography"/>
      </w:pPr>
      <w:proofErr w:type="spellStart"/>
      <w:r>
        <w:t>Lakens</w:t>
      </w:r>
      <w:proofErr w:type="spellEnd"/>
      <w:r>
        <w:t xml:space="preserve">, D. (2017). Equivalence Tests: A Practical Primer for </w:t>
      </w:r>
      <w:r>
        <w:rPr>
          <w:i/>
          <w:iCs/>
        </w:rPr>
        <w:t>t</w:t>
      </w:r>
      <w:r>
        <w:t xml:space="preserve"> Tests, Correlations, and Meta-Analyses. </w:t>
      </w:r>
      <w:r>
        <w:rPr>
          <w:i/>
          <w:iCs/>
        </w:rPr>
        <w:t>Social Psychological and Personality Science</w:t>
      </w:r>
      <w:r>
        <w:t xml:space="preserve">, </w:t>
      </w:r>
      <w:r>
        <w:rPr>
          <w:i/>
          <w:iCs/>
        </w:rPr>
        <w:t>8</w:t>
      </w:r>
      <w:r>
        <w:t>(4), 355–362. https://doi.org/10.1177/1948550617697177</w:t>
      </w:r>
    </w:p>
    <w:p w14:paraId="3F6DE63D" w14:textId="77777777" w:rsidR="001E69DE" w:rsidRDefault="001E69DE" w:rsidP="001E69DE">
      <w:pPr>
        <w:pStyle w:val="Bibliography"/>
      </w:pPr>
      <w:proofErr w:type="spellStart"/>
      <w:r>
        <w:t>Lakens</w:t>
      </w:r>
      <w:proofErr w:type="spellEnd"/>
      <w:r>
        <w:t xml:space="preserve">, D. (2022). </w:t>
      </w:r>
      <w:r>
        <w:rPr>
          <w:i/>
          <w:iCs/>
        </w:rPr>
        <w:t>Improving Your Statistical Inferences</w:t>
      </w:r>
      <w:r>
        <w:t>. https://doi.org/10.5281/ZENODO.6409077</w:t>
      </w:r>
    </w:p>
    <w:p w14:paraId="76269450" w14:textId="77777777" w:rsidR="001E69DE" w:rsidRDefault="001E69DE" w:rsidP="001E69DE">
      <w:pPr>
        <w:pStyle w:val="Bibliography"/>
      </w:pPr>
      <w:r>
        <w:t xml:space="preserve">Lamping, J. E., </w:t>
      </w:r>
      <w:proofErr w:type="spellStart"/>
      <w:r>
        <w:t>Zald</w:t>
      </w:r>
      <w:proofErr w:type="spellEnd"/>
      <w:r>
        <w:t xml:space="preserve">, H. S. J., </w:t>
      </w:r>
      <w:proofErr w:type="spellStart"/>
      <w:r>
        <w:t>Madurapperuma</w:t>
      </w:r>
      <w:proofErr w:type="spellEnd"/>
      <w:r>
        <w:t xml:space="preserve">, B. D., &amp; Graham, J. (2021). Comparison of Low-Cost Commercial Unpiloted Digital Aerial Photogrammetry to Airborne Laser Scanning across Multiple Forest Types in California, USA. </w:t>
      </w:r>
      <w:r>
        <w:rPr>
          <w:i/>
          <w:iCs/>
        </w:rPr>
        <w:t>Remote Sensing</w:t>
      </w:r>
      <w:r>
        <w:t xml:space="preserve">, </w:t>
      </w:r>
      <w:r>
        <w:rPr>
          <w:i/>
          <w:iCs/>
        </w:rPr>
        <w:t>13</w:t>
      </w:r>
      <w:r>
        <w:t>(21), 4292. https://doi.org/10.3390/rs13214292</w:t>
      </w:r>
    </w:p>
    <w:p w14:paraId="4114BF51" w14:textId="77777777" w:rsidR="001E69DE" w:rsidRPr="001E69DE" w:rsidRDefault="001E69DE" w:rsidP="001E69DE">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proofErr w:type="spellStart"/>
      <w:r w:rsidRPr="001E69DE">
        <w:rPr>
          <w:i/>
          <w:iCs/>
          <w:lang w:val="es-ES"/>
        </w:rPr>
        <w:t>Ecosphere</w:t>
      </w:r>
      <w:proofErr w:type="spellEnd"/>
      <w:r w:rsidRPr="001E69DE">
        <w:rPr>
          <w:lang w:val="es-ES"/>
        </w:rPr>
        <w:t xml:space="preserve">, </w:t>
      </w:r>
      <w:r w:rsidRPr="001E69DE">
        <w:rPr>
          <w:i/>
          <w:iCs/>
          <w:lang w:val="es-ES"/>
        </w:rPr>
        <w:t>13</w:t>
      </w:r>
      <w:r w:rsidRPr="001E69DE">
        <w:rPr>
          <w:lang w:val="es-ES"/>
        </w:rPr>
        <w:t>(9), e4209. https://doi.org/10.1002/ecs2.4209</w:t>
      </w:r>
    </w:p>
    <w:p w14:paraId="53FC62D0" w14:textId="77777777" w:rsidR="001E69DE" w:rsidRDefault="001E69DE" w:rsidP="001E69DE">
      <w:pPr>
        <w:pStyle w:val="Bibliography"/>
      </w:pPr>
      <w:r w:rsidRPr="001E69DE">
        <w:rPr>
          <w:lang w:val="es-ES"/>
        </w:rPr>
        <w:t xml:space="preserve">Li, B., Zhao, T., Su, X., Fan, G., Zhang, W., Deng, Z., &amp; </w:t>
      </w:r>
      <w:proofErr w:type="spellStart"/>
      <w:r w:rsidRPr="001E69DE">
        <w:rPr>
          <w:lang w:val="es-ES"/>
        </w:rPr>
        <w:t>Yu</w:t>
      </w:r>
      <w:proofErr w:type="spellEnd"/>
      <w:r w:rsidRPr="001E69DE">
        <w:rPr>
          <w:lang w:val="es-ES"/>
        </w:rPr>
        <w:t xml:space="preserve">,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14679DFB" w14:textId="77777777" w:rsidR="001E69DE" w:rsidRDefault="001E69DE" w:rsidP="001E69DE">
      <w:pPr>
        <w:pStyle w:val="Bibliography"/>
      </w:pPr>
      <w:r>
        <w:lastRenderedPageBreak/>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6624668C" w14:textId="77777777" w:rsidR="001E69DE" w:rsidRDefault="001E69DE" w:rsidP="001E69DE">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1D7EE3D3" w14:textId="77777777" w:rsidR="001E69DE" w:rsidRPr="001E69DE" w:rsidRDefault="001E69DE" w:rsidP="001E69DE">
      <w:pPr>
        <w:pStyle w:val="Bibliography"/>
        <w:rPr>
          <w:lang w:val="es-ES"/>
        </w:rPr>
      </w:pPr>
      <w:r>
        <w:t xml:space="preserve">Liu, M., Popescu, S., &amp; Malambo, L. (2019). Feasibility of Burned Area Mapping Based on ICESAT−2 Photon Counting Data. </w:t>
      </w:r>
      <w:r w:rsidRPr="001E69DE">
        <w:rPr>
          <w:i/>
          <w:iCs/>
          <w:lang w:val="es-ES"/>
        </w:rPr>
        <w:t xml:space="preserve">Remote </w:t>
      </w:r>
      <w:proofErr w:type="spellStart"/>
      <w:r w:rsidRPr="001E69DE">
        <w:rPr>
          <w:i/>
          <w:iCs/>
          <w:lang w:val="es-ES"/>
        </w:rPr>
        <w:t>Sensing</w:t>
      </w:r>
      <w:proofErr w:type="spellEnd"/>
      <w:r w:rsidRPr="001E69DE">
        <w:rPr>
          <w:lang w:val="es-ES"/>
        </w:rPr>
        <w:t xml:space="preserve">, </w:t>
      </w:r>
      <w:r w:rsidRPr="001E69DE">
        <w:rPr>
          <w:i/>
          <w:iCs/>
          <w:lang w:val="es-ES"/>
        </w:rPr>
        <w:t>12</w:t>
      </w:r>
      <w:r w:rsidRPr="001E69DE">
        <w:rPr>
          <w:lang w:val="es-ES"/>
        </w:rPr>
        <w:t>(1), 24. https://doi.org/10.3390/rs12010024</w:t>
      </w:r>
    </w:p>
    <w:p w14:paraId="27F6DCC3" w14:textId="77777777" w:rsidR="001E69DE" w:rsidRDefault="001E69DE" w:rsidP="001E69DE">
      <w:pPr>
        <w:pStyle w:val="Bibliography"/>
      </w:pPr>
      <w:r w:rsidRPr="001E69DE">
        <w:rPr>
          <w:lang w:val="es-ES"/>
        </w:rPr>
        <w:t xml:space="preserve">Liu, X., Feng, Y., </w:t>
      </w:r>
      <w:proofErr w:type="spellStart"/>
      <w:r w:rsidRPr="001E69DE">
        <w:rPr>
          <w:lang w:val="es-ES"/>
        </w:rPr>
        <w:t>Hu</w:t>
      </w:r>
      <w:proofErr w:type="spellEnd"/>
      <w:r w:rsidRPr="001E69DE">
        <w:rPr>
          <w:lang w:val="es-ES"/>
        </w:rPr>
        <w:t xml:space="preserve">, T., </w:t>
      </w:r>
      <w:proofErr w:type="spellStart"/>
      <w:r w:rsidRPr="001E69DE">
        <w:rPr>
          <w:lang w:val="es-ES"/>
        </w:rPr>
        <w:t>Luo</w:t>
      </w:r>
      <w:proofErr w:type="spellEnd"/>
      <w:r w:rsidRPr="001E69DE">
        <w:rPr>
          <w:lang w:val="es-ES"/>
        </w:rPr>
        <w:t xml:space="preserve">, Y., Zhao, X., Wu, J., Maeda, E. E., Ju, W., Liu, L., </w:t>
      </w:r>
      <w:proofErr w:type="spellStart"/>
      <w:r w:rsidRPr="001E69DE">
        <w:rPr>
          <w:lang w:val="es-ES"/>
        </w:rPr>
        <w:t>Guo</w:t>
      </w:r>
      <w:proofErr w:type="spellEnd"/>
      <w:r w:rsidRPr="001E69DE">
        <w:rPr>
          <w:lang w:val="es-ES"/>
        </w:rPr>
        <w:t xml:space="preserve">, Q., &amp; Su, Y. (2024). </w:t>
      </w:r>
      <w:r>
        <w:t xml:space="preserve">Enhancing ecosystem productivity and stability with increasing canopy structural complexity in global forests. </w:t>
      </w:r>
      <w:r>
        <w:rPr>
          <w:i/>
          <w:iCs/>
        </w:rPr>
        <w:t>Science Advances</w:t>
      </w:r>
      <w:r>
        <w:t xml:space="preserve">, </w:t>
      </w:r>
      <w:r>
        <w:rPr>
          <w:i/>
          <w:iCs/>
        </w:rPr>
        <w:t>10</w:t>
      </w:r>
      <w:r>
        <w:t>(20), eadl1947. https://doi.org/10.1126/sciadv.adl1947</w:t>
      </w:r>
    </w:p>
    <w:p w14:paraId="447FE6C7" w14:textId="77777777" w:rsidR="001E69DE" w:rsidRDefault="001E69DE" w:rsidP="001E69DE">
      <w:pPr>
        <w:pStyle w:val="Bibliography"/>
      </w:pPr>
      <w:proofErr w:type="spellStart"/>
      <w:r>
        <w:t>Luthcke</w:t>
      </w:r>
      <w:proofErr w:type="spellEnd"/>
      <w:r>
        <w:t xml:space="preserv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79C53422" w14:textId="77777777" w:rsidR="001E69DE" w:rsidRDefault="001E69DE" w:rsidP="001E69DE">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1D6E065F" w14:textId="77777777" w:rsidR="001E69DE" w:rsidRDefault="001E69DE" w:rsidP="001E69DE">
      <w:pPr>
        <w:pStyle w:val="Bibliography"/>
      </w:pPr>
      <w:r>
        <w:lastRenderedPageBreak/>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20F73478" w14:textId="77777777" w:rsidR="001E69DE" w:rsidRDefault="001E69DE" w:rsidP="001E69DE">
      <w:pPr>
        <w:pStyle w:val="Bibliography"/>
      </w:pPr>
      <w:proofErr w:type="spellStart"/>
      <w:r>
        <w:t>Maltamo</w:t>
      </w:r>
      <w:proofErr w:type="spellEnd"/>
      <w:r>
        <w:t xml:space="preserve">, M., </w:t>
      </w:r>
      <w:proofErr w:type="spellStart"/>
      <w:r>
        <w:t>Næsset</w:t>
      </w:r>
      <w:proofErr w:type="spellEnd"/>
      <w:r>
        <w:t xml:space="preserve">, E., &amp; Vauhkonen, J. (Eds.). (2014). </w:t>
      </w:r>
      <w:r>
        <w:rPr>
          <w:i/>
          <w:iCs/>
        </w:rPr>
        <w:t>Forestry Applications of Airborne Laser Scanning: Concepts and Case Studies</w:t>
      </w:r>
      <w:r>
        <w:t xml:space="preserve"> (Vol. 27). Springer Netherlands. https://doi.org/10.1007/978-94-017-8663-8</w:t>
      </w:r>
    </w:p>
    <w:p w14:paraId="46A49DC9" w14:textId="77777777" w:rsidR="001E69DE" w:rsidRDefault="001E69DE" w:rsidP="001E69DE">
      <w:pPr>
        <w:pStyle w:val="Bibliography"/>
      </w:pPr>
      <w:r>
        <w:t xml:space="preserve">Mann, H. B. (1945). Nonparametric Tests Against Trend. </w:t>
      </w:r>
      <w:proofErr w:type="spellStart"/>
      <w:r>
        <w:rPr>
          <w:i/>
          <w:iCs/>
        </w:rPr>
        <w:t>Econometrica</w:t>
      </w:r>
      <w:proofErr w:type="spellEnd"/>
      <w:r>
        <w:t xml:space="preserve">, </w:t>
      </w:r>
      <w:r>
        <w:rPr>
          <w:i/>
          <w:iCs/>
        </w:rPr>
        <w:t>13</w:t>
      </w:r>
      <w:r>
        <w:t>(3), 245. https://doi.org/10.2307/1907187</w:t>
      </w:r>
    </w:p>
    <w:p w14:paraId="3445F8B8" w14:textId="77777777" w:rsidR="001E69DE" w:rsidRDefault="001E69DE" w:rsidP="001E69DE">
      <w:pPr>
        <w:pStyle w:val="Bibliography"/>
      </w:pPr>
      <w:r>
        <w:t xml:space="preserve">Markus, T., Neumann, T., Martino, A., Abdalati, W., Brunt, K., </w:t>
      </w:r>
      <w:proofErr w:type="spellStart"/>
      <w:r>
        <w:t>Csatho</w:t>
      </w:r>
      <w:proofErr w:type="spellEnd"/>
      <w:r>
        <w:t xml:space="preserve">, B., Farrell, S., Fricker, H., Gardner, A., Harding, D., Jasinski, M., Kwok, R., Magruder, L., Lubin, D., </w:t>
      </w:r>
      <w:proofErr w:type="spellStart"/>
      <w:r>
        <w:t>Luthcke</w:t>
      </w:r>
      <w:proofErr w:type="spellEnd"/>
      <w:r>
        <w:t xml:space="preserv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7B63765E" w14:textId="77777777" w:rsidR="001E69DE" w:rsidRDefault="001E69DE" w:rsidP="001E69DE">
      <w:pPr>
        <w:pStyle w:val="Bibliography"/>
      </w:pPr>
      <w:r>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31C0F7F3" w14:textId="77777777" w:rsidR="001E69DE" w:rsidRDefault="001E69DE" w:rsidP="001E69DE">
      <w:pPr>
        <w:pStyle w:val="Bibliography"/>
      </w:pPr>
      <w:r>
        <w:t xml:space="preserve">Meyer, V., Saatchi, S. S., Chave, J., Dalling, J. W., Bohlman, S., Fricker, G. A., Robinson, C., Neumann, M., &amp; Hubbell, S. (2013). Detecting tropical forest biomass dynamics from repeated airborne lidar measurements. </w:t>
      </w:r>
      <w:proofErr w:type="spellStart"/>
      <w:r>
        <w:rPr>
          <w:i/>
          <w:iCs/>
        </w:rPr>
        <w:t>Biogeosciences</w:t>
      </w:r>
      <w:proofErr w:type="spellEnd"/>
      <w:r>
        <w:t xml:space="preserve">, </w:t>
      </w:r>
      <w:r>
        <w:rPr>
          <w:i/>
          <w:iCs/>
        </w:rPr>
        <w:t>10</w:t>
      </w:r>
      <w:r>
        <w:t>(8), 5421–5438. https://doi.org/10.5194/bg-10-5421-2013</w:t>
      </w:r>
    </w:p>
    <w:p w14:paraId="52F4EC3C" w14:textId="77777777" w:rsidR="001E69DE" w:rsidRDefault="001E69DE" w:rsidP="001E69DE">
      <w:pPr>
        <w:pStyle w:val="Bibliography"/>
      </w:pPr>
      <w:r>
        <w:lastRenderedPageBreak/>
        <w:t xml:space="preserve">Mielcarek, M., Kamińska, A., &amp; </w:t>
      </w:r>
      <w:proofErr w:type="spellStart"/>
      <w:r>
        <w:t>Stereńczak</w:t>
      </w:r>
      <w:proofErr w:type="spellEnd"/>
      <w:r>
        <w:t xml:space="preserve">,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1917942A" w14:textId="77777777" w:rsidR="001E69DE" w:rsidRDefault="001E69DE" w:rsidP="001E69DE">
      <w:pPr>
        <w:pStyle w:val="Bibliography"/>
      </w:pPr>
      <w:r>
        <w:t xml:space="preserve">Mitchell, J. C., Kashian, D. M., Chen, X., Cousins, S., Flaspohler, D., Gruner, D. S., Johnson, J. S., </w:t>
      </w:r>
      <w:proofErr w:type="spellStart"/>
      <w:r>
        <w:t>Surasinghe</w:t>
      </w:r>
      <w:proofErr w:type="spellEnd"/>
      <w:r>
        <w:t xml:space="preserv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389BC4FB" w14:textId="77777777" w:rsidR="001E69DE" w:rsidRDefault="001E69DE" w:rsidP="001E69DE">
      <w:pPr>
        <w:pStyle w:val="Bibliography"/>
      </w:pPr>
      <w:r>
        <w:t xml:space="preserve">Mulverhill, C., Coops, N. C., Hermosilla, T., White, J. C., &amp; </w:t>
      </w:r>
      <w:proofErr w:type="spellStart"/>
      <w:r>
        <w:t>Wulder</w:t>
      </w:r>
      <w:proofErr w:type="spellEnd"/>
      <w:r>
        <w:t xml:space="preserve">,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4AE0B417" w14:textId="77777777" w:rsidR="001E69DE" w:rsidRDefault="001E69DE" w:rsidP="001E69DE">
      <w:pPr>
        <w:pStyle w:val="Bibliography"/>
      </w:pPr>
      <w:r>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2969A734" w14:textId="77777777" w:rsidR="001E69DE" w:rsidRDefault="001E69DE" w:rsidP="001E69DE">
      <w:pPr>
        <w:pStyle w:val="Bibliography"/>
      </w:pPr>
      <w:r>
        <w:t xml:space="preserve">Neuenschwander, A., Duncanson, L., Montesano, P., Minor, D., Guenther, E., Hancock, S., </w:t>
      </w:r>
      <w:proofErr w:type="spellStart"/>
      <w:r>
        <w:t>Wulder</w:t>
      </w:r>
      <w:proofErr w:type="spellEnd"/>
      <w:r>
        <w:t xml:space="preserve">, M. A., White, J. C., Purslow, M., Thomas, N., Mandel, A., Feng, T., </w:t>
      </w:r>
      <w:proofErr w:type="spellStart"/>
      <w:r>
        <w:t>Armston</w:t>
      </w:r>
      <w:proofErr w:type="spellEnd"/>
      <w:r>
        <w:t xml:space="preserve">, J., Kellner, J. R., Andersen, H. E., Boschetti, L., Fekety, P., Hudak, A., Pisek, J., … </w:t>
      </w:r>
      <w:proofErr w:type="spellStart"/>
      <w:r>
        <w:t>Stereńczak</w:t>
      </w:r>
      <w:proofErr w:type="spellEnd"/>
      <w:r>
        <w:t xml:space="preserve">, K. (2024). Towards global spaceborne lidar biomass: Developing and applying boreal forest biomass models for ICESat-2 laser </w:t>
      </w:r>
      <w:r>
        <w:lastRenderedPageBreak/>
        <w:t xml:space="preserve">altimetry data. </w:t>
      </w:r>
      <w:r>
        <w:rPr>
          <w:i/>
          <w:iCs/>
        </w:rPr>
        <w:t>Science of Remote Sensing</w:t>
      </w:r>
      <w:r>
        <w:t xml:space="preserve">, </w:t>
      </w:r>
      <w:r>
        <w:rPr>
          <w:i/>
          <w:iCs/>
        </w:rPr>
        <w:t>10</w:t>
      </w:r>
      <w:r>
        <w:t>, 100150. https://doi.org/10.1016/j.srs.2024.100150</w:t>
      </w:r>
    </w:p>
    <w:p w14:paraId="55404F5B" w14:textId="77777777" w:rsidR="001E69DE" w:rsidRDefault="001E69DE" w:rsidP="001E69DE">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1F312B41" w14:textId="77777777" w:rsidR="001E69DE" w:rsidRDefault="001E69DE" w:rsidP="001E69DE">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3C55243F" w14:textId="77777777" w:rsidR="001E69DE" w:rsidRDefault="001E69DE" w:rsidP="001E69DE">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295C513E" w14:textId="77777777" w:rsidR="001E69DE" w:rsidRDefault="001E69DE" w:rsidP="001E69DE">
      <w:pPr>
        <w:pStyle w:val="Bibliography"/>
      </w:pPr>
      <w:r>
        <w:t xml:space="preserve">Neuenschwander, A., Pitts, K., Jelley, B. J., Robbins, J., Markel, J., Popescu, S., Nelson, R., Harding, D., Pederson, Klotz, B., &amp; Sheridan, R. (2023). </w:t>
      </w:r>
      <w:r>
        <w:rPr>
          <w:i/>
          <w:iCs/>
        </w:rPr>
        <w:t>Ice, Cloud, and Land Elevation Satellite (ICESat-2) Project Algorithm Theoretical Basis Document (ATBD) for Land—Vegetation Along-Track Products (ATL08), version 6</w:t>
      </w:r>
      <w:r>
        <w:t>. https://doi.org/10.5067/8ANPSL1NN7YS</w:t>
      </w:r>
    </w:p>
    <w:p w14:paraId="55A56E85" w14:textId="77777777" w:rsidR="001E69DE" w:rsidRDefault="001E69DE" w:rsidP="001E69DE">
      <w:pPr>
        <w:pStyle w:val="Bibliography"/>
      </w:pPr>
      <w:r>
        <w:t xml:space="preserve">Neumann, T. A., Brenner, A., Hancock, D., Robins, J., Saba, J., Harbeck, K., Gibbons, A., Lee, J., </w:t>
      </w:r>
      <w:proofErr w:type="spellStart"/>
      <w:r>
        <w:t>Luthcke</w:t>
      </w:r>
      <w:proofErr w:type="spellEnd"/>
      <w:r>
        <w:t xml:space="preserve">, S., &amp; Rebold, T. (2023). </w:t>
      </w:r>
      <w:r>
        <w:rPr>
          <w:i/>
          <w:iCs/>
        </w:rPr>
        <w:t>Ice, Cloud, and Land Elevation Satellite (ICESat-2) Project Algorithm Theoretical Basis Document (ATBD) for Global Geolocated Photons ATL03, version 6</w:t>
      </w:r>
      <w:r>
        <w:t>. https://doi.org/10.5067/GA5KCLJT7LOT</w:t>
      </w:r>
    </w:p>
    <w:p w14:paraId="468DCA98" w14:textId="77777777" w:rsidR="001E69DE" w:rsidRDefault="001E69DE" w:rsidP="001E69DE">
      <w:pPr>
        <w:pStyle w:val="Bibliography"/>
      </w:pPr>
      <w:r>
        <w:t xml:space="preserve">Neumann, T. A., Martino, A. J., Markus, T., Bae, S., Bock, M. R., Brenner, A. C., Brunt, K. M., Cavanaugh, J., Fernandes, S. T., Hancock, D. W., Harbeck, K., Lee, J., </w:t>
      </w:r>
      <w:r>
        <w:lastRenderedPageBreak/>
        <w:t xml:space="preserve">Kurtz, N. T., Luers, P. J., </w:t>
      </w:r>
      <w:proofErr w:type="spellStart"/>
      <w:r>
        <w:t>Luthcke</w:t>
      </w:r>
      <w:proofErr w:type="spellEnd"/>
      <w:r>
        <w:t xml:space="preserv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48A200BC" w14:textId="77777777" w:rsidR="001E69DE" w:rsidRDefault="001E69DE" w:rsidP="001E69DE">
      <w:pPr>
        <w:pStyle w:val="Bibliography"/>
      </w:pPr>
      <w:r>
        <w:t xml:space="preserve">Neumann, T. A., Martino, A. J., Markus, T., Bae, S., Bock, M. R., Brenner, A. C., Brunt, K. M., Cavanaugh, J., Fernandes, S. T., Hancock, D. W., Harbeck, K., Lee, J., Kurtz, N. T., Luers, P. J., </w:t>
      </w:r>
      <w:proofErr w:type="spellStart"/>
      <w:r>
        <w:t>Luthcke</w:t>
      </w:r>
      <w:proofErr w:type="spellEnd"/>
      <w:r>
        <w:t xml:space="preserv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0A030C22" w14:textId="77777777" w:rsidR="001E69DE" w:rsidRDefault="001E69DE" w:rsidP="001E69DE">
      <w:pPr>
        <w:pStyle w:val="Bibliography"/>
      </w:pPr>
      <w:proofErr w:type="spellStart"/>
      <w:r>
        <w:t>Noordermeer</w:t>
      </w:r>
      <w:proofErr w:type="spellEnd"/>
      <w:r>
        <w:t xml:space="preserve">, L., </w:t>
      </w:r>
      <w:proofErr w:type="spellStart"/>
      <w:r>
        <w:t>Bollandsås</w:t>
      </w:r>
      <w:proofErr w:type="spellEnd"/>
      <w:r>
        <w:t xml:space="preserve">, O. M., </w:t>
      </w:r>
      <w:proofErr w:type="spellStart"/>
      <w:r>
        <w:t>Gobakken</w:t>
      </w:r>
      <w:proofErr w:type="spellEnd"/>
      <w:r>
        <w:t xml:space="preserve">, T., &amp; </w:t>
      </w:r>
      <w:proofErr w:type="spellStart"/>
      <w:r>
        <w:t>Næsset</w:t>
      </w:r>
      <w:proofErr w:type="spellEnd"/>
      <w:r>
        <w:t xml:space="preserve">, E. (2018). Direct and indirect site index determination for Norway spruce and Scots pine using bitemporal airborne laser scanner data. </w:t>
      </w:r>
      <w:r>
        <w:rPr>
          <w:i/>
          <w:iCs/>
        </w:rPr>
        <w:t>Forest Ecology and Management</w:t>
      </w:r>
      <w:r>
        <w:t xml:space="preserve">, </w:t>
      </w:r>
      <w:r>
        <w:rPr>
          <w:i/>
          <w:iCs/>
        </w:rPr>
        <w:t>428</w:t>
      </w:r>
      <w:r>
        <w:t>, 104–114. https://doi.org/10.1016/j.foreco.2018.06.041</w:t>
      </w:r>
    </w:p>
    <w:p w14:paraId="31F5340B" w14:textId="77777777" w:rsidR="001E69DE" w:rsidRDefault="001E69DE" w:rsidP="001E69DE">
      <w:pPr>
        <w:pStyle w:val="Bibliography"/>
      </w:pPr>
      <w:proofErr w:type="spellStart"/>
      <w:r>
        <w:t>Noordermeer</w:t>
      </w:r>
      <w:proofErr w:type="spellEnd"/>
      <w:r>
        <w:t xml:space="preserve">, L., </w:t>
      </w:r>
      <w:proofErr w:type="spellStart"/>
      <w:r>
        <w:t>Gobakken</w:t>
      </w:r>
      <w:proofErr w:type="spellEnd"/>
      <w:r>
        <w:t xml:space="preserve">, T., </w:t>
      </w:r>
      <w:proofErr w:type="spellStart"/>
      <w:r>
        <w:t>Næsset</w:t>
      </w:r>
      <w:proofErr w:type="spellEnd"/>
      <w:r>
        <w:t xml:space="preserve">, E., &amp; </w:t>
      </w:r>
      <w:proofErr w:type="spellStart"/>
      <w:r>
        <w:t>Bollandsås</w:t>
      </w:r>
      <w:proofErr w:type="spellEnd"/>
      <w:r>
        <w:t xml:space="preserve">,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26DA4C9C" w14:textId="77777777" w:rsidR="001E69DE" w:rsidRDefault="001E69DE" w:rsidP="001E69DE">
      <w:pPr>
        <w:pStyle w:val="Bibliography"/>
      </w:pPr>
      <w:r>
        <w:t xml:space="preserve">Oh, S., Jung, J., Shao, G., Shao, G., Gallion, J., &amp; Fei, S. (2022). High-Resolution Canopy Height Model Generation and Validation Using USGS 3DEP LiDAR </w:t>
      </w:r>
      <w:r>
        <w:lastRenderedPageBreak/>
        <w:t xml:space="preserve">Data in Indiana, USA. </w:t>
      </w:r>
      <w:r>
        <w:rPr>
          <w:i/>
          <w:iCs/>
        </w:rPr>
        <w:t>Remote Sensing</w:t>
      </w:r>
      <w:r>
        <w:t xml:space="preserve">, </w:t>
      </w:r>
      <w:r>
        <w:rPr>
          <w:i/>
          <w:iCs/>
        </w:rPr>
        <w:t>14</w:t>
      </w:r>
      <w:r>
        <w:t>(4), 935. https://doi.org/10.3390/rs14040935</w:t>
      </w:r>
    </w:p>
    <w:p w14:paraId="1FB9C282" w14:textId="77777777" w:rsidR="001E69DE" w:rsidRDefault="001E69DE" w:rsidP="001E69DE">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3467B3CB" w14:textId="77777777" w:rsidR="001E69DE" w:rsidRDefault="001E69DE" w:rsidP="001E69DE">
      <w:pPr>
        <w:pStyle w:val="Bibliography"/>
      </w:pPr>
      <w:r>
        <w:t xml:space="preserve">Pan, Y., Birdsey, R. A., Phillips, O. L., Houghton, R. A., Fang, J., Kauppi, P. E., Keith, H., Kurz, W. A., Ito, A., Lewis, S. L., </w:t>
      </w:r>
      <w:proofErr w:type="spellStart"/>
      <w:r>
        <w:t>Nabuurs</w:t>
      </w:r>
      <w:proofErr w:type="spellEnd"/>
      <w:r>
        <w:t xml:space="preserve">, G.-J., </w:t>
      </w:r>
      <w:proofErr w:type="spellStart"/>
      <w:r>
        <w:t>Shvidenko</w:t>
      </w:r>
      <w:proofErr w:type="spellEnd"/>
      <w:r>
        <w:t xml:space="preserve">, A., Hashimoto, S., </w:t>
      </w:r>
      <w:proofErr w:type="spellStart"/>
      <w:r>
        <w:t>Lerink</w:t>
      </w:r>
      <w:proofErr w:type="spellEnd"/>
      <w:r>
        <w:t xml:space="preserve">, B., </w:t>
      </w:r>
      <w:proofErr w:type="spellStart"/>
      <w:r>
        <w:t>Schepaschenko</w:t>
      </w:r>
      <w:proofErr w:type="spellEnd"/>
      <w:r>
        <w:t xml:space="preserve">, D., Castanho, A., &amp; </w:t>
      </w:r>
      <w:proofErr w:type="spellStart"/>
      <w:r>
        <w:t>Murdiyarso</w:t>
      </w:r>
      <w:proofErr w:type="spellEnd"/>
      <w:r>
        <w:t xml:space="preserve">, D. (2024). The enduring world forest carbon sink. </w:t>
      </w:r>
      <w:r>
        <w:rPr>
          <w:i/>
          <w:iCs/>
        </w:rPr>
        <w:t>Nature</w:t>
      </w:r>
      <w:r>
        <w:t xml:space="preserve">, </w:t>
      </w:r>
      <w:r>
        <w:rPr>
          <w:i/>
          <w:iCs/>
        </w:rPr>
        <w:t>631</w:t>
      </w:r>
      <w:r>
        <w:t>(8021), 563–569. https://doi.org/10.1038/s41586-024-07602-x</w:t>
      </w:r>
    </w:p>
    <w:p w14:paraId="09693FED" w14:textId="77777777" w:rsidR="001E69DE" w:rsidRDefault="001E69DE" w:rsidP="001E69DE">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25C61E06" w14:textId="77777777" w:rsidR="001E69DE" w:rsidRDefault="001E69DE" w:rsidP="001E69DE">
      <w:pPr>
        <w:pStyle w:val="Bibliography"/>
      </w:pPr>
      <w:r>
        <w:t xml:space="preserve">Pingel, T. J., Clarke, K. C., &amp; McBride, W. A. (2013). An improved simple morphological filter for the terrain classification of airborne LIDAR data. </w:t>
      </w:r>
      <w:r>
        <w:rPr>
          <w:i/>
          <w:iCs/>
        </w:rPr>
        <w:t>ISPRS Journal of Photogrammetry and Remote Sensing</w:t>
      </w:r>
      <w:r>
        <w:t xml:space="preserve">, </w:t>
      </w:r>
      <w:r>
        <w:rPr>
          <w:i/>
          <w:iCs/>
        </w:rPr>
        <w:t>77</w:t>
      </w:r>
      <w:r>
        <w:t>, 21–30. https://doi.org/10.1016/j.isprsjprs.2012.12.002</w:t>
      </w:r>
    </w:p>
    <w:p w14:paraId="3C7A8520" w14:textId="77777777" w:rsidR="001E69DE" w:rsidRDefault="001E69DE" w:rsidP="001E69DE">
      <w:pPr>
        <w:pStyle w:val="Bibliography"/>
      </w:pPr>
      <w:proofErr w:type="spellStart"/>
      <w:r>
        <w:t>Podest</w:t>
      </w:r>
      <w:proofErr w:type="spellEnd"/>
      <w:r>
        <w:t xml:space="preserve">, E. (2021, March 16). </w:t>
      </w:r>
      <w:r>
        <w:rPr>
          <w:i/>
          <w:iCs/>
        </w:rPr>
        <w:t>The Fundamentals of LiDAR</w:t>
      </w:r>
      <w:r>
        <w:t>. ARSET - Use of Solar Induced Fluorescence and LIDAR to Assess Vegetation Change and Vulnerability, Jet Propulsion Laboratory, California Institute of Technology.</w:t>
      </w:r>
    </w:p>
    <w:p w14:paraId="4351F843" w14:textId="77777777" w:rsidR="001E69DE" w:rsidRPr="001E69DE" w:rsidRDefault="001E69DE" w:rsidP="001E69DE">
      <w:pPr>
        <w:pStyle w:val="Bibliography"/>
        <w:rPr>
          <w:lang w:val="es-ES"/>
        </w:rPr>
      </w:pPr>
      <w:r>
        <w:t xml:space="preserve">Pronk, M., Eleveld, M., &amp; Ledoux, H. (2024). Assessing Vertical Accuracy and Spatial Coverage of ICESat-2 and GEDI Spaceborne Lidar for Creating Global Terrain Models. </w:t>
      </w:r>
      <w:r w:rsidRPr="001E69DE">
        <w:rPr>
          <w:i/>
          <w:iCs/>
          <w:lang w:val="es-ES"/>
        </w:rPr>
        <w:t xml:space="preserve">Remote </w:t>
      </w:r>
      <w:proofErr w:type="spellStart"/>
      <w:r w:rsidRPr="001E69DE">
        <w:rPr>
          <w:i/>
          <w:iCs/>
          <w:lang w:val="es-ES"/>
        </w:rPr>
        <w:t>Sensing</w:t>
      </w:r>
      <w:proofErr w:type="spellEnd"/>
      <w:r w:rsidRPr="001E69DE">
        <w:rPr>
          <w:lang w:val="es-ES"/>
        </w:rPr>
        <w:t xml:space="preserve">, </w:t>
      </w:r>
      <w:r w:rsidRPr="001E69DE">
        <w:rPr>
          <w:i/>
          <w:iCs/>
          <w:lang w:val="es-ES"/>
        </w:rPr>
        <w:t>16</w:t>
      </w:r>
      <w:r w:rsidRPr="001E69DE">
        <w:rPr>
          <w:lang w:val="es-ES"/>
        </w:rPr>
        <w:t>(13), 2259. https://doi.org/10.3390/rs16132259</w:t>
      </w:r>
    </w:p>
    <w:p w14:paraId="3AAE01CD" w14:textId="77777777" w:rsidR="001E69DE" w:rsidRDefault="001E69DE" w:rsidP="001E69DE">
      <w:pPr>
        <w:pStyle w:val="Bibliography"/>
      </w:pPr>
      <w:proofErr w:type="spellStart"/>
      <w:r w:rsidRPr="001E69DE">
        <w:rPr>
          <w:lang w:val="es-ES"/>
        </w:rPr>
        <w:lastRenderedPageBreak/>
        <w:t>Psistaki</w:t>
      </w:r>
      <w:proofErr w:type="spellEnd"/>
      <w:r w:rsidRPr="001E69DE">
        <w:rPr>
          <w:lang w:val="es-ES"/>
        </w:rPr>
        <w:t xml:space="preserve">, K., </w:t>
      </w:r>
      <w:proofErr w:type="spellStart"/>
      <w:r w:rsidRPr="001E69DE">
        <w:rPr>
          <w:lang w:val="es-ES"/>
        </w:rPr>
        <w:t>Tsantopoulos</w:t>
      </w:r>
      <w:proofErr w:type="spellEnd"/>
      <w:r w:rsidRPr="001E69DE">
        <w:rPr>
          <w:lang w:val="es-ES"/>
        </w:rPr>
        <w:t xml:space="preserve">, G., &amp; </w:t>
      </w:r>
      <w:proofErr w:type="spellStart"/>
      <w:r w:rsidRPr="001E69DE">
        <w:rPr>
          <w:lang w:val="es-ES"/>
        </w:rPr>
        <w:t>Paschalidou</w:t>
      </w:r>
      <w:proofErr w:type="spellEnd"/>
      <w:r w:rsidRPr="001E69DE">
        <w:rPr>
          <w:lang w:val="es-ES"/>
        </w:rPr>
        <w:t xml:space="preserve">, A. K. (2024). </w:t>
      </w:r>
      <w:r>
        <w:t xml:space="preserve">An Overview of the Role of Forests in Climate Change Mitigation. </w:t>
      </w:r>
      <w:r>
        <w:rPr>
          <w:i/>
          <w:iCs/>
        </w:rPr>
        <w:t>Sustainability</w:t>
      </w:r>
      <w:r>
        <w:t xml:space="preserve">, </w:t>
      </w:r>
      <w:r>
        <w:rPr>
          <w:i/>
          <w:iCs/>
        </w:rPr>
        <w:t>16</w:t>
      </w:r>
      <w:r>
        <w:t>(14), Article 14. https://doi.org/10.3390/su16146089</w:t>
      </w:r>
    </w:p>
    <w:p w14:paraId="4087D8AF" w14:textId="77777777" w:rsidR="001E69DE" w:rsidRDefault="001E69DE" w:rsidP="001E69DE">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369088CB" w14:textId="77777777" w:rsidR="001E69DE" w:rsidRDefault="001E69DE" w:rsidP="001E69DE">
      <w:pPr>
        <w:pStyle w:val="Bibliography"/>
      </w:pPr>
      <w:r>
        <w:t xml:space="preserve">radt0005. (2025). </w:t>
      </w:r>
      <w:proofErr w:type="spellStart"/>
      <w:r>
        <w:rPr>
          <w:i/>
          <w:iCs/>
        </w:rPr>
        <w:t>FIADB_Direct</w:t>
      </w:r>
      <w:proofErr w:type="spellEnd"/>
      <w:r>
        <w:t xml:space="preserve"> [R]. https://github.com/radt0005/FIADB_Direct (Original work published 2025)</w:t>
      </w:r>
    </w:p>
    <w:p w14:paraId="61DC97B4" w14:textId="77777777" w:rsidR="001E69DE" w:rsidRDefault="001E69DE" w:rsidP="001E69DE">
      <w:pPr>
        <w:pStyle w:val="Bibliography"/>
      </w:pPr>
      <w:r w:rsidRPr="001E69DE">
        <w:rPr>
          <w:lang w:val="fr-FR"/>
        </w:rPr>
        <w:t xml:space="preserve">Rai, N., Ma, Q., </w:t>
      </w:r>
      <w:proofErr w:type="spellStart"/>
      <w:r w:rsidRPr="001E69DE">
        <w:rPr>
          <w:lang w:val="fr-FR"/>
        </w:rPr>
        <w:t>Poudel</w:t>
      </w:r>
      <w:proofErr w:type="spellEnd"/>
      <w:r w:rsidRPr="001E69DE">
        <w:rPr>
          <w:lang w:val="fr-FR"/>
        </w:rPr>
        <w:t xml:space="preserve">,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66B4CAED" w14:textId="77777777" w:rsidR="001E69DE" w:rsidRDefault="001E69DE" w:rsidP="001E69DE">
      <w:pPr>
        <w:pStyle w:val="Bibliography"/>
      </w:pPr>
      <w:r>
        <w:t xml:space="preserve">Ribas-Costa, V. A., Gastón, A., </w:t>
      </w:r>
      <w:proofErr w:type="spellStart"/>
      <w:r>
        <w:t>Bloszies</w:t>
      </w:r>
      <w:proofErr w:type="spellEnd"/>
      <w:r>
        <w:t xml:space="preserve">, S. A., Henderson, J. D., Trlica, A., Carter, D. R., Rubilar, R., Albaugh, T. J., &amp; Cook, R. L. (2024). Nature vs. nurture: Drivers of site productivity in loblolly pine (Pinus </w:t>
      </w:r>
      <w:proofErr w:type="spellStart"/>
      <w:r>
        <w:t>taeda</w:t>
      </w:r>
      <w:proofErr w:type="spellEnd"/>
      <w:r>
        <w:t xml:space="preserve"> L.) forests in the southeastern US. </w:t>
      </w:r>
      <w:r>
        <w:rPr>
          <w:i/>
          <w:iCs/>
        </w:rPr>
        <w:t>Forest Ecology and Management</w:t>
      </w:r>
      <w:r>
        <w:t xml:space="preserve">, </w:t>
      </w:r>
      <w:r>
        <w:rPr>
          <w:i/>
          <w:iCs/>
        </w:rPr>
        <w:t>572</w:t>
      </w:r>
      <w:r>
        <w:t>, 122334. https://doi.org/10.1016/j.foreco.2024.122334</w:t>
      </w:r>
    </w:p>
    <w:p w14:paraId="40D9CD93" w14:textId="77777777" w:rsidR="001E69DE" w:rsidRDefault="001E69DE" w:rsidP="001E69DE">
      <w:pPr>
        <w:pStyle w:val="Bibliography"/>
      </w:pPr>
      <w:r>
        <w:t xml:space="preserve">Ribas-Costa, V. A., Gastón, A., &amp; Cook, R. L. (2024). Modeling dominant height with USGS 3DEP LiDAR to determine site index in even-aged loblolly pine ( </w:t>
      </w:r>
      <w:r>
        <w:rPr>
          <w:i/>
          <w:iCs/>
        </w:rPr>
        <w:t xml:space="preserve">Pinus </w:t>
      </w:r>
      <w:proofErr w:type="spellStart"/>
      <w:r>
        <w:rPr>
          <w:i/>
          <w:iCs/>
        </w:rPr>
        <w:t>taeda</w:t>
      </w:r>
      <w:proofErr w:type="spellEnd"/>
      <w:r>
        <w:t xml:space="preserve"> L.) plantations in the southeastern US. </w:t>
      </w:r>
      <w:r>
        <w:rPr>
          <w:i/>
          <w:iCs/>
        </w:rPr>
        <w:t>Forestry: An International Journal of Forest Research</w:t>
      </w:r>
      <w:r>
        <w:t>, cpae034. https://doi.org/10.1093/forestry/cpae034</w:t>
      </w:r>
    </w:p>
    <w:p w14:paraId="7EB05452" w14:textId="77777777" w:rsidR="001E69DE" w:rsidRDefault="001E69DE" w:rsidP="001E69DE">
      <w:pPr>
        <w:pStyle w:val="Bibliography"/>
      </w:pPr>
      <w:proofErr w:type="spellStart"/>
      <w:r>
        <w:t>Ringard</w:t>
      </w:r>
      <w:proofErr w:type="spellEnd"/>
      <w:r>
        <w:t xml:space="preserve">, J., </w:t>
      </w:r>
      <w:proofErr w:type="spellStart"/>
      <w:r>
        <w:t>Chiriaco</w:t>
      </w:r>
      <w:proofErr w:type="spellEnd"/>
      <w:r>
        <w:t xml:space="preserve">, M., Bastin, S., &amp; Habets, F. (2019). Recent trends in climate variability at the local scale using 40 years of observations: The case of the Paris </w:t>
      </w:r>
      <w:r>
        <w:lastRenderedPageBreak/>
        <w:t xml:space="preserve">region of France. </w:t>
      </w:r>
      <w:r>
        <w:rPr>
          <w:i/>
          <w:iCs/>
        </w:rPr>
        <w:t>Atmospheric Chemistry and Physics</w:t>
      </w:r>
      <w:r>
        <w:t xml:space="preserve">, </w:t>
      </w:r>
      <w:r>
        <w:rPr>
          <w:i/>
          <w:iCs/>
        </w:rPr>
        <w:t>19</w:t>
      </w:r>
      <w:r>
        <w:t>(20), 13129–13155. https://doi.org/10.5194/acp-19-13129-2019</w:t>
      </w:r>
    </w:p>
    <w:p w14:paraId="4D9FB869" w14:textId="77777777" w:rsidR="001E69DE" w:rsidRDefault="001E69DE" w:rsidP="001E69DE">
      <w:pPr>
        <w:pStyle w:val="Bibliography"/>
      </w:pPr>
      <w:proofErr w:type="spellStart"/>
      <w:r>
        <w:t>Risbøl</w:t>
      </w:r>
      <w:proofErr w:type="spellEnd"/>
      <w:r>
        <w:t xml:space="preserve">,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03728045" w14:textId="77777777" w:rsidR="001E69DE" w:rsidRDefault="001E69DE" w:rsidP="001E69DE">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5AAF8EA9" w14:textId="77777777" w:rsidR="001E69DE" w:rsidRDefault="001E69DE" w:rsidP="001E69DE">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1C00E10F" w14:textId="77777777" w:rsidR="001E69DE" w:rsidRDefault="001E69DE" w:rsidP="001E69DE">
      <w:pPr>
        <w:pStyle w:val="Bibliography"/>
      </w:pPr>
      <w:r>
        <w:t xml:space="preserve">Rossum, G. van, &amp; Drake, F. L. (2010). </w:t>
      </w:r>
      <w:r>
        <w:rPr>
          <w:i/>
          <w:iCs/>
        </w:rPr>
        <w:t>The Python language reference</w:t>
      </w:r>
      <w:r>
        <w:t xml:space="preserve"> (Release 3.0.1 [</w:t>
      </w:r>
      <w:proofErr w:type="spellStart"/>
      <w:r>
        <w:t>Repr</w:t>
      </w:r>
      <w:proofErr w:type="spellEnd"/>
      <w:r>
        <w:t>.]). Python Software Foundation.</w:t>
      </w:r>
    </w:p>
    <w:p w14:paraId="68C6B2FF" w14:textId="77777777" w:rsidR="001E69DE" w:rsidRDefault="001E69DE" w:rsidP="001E69DE">
      <w:pPr>
        <w:pStyle w:val="Bibliography"/>
      </w:pPr>
      <w:r>
        <w:t xml:space="preserve">Schutz, B. E., Zwally, H. J., Shuman, C. A., Hancock, D., &amp; DiMarzio, J. P. (2005). Overview of the </w:t>
      </w:r>
      <w:proofErr w:type="spellStart"/>
      <w:r>
        <w:t>ICESat</w:t>
      </w:r>
      <w:proofErr w:type="spellEnd"/>
      <w:r>
        <w:t xml:space="preserve"> Mission. </w:t>
      </w:r>
      <w:r>
        <w:rPr>
          <w:i/>
          <w:iCs/>
        </w:rPr>
        <w:t>Geophysical Research Letters</w:t>
      </w:r>
      <w:r>
        <w:t xml:space="preserve">, </w:t>
      </w:r>
      <w:r>
        <w:rPr>
          <w:i/>
          <w:iCs/>
        </w:rPr>
        <w:t>32</w:t>
      </w:r>
      <w:r>
        <w:t>(21), 2005GL024009. https://doi.org/10.1029/2005GL024009</w:t>
      </w:r>
    </w:p>
    <w:p w14:paraId="29CDC378" w14:textId="77777777" w:rsidR="001E69DE" w:rsidRDefault="001E69DE" w:rsidP="001E69DE">
      <w:pPr>
        <w:pStyle w:val="Bibliography"/>
      </w:pPr>
      <w:r>
        <w:t xml:space="preserve">Seidl, R., Thom, D., Kautz, M., Martin-Benito, D., Peltoniemi, M., Vacchiano, G., Wild, J., Ascoli, D., Petr, M., </w:t>
      </w:r>
      <w:proofErr w:type="spellStart"/>
      <w:r>
        <w:t>Honkaniemi</w:t>
      </w:r>
      <w:proofErr w:type="spellEnd"/>
      <w:r>
        <w:t xml:space="preserve">, J., Lexer, M. J., </w:t>
      </w:r>
      <w:proofErr w:type="spellStart"/>
      <w:r>
        <w:t>Trotsiuk</w:t>
      </w:r>
      <w:proofErr w:type="spellEnd"/>
      <w:r>
        <w:t xml:space="preserve">, V., </w:t>
      </w:r>
      <w:proofErr w:type="spellStart"/>
      <w:r>
        <w:t>Mairota</w:t>
      </w:r>
      <w:proofErr w:type="spellEnd"/>
      <w:r>
        <w:t xml:space="preserve">, P., Svoboda, M., </w:t>
      </w:r>
      <w:proofErr w:type="spellStart"/>
      <w:r>
        <w:t>Fabrika</w:t>
      </w:r>
      <w:proofErr w:type="spellEnd"/>
      <w:r>
        <w:t xml:space="preserve">, M., Nagel, T. A., &amp; Reyer, C. P. O. (2017). Forest disturbances under climate change. </w:t>
      </w:r>
      <w:r>
        <w:rPr>
          <w:i/>
          <w:iCs/>
        </w:rPr>
        <w:t>Nature Climate Change</w:t>
      </w:r>
      <w:r>
        <w:t xml:space="preserve">, </w:t>
      </w:r>
      <w:r>
        <w:rPr>
          <w:i/>
          <w:iCs/>
        </w:rPr>
        <w:t>7</w:t>
      </w:r>
      <w:r>
        <w:t>(6), 395–402. https://doi.org/10.1038/nclimate3303</w:t>
      </w:r>
    </w:p>
    <w:p w14:paraId="55D09C79" w14:textId="77777777" w:rsidR="001E69DE" w:rsidRDefault="001E69DE" w:rsidP="001E69DE">
      <w:pPr>
        <w:pStyle w:val="Bibliography"/>
      </w:pPr>
      <w:r>
        <w:lastRenderedPageBreak/>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3F0FAB8B" w14:textId="77777777" w:rsidR="001E69DE" w:rsidRDefault="001E69DE" w:rsidP="001E69DE">
      <w:pPr>
        <w:pStyle w:val="Bibliography"/>
      </w:pPr>
      <w:proofErr w:type="spellStart"/>
      <w:r>
        <w:t>Shtaynberger</w:t>
      </w:r>
      <w:proofErr w:type="spellEnd"/>
      <w:r>
        <w:t xml:space="preserve">, J., &amp; Bar, H. (2023). </w:t>
      </w:r>
      <w:r>
        <w:rPr>
          <w:i/>
          <w:iCs/>
        </w:rPr>
        <w:t>Equivalence Testing</w:t>
      </w:r>
      <w:r>
        <w:t>. Cornell Statistical Consulting Unit. https://cscu.cornell.edu/wp-content/uploads/equiv.pdf</w:t>
      </w:r>
    </w:p>
    <w:p w14:paraId="5734C850" w14:textId="77777777" w:rsidR="001E69DE" w:rsidRDefault="001E69DE" w:rsidP="001E69DE">
      <w:pPr>
        <w:pStyle w:val="Bibliography"/>
      </w:pPr>
      <w:r>
        <w:t xml:space="preserve">Shuman, C. A., Zwally, H. J., Schutz, B. E., Brenner, A. C., DiMarzio, J. P., </w:t>
      </w:r>
      <w:proofErr w:type="spellStart"/>
      <w:r>
        <w:t>Suchdeo</w:t>
      </w:r>
      <w:proofErr w:type="spellEnd"/>
      <w:r>
        <w:t xml:space="preserve">, V. P., &amp; Fricker, H. A. (2006). </w:t>
      </w:r>
      <w:proofErr w:type="spellStart"/>
      <w:r>
        <w:t>ICESat</w:t>
      </w:r>
      <w:proofErr w:type="spellEnd"/>
      <w:r>
        <w:t xml:space="preserve"> Antarctic elevation data: Preliminary precision and accuracy assessment. </w:t>
      </w:r>
      <w:r>
        <w:rPr>
          <w:i/>
          <w:iCs/>
        </w:rPr>
        <w:t>Geophysical Research Letters</w:t>
      </w:r>
      <w:r>
        <w:t xml:space="preserve">, </w:t>
      </w:r>
      <w:r>
        <w:rPr>
          <w:i/>
          <w:iCs/>
        </w:rPr>
        <w:t>33</w:t>
      </w:r>
      <w:r>
        <w:t>(7), 2005GL025227. https://doi.org/10.1029/2005GL025227</w:t>
      </w:r>
    </w:p>
    <w:p w14:paraId="1EF59695" w14:textId="77777777" w:rsidR="001E69DE" w:rsidRDefault="001E69DE" w:rsidP="001E69DE">
      <w:pPr>
        <w:pStyle w:val="Bibliography"/>
      </w:pPr>
      <w:r w:rsidRPr="001E69DE">
        <w:rPr>
          <w:lang w:val="es-ES"/>
        </w:rPr>
        <w:t xml:space="preserve">Socha, J., </w:t>
      </w:r>
      <w:proofErr w:type="spellStart"/>
      <w:r w:rsidRPr="001E69DE">
        <w:rPr>
          <w:lang w:val="es-ES"/>
        </w:rPr>
        <w:t>Pierzchalski</w:t>
      </w:r>
      <w:proofErr w:type="spellEnd"/>
      <w:r w:rsidRPr="001E69DE">
        <w:rPr>
          <w:lang w:val="es-ES"/>
        </w:rPr>
        <w:t xml:space="preserve">, M., </w:t>
      </w:r>
      <w:proofErr w:type="spellStart"/>
      <w:r w:rsidRPr="001E69DE">
        <w:rPr>
          <w:lang w:val="es-ES"/>
        </w:rPr>
        <w:t>Bałazy</w:t>
      </w:r>
      <w:proofErr w:type="spellEnd"/>
      <w:r w:rsidRPr="001E69DE">
        <w:rPr>
          <w:lang w:val="es-ES"/>
        </w:rPr>
        <w:t xml:space="preserve">, R., &amp; </w:t>
      </w:r>
      <w:proofErr w:type="spellStart"/>
      <w:r w:rsidRPr="001E69DE">
        <w:rPr>
          <w:lang w:val="es-ES"/>
        </w:rPr>
        <w:t>Ciesielski</w:t>
      </w:r>
      <w:proofErr w:type="spellEnd"/>
      <w:r w:rsidRPr="001E69DE">
        <w:rPr>
          <w:lang w:val="es-ES"/>
        </w:rPr>
        <w:t xml:space="preserve">,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4E9E8CB9" w14:textId="77777777" w:rsidR="001E69DE" w:rsidRDefault="001E69DE" w:rsidP="001E69DE">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338970B2" w14:textId="77777777" w:rsidR="001E69DE" w:rsidRDefault="001E69DE" w:rsidP="001E69DE">
      <w:pPr>
        <w:pStyle w:val="Bibliography"/>
      </w:pPr>
      <w:proofErr w:type="spellStart"/>
      <w:r>
        <w:t>Sumnall</w:t>
      </w:r>
      <w:proofErr w:type="spellEnd"/>
      <w:r>
        <w:t xml:space="preserve">, M. J., Albaugh, T. J., Carter, D. R., Cook, R. L., Hession, W. C., </w:t>
      </w:r>
      <w:proofErr w:type="spellStart"/>
      <w:r>
        <w:t>Campoe</w:t>
      </w:r>
      <w:proofErr w:type="spellEnd"/>
      <w:r>
        <w:t xml:space="preserv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3AB52E30" w14:textId="77777777" w:rsidR="001E69DE" w:rsidRDefault="001E69DE" w:rsidP="001E69DE">
      <w:pPr>
        <w:pStyle w:val="Bibliography"/>
      </w:pPr>
      <w:r>
        <w:t xml:space="preserve">Sun, T., Qi, J., &amp; Huang, H. (2020). Discovering forest height changes based on spaceborne lidar data of ICESat-1 in 2005 and ICESat-2 in 2019: A case study in </w:t>
      </w:r>
      <w:r>
        <w:lastRenderedPageBreak/>
        <w:t xml:space="preserve">the Beijing-Tianjin-Hebei region of China. </w:t>
      </w:r>
      <w:r>
        <w:rPr>
          <w:i/>
          <w:iCs/>
        </w:rPr>
        <w:t>Forest Ecosystems</w:t>
      </w:r>
      <w:r>
        <w:t xml:space="preserve">, </w:t>
      </w:r>
      <w:r>
        <w:rPr>
          <w:i/>
          <w:iCs/>
        </w:rPr>
        <w:t>7</w:t>
      </w:r>
      <w:r>
        <w:t>(1), 53. https://doi.org/10.1186/s40663-020-00265-w</w:t>
      </w:r>
    </w:p>
    <w:p w14:paraId="53B9B2E4" w14:textId="77777777" w:rsidR="001E69DE" w:rsidRDefault="001E69DE" w:rsidP="001E69DE">
      <w:pPr>
        <w:pStyle w:val="Bibliography"/>
      </w:pPr>
      <w:r>
        <w:t xml:space="preserve">Tang, J., </w:t>
      </w:r>
      <w:proofErr w:type="spellStart"/>
      <w:r>
        <w:t>Luyssaert</w:t>
      </w:r>
      <w:proofErr w:type="spellEnd"/>
      <w:r>
        <w:t xml:space="preserve">,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1610AB4C" w14:textId="77777777" w:rsidR="001E69DE" w:rsidRDefault="001E69DE" w:rsidP="001E69DE">
      <w:pPr>
        <w:pStyle w:val="Bibliography"/>
      </w:pPr>
      <w:r>
        <w:t xml:space="preserve">The pandas development team. (2024). </w:t>
      </w:r>
      <w:r>
        <w:rPr>
          <w:i/>
          <w:iCs/>
        </w:rPr>
        <w:t>pandas-dev/pandas: Pandas</w:t>
      </w:r>
      <w:r>
        <w:t xml:space="preserve"> (Version v2.2.3) [Computer software]. Zenodo. https://doi.org/10.5281/ZENODO.3509134</w:t>
      </w:r>
    </w:p>
    <w:p w14:paraId="18884D9E" w14:textId="77777777" w:rsidR="001E69DE" w:rsidRDefault="001E69DE" w:rsidP="001E69DE">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4016530E" w14:textId="77777777" w:rsidR="001E69DE" w:rsidRDefault="001E69DE" w:rsidP="001E69DE">
      <w:pPr>
        <w:pStyle w:val="Bibliography"/>
      </w:pPr>
      <w:r>
        <w:t xml:space="preserve">U.S. Department of Agriculture Forest Service. (2023, January 13). </w:t>
      </w:r>
      <w:r>
        <w:rPr>
          <w:i/>
          <w:iCs/>
        </w:rPr>
        <w:t>Forest Inventory and Analysis</w:t>
      </w:r>
      <w:r>
        <w:t>. Research. https://research.fs.usda.gov/programs/fia</w:t>
      </w:r>
    </w:p>
    <w:p w14:paraId="337D23D1" w14:textId="77777777" w:rsidR="001E69DE" w:rsidRDefault="001E69DE" w:rsidP="001E69DE">
      <w:pPr>
        <w:pStyle w:val="Bibliography"/>
      </w:pPr>
      <w:r>
        <w:t xml:space="preserve">U.S. Department of Agriculture Forest Service. (2024). </w:t>
      </w:r>
      <w:r>
        <w:rPr>
          <w:i/>
          <w:iCs/>
        </w:rPr>
        <w:t>The Forest Inventory and Analysis Database User Guide (NFI): Vol. Database Description</w:t>
      </w:r>
      <w:r>
        <w:t>.</w:t>
      </w:r>
    </w:p>
    <w:p w14:paraId="62D3D9B2" w14:textId="77777777" w:rsidR="001E69DE" w:rsidRDefault="001E69DE" w:rsidP="001E69DE">
      <w:pPr>
        <w:pStyle w:val="Bibliography"/>
      </w:pPr>
      <w:r>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74537A85" w14:textId="77777777" w:rsidR="001E69DE" w:rsidRDefault="001E69DE" w:rsidP="001E69DE">
      <w:pPr>
        <w:pStyle w:val="Bibliography"/>
      </w:pPr>
      <w:r>
        <w:lastRenderedPageBreak/>
        <w:t xml:space="preserve">Wachs, S. (2015). </w:t>
      </w:r>
      <w:r>
        <w:rPr>
          <w:i/>
          <w:iCs/>
        </w:rPr>
        <w:t>What Is Equivalence Testing &amp; When Should We Use It?</w:t>
      </w:r>
      <w:r>
        <w:t xml:space="preserve"> Integral Concepts, Inc. https://www.integral-concepts.com/wp-content/media/What-is-Equivalence-Testing-and-When-Should-We-Use-It.pdf</w:t>
      </w:r>
    </w:p>
    <w:p w14:paraId="41903FFF" w14:textId="77777777" w:rsidR="001E69DE" w:rsidRDefault="001E69DE" w:rsidP="001E69DE">
      <w:pPr>
        <w:pStyle w:val="Bibliography"/>
      </w:pPr>
      <w:r>
        <w:t xml:space="preserve">Wang, X., Liang, X., Gong, W., </w:t>
      </w:r>
      <w:proofErr w:type="spellStart"/>
      <w:r>
        <w:t>Häkli</w:t>
      </w:r>
      <w:proofErr w:type="spellEnd"/>
      <w:r>
        <w:t xml:space="preserve">,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55F3E0E4" w14:textId="77777777" w:rsidR="001E69DE" w:rsidRDefault="001E69DE" w:rsidP="001E69DE">
      <w:pPr>
        <w:pStyle w:val="Bibliography"/>
      </w:pPr>
      <w:r>
        <w:t xml:space="preserve">Wild, C. J., &amp; Seber, G. A. F. (2000). The Wilcoxon Test. In </w:t>
      </w:r>
      <w:r>
        <w:rPr>
          <w:i/>
          <w:iCs/>
        </w:rPr>
        <w:t>Chance encounters: A first course in data analysis and inference</w:t>
      </w:r>
      <w:r>
        <w:t xml:space="preserve"> (p. 10). Wiley.</w:t>
      </w:r>
    </w:p>
    <w:p w14:paraId="08078112" w14:textId="77777777" w:rsidR="001E69DE" w:rsidRDefault="001E69DE" w:rsidP="001E69DE">
      <w:pPr>
        <w:pStyle w:val="Bibliography"/>
      </w:pPr>
      <w:r>
        <w:t>Wilkes, P., Jones, S. D., Suarez, L., Haywood, A., Woodgate, W., Soto-</w:t>
      </w:r>
      <w:proofErr w:type="spellStart"/>
      <w:r>
        <w:t>Berelov</w:t>
      </w:r>
      <w:proofErr w:type="spellEnd"/>
      <w:r>
        <w:t xml:space="preserve">,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22EF34C8" w14:textId="77777777" w:rsidR="001E69DE" w:rsidRDefault="001E69DE" w:rsidP="001E69DE">
      <w:pPr>
        <w:pStyle w:val="Bibliography"/>
      </w:pPr>
      <w:r>
        <w:t xml:space="preserve">Xi, Z., Xu, H., Xing, Y., Gong, W., Chen, G., &amp; Yang, S. (2022). Forest Canopy Height Mapping by Synergizing ICESat-2, Sentinel-1, Sentinel-2 and Topographic Information Based on Machine Learning Methods. </w:t>
      </w:r>
      <w:r>
        <w:rPr>
          <w:i/>
          <w:iCs/>
        </w:rPr>
        <w:t>Remote Sensing</w:t>
      </w:r>
      <w:r>
        <w:t xml:space="preserve">, </w:t>
      </w:r>
      <w:r>
        <w:rPr>
          <w:i/>
          <w:iCs/>
        </w:rPr>
        <w:t>14</w:t>
      </w:r>
      <w:r>
        <w:t>(2), 364. https://doi.org/10.3390/rs14020364</w:t>
      </w:r>
    </w:p>
    <w:p w14:paraId="4DC89AB2" w14:textId="77777777" w:rsidR="001E69DE" w:rsidRDefault="001E69DE" w:rsidP="001E69DE">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23E387CA" w14:textId="77777777" w:rsidR="001E69DE" w:rsidRDefault="001E69DE" w:rsidP="001E69DE">
      <w:pPr>
        <w:pStyle w:val="Bibliography"/>
      </w:pPr>
      <w:r>
        <w:lastRenderedPageBreak/>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6ADD2426" w14:textId="77777777" w:rsidR="001E69DE" w:rsidRDefault="001E69DE" w:rsidP="001E69DE">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40C0C8DB" w14:textId="77777777" w:rsidR="001E69DE" w:rsidRDefault="001E69DE" w:rsidP="001E69DE">
      <w:pPr>
        <w:pStyle w:val="Bibliography"/>
      </w:pPr>
      <w:r>
        <w:t xml:space="preserve">Yu, Q., Ryan, M. G., Ji, W., </w:t>
      </w:r>
      <w:proofErr w:type="spellStart"/>
      <w:r>
        <w:t>Prihodko</w:t>
      </w:r>
      <w:proofErr w:type="spellEnd"/>
      <w:r>
        <w:t xml:space="preserve">, L., </w:t>
      </w:r>
      <w:proofErr w:type="spellStart"/>
      <w:r>
        <w:t>Anchang</w:t>
      </w:r>
      <w:proofErr w:type="spellEnd"/>
      <w:r>
        <w:t xml:space="preserve">, J. Y., </w:t>
      </w:r>
      <w:proofErr w:type="spellStart"/>
      <w:r>
        <w:t>Kahiu</w:t>
      </w:r>
      <w:proofErr w:type="spellEnd"/>
      <w:r>
        <w:t>, N., Nazir, A., Dai, J., &amp; Hanan, N. P. (2024). Assessing canopy height measurements from ICESat-2 and GEDI orbiting LiDAR across six different biomes with G-</w:t>
      </w:r>
      <w:proofErr w:type="spellStart"/>
      <w:r>
        <w:t>LiHT</w:t>
      </w:r>
      <w:proofErr w:type="spellEnd"/>
      <w:r>
        <w:t xml:space="preserve"> LiDAR. </w:t>
      </w:r>
      <w:r>
        <w:rPr>
          <w:i/>
          <w:iCs/>
        </w:rPr>
        <w:t>Environmental Research: Ecology</w:t>
      </w:r>
      <w:r>
        <w:t xml:space="preserve">, </w:t>
      </w:r>
      <w:r>
        <w:rPr>
          <w:i/>
          <w:iCs/>
        </w:rPr>
        <w:t>3</w:t>
      </w:r>
      <w:r>
        <w:t>(2), 025001. https://doi.org/10.1088/2752-664X/ad39f2</w:t>
      </w:r>
    </w:p>
    <w:p w14:paraId="3EE6478F" w14:textId="77777777" w:rsidR="001E69DE" w:rsidRDefault="001E69DE" w:rsidP="001E69DE">
      <w:pPr>
        <w:pStyle w:val="Bibliography"/>
      </w:pPr>
      <w:r>
        <w:t xml:space="preserve">Yu, X., </w:t>
      </w:r>
      <w:proofErr w:type="spellStart"/>
      <w:r>
        <w:t>Hyyppä</w:t>
      </w:r>
      <w:proofErr w:type="spellEnd"/>
      <w:r>
        <w:t xml:space="preserve">, J., Kaartinen, H., &amp; </w:t>
      </w:r>
      <w:proofErr w:type="spellStart"/>
      <w:r>
        <w:t>Maltamo</w:t>
      </w:r>
      <w:proofErr w:type="spellEnd"/>
      <w:r>
        <w:t xml:space="preserve">,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23541629" w14:textId="77777777" w:rsidR="001E69DE" w:rsidRDefault="001E69DE" w:rsidP="001E69DE">
      <w:pPr>
        <w:pStyle w:val="Bibliography"/>
      </w:pPr>
      <w:r>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6BE2FB3C" w14:textId="77777777" w:rsidR="001E69DE" w:rsidRDefault="001E69DE" w:rsidP="001E69DE">
      <w:pPr>
        <w:pStyle w:val="Bibliography"/>
      </w:pPr>
      <w:r>
        <w:t xml:space="preserve">Zhao, H., Wu, J., Wang, A., Guan, D., &amp; Liu, Y. (2022). Microtopography mediates the climate–growth relationship and growth resilience to drought of Pinus </w:t>
      </w:r>
      <w:proofErr w:type="spellStart"/>
      <w:r>
        <w:t>tabulaeformis</w:t>
      </w:r>
      <w:proofErr w:type="spellEnd"/>
      <w:r>
        <w:t xml:space="preserve"> plantation in the hilly site. </w:t>
      </w:r>
      <w:r>
        <w:rPr>
          <w:i/>
          <w:iCs/>
        </w:rPr>
        <w:t>Frontiers in Plant Science</w:t>
      </w:r>
      <w:r>
        <w:t xml:space="preserve">, </w:t>
      </w:r>
      <w:r>
        <w:rPr>
          <w:i/>
          <w:iCs/>
        </w:rPr>
        <w:t>13</w:t>
      </w:r>
      <w:r>
        <w:t>, 1060011. https://doi.org/10.3389/fpls.2022.1060011</w:t>
      </w:r>
    </w:p>
    <w:p w14:paraId="7DCD0C8D" w14:textId="77777777" w:rsidR="001E69DE" w:rsidRDefault="001E69DE" w:rsidP="001E69DE">
      <w:pPr>
        <w:pStyle w:val="Bibliography"/>
      </w:pPr>
      <w:r>
        <w:lastRenderedPageBreak/>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3E6782D2" w14:textId="77777777" w:rsidR="001E69DE" w:rsidRDefault="001E69DE" w:rsidP="001E69DE">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24128709" w14:textId="77777777" w:rsidR="001E69DE" w:rsidRDefault="001E69DE" w:rsidP="001E69DE">
      <w:pPr>
        <w:pStyle w:val="Bibliography"/>
      </w:pPr>
      <w:proofErr w:type="spellStart"/>
      <w:r>
        <w:t>Zolkos</w:t>
      </w:r>
      <w:proofErr w:type="spellEnd"/>
      <w:r>
        <w:t xml:space="preserve">, S. G., Goetz, S. J., &amp; </w:t>
      </w:r>
      <w:proofErr w:type="spellStart"/>
      <w:r>
        <w:t>Dubayah</w:t>
      </w:r>
      <w:proofErr w:type="spellEnd"/>
      <w:r>
        <w:t xml:space="preserve">,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40C3CF38" w:rsidR="00FA3903" w:rsidRPr="00FA3903" w:rsidRDefault="00FA3903" w:rsidP="00FF639F">
      <w:pPr>
        <w:spacing w:line="360" w:lineRule="auto"/>
        <w:rPr>
          <w:b/>
          <w:bCs/>
        </w:rPr>
      </w:pPr>
      <w:r>
        <w:rPr>
          <w:b/>
          <w:bCs/>
        </w:rPr>
        <w:fldChar w:fldCharType="end"/>
      </w:r>
    </w:p>
    <w:p w14:paraId="2B3F2ABB" w14:textId="2A463CB8" w:rsidR="00806DA9" w:rsidRPr="00E738D0" w:rsidRDefault="00FA3903" w:rsidP="00E738D0">
      <w:pPr>
        <w:numPr>
          <w:ilvl w:val="0"/>
          <w:numId w:val="9"/>
        </w:numPr>
        <w:spacing w:line="360" w:lineRule="auto"/>
        <w:rPr>
          <w:b/>
          <w:bCs/>
        </w:rPr>
      </w:pPr>
      <w:bookmarkStart w:id="103" w:name="_Toc195197926"/>
      <w:bookmarkStart w:id="104" w:name="_Toc195198133"/>
      <w:bookmarkStart w:id="105" w:name="_Toc195460519"/>
      <w:r w:rsidRPr="00806DA9">
        <w:rPr>
          <w:b/>
          <w:bCs/>
        </w:rPr>
        <w:br w:type="page"/>
      </w:r>
      <w:bookmarkEnd w:id="103"/>
      <w:bookmarkEnd w:id="104"/>
      <w:bookmarkEnd w:id="105"/>
      <w:r w:rsidR="00806DA9" w:rsidRPr="00E738D0">
        <w:rPr>
          <w:b/>
          <w:bCs/>
          <w:sz w:val="22"/>
          <w:szCs w:val="22"/>
        </w:rPr>
        <w:lastRenderedPageBreak/>
        <w:t>Appendi</w:t>
      </w:r>
      <w:r w:rsidR="00E738D0" w:rsidRPr="00E738D0">
        <w:rPr>
          <w:b/>
          <w:bCs/>
          <w:sz w:val="22"/>
          <w:szCs w:val="22"/>
        </w:rPr>
        <w:t>x</w:t>
      </w:r>
    </w:p>
    <w:p w14:paraId="3351DD8A" w14:textId="36C3672A" w:rsidR="00806DA9" w:rsidRPr="006B015D" w:rsidRDefault="00806DA9" w:rsidP="006B015D">
      <w:pPr>
        <w:numPr>
          <w:ilvl w:val="1"/>
          <w:numId w:val="9"/>
        </w:numPr>
        <w:spacing w:line="360" w:lineRule="auto"/>
        <w:rPr>
          <w:b/>
          <w:bCs/>
          <w:sz w:val="22"/>
          <w:szCs w:val="22"/>
        </w:rPr>
      </w:pPr>
      <w:r w:rsidRPr="006B015D">
        <w:rPr>
          <w:b/>
          <w:bCs/>
          <w:sz w:val="22"/>
          <w:szCs w:val="22"/>
        </w:rPr>
        <w:t>Python Script to Extract Canopy Height Metrics from ALS Data in EPT Format</w:t>
      </w:r>
    </w:p>
    <w:p w14:paraId="4035AD6B"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xml:space="preserve"># THIS SCRIPT GATHERS USGS 3DEP LIDAR DATA IN PARALLEL </w:t>
      </w:r>
    </w:p>
    <w:p w14:paraId="664ACA52"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USE IT FOR COMPARING SPACEBORNE AND AIRBORNE CANOPY HEIGHT OBSERVATIONS</w:t>
      </w:r>
    </w:p>
    <w:p w14:paraId="5E409908" w14:textId="77777777" w:rsidR="00806DA9" w:rsidRPr="006B015D" w:rsidRDefault="00806DA9" w:rsidP="006B015D">
      <w:pPr>
        <w:shd w:val="clear" w:color="auto" w:fill="FFFFFF"/>
        <w:spacing w:line="360" w:lineRule="auto"/>
        <w:rPr>
          <w:color w:val="3B3B3B"/>
          <w:sz w:val="22"/>
          <w:szCs w:val="22"/>
        </w:rPr>
      </w:pPr>
    </w:p>
    <w:p w14:paraId="6F3BC1A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628176F7"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dal</w:t>
      </w:r>
    </w:p>
    <w:p w14:paraId="1BBDC444"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5A1F12B5"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json</w:t>
      </w:r>
    </w:p>
    <w:p w14:paraId="751D97D2"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B564CF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08D3C5B3"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3F542451"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A020B6C"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p>
    <w:p w14:paraId="5B7CF976"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647B0BC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F80421C" w14:textId="77777777" w:rsidR="00806DA9" w:rsidRPr="006B015D" w:rsidRDefault="00806DA9" w:rsidP="006B015D">
      <w:pPr>
        <w:shd w:val="clear" w:color="auto" w:fill="FFFFFF"/>
        <w:spacing w:line="360" w:lineRule="auto"/>
        <w:rPr>
          <w:color w:val="3B3B3B"/>
          <w:sz w:val="22"/>
          <w:szCs w:val="22"/>
        </w:rPr>
      </w:pPr>
    </w:p>
    <w:p w14:paraId="5675246E" w14:textId="77777777" w:rsidR="00806DA9" w:rsidRPr="006B015D" w:rsidRDefault="00806DA9" w:rsidP="006B015D">
      <w:pPr>
        <w:shd w:val="clear" w:color="auto" w:fill="FFFFFF"/>
        <w:spacing w:line="360" w:lineRule="auto"/>
        <w:rPr>
          <w:color w:val="3B3B3B"/>
          <w:sz w:val="22"/>
          <w:szCs w:val="22"/>
        </w:rPr>
      </w:pPr>
      <w:r w:rsidRPr="006B015D">
        <w:rPr>
          <w:color w:val="001080"/>
          <w:sz w:val="22"/>
          <w:szCs w:val="22"/>
        </w:rPr>
        <w:t>pipelineTemplat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7037E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ipeline"</w:t>
      </w:r>
      <w:r w:rsidRPr="006B015D">
        <w:rPr>
          <w:color w:val="3B3B3B"/>
          <w:sz w:val="22"/>
          <w:szCs w:val="22"/>
        </w:rPr>
        <w:t xml:space="preserve"> : [</w:t>
      </w:r>
    </w:p>
    <w:p w14:paraId="0C0F6BD8" w14:textId="77777777" w:rsidR="00806DA9" w:rsidRPr="006B015D" w:rsidRDefault="00806DA9" w:rsidP="006B015D">
      <w:pPr>
        <w:shd w:val="clear" w:color="auto" w:fill="FFFFFF"/>
        <w:spacing w:line="360" w:lineRule="auto"/>
        <w:rPr>
          <w:color w:val="3B3B3B"/>
          <w:sz w:val="22"/>
          <w:szCs w:val="22"/>
        </w:rPr>
      </w:pPr>
    </w:p>
    <w:p w14:paraId="46A8E3F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S DATA FROM EPT</w:t>
      </w:r>
    </w:p>
    <w:p w14:paraId="583EFB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0354D5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readers.ept"</w:t>
      </w:r>
      <w:r w:rsidRPr="006B015D">
        <w:rPr>
          <w:color w:val="3B3B3B"/>
          <w:sz w:val="22"/>
          <w:szCs w:val="22"/>
        </w:rPr>
        <w:t>,</w:t>
      </w:r>
    </w:p>
    <w:p w14:paraId="689ACD3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w:t>
      </w:r>
      <w:r w:rsidRPr="006B015D">
        <w:rPr>
          <w:color w:val="A31515"/>
          <w:sz w:val="22"/>
          <w:szCs w:val="22"/>
        </w:rPr>
        <w:t>""</w:t>
      </w:r>
      <w:r w:rsidRPr="006B015D">
        <w:rPr>
          <w:color w:val="3B3B3B"/>
          <w:sz w:val="22"/>
          <w:szCs w:val="22"/>
        </w:rPr>
        <w:t xml:space="preserve"> , </w:t>
      </w:r>
      <w:r w:rsidRPr="006B015D">
        <w:rPr>
          <w:color w:val="008000"/>
          <w:sz w:val="22"/>
          <w:szCs w:val="22"/>
        </w:rPr>
        <w:t># BLANK FILENAME TO ACCOMMODATE SPECIFIC 3DEP PROJECT</w:t>
      </w:r>
    </w:p>
    <w:p w14:paraId="15C0D77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ounds"</w:t>
      </w:r>
      <w:r w:rsidRPr="006B015D">
        <w:rPr>
          <w:color w:val="3B3B3B"/>
          <w:sz w:val="22"/>
          <w:szCs w:val="22"/>
        </w:rPr>
        <w:t xml:space="preserve">: </w:t>
      </w:r>
      <w:r w:rsidRPr="006B015D">
        <w:rPr>
          <w:color w:val="A31515"/>
          <w:sz w:val="22"/>
          <w:szCs w:val="22"/>
        </w:rPr>
        <w:t>""</w:t>
      </w:r>
      <w:r w:rsidRPr="006B015D">
        <w:rPr>
          <w:color w:val="3B3B3B"/>
          <w:sz w:val="22"/>
          <w:szCs w:val="22"/>
        </w:rPr>
        <w:t xml:space="preserve">, </w:t>
      </w:r>
      <w:r w:rsidRPr="006B015D">
        <w:rPr>
          <w:color w:val="008000"/>
          <w:sz w:val="22"/>
          <w:szCs w:val="22"/>
        </w:rPr>
        <w:t># READING WTIHIN BOUNDS OF SPECIFIC POLYGON</w:t>
      </w:r>
    </w:p>
    <w:p w14:paraId="22159D3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23DCD75" w14:textId="77777777" w:rsidR="00806DA9" w:rsidRPr="006B015D" w:rsidRDefault="00806DA9" w:rsidP="006B015D">
      <w:pPr>
        <w:shd w:val="clear" w:color="auto" w:fill="FFFFFF"/>
        <w:spacing w:line="360" w:lineRule="auto"/>
        <w:rPr>
          <w:color w:val="3B3B3B"/>
          <w:sz w:val="22"/>
          <w:szCs w:val="22"/>
        </w:rPr>
      </w:pPr>
    </w:p>
    <w:p w14:paraId="07FFBFF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elm filter</w:t>
      </w:r>
    </w:p>
    <w:p w14:paraId="79755F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outliers filter</w:t>
      </w:r>
    </w:p>
    <w:p w14:paraId="26EAC2E1" w14:textId="77777777" w:rsidR="00806DA9" w:rsidRPr="006B015D" w:rsidRDefault="00806DA9" w:rsidP="006B015D">
      <w:pPr>
        <w:shd w:val="clear" w:color="auto" w:fill="FFFFFF"/>
        <w:spacing w:line="360" w:lineRule="auto"/>
        <w:rPr>
          <w:color w:val="3B3B3B"/>
          <w:sz w:val="22"/>
          <w:szCs w:val="22"/>
        </w:rPr>
      </w:pPr>
    </w:p>
    <w:p w14:paraId="1742EA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NDLES SMRF ERROR WITH NO RETURNS</w:t>
      </w:r>
    </w:p>
    <w:p w14:paraId="7D23B7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51409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filters.assign"</w:t>
      </w:r>
      <w:r w:rsidRPr="006B015D">
        <w:rPr>
          <w:color w:val="3B3B3B"/>
          <w:sz w:val="22"/>
          <w:szCs w:val="22"/>
        </w:rPr>
        <w:t>,</w:t>
      </w:r>
    </w:p>
    <w:p w14:paraId="6E28FB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alue"</w:t>
      </w:r>
      <w:r w:rsidRPr="006B015D">
        <w:rPr>
          <w:color w:val="3B3B3B"/>
          <w:sz w:val="22"/>
          <w:szCs w:val="22"/>
        </w:rPr>
        <w:t>: [</w:t>
      </w:r>
    </w:p>
    <w:p w14:paraId="3546A69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eturnNumber = 1 WHERE ReturnNumber &lt; 1"</w:t>
      </w:r>
      <w:r w:rsidRPr="006B015D">
        <w:rPr>
          <w:color w:val="3B3B3B"/>
          <w:sz w:val="22"/>
          <w:szCs w:val="22"/>
        </w:rPr>
        <w:t>,</w:t>
      </w:r>
    </w:p>
    <w:p w14:paraId="7270BC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umberOfReturns = 1 WHERE NumberOfReturns &lt; 1"</w:t>
      </w:r>
    </w:p>
    <w:p w14:paraId="69FA75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873BA3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ABB60EB" w14:textId="77777777" w:rsidR="00806DA9" w:rsidRPr="006B015D" w:rsidRDefault="00806DA9" w:rsidP="006B015D">
      <w:pPr>
        <w:shd w:val="clear" w:color="auto" w:fill="FFFFFF"/>
        <w:spacing w:line="360" w:lineRule="auto"/>
        <w:rPr>
          <w:color w:val="3B3B3B"/>
          <w:sz w:val="22"/>
          <w:szCs w:val="22"/>
        </w:rPr>
      </w:pPr>
    </w:p>
    <w:p w14:paraId="2181CCC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PROJECT TO OUR STUDY AREA CRS: NAD83 NC STATE PLANE</w:t>
      </w:r>
    </w:p>
    <w:p w14:paraId="0B9A752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F8CC76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 "filters.reprojection",</w:t>
      </w:r>
    </w:p>
    <w:p w14:paraId="16CADF1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_srs": "EPSG:32119",</w:t>
      </w:r>
    </w:p>
    <w:p w14:paraId="7FDE18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ag": "reprojectUTM"</w:t>
      </w:r>
    </w:p>
    <w:p w14:paraId="065CE7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528AB74" w14:textId="77777777" w:rsidR="00806DA9" w:rsidRPr="006B015D" w:rsidRDefault="00806DA9" w:rsidP="006B015D">
      <w:pPr>
        <w:shd w:val="clear" w:color="auto" w:fill="FFFFFF"/>
        <w:spacing w:line="360" w:lineRule="auto"/>
        <w:rPr>
          <w:color w:val="3B3B3B"/>
          <w:sz w:val="22"/>
          <w:szCs w:val="22"/>
        </w:rPr>
      </w:pPr>
    </w:p>
    <w:p w14:paraId="744658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MRF FILTER TO IDENTIFY GROUND PER PINGEL ET. AL (2013)</w:t>
      </w:r>
    </w:p>
    <w:p w14:paraId="49B2C5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6A54FD1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smrf"</w:t>
      </w:r>
      <w:r w:rsidRPr="006B015D">
        <w:rPr>
          <w:color w:val="3B3B3B"/>
          <w:sz w:val="22"/>
          <w:szCs w:val="22"/>
        </w:rPr>
        <w:t>,</w:t>
      </w:r>
    </w:p>
    <w:p w14:paraId="597D62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ignore"</w:t>
      </w:r>
      <w:r w:rsidRPr="006B015D">
        <w:rPr>
          <w:color w:val="3B3B3B"/>
          <w:sz w:val="22"/>
          <w:szCs w:val="22"/>
        </w:rPr>
        <w:t>:</w:t>
      </w:r>
      <w:r w:rsidRPr="006B015D">
        <w:rPr>
          <w:color w:val="A31515"/>
          <w:sz w:val="22"/>
          <w:szCs w:val="22"/>
        </w:rPr>
        <w:t>"Classification[7:7]"</w:t>
      </w:r>
      <w:r w:rsidRPr="006B015D">
        <w:rPr>
          <w:color w:val="3B3B3B"/>
          <w:sz w:val="22"/>
          <w:szCs w:val="22"/>
        </w:rPr>
        <w:t>,</w:t>
      </w:r>
    </w:p>
    <w:p w14:paraId="3A46DB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lope"</w:t>
      </w:r>
      <w:r w:rsidRPr="006B015D">
        <w:rPr>
          <w:color w:val="3B3B3B"/>
          <w:sz w:val="22"/>
          <w:szCs w:val="22"/>
        </w:rPr>
        <w:t>:</w:t>
      </w:r>
      <w:r w:rsidRPr="006B015D">
        <w:rPr>
          <w:color w:val="098658"/>
          <w:sz w:val="22"/>
          <w:szCs w:val="22"/>
        </w:rPr>
        <w:t>0.2</w:t>
      </w:r>
      <w:r w:rsidRPr="006B015D">
        <w:rPr>
          <w:color w:val="3B3B3B"/>
          <w:sz w:val="22"/>
          <w:szCs w:val="22"/>
        </w:rPr>
        <w:t>,</w:t>
      </w:r>
    </w:p>
    <w:p w14:paraId="4B6D280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indow"</w:t>
      </w:r>
      <w:r w:rsidRPr="006B015D">
        <w:rPr>
          <w:color w:val="3B3B3B"/>
          <w:sz w:val="22"/>
          <w:szCs w:val="22"/>
        </w:rPr>
        <w:t>:</w:t>
      </w:r>
      <w:r w:rsidRPr="006B015D">
        <w:rPr>
          <w:color w:val="098658"/>
          <w:sz w:val="22"/>
          <w:szCs w:val="22"/>
        </w:rPr>
        <w:t>16</w:t>
      </w:r>
      <w:r w:rsidRPr="006B015D">
        <w:rPr>
          <w:color w:val="3B3B3B"/>
          <w:sz w:val="22"/>
          <w:szCs w:val="22"/>
        </w:rPr>
        <w:t>,</w:t>
      </w:r>
    </w:p>
    <w:p w14:paraId="35A5EC6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hreshold"</w:t>
      </w:r>
      <w:r w:rsidRPr="006B015D">
        <w:rPr>
          <w:color w:val="3B3B3B"/>
          <w:sz w:val="22"/>
          <w:szCs w:val="22"/>
        </w:rPr>
        <w:t>:</w:t>
      </w:r>
      <w:r w:rsidRPr="006B015D">
        <w:rPr>
          <w:color w:val="098658"/>
          <w:sz w:val="22"/>
          <w:szCs w:val="22"/>
        </w:rPr>
        <w:t>0.45</w:t>
      </w:r>
      <w:r w:rsidRPr="006B015D">
        <w:rPr>
          <w:color w:val="3B3B3B"/>
          <w:sz w:val="22"/>
          <w:szCs w:val="22"/>
        </w:rPr>
        <w:t>,</w:t>
      </w:r>
    </w:p>
    <w:p w14:paraId="396B5DB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alar"</w:t>
      </w:r>
      <w:r w:rsidRPr="006B015D">
        <w:rPr>
          <w:color w:val="3B3B3B"/>
          <w:sz w:val="22"/>
          <w:szCs w:val="22"/>
        </w:rPr>
        <w:t>:</w:t>
      </w:r>
      <w:r w:rsidRPr="006B015D">
        <w:rPr>
          <w:color w:val="098658"/>
          <w:sz w:val="22"/>
          <w:szCs w:val="22"/>
        </w:rPr>
        <w:t>1.2</w:t>
      </w:r>
    </w:p>
    <w:p w14:paraId="66F84D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D1E891" w14:textId="77777777" w:rsidR="00806DA9" w:rsidRPr="006B015D" w:rsidRDefault="00806DA9" w:rsidP="006B015D">
      <w:pPr>
        <w:shd w:val="clear" w:color="auto" w:fill="FFFFFF"/>
        <w:spacing w:line="360" w:lineRule="auto"/>
        <w:rPr>
          <w:color w:val="3B3B3B"/>
          <w:sz w:val="22"/>
          <w:szCs w:val="22"/>
        </w:rPr>
      </w:pPr>
    </w:p>
    <w:p w14:paraId="35D3E55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UTOFF FOR SMRF VS CSF FILTER ROUTES</w:t>
      </w:r>
    </w:p>
    <w:p w14:paraId="1D12B6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71EAF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hag_nn"</w:t>
      </w:r>
    </w:p>
    <w:p w14:paraId="5D90A21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0A7B828" w14:textId="77777777" w:rsidR="00806DA9" w:rsidRPr="006B015D" w:rsidRDefault="00806DA9" w:rsidP="006B015D">
      <w:pPr>
        <w:shd w:val="clear" w:color="auto" w:fill="FFFFFF"/>
        <w:spacing w:line="360" w:lineRule="auto"/>
        <w:rPr>
          <w:color w:val="3B3B3B"/>
          <w:sz w:val="22"/>
          <w:szCs w:val="22"/>
        </w:rPr>
      </w:pPr>
    </w:p>
    <w:p w14:paraId="0D50A1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OPPING TO BOUNDS OF SPECIFIC POLYGON        </w:t>
      </w:r>
    </w:p>
    <w:p w14:paraId="6960372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2B30559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crop"</w:t>
      </w:r>
      <w:r w:rsidRPr="006B015D">
        <w:rPr>
          <w:color w:val="3B3B3B"/>
          <w:sz w:val="22"/>
          <w:szCs w:val="22"/>
        </w:rPr>
        <w:t>,</w:t>
      </w:r>
    </w:p>
    <w:p w14:paraId="784F6E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olygon"</w:t>
      </w:r>
      <w:r w:rsidRPr="006B015D">
        <w:rPr>
          <w:color w:val="3B3B3B"/>
          <w:sz w:val="22"/>
          <w:szCs w:val="22"/>
        </w:rPr>
        <w:t>:</w:t>
      </w:r>
      <w:r w:rsidRPr="006B015D">
        <w:rPr>
          <w:color w:val="A31515"/>
          <w:sz w:val="22"/>
          <w:szCs w:val="22"/>
        </w:rPr>
        <w:t>""</w:t>
      </w:r>
    </w:p>
    <w:p w14:paraId="1A48270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0E9029" w14:textId="77777777" w:rsidR="00806DA9" w:rsidRPr="006B015D" w:rsidRDefault="00806DA9" w:rsidP="006B015D">
      <w:pPr>
        <w:shd w:val="clear" w:color="auto" w:fill="FFFFFF"/>
        <w:spacing w:line="360" w:lineRule="auto"/>
        <w:rPr>
          <w:color w:val="3B3B3B"/>
          <w:sz w:val="22"/>
          <w:szCs w:val="22"/>
        </w:rPr>
      </w:pPr>
    </w:p>
    <w:p w14:paraId="12BD53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IF YOU WANT TO WRITE CROPPED POINT CLOUD FOR TESTING</w:t>
      </w:r>
    </w:p>
    <w:p w14:paraId="04376BD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5D3039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writers.las",</w:t>
      </w:r>
    </w:p>
    <w:p w14:paraId="1E1E62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lename":""</w:t>
      </w:r>
    </w:p>
    <w:p w14:paraId="0EA43A6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4D62602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19F34FC" w14:textId="3FF68A8E" w:rsidR="00806DA9" w:rsidRPr="006B015D" w:rsidRDefault="00806DA9" w:rsidP="006B015D">
      <w:pPr>
        <w:shd w:val="clear" w:color="auto" w:fill="FFFFFF"/>
        <w:spacing w:line="360" w:lineRule="auto"/>
        <w:rPr>
          <w:color w:val="3B3B3B"/>
          <w:sz w:val="22"/>
          <w:szCs w:val="22"/>
        </w:rPr>
      </w:pPr>
      <w:r w:rsidRPr="006B015D">
        <w:rPr>
          <w:color w:val="3B3B3B"/>
          <w:sz w:val="22"/>
          <w:szCs w:val="22"/>
        </w:rPr>
        <w:t>}</w:t>
      </w:r>
    </w:p>
    <w:p w14:paraId="13C075ED"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ointCloudArray</w:t>
      </w:r>
      <w:r w:rsidRPr="006B015D">
        <w:rPr>
          <w:color w:val="3B3B3B"/>
          <w:sz w:val="22"/>
          <w:szCs w:val="22"/>
        </w:rPr>
        <w:t xml:space="preserve">, </w:t>
      </w:r>
      <w:r w:rsidRPr="006B015D">
        <w:rPr>
          <w:color w:val="001080"/>
          <w:sz w:val="22"/>
          <w:szCs w:val="22"/>
        </w:rPr>
        <w:t>outputUniqueID</w:t>
      </w:r>
      <w:r w:rsidRPr="006B015D">
        <w:rPr>
          <w:color w:val="3B3B3B"/>
          <w:sz w:val="22"/>
          <w:szCs w:val="22"/>
        </w:rPr>
        <w:t>):</w:t>
      </w:r>
    </w:p>
    <w:p w14:paraId="5978B86C" w14:textId="77777777" w:rsidR="00806DA9" w:rsidRPr="006B015D" w:rsidRDefault="00806DA9" w:rsidP="006B015D">
      <w:pPr>
        <w:shd w:val="clear" w:color="auto" w:fill="FFFFFF"/>
        <w:spacing w:line="360" w:lineRule="auto"/>
        <w:rPr>
          <w:color w:val="3B3B3B"/>
          <w:sz w:val="22"/>
          <w:szCs w:val="22"/>
        </w:rPr>
      </w:pPr>
    </w:p>
    <w:p w14:paraId="0747F15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mpty object to hold vegetation metrics:</w:t>
      </w:r>
    </w:p>
    <w:p w14:paraId="6E022B8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None</w:t>
      </w:r>
    </w:p>
    <w:p w14:paraId="644C0E1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54C475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the normalized heights out as numpy array</w:t>
      </w:r>
    </w:p>
    <w:p w14:paraId="0FCE030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pointCloudArray</w:t>
      </w:r>
      <w:r w:rsidRPr="006B015D">
        <w:rPr>
          <w:color w:val="3B3B3B"/>
          <w:sz w:val="22"/>
          <w:szCs w:val="22"/>
        </w:rPr>
        <w:t>[</w:t>
      </w:r>
      <w:r w:rsidRPr="006B015D">
        <w:rPr>
          <w:color w:val="098658"/>
          <w:sz w:val="22"/>
          <w:szCs w:val="22"/>
        </w:rPr>
        <w:t>0</w:t>
      </w:r>
      <w:r w:rsidRPr="006B015D">
        <w:rPr>
          <w:color w:val="3B3B3B"/>
          <w:sz w:val="22"/>
          <w:szCs w:val="22"/>
        </w:rPr>
        <w:t>])</w:t>
      </w:r>
    </w:p>
    <w:p w14:paraId="6D56D212" w14:textId="77777777" w:rsidR="00806DA9" w:rsidRPr="006B015D" w:rsidRDefault="00806DA9" w:rsidP="006B015D">
      <w:pPr>
        <w:shd w:val="clear" w:color="auto" w:fill="FFFFFF"/>
        <w:spacing w:line="360" w:lineRule="auto"/>
        <w:rPr>
          <w:color w:val="3B3B3B"/>
          <w:sz w:val="22"/>
          <w:szCs w:val="22"/>
        </w:rPr>
      </w:pPr>
    </w:p>
    <w:p w14:paraId="36C5F5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umber of total points</w:t>
      </w:r>
    </w:p>
    <w:p w14:paraId="6355C40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allReturns</w:t>
      </w:r>
      <w:r w:rsidRPr="006B015D">
        <w:rPr>
          <w:color w:val="3B3B3B"/>
          <w:sz w:val="22"/>
          <w:szCs w:val="22"/>
        </w:rPr>
        <w:t>)</w:t>
      </w:r>
    </w:p>
    <w:p w14:paraId="6C4DA9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it falls outside the EPT returns, it'll have no returns regardless of the heights</w:t>
      </w:r>
    </w:p>
    <w:p w14:paraId="7A65566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1CB170E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NO RETURNS AT ALL FOR THIS UID </w:t>
      </w:r>
      <w:r w:rsidRPr="006B015D">
        <w:rPr>
          <w:color w:val="0000FF"/>
          <w:sz w:val="22"/>
          <w:szCs w:val="22"/>
        </w:rPr>
        <w:t>{</w:t>
      </w:r>
      <w:r w:rsidRPr="006B015D">
        <w:rPr>
          <w:color w:val="001080"/>
          <w:sz w:val="22"/>
          <w:szCs w:val="22"/>
        </w:rPr>
        <w:t>outputUniqueID</w:t>
      </w:r>
      <w:r w:rsidRPr="006B015D">
        <w:rPr>
          <w:color w:val="0000FF"/>
          <w:sz w:val="22"/>
          <w:szCs w:val="22"/>
        </w:rPr>
        <w:t>}</w:t>
      </w:r>
      <w:r w:rsidRPr="006B015D">
        <w:rPr>
          <w:color w:val="A31515"/>
          <w:sz w:val="22"/>
          <w:szCs w:val="22"/>
        </w:rPr>
        <w:t>, FALLS OUTSIDE OF EPT COLLECTION'</w:t>
      </w:r>
      <w:r w:rsidRPr="006B015D">
        <w:rPr>
          <w:color w:val="3B3B3B"/>
          <w:sz w:val="22"/>
          <w:szCs w:val="22"/>
        </w:rPr>
        <w:t>)</w:t>
      </w:r>
    </w:p>
    <w:p w14:paraId="5E446D7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022910A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C70B201" w14:textId="121C868E"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se two queries to only vegetation points in the height range of interest between 2 meters and global maxima (39.</w:t>
      </w:r>
      <w:r w:rsidR="00167348">
        <w:rPr>
          <w:color w:val="008000"/>
          <w:sz w:val="22"/>
          <w:szCs w:val="22"/>
        </w:rPr>
        <w:t>423</w:t>
      </w:r>
      <w:r w:rsidRPr="006B015D">
        <w:rPr>
          <w:color w:val="008000"/>
          <w:sz w:val="22"/>
          <w:szCs w:val="22"/>
        </w:rPr>
        <w:t xml:space="preserve"> meters)</w:t>
      </w:r>
    </w:p>
    <w:p w14:paraId="0A69BA5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eg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ll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Classification != 2'</w:t>
      </w:r>
      <w:r w:rsidRPr="006B015D">
        <w:rPr>
          <w:color w:val="3B3B3B"/>
          <w:sz w:val="22"/>
          <w:szCs w:val="22"/>
        </w:rPr>
        <w:t xml:space="preserve">) </w:t>
      </w:r>
      <w:r w:rsidRPr="006B015D">
        <w:rPr>
          <w:color w:val="008000"/>
          <w:sz w:val="22"/>
          <w:szCs w:val="22"/>
        </w:rPr>
        <w:t># removes ground to get only vegetation returns</w:t>
      </w:r>
    </w:p>
    <w:p w14:paraId="151D79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eg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eightAboveGround &gt; 2 and HeightAboveGround &lt; 39.392207153320314'</w:t>
      </w:r>
      <w:r w:rsidRPr="006B015D">
        <w:rPr>
          <w:color w:val="3B3B3B"/>
          <w:sz w:val="22"/>
          <w:szCs w:val="22"/>
        </w:rPr>
        <w:t xml:space="preserve">) </w:t>
      </w:r>
      <w:r w:rsidRPr="006B015D">
        <w:rPr>
          <w:color w:val="008000"/>
          <w:sz w:val="22"/>
          <w:szCs w:val="22"/>
        </w:rPr>
        <w:t xml:space="preserve"># valid height range removes shrubs &amp; high noise (birds/powerlines) </w:t>
      </w:r>
    </w:p>
    <w:p w14:paraId="26D7DA5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heigh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Returns</w:t>
      </w:r>
      <w:r w:rsidRPr="006B015D">
        <w:rPr>
          <w:color w:val="3B3B3B"/>
          <w:sz w:val="22"/>
          <w:szCs w:val="22"/>
        </w:rPr>
        <w:t>[</w:t>
      </w:r>
      <w:r w:rsidRPr="006B015D">
        <w:rPr>
          <w:color w:val="A31515"/>
          <w:sz w:val="22"/>
          <w:szCs w:val="22"/>
        </w:rPr>
        <w:t>'HeightAboveGround'</w:t>
      </w:r>
      <w:r w:rsidRPr="006B015D">
        <w:rPr>
          <w:color w:val="3B3B3B"/>
          <w:sz w:val="22"/>
          <w:szCs w:val="22"/>
        </w:rPr>
        <w:t xml:space="preserve">] </w:t>
      </w:r>
      <w:r w:rsidRPr="006B015D">
        <w:rPr>
          <w:color w:val="008000"/>
          <w:sz w:val="22"/>
          <w:szCs w:val="22"/>
        </w:rPr>
        <w:t># Now we can just grab the vegetation heights to do statistics</w:t>
      </w:r>
    </w:p>
    <w:p w14:paraId="41E0F0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heights</w:t>
      </w:r>
      <w:r w:rsidRPr="006B015D">
        <w:rPr>
          <w:color w:val="3B3B3B"/>
          <w:sz w:val="22"/>
          <w:szCs w:val="22"/>
        </w:rPr>
        <w:t>)</w:t>
      </w:r>
    </w:p>
    <w:p w14:paraId="6D788DEF" w14:textId="77777777" w:rsidR="00806DA9" w:rsidRPr="006B015D" w:rsidRDefault="00806DA9" w:rsidP="006B015D">
      <w:pPr>
        <w:shd w:val="clear" w:color="auto" w:fill="FFFFFF"/>
        <w:spacing w:line="360" w:lineRule="auto"/>
        <w:rPr>
          <w:color w:val="3B3B3B"/>
          <w:sz w:val="22"/>
          <w:szCs w:val="22"/>
        </w:rPr>
      </w:pPr>
    </w:p>
    <w:p w14:paraId="44EA05A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is only ground and no valid vegetation (powerlines)</w:t>
      </w:r>
    </w:p>
    <w:p w14:paraId="60E8C7C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still interesting as it shows ICESat has spatial inaccuracies</w:t>
      </w:r>
    </w:p>
    <w:p w14:paraId="5D45799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D5623D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7CAAD43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9C104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3E296CF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56459B7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98658"/>
          <w:sz w:val="22"/>
          <w:szCs w:val="22"/>
        </w:rPr>
        <w:t>0</w:t>
      </w:r>
      <w:r w:rsidRPr="006B015D">
        <w:rPr>
          <w:color w:val="3B3B3B"/>
          <w:sz w:val="22"/>
          <w:szCs w:val="22"/>
        </w:rPr>
        <w:t xml:space="preserve">, </w:t>
      </w:r>
      <w:r w:rsidRPr="006B015D">
        <w:rPr>
          <w:color w:val="008000"/>
          <w:sz w:val="22"/>
          <w:szCs w:val="22"/>
        </w:rPr>
        <w:t># this will use the number of GROUND returns</w:t>
      </w:r>
    </w:p>
    <w:p w14:paraId="476A01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48C344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62886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BB10A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31FAFD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4E0E38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98658"/>
          <w:sz w:val="22"/>
          <w:szCs w:val="22"/>
        </w:rPr>
        <w:t>0</w:t>
      </w:r>
      <w:r w:rsidRPr="006B015D">
        <w:rPr>
          <w:color w:val="3B3B3B"/>
          <w:sz w:val="22"/>
          <w:szCs w:val="22"/>
        </w:rPr>
        <w:t>,</w:t>
      </w:r>
    </w:p>
    <w:p w14:paraId="42867E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5'</w:t>
      </w:r>
      <w:r w:rsidRPr="006B015D">
        <w:rPr>
          <w:color w:val="3B3B3B"/>
          <w:sz w:val="22"/>
          <w:szCs w:val="22"/>
        </w:rPr>
        <w:t>:</w:t>
      </w:r>
      <w:r w:rsidRPr="006B015D">
        <w:rPr>
          <w:color w:val="098658"/>
          <w:sz w:val="22"/>
          <w:szCs w:val="22"/>
        </w:rPr>
        <w:t>0</w:t>
      </w:r>
      <w:r w:rsidRPr="006B015D">
        <w:rPr>
          <w:color w:val="3B3B3B"/>
          <w:sz w:val="22"/>
          <w:szCs w:val="22"/>
        </w:rPr>
        <w:t>,</w:t>
      </w:r>
    </w:p>
    <w:p w14:paraId="3CBB4B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8'</w:t>
      </w:r>
      <w:r w:rsidRPr="006B015D">
        <w:rPr>
          <w:color w:val="3B3B3B"/>
          <w:sz w:val="22"/>
          <w:szCs w:val="22"/>
        </w:rPr>
        <w:t>:</w:t>
      </w:r>
      <w:r w:rsidRPr="006B015D">
        <w:rPr>
          <w:color w:val="098658"/>
          <w:sz w:val="22"/>
          <w:szCs w:val="22"/>
        </w:rPr>
        <w:t>0</w:t>
      </w:r>
      <w:r w:rsidRPr="006B015D">
        <w:rPr>
          <w:color w:val="3B3B3B"/>
          <w:sz w:val="22"/>
          <w:szCs w:val="22"/>
        </w:rPr>
        <w:t>,</w:t>
      </w:r>
    </w:p>
    <w:p w14:paraId="784C3CD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9'</w:t>
      </w:r>
      <w:r w:rsidRPr="006B015D">
        <w:rPr>
          <w:color w:val="3B3B3B"/>
          <w:sz w:val="22"/>
          <w:szCs w:val="22"/>
        </w:rPr>
        <w:t>:</w:t>
      </w:r>
      <w:r w:rsidRPr="006B015D">
        <w:rPr>
          <w:color w:val="098658"/>
          <w:sz w:val="22"/>
          <w:szCs w:val="22"/>
        </w:rPr>
        <w:t>0</w:t>
      </w:r>
    </w:p>
    <w:p w14:paraId="1FC738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8CAE2A4" w14:textId="77777777" w:rsidR="00806DA9" w:rsidRPr="006B015D" w:rsidRDefault="00806DA9" w:rsidP="006B015D">
      <w:pPr>
        <w:shd w:val="clear" w:color="auto" w:fill="FFFFFF"/>
        <w:spacing w:line="360" w:lineRule="auto"/>
        <w:rPr>
          <w:color w:val="3B3B3B"/>
          <w:sz w:val="22"/>
          <w:szCs w:val="22"/>
        </w:rPr>
      </w:pPr>
    </w:p>
    <w:p w14:paraId="5A657B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actually is vegetation</w:t>
      </w:r>
    </w:p>
    <w:p w14:paraId="024599D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32BEE0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75848D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lculate height metrics</w:t>
      </w:r>
    </w:p>
    <w:p w14:paraId="60EFEC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x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ax</w:t>
      </w:r>
      <w:r w:rsidRPr="006B015D">
        <w:rPr>
          <w:color w:val="3B3B3B"/>
          <w:sz w:val="22"/>
          <w:szCs w:val="22"/>
        </w:rPr>
        <w:t>(</w:t>
      </w:r>
      <w:r w:rsidRPr="006B015D">
        <w:rPr>
          <w:color w:val="001080"/>
          <w:sz w:val="22"/>
          <w:szCs w:val="22"/>
        </w:rPr>
        <w:t>heights</w:t>
      </w:r>
      <w:r w:rsidRPr="006B015D">
        <w:rPr>
          <w:color w:val="3B3B3B"/>
          <w:sz w:val="22"/>
          <w:szCs w:val="22"/>
        </w:rPr>
        <w:t>)</w:t>
      </w:r>
    </w:p>
    <w:p w14:paraId="6F4257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i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in</w:t>
      </w:r>
      <w:r w:rsidRPr="006B015D">
        <w:rPr>
          <w:color w:val="3B3B3B"/>
          <w:sz w:val="22"/>
          <w:szCs w:val="22"/>
        </w:rPr>
        <w:t>(</w:t>
      </w:r>
      <w:r w:rsidRPr="006B015D">
        <w:rPr>
          <w:color w:val="001080"/>
          <w:sz w:val="22"/>
          <w:szCs w:val="22"/>
        </w:rPr>
        <w:t>heights</w:t>
      </w:r>
      <w:r w:rsidRPr="006B015D">
        <w:rPr>
          <w:color w:val="3B3B3B"/>
          <w:sz w:val="22"/>
          <w:szCs w:val="22"/>
        </w:rPr>
        <w:t>)</w:t>
      </w:r>
    </w:p>
    <w:p w14:paraId="5F1255E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an</w:t>
      </w:r>
      <w:r w:rsidRPr="006B015D">
        <w:rPr>
          <w:color w:val="3B3B3B"/>
          <w:sz w:val="22"/>
          <w:szCs w:val="22"/>
        </w:rPr>
        <w:t>(</w:t>
      </w:r>
      <w:r w:rsidRPr="006B015D">
        <w:rPr>
          <w:color w:val="001080"/>
          <w:sz w:val="22"/>
          <w:szCs w:val="22"/>
        </w:rPr>
        <w:t>heights</w:t>
      </w:r>
      <w:r w:rsidRPr="006B015D">
        <w:rPr>
          <w:color w:val="3B3B3B"/>
          <w:sz w:val="22"/>
          <w:szCs w:val="22"/>
        </w:rPr>
        <w:t>)</w:t>
      </w:r>
    </w:p>
    <w:p w14:paraId="5D756F9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di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dian</w:t>
      </w:r>
      <w:r w:rsidRPr="006B015D">
        <w:rPr>
          <w:color w:val="3B3B3B"/>
          <w:sz w:val="22"/>
          <w:szCs w:val="22"/>
        </w:rPr>
        <w:t>(</w:t>
      </w:r>
      <w:r w:rsidRPr="006B015D">
        <w:rPr>
          <w:color w:val="001080"/>
          <w:sz w:val="22"/>
          <w:szCs w:val="22"/>
        </w:rPr>
        <w:t>heights</w:t>
      </w:r>
      <w:r w:rsidRPr="006B015D">
        <w:rPr>
          <w:color w:val="3B3B3B"/>
          <w:sz w:val="22"/>
          <w:szCs w:val="22"/>
        </w:rPr>
        <w:t>)</w:t>
      </w:r>
    </w:p>
    <w:p w14:paraId="7D466E9B" w14:textId="77777777" w:rsidR="00806DA9" w:rsidRPr="006B015D" w:rsidRDefault="00806DA9" w:rsidP="006B015D">
      <w:pPr>
        <w:shd w:val="clear" w:color="auto" w:fill="FFFFFF"/>
        <w:spacing w:line="360" w:lineRule="auto"/>
        <w:rPr>
          <w:color w:val="3B3B3B"/>
          <w:sz w:val="22"/>
          <w:szCs w:val="22"/>
        </w:rPr>
      </w:pPr>
    </w:p>
    <w:p w14:paraId="120E3B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ight percentiles</w:t>
      </w:r>
    </w:p>
    <w:p w14:paraId="470B90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90</w:t>
      </w:r>
      <w:r w:rsidRPr="006B015D">
        <w:rPr>
          <w:color w:val="3B3B3B"/>
          <w:sz w:val="22"/>
          <w:szCs w:val="22"/>
        </w:rPr>
        <w:t>,</w:t>
      </w:r>
      <w:r w:rsidRPr="006B015D">
        <w:rPr>
          <w:color w:val="001080"/>
          <w:sz w:val="22"/>
          <w:szCs w:val="22"/>
        </w:rPr>
        <w:t>p95</w:t>
      </w:r>
      <w:r w:rsidRPr="006B015D">
        <w:rPr>
          <w:color w:val="3B3B3B"/>
          <w:sz w:val="22"/>
          <w:szCs w:val="22"/>
        </w:rPr>
        <w:t xml:space="preserve">, </w:t>
      </w:r>
      <w:r w:rsidRPr="006B015D">
        <w:rPr>
          <w:color w:val="001080"/>
          <w:sz w:val="22"/>
          <w:szCs w:val="22"/>
        </w:rPr>
        <w:t>p98</w:t>
      </w:r>
      <w:r w:rsidRPr="006B015D">
        <w:rPr>
          <w:color w:val="3B3B3B"/>
          <w:sz w:val="22"/>
          <w:szCs w:val="22"/>
        </w:rPr>
        <w:t xml:space="preserve">, </w:t>
      </w:r>
      <w:r w:rsidRPr="006B015D">
        <w:rPr>
          <w:color w:val="001080"/>
          <w:sz w:val="22"/>
          <w:szCs w:val="22"/>
        </w:rPr>
        <w:t>p99</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percentile</w:t>
      </w:r>
      <w:r w:rsidRPr="006B015D">
        <w:rPr>
          <w:color w:val="3B3B3B"/>
          <w:sz w:val="22"/>
          <w:szCs w:val="22"/>
        </w:rPr>
        <w:t>(</w:t>
      </w:r>
      <w:r w:rsidRPr="006B015D">
        <w:rPr>
          <w:color w:val="001080"/>
          <w:sz w:val="22"/>
          <w:szCs w:val="22"/>
        </w:rPr>
        <w:t>heights</w:t>
      </w:r>
      <w:r w:rsidRPr="006B015D">
        <w:rPr>
          <w:color w:val="3B3B3B"/>
          <w:sz w:val="22"/>
          <w:szCs w:val="22"/>
        </w:rPr>
        <w:t>,[</w:t>
      </w:r>
      <w:r w:rsidRPr="006B015D">
        <w:rPr>
          <w:color w:val="098658"/>
          <w:sz w:val="22"/>
          <w:szCs w:val="22"/>
        </w:rPr>
        <w:t>90</w:t>
      </w:r>
      <w:r w:rsidRPr="006B015D">
        <w:rPr>
          <w:color w:val="3B3B3B"/>
          <w:sz w:val="22"/>
          <w:szCs w:val="22"/>
        </w:rPr>
        <w:t>,</w:t>
      </w:r>
      <w:r w:rsidRPr="006B015D">
        <w:rPr>
          <w:color w:val="098658"/>
          <w:sz w:val="22"/>
          <w:szCs w:val="22"/>
        </w:rPr>
        <w:t>95</w:t>
      </w:r>
      <w:r w:rsidRPr="006B015D">
        <w:rPr>
          <w:color w:val="3B3B3B"/>
          <w:sz w:val="22"/>
          <w:szCs w:val="22"/>
        </w:rPr>
        <w:t>,</w:t>
      </w:r>
      <w:r w:rsidRPr="006B015D">
        <w:rPr>
          <w:color w:val="098658"/>
          <w:sz w:val="22"/>
          <w:szCs w:val="22"/>
        </w:rPr>
        <w:t>98</w:t>
      </w:r>
      <w:r w:rsidRPr="006B015D">
        <w:rPr>
          <w:color w:val="3B3B3B"/>
          <w:sz w:val="22"/>
          <w:szCs w:val="22"/>
        </w:rPr>
        <w:t>,</w:t>
      </w:r>
      <w:r w:rsidRPr="006B015D">
        <w:rPr>
          <w:color w:val="098658"/>
          <w:sz w:val="22"/>
          <w:szCs w:val="22"/>
        </w:rPr>
        <w:t>99</w:t>
      </w:r>
      <w:r w:rsidRPr="006B015D">
        <w:rPr>
          <w:color w:val="3B3B3B"/>
          <w:sz w:val="22"/>
          <w:szCs w:val="22"/>
        </w:rPr>
        <w:t>])</w:t>
      </w:r>
    </w:p>
    <w:p w14:paraId="21B19EA4" w14:textId="77777777" w:rsidR="00806DA9" w:rsidRPr="006B015D" w:rsidRDefault="00806DA9" w:rsidP="006B015D">
      <w:pPr>
        <w:shd w:val="clear" w:color="auto" w:fill="FFFFFF"/>
        <w:spacing w:line="360" w:lineRule="auto"/>
        <w:rPr>
          <w:color w:val="3B3B3B"/>
          <w:sz w:val="22"/>
          <w:szCs w:val="22"/>
        </w:rPr>
      </w:pPr>
    </w:p>
    <w:p w14:paraId="361FAD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ve to convert to a pandas series to run these stats</w:t>
      </w:r>
    </w:p>
    <w:p w14:paraId="7855C2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pdSeri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Series</w:t>
      </w:r>
      <w:r w:rsidRPr="006B015D">
        <w:rPr>
          <w:color w:val="3B3B3B"/>
          <w:sz w:val="22"/>
          <w:szCs w:val="22"/>
        </w:rPr>
        <w:t>(</w:t>
      </w:r>
      <w:r w:rsidRPr="006B015D">
        <w:rPr>
          <w:color w:val="001080"/>
          <w:sz w:val="22"/>
          <w:szCs w:val="22"/>
        </w:rPr>
        <w:t>heights</w:t>
      </w:r>
      <w:r w:rsidRPr="006B015D">
        <w:rPr>
          <w:color w:val="3B3B3B"/>
          <w:sz w:val="22"/>
          <w:szCs w:val="22"/>
        </w:rPr>
        <w:t>)</w:t>
      </w:r>
    </w:p>
    <w:p w14:paraId="0D1C11FF" w14:textId="77777777" w:rsidR="00806DA9" w:rsidRPr="006B015D" w:rsidRDefault="00806DA9" w:rsidP="006B015D">
      <w:pPr>
        <w:shd w:val="clear" w:color="auto" w:fill="FFFFFF"/>
        <w:spacing w:line="360" w:lineRule="auto"/>
        <w:rPr>
          <w:color w:val="3B3B3B"/>
          <w:sz w:val="22"/>
          <w:szCs w:val="22"/>
        </w:rPr>
      </w:pPr>
    </w:p>
    <w:p w14:paraId="08EB0E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3C9AD3F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AC1F41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1DBEA00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350EF04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8000"/>
          <w:sz w:val="22"/>
          <w:szCs w:val="22"/>
        </w:rPr>
        <w:t># this will use the number of VEGETATION returns</w:t>
      </w:r>
    </w:p>
    <w:p w14:paraId="1925DB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totalPoints</w:t>
      </w:r>
      <w:r w:rsidRPr="006B015D">
        <w:rPr>
          <w:color w:val="3B3B3B"/>
          <w:sz w:val="22"/>
          <w:szCs w:val="22"/>
        </w:rPr>
        <w:t>,</w:t>
      </w:r>
    </w:p>
    <w:p w14:paraId="5C6348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01080"/>
          <w:sz w:val="22"/>
          <w:szCs w:val="22"/>
        </w:rPr>
        <w:t>max_height</w:t>
      </w:r>
      <w:r w:rsidRPr="006B015D">
        <w:rPr>
          <w:color w:val="3B3B3B"/>
          <w:sz w:val="22"/>
          <w:szCs w:val="22"/>
        </w:rPr>
        <w:t>,</w:t>
      </w:r>
    </w:p>
    <w:p w14:paraId="67E0048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01080"/>
          <w:sz w:val="22"/>
          <w:szCs w:val="22"/>
        </w:rPr>
        <w:t>min_height</w:t>
      </w:r>
      <w:r w:rsidRPr="006B015D">
        <w:rPr>
          <w:color w:val="3B3B3B"/>
          <w:sz w:val="22"/>
          <w:szCs w:val="22"/>
        </w:rPr>
        <w:t>,</w:t>
      </w:r>
    </w:p>
    <w:p w14:paraId="181B70B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01080"/>
          <w:sz w:val="22"/>
          <w:szCs w:val="22"/>
        </w:rPr>
        <w:t>mean_height</w:t>
      </w:r>
      <w:r w:rsidRPr="006B015D">
        <w:rPr>
          <w:color w:val="3B3B3B"/>
          <w:sz w:val="22"/>
          <w:szCs w:val="22"/>
        </w:rPr>
        <w:t>,</w:t>
      </w:r>
    </w:p>
    <w:p w14:paraId="6FBFC7A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01080"/>
          <w:sz w:val="22"/>
          <w:szCs w:val="22"/>
        </w:rPr>
        <w:t>median_height</w:t>
      </w:r>
      <w:r w:rsidRPr="006B015D">
        <w:rPr>
          <w:color w:val="3B3B3B"/>
          <w:sz w:val="22"/>
          <w:szCs w:val="22"/>
        </w:rPr>
        <w:t>,</w:t>
      </w:r>
    </w:p>
    <w:p w14:paraId="2B5AAA0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01080"/>
          <w:sz w:val="22"/>
          <w:szCs w:val="22"/>
        </w:rPr>
        <w:t>p90</w:t>
      </w:r>
      <w:r w:rsidRPr="006B015D">
        <w:rPr>
          <w:color w:val="3B3B3B"/>
          <w:sz w:val="22"/>
          <w:szCs w:val="22"/>
        </w:rPr>
        <w:t>,</w:t>
      </w:r>
    </w:p>
    <w:p w14:paraId="5039CB73"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percentile_95'</w:t>
      </w:r>
      <w:r w:rsidRPr="006B015D">
        <w:rPr>
          <w:color w:val="3B3B3B"/>
          <w:sz w:val="22"/>
          <w:szCs w:val="22"/>
          <w:lang w:val="fr-FR"/>
        </w:rPr>
        <w:t>:</w:t>
      </w:r>
      <w:r w:rsidRPr="006B015D">
        <w:rPr>
          <w:color w:val="001080"/>
          <w:sz w:val="22"/>
          <w:szCs w:val="22"/>
          <w:lang w:val="fr-FR"/>
        </w:rPr>
        <w:t>p95</w:t>
      </w:r>
      <w:r w:rsidRPr="006B015D">
        <w:rPr>
          <w:color w:val="3B3B3B"/>
          <w:sz w:val="22"/>
          <w:szCs w:val="22"/>
          <w:lang w:val="fr-FR"/>
        </w:rPr>
        <w:t>,</w:t>
      </w:r>
    </w:p>
    <w:p w14:paraId="543ECCBF"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percentile_98'</w:t>
      </w:r>
      <w:r w:rsidRPr="006B015D">
        <w:rPr>
          <w:color w:val="3B3B3B"/>
          <w:sz w:val="22"/>
          <w:szCs w:val="22"/>
          <w:lang w:val="fr-FR"/>
        </w:rPr>
        <w:t>:</w:t>
      </w:r>
      <w:r w:rsidRPr="006B015D">
        <w:rPr>
          <w:color w:val="001080"/>
          <w:sz w:val="22"/>
          <w:szCs w:val="22"/>
          <w:lang w:val="fr-FR"/>
        </w:rPr>
        <w:t>p98</w:t>
      </w:r>
      <w:r w:rsidRPr="006B015D">
        <w:rPr>
          <w:color w:val="3B3B3B"/>
          <w:sz w:val="22"/>
          <w:szCs w:val="22"/>
          <w:lang w:val="fr-FR"/>
        </w:rPr>
        <w:t>,</w:t>
      </w:r>
    </w:p>
    <w:p w14:paraId="0841B0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percentile_99'</w:t>
      </w:r>
      <w:r w:rsidRPr="006B015D">
        <w:rPr>
          <w:color w:val="3B3B3B"/>
          <w:sz w:val="22"/>
          <w:szCs w:val="22"/>
        </w:rPr>
        <w:t>:</w:t>
      </w:r>
      <w:r w:rsidRPr="006B015D">
        <w:rPr>
          <w:color w:val="001080"/>
          <w:sz w:val="22"/>
          <w:szCs w:val="22"/>
        </w:rPr>
        <w:t>p99</w:t>
      </w:r>
    </w:p>
    <w:p w14:paraId="5B22B46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6FED65" w14:textId="77777777" w:rsidR="00806DA9" w:rsidRPr="006B015D" w:rsidRDefault="00806DA9" w:rsidP="006B015D">
      <w:pPr>
        <w:shd w:val="clear" w:color="auto" w:fill="FFFFFF"/>
        <w:spacing w:line="360" w:lineRule="auto"/>
        <w:rPr>
          <w:color w:val="3B3B3B"/>
          <w:sz w:val="22"/>
          <w:szCs w:val="22"/>
        </w:rPr>
      </w:pPr>
    </w:p>
    <w:p w14:paraId="29F31F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geosegmentStats</w:t>
      </w:r>
      <w:r w:rsidRPr="006B015D">
        <w:rPr>
          <w:color w:val="3B3B3B"/>
          <w:sz w:val="22"/>
          <w:szCs w:val="22"/>
        </w:rPr>
        <w:t>])</w:t>
      </w:r>
    </w:p>
    <w:p w14:paraId="6F1D621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Df</w:t>
      </w:r>
    </w:p>
    <w:p w14:paraId="55495B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A467370" w14:textId="77777777" w:rsidR="00806DA9" w:rsidRPr="006B015D" w:rsidRDefault="00806DA9" w:rsidP="006B015D">
      <w:pPr>
        <w:shd w:val="clear" w:color="auto" w:fill="FFFFFF"/>
        <w:spacing w:line="360" w:lineRule="auto"/>
        <w:rPr>
          <w:color w:val="3B3B3B"/>
          <w:sz w:val="22"/>
          <w:szCs w:val="22"/>
        </w:rPr>
      </w:pPr>
    </w:p>
    <w:p w14:paraId="7BC78B04"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ecutePipeline</w:t>
      </w:r>
      <w:r w:rsidRPr="006B015D">
        <w:rPr>
          <w:color w:val="3B3B3B"/>
          <w:sz w:val="22"/>
          <w:szCs w:val="22"/>
        </w:rPr>
        <w:t>(</w:t>
      </w:r>
      <w:r w:rsidRPr="006B015D">
        <w:rPr>
          <w:color w:val="001080"/>
          <w:sz w:val="22"/>
          <w:szCs w:val="22"/>
        </w:rPr>
        <w:t>dataframeRow</w:t>
      </w:r>
      <w:r w:rsidRPr="006B015D">
        <w:rPr>
          <w:color w:val="3B3B3B"/>
          <w:sz w:val="22"/>
          <w:szCs w:val="22"/>
        </w:rPr>
        <w:t>):</w:t>
      </w:r>
    </w:p>
    <w:p w14:paraId="312D180F" w14:textId="77777777" w:rsidR="00806DA9" w:rsidRPr="006B015D" w:rsidRDefault="00806DA9" w:rsidP="006B015D">
      <w:pPr>
        <w:shd w:val="clear" w:color="auto" w:fill="FFFFFF"/>
        <w:spacing w:line="360" w:lineRule="auto"/>
        <w:rPr>
          <w:color w:val="3B3B3B"/>
          <w:sz w:val="22"/>
          <w:szCs w:val="22"/>
        </w:rPr>
      </w:pPr>
    </w:p>
    <w:p w14:paraId="2A00B7D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segmentUID'</w:t>
      </w:r>
      <w:r w:rsidRPr="006B015D">
        <w:rPr>
          <w:color w:val="3B3B3B"/>
          <w:sz w:val="22"/>
          <w:szCs w:val="22"/>
        </w:rPr>
        <w:t>]</w:t>
      </w:r>
    </w:p>
    <w:p w14:paraId="7898818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asset'</w:t>
      </w:r>
      <w:r w:rsidRPr="006B015D">
        <w:rPr>
          <w:color w:val="3B3B3B"/>
          <w:sz w:val="22"/>
          <w:szCs w:val="22"/>
        </w:rPr>
        <w:t>]</w:t>
      </w:r>
    </w:p>
    <w:p w14:paraId="0DADDF2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rojec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projectID'</w:t>
      </w:r>
      <w:r w:rsidRPr="006B015D">
        <w:rPr>
          <w:color w:val="3B3B3B"/>
          <w:sz w:val="22"/>
          <w:szCs w:val="22"/>
        </w:rPr>
        <w:t>]</w:t>
      </w:r>
    </w:p>
    <w:p w14:paraId="62569D2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outputID'</w:t>
      </w:r>
      <w:r w:rsidRPr="006B015D">
        <w:rPr>
          <w:color w:val="3B3B3B"/>
          <w:sz w:val="22"/>
          <w:szCs w:val="22"/>
        </w:rPr>
        <w:t>]</w:t>
      </w:r>
    </w:p>
    <w:p w14:paraId="2FD8C886" w14:textId="77777777" w:rsidR="00806DA9" w:rsidRPr="006B015D" w:rsidRDefault="00806DA9" w:rsidP="006B015D">
      <w:pPr>
        <w:shd w:val="clear" w:color="auto" w:fill="FFFFFF"/>
        <w:spacing w:line="360" w:lineRule="auto"/>
        <w:rPr>
          <w:color w:val="3B3B3B"/>
          <w:sz w:val="22"/>
          <w:szCs w:val="22"/>
        </w:rPr>
      </w:pPr>
    </w:p>
    <w:p w14:paraId="2A919C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copy of pipeline template for specific sample</w:t>
      </w:r>
    </w:p>
    <w:p w14:paraId="2F22B42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copy</w:t>
      </w:r>
      <w:r w:rsidRPr="006B015D">
        <w:rPr>
          <w:color w:val="3B3B3B"/>
          <w:sz w:val="22"/>
          <w:szCs w:val="22"/>
        </w:rPr>
        <w:t>.</w:t>
      </w:r>
      <w:r w:rsidRPr="006B015D">
        <w:rPr>
          <w:color w:val="795E26"/>
          <w:sz w:val="22"/>
          <w:szCs w:val="22"/>
        </w:rPr>
        <w:t>deepcopy</w:t>
      </w:r>
      <w:r w:rsidRPr="006B015D">
        <w:rPr>
          <w:color w:val="3B3B3B"/>
          <w:sz w:val="22"/>
          <w:szCs w:val="22"/>
        </w:rPr>
        <w:t>(</w:t>
      </w:r>
      <w:r w:rsidRPr="006B015D">
        <w:rPr>
          <w:color w:val="001080"/>
          <w:sz w:val="22"/>
          <w:szCs w:val="22"/>
        </w:rPr>
        <w:t>pipelineTemplate</w:t>
      </w:r>
      <w:r w:rsidRPr="006B015D">
        <w:rPr>
          <w:color w:val="3B3B3B"/>
          <w:sz w:val="22"/>
          <w:szCs w:val="22"/>
        </w:rPr>
        <w:t>)</w:t>
      </w:r>
    </w:p>
    <w:p w14:paraId="61665BF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EE3E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wkt in original crs as its already in a column</w:t>
      </w:r>
    </w:p>
    <w:p w14:paraId="779FA4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wk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geometry.wkt</w:t>
      </w:r>
    </w:p>
    <w:p w14:paraId="426FD706" w14:textId="77777777" w:rsidR="00806DA9" w:rsidRPr="006B015D" w:rsidRDefault="00806DA9" w:rsidP="006B015D">
      <w:pPr>
        <w:shd w:val="clear" w:color="auto" w:fill="FFFFFF"/>
        <w:spacing w:line="360" w:lineRule="auto"/>
        <w:rPr>
          <w:color w:val="3B3B3B"/>
          <w:sz w:val="22"/>
          <w:szCs w:val="22"/>
        </w:rPr>
      </w:pPr>
    </w:p>
    <w:p w14:paraId="5798D7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bounds in format: ([xmin, xmax], [ymin, ymax], [zmin, zmax])</w:t>
      </w:r>
    </w:p>
    <w:p w14:paraId="1D81A7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bounds'</w:t>
      </w:r>
      <w:r w:rsidRPr="006B015D">
        <w:rPr>
          <w:color w:val="3B3B3B"/>
          <w:sz w:val="22"/>
          <w:szCs w:val="22"/>
        </w:rPr>
        <w:t>]</w:t>
      </w:r>
    </w:p>
    <w:p w14:paraId="11F8B27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boundsString = f"([{bounds[0]}, {bounds[2]}], [{bounds[1]}, {bounds[3]}])"</w:t>
      </w:r>
    </w:p>
    <w:p w14:paraId="0CE42028" w14:textId="77777777" w:rsidR="00806DA9" w:rsidRPr="006B015D" w:rsidRDefault="00806DA9" w:rsidP="006B015D">
      <w:pPr>
        <w:shd w:val="clear" w:color="auto" w:fill="FFFFFF"/>
        <w:spacing w:line="360" w:lineRule="auto"/>
        <w:rPr>
          <w:color w:val="3B3B3B"/>
          <w:sz w:val="22"/>
          <w:szCs w:val="22"/>
        </w:rPr>
      </w:pPr>
    </w:p>
    <w:p w14:paraId="26B261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djusting pipeline specific to the row</w:t>
      </w:r>
    </w:p>
    <w:p w14:paraId="2456CD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filename'</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4</w:t>
      </w:r>
      <w:r w:rsidRPr="006B015D">
        <w:rPr>
          <w:color w:val="3B3B3B"/>
          <w:sz w:val="22"/>
          <w:szCs w:val="22"/>
        </w:rPr>
        <w:t>][</w:t>
      </w:r>
      <w:r w:rsidRPr="006B015D">
        <w:rPr>
          <w:color w:val="A31515"/>
          <w:sz w:val="22"/>
          <w:szCs w:val="22"/>
        </w:rPr>
        <w:t>'polyg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1080"/>
          <w:sz w:val="22"/>
          <w:szCs w:val="22"/>
        </w:rPr>
        <w:t>wkt</w:t>
      </w:r>
    </w:p>
    <w:p w14:paraId="311673B4" w14:textId="77777777" w:rsidR="00806DA9" w:rsidRPr="006B015D" w:rsidRDefault="00806DA9" w:rsidP="006B015D">
      <w:pPr>
        <w:shd w:val="clear" w:color="auto" w:fill="FFFFFF"/>
        <w:spacing w:line="360" w:lineRule="auto"/>
        <w:rPr>
          <w:color w:val="3B3B3B"/>
          <w:sz w:val="22"/>
          <w:szCs w:val="22"/>
        </w:rPr>
      </w:pPr>
    </w:p>
    <w:p w14:paraId="45618F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this if you want to write .las file for testing</w:t>
      </w:r>
    </w:p>
    <w:p w14:paraId="4AD70D1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ipelineConfig['pipeline'][6]['filename'] = f"D:\\IceSat\\Final\\segments\\pointCloudTesting\\{outputID}.las"</w:t>
      </w:r>
    </w:p>
    <w:p w14:paraId="371DB566" w14:textId="77777777" w:rsidR="00806DA9" w:rsidRPr="006B015D" w:rsidRDefault="00806DA9" w:rsidP="006B015D">
      <w:pPr>
        <w:shd w:val="clear" w:color="auto" w:fill="FFFFFF"/>
        <w:spacing w:line="360" w:lineRule="auto"/>
        <w:rPr>
          <w:color w:val="3B3B3B"/>
          <w:sz w:val="22"/>
          <w:szCs w:val="22"/>
        </w:rPr>
      </w:pPr>
    </w:p>
    <w:p w14:paraId="09C4CA9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ormats custom pipeline into JSON</w:t>
      </w:r>
    </w:p>
    <w:p w14:paraId="5D9C05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JS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json</w:t>
      </w:r>
      <w:r w:rsidRPr="006B015D">
        <w:rPr>
          <w:color w:val="3B3B3B"/>
          <w:sz w:val="22"/>
          <w:szCs w:val="22"/>
        </w:rPr>
        <w:t>.</w:t>
      </w:r>
      <w:r w:rsidRPr="006B015D">
        <w:rPr>
          <w:color w:val="795E26"/>
          <w:sz w:val="22"/>
          <w:szCs w:val="22"/>
        </w:rPr>
        <w:t>dumps</w:t>
      </w:r>
      <w:r w:rsidRPr="006B015D">
        <w:rPr>
          <w:color w:val="3B3B3B"/>
          <w:sz w:val="22"/>
          <w:szCs w:val="22"/>
        </w:rPr>
        <w:t>(</w:t>
      </w:r>
      <w:r w:rsidRPr="006B015D">
        <w:rPr>
          <w:color w:val="001080"/>
          <w:sz w:val="22"/>
          <w:szCs w:val="22"/>
        </w:rPr>
        <w:t>pipelineConfig</w:t>
      </w:r>
      <w:r w:rsidRPr="006B015D">
        <w:rPr>
          <w:color w:val="3B3B3B"/>
          <w:sz w:val="22"/>
          <w:szCs w:val="22"/>
        </w:rPr>
        <w:t>)</w:t>
      </w:r>
    </w:p>
    <w:p w14:paraId="458EBDA1" w14:textId="77777777" w:rsidR="00806DA9" w:rsidRPr="006B015D" w:rsidRDefault="00806DA9" w:rsidP="006B015D">
      <w:pPr>
        <w:shd w:val="clear" w:color="auto" w:fill="FFFFFF"/>
        <w:spacing w:line="360" w:lineRule="auto"/>
        <w:rPr>
          <w:color w:val="3B3B3B"/>
          <w:sz w:val="22"/>
          <w:szCs w:val="22"/>
        </w:rPr>
      </w:pPr>
    </w:p>
    <w:p w14:paraId="100DB28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88724E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al</w:t>
      </w:r>
      <w:r w:rsidRPr="006B015D">
        <w:rPr>
          <w:color w:val="3B3B3B"/>
          <w:sz w:val="22"/>
          <w:szCs w:val="22"/>
        </w:rPr>
        <w:t>.</w:t>
      </w:r>
      <w:r w:rsidRPr="006B015D">
        <w:rPr>
          <w:color w:val="267F99"/>
          <w:sz w:val="22"/>
          <w:szCs w:val="22"/>
        </w:rPr>
        <w:t>Pipeline</w:t>
      </w:r>
      <w:r w:rsidRPr="006B015D">
        <w:rPr>
          <w:color w:val="3B3B3B"/>
          <w:sz w:val="22"/>
          <w:szCs w:val="22"/>
        </w:rPr>
        <w:t>(</w:t>
      </w:r>
      <w:r w:rsidRPr="006B015D">
        <w:rPr>
          <w:color w:val="001080"/>
          <w:sz w:val="22"/>
          <w:szCs w:val="22"/>
        </w:rPr>
        <w:t>pipelineJSON</w:t>
      </w:r>
      <w:r w:rsidRPr="006B015D">
        <w:rPr>
          <w:color w:val="3B3B3B"/>
          <w:sz w:val="22"/>
          <w:szCs w:val="22"/>
        </w:rPr>
        <w:t xml:space="preserve">) </w:t>
      </w:r>
      <w:r w:rsidRPr="006B015D">
        <w:rPr>
          <w:color w:val="008000"/>
          <w:sz w:val="22"/>
          <w:szCs w:val="22"/>
        </w:rPr>
        <w:t># converts JSON into PDAL pipeline object</w:t>
      </w:r>
    </w:p>
    <w:p w14:paraId="73A0C5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execute() </w:t>
      </w:r>
      <w:r w:rsidRPr="006B015D">
        <w:rPr>
          <w:color w:val="008000"/>
          <w:sz w:val="22"/>
          <w:szCs w:val="22"/>
        </w:rPr>
        <w:t># executes pipelins</w:t>
      </w:r>
    </w:p>
    <w:p w14:paraId="79CAA56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Carra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ipeline</w:t>
      </w:r>
      <w:r w:rsidRPr="006B015D">
        <w:rPr>
          <w:color w:val="3B3B3B"/>
          <w:sz w:val="22"/>
          <w:szCs w:val="22"/>
        </w:rPr>
        <w:t xml:space="preserve">.arrays </w:t>
      </w:r>
      <w:r w:rsidRPr="006B015D">
        <w:rPr>
          <w:color w:val="008000"/>
          <w:sz w:val="22"/>
          <w:szCs w:val="22"/>
        </w:rPr>
        <w:t># gets array of return data</w:t>
      </w:r>
    </w:p>
    <w:p w14:paraId="6E383A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Carray</w:t>
      </w:r>
      <w:r w:rsidRPr="006B015D">
        <w:rPr>
          <w:color w:val="3B3B3B"/>
          <w:sz w:val="22"/>
          <w:szCs w:val="22"/>
        </w:rPr>
        <w:t>,</w:t>
      </w:r>
      <w:r w:rsidRPr="006B015D">
        <w:rPr>
          <w:color w:val="001080"/>
          <w:sz w:val="22"/>
          <w:szCs w:val="22"/>
        </w:rPr>
        <w:t>outputID</w:t>
      </w:r>
      <w:r w:rsidRPr="006B015D">
        <w:rPr>
          <w:color w:val="3B3B3B"/>
          <w:sz w:val="22"/>
          <w:szCs w:val="22"/>
        </w:rPr>
        <w:t xml:space="preserve">) </w:t>
      </w:r>
      <w:r w:rsidRPr="006B015D">
        <w:rPr>
          <w:color w:val="008000"/>
          <w:sz w:val="22"/>
          <w:szCs w:val="22"/>
        </w:rPr>
        <w:t># feeds array of return data into function for calculating vegetation metrics</w:t>
      </w:r>
    </w:p>
    <w:p w14:paraId="7E1FC7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43DE4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eturns vegetation metrics array to main function</w:t>
      </w:r>
    </w:p>
    <w:p w14:paraId="757938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w:t>
      </w:r>
    </w:p>
    <w:p w14:paraId="4682068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541ED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w:t>
      </w:r>
      <w:r w:rsidRPr="006B015D">
        <w:rPr>
          <w:color w:val="3B3B3B"/>
          <w:sz w:val="22"/>
          <w:szCs w:val="22"/>
        </w:rPr>
        <w:t>:</w:t>
      </w:r>
    </w:p>
    <w:p w14:paraId="4D4982E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1830010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4A46853"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3242F88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1. Read &amp; ensure correct CRS</w:t>
      </w:r>
    </w:p>
    <w:p w14:paraId="4E44BA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3DC3907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Processing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polygons</w:t>
      </w:r>
      <w:r w:rsidRPr="006B015D">
        <w:rPr>
          <w:color w:val="3B3B3B"/>
          <w:sz w:val="22"/>
          <w:szCs w:val="22"/>
        </w:rPr>
        <w:t>)</w:t>
      </w:r>
      <w:r w:rsidRPr="006B015D">
        <w:rPr>
          <w:color w:val="0000FF"/>
          <w:sz w:val="22"/>
          <w:szCs w:val="22"/>
        </w:rPr>
        <w:t>}</w:t>
      </w:r>
      <w:r w:rsidRPr="006B015D">
        <w:rPr>
          <w:color w:val="A31515"/>
          <w:sz w:val="22"/>
          <w:szCs w:val="22"/>
        </w:rPr>
        <w:t xml:space="preserve"> polygons..."</w:t>
      </w:r>
      <w:r w:rsidRPr="006B015D">
        <w:rPr>
          <w:color w:val="3B3B3B"/>
          <w:sz w:val="22"/>
          <w:szCs w:val="22"/>
        </w:rPr>
        <w:t>)</w:t>
      </w:r>
    </w:p>
    <w:p w14:paraId="128A80A0" w14:textId="77777777" w:rsidR="00806DA9" w:rsidRPr="006B015D" w:rsidRDefault="00806DA9" w:rsidP="006B015D">
      <w:pPr>
        <w:shd w:val="clear" w:color="auto" w:fill="FFFFFF"/>
        <w:spacing w:line="360" w:lineRule="auto"/>
        <w:rPr>
          <w:color w:val="3B3B3B"/>
          <w:sz w:val="22"/>
          <w:szCs w:val="22"/>
        </w:rPr>
      </w:pPr>
    </w:p>
    <w:p w14:paraId="6675279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bounds in epsg 3857'</w:t>
      </w:r>
      <w:r w:rsidRPr="006B015D">
        <w:rPr>
          <w:color w:val="3B3B3B"/>
          <w:sz w:val="22"/>
          <w:szCs w:val="22"/>
        </w:rPr>
        <w:t>)</w:t>
      </w:r>
    </w:p>
    <w:p w14:paraId="377D48F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epsg</w:t>
      </w:r>
      <w:r w:rsidRPr="006B015D">
        <w:rPr>
          <w:color w:val="000000"/>
          <w:sz w:val="22"/>
          <w:szCs w:val="22"/>
        </w:rPr>
        <w:t>=</w:t>
      </w:r>
      <w:r w:rsidRPr="006B015D">
        <w:rPr>
          <w:color w:val="098658"/>
          <w:sz w:val="22"/>
          <w:szCs w:val="22"/>
        </w:rPr>
        <w:t>3857</w:t>
      </w:r>
      <w:r w:rsidRPr="006B015D">
        <w:rPr>
          <w:color w:val="3B3B3B"/>
          <w:sz w:val="22"/>
          <w:szCs w:val="22"/>
        </w:rPr>
        <w:t>)</w:t>
      </w:r>
    </w:p>
    <w:p w14:paraId="5C64F5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01080"/>
          <w:sz w:val="22"/>
          <w:szCs w:val="22"/>
        </w:rPr>
        <w:t>bounds</w:t>
      </w:r>
    </w:p>
    <w:p w14:paraId="282C5F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bounds)</w:t>
      </w:r>
    </w:p>
    <w:p w14:paraId="495431E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E0B5C0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w:t>
      </w:r>
      <w:r w:rsidRPr="006B015D">
        <w:rPr>
          <w:color w:val="3B3B3B"/>
          <w:sz w:val="22"/>
          <w:szCs w:val="22"/>
        </w:rPr>
        <w:t>.</w:t>
      </w:r>
      <w:r w:rsidRPr="006B015D">
        <w:rPr>
          <w:color w:val="795E26"/>
          <w:sz w:val="22"/>
          <w:szCs w:val="22"/>
        </w:rPr>
        <w:t>apply</w:t>
      </w:r>
      <w:r w:rsidRPr="006B015D">
        <w:rPr>
          <w:color w:val="3B3B3B"/>
          <w:sz w:val="22"/>
          <w:szCs w:val="22"/>
        </w:rPr>
        <w:t>(</w:t>
      </w:r>
    </w:p>
    <w:p w14:paraId="54D78FE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w:t>
      </w:r>
    </w:p>
    <w:p w14:paraId="6CB9673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x'</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x'</w:t>
      </w:r>
      <w:r w:rsidRPr="006B015D">
        <w:rPr>
          <w:color w:val="3B3B3B"/>
          <w:sz w:val="22"/>
          <w:szCs w:val="22"/>
        </w:rPr>
        <w:t>]</w:t>
      </w:r>
      <w:r w:rsidRPr="006B015D">
        <w:rPr>
          <w:color w:val="0000FF"/>
          <w:sz w:val="22"/>
          <w:szCs w:val="22"/>
        </w:rPr>
        <w:t>}</w:t>
      </w:r>
      <w:r w:rsidRPr="006B015D">
        <w:rPr>
          <w:color w:val="A31515"/>
          <w:sz w:val="22"/>
          <w:szCs w:val="22"/>
        </w:rPr>
        <w:t>], "</w:t>
      </w:r>
    </w:p>
    <w:p w14:paraId="1FB892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y'</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y'</w:t>
      </w:r>
      <w:r w:rsidRPr="006B015D">
        <w:rPr>
          <w:color w:val="3B3B3B"/>
          <w:sz w:val="22"/>
          <w:szCs w:val="22"/>
        </w:rPr>
        <w:t>]</w:t>
      </w:r>
      <w:r w:rsidRPr="006B015D">
        <w:rPr>
          <w:color w:val="0000FF"/>
          <w:sz w:val="22"/>
          <w:szCs w:val="22"/>
        </w:rPr>
        <w:t>}</w:t>
      </w:r>
      <w:r w:rsidRPr="006B015D">
        <w:rPr>
          <w:color w:val="A31515"/>
          <w:sz w:val="22"/>
          <w:szCs w:val="22"/>
        </w:rPr>
        <w:t>])"</w:t>
      </w:r>
    </w:p>
    <w:p w14:paraId="06D722E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6633C6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polygons3857)</w:t>
      </w:r>
    </w:p>
    <w:p w14:paraId="2810391F" w14:textId="77777777" w:rsidR="00806DA9" w:rsidRPr="006B015D" w:rsidRDefault="00806DA9" w:rsidP="006B015D">
      <w:pPr>
        <w:shd w:val="clear" w:color="auto" w:fill="FFFFFF"/>
        <w:spacing w:line="360" w:lineRule="auto"/>
        <w:rPr>
          <w:color w:val="3B3B3B"/>
          <w:sz w:val="22"/>
          <w:szCs w:val="22"/>
        </w:rPr>
      </w:pPr>
    </w:p>
    <w:p w14:paraId="116C12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_</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iterrows</w:t>
      </w:r>
      <w:r w:rsidRPr="006B015D">
        <w:rPr>
          <w:color w:val="3B3B3B"/>
          <w:sz w:val="22"/>
          <w:szCs w:val="22"/>
        </w:rPr>
        <w:t>()]</w:t>
      </w:r>
    </w:p>
    <w:p w14:paraId="7A12B4E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AB3C22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Now extracting EPT data'</w:t>
      </w:r>
      <w:r w:rsidRPr="006B015D">
        <w:rPr>
          <w:color w:val="3B3B3B"/>
          <w:sz w:val="22"/>
          <w:szCs w:val="22"/>
        </w:rPr>
        <w:t>)</w:t>
      </w:r>
    </w:p>
    <w:p w14:paraId="1D2C85A0" w14:textId="77777777" w:rsidR="00806DA9" w:rsidRPr="006B015D" w:rsidRDefault="00806DA9" w:rsidP="006B015D">
      <w:pPr>
        <w:shd w:val="clear" w:color="auto" w:fill="FFFFFF"/>
        <w:spacing w:line="360" w:lineRule="auto"/>
        <w:rPr>
          <w:color w:val="3B3B3B"/>
          <w:sz w:val="22"/>
          <w:szCs w:val="22"/>
        </w:rPr>
      </w:pPr>
    </w:p>
    <w:p w14:paraId="500EFF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ocess rows in parallel</w:t>
      </w:r>
    </w:p>
    <w:p w14:paraId="6A7549A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5</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0985A2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executor</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795E26"/>
          <w:sz w:val="22"/>
          <w:szCs w:val="22"/>
        </w:rPr>
        <w:t>executePipeline</w:t>
      </w:r>
      <w:r w:rsidRPr="006B015D">
        <w:rPr>
          <w:color w:val="3B3B3B"/>
          <w:sz w:val="22"/>
          <w:szCs w:val="22"/>
        </w:rPr>
        <w:t xml:space="preserve">, </w:t>
      </w:r>
      <w:r w:rsidRPr="006B015D">
        <w:rPr>
          <w:color w:val="001080"/>
          <w:sz w:val="22"/>
          <w:szCs w:val="22"/>
        </w:rPr>
        <w:t>rows</w:t>
      </w:r>
      <w:r w:rsidRPr="006B015D">
        <w:rPr>
          <w:color w:val="3B3B3B"/>
          <w:sz w:val="22"/>
          <w:szCs w:val="22"/>
        </w:rPr>
        <w:t>))</w:t>
      </w:r>
    </w:p>
    <w:p w14:paraId="5FC737A6" w14:textId="77777777" w:rsidR="00806DA9" w:rsidRPr="006B015D" w:rsidRDefault="00806DA9" w:rsidP="006B015D">
      <w:pPr>
        <w:shd w:val="clear" w:color="auto" w:fill="FFFFFF"/>
        <w:spacing w:line="360" w:lineRule="auto"/>
        <w:rPr>
          <w:color w:val="3B3B3B"/>
          <w:sz w:val="22"/>
          <w:szCs w:val="22"/>
        </w:rPr>
      </w:pPr>
    </w:p>
    <w:p w14:paraId="78AEBE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list of results from pipeline processing</w:t>
      </w:r>
    </w:p>
    <w:p w14:paraId="62E0AD2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0000FF"/>
          <w:sz w:val="22"/>
          <w:szCs w:val="22"/>
        </w:rPr>
        <w:t>is</w:t>
      </w:r>
      <w:r w:rsidRPr="006B015D">
        <w:rPr>
          <w:color w:val="3B3B3B"/>
          <w:sz w:val="22"/>
          <w:szCs w:val="22"/>
        </w:rPr>
        <w:t xml:space="preserve"> </w:t>
      </w:r>
      <w:r w:rsidRPr="006B015D">
        <w:rPr>
          <w:color w:val="0000FF"/>
          <w:sz w:val="22"/>
          <w:szCs w:val="22"/>
        </w:rPr>
        <w:t>no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606047AD" w14:textId="77777777" w:rsidR="00806DA9" w:rsidRPr="006B015D" w:rsidRDefault="00806DA9" w:rsidP="006B015D">
      <w:pPr>
        <w:shd w:val="clear" w:color="auto" w:fill="FFFFFF"/>
        <w:spacing w:line="360" w:lineRule="auto"/>
        <w:rPr>
          <w:color w:val="3B3B3B"/>
          <w:sz w:val="22"/>
          <w:szCs w:val="22"/>
        </w:rPr>
      </w:pPr>
    </w:p>
    <w:p w14:paraId="68AA97C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these resulting dataframes</w:t>
      </w:r>
    </w:p>
    <w:p w14:paraId="738CB42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mbined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results</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77E761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Merging with polygons"</w:t>
      </w:r>
      <w:r w:rsidRPr="006B015D">
        <w:rPr>
          <w:color w:val="3B3B3B"/>
          <w:sz w:val="22"/>
          <w:szCs w:val="22"/>
        </w:rPr>
        <w:t>)</w:t>
      </w:r>
    </w:p>
    <w:p w14:paraId="0288F49E" w14:textId="77777777" w:rsidR="00806DA9" w:rsidRPr="006B015D" w:rsidRDefault="00806DA9" w:rsidP="006B015D">
      <w:pPr>
        <w:shd w:val="clear" w:color="auto" w:fill="FFFFFF"/>
        <w:spacing w:line="360" w:lineRule="auto"/>
        <w:rPr>
          <w:color w:val="3B3B3B"/>
          <w:sz w:val="22"/>
          <w:szCs w:val="22"/>
        </w:rPr>
      </w:pPr>
    </w:p>
    <w:p w14:paraId="5B1CF41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merge</w:t>
      </w:r>
      <w:r w:rsidRPr="006B015D">
        <w:rPr>
          <w:color w:val="3B3B3B"/>
          <w:sz w:val="22"/>
          <w:szCs w:val="22"/>
        </w:rPr>
        <w:t>(</w:t>
      </w:r>
      <w:r w:rsidRPr="006B015D">
        <w:rPr>
          <w:color w:val="001080"/>
          <w:sz w:val="22"/>
          <w:szCs w:val="22"/>
        </w:rPr>
        <w:t>combinedMetrics</w:t>
      </w:r>
      <w:r w:rsidRPr="006B015D">
        <w:rPr>
          <w:color w:val="3B3B3B"/>
          <w:sz w:val="22"/>
          <w:szCs w:val="22"/>
        </w:rPr>
        <w:t xml:space="preserve">, </w:t>
      </w:r>
      <w:r w:rsidRPr="006B015D">
        <w:rPr>
          <w:color w:val="001080"/>
          <w:sz w:val="22"/>
          <w:szCs w:val="22"/>
        </w:rPr>
        <w:t>on</w:t>
      </w:r>
      <w:r w:rsidRPr="006B015D">
        <w:rPr>
          <w:color w:val="000000"/>
          <w:sz w:val="22"/>
          <w:szCs w:val="22"/>
        </w:rPr>
        <w:t>=</w:t>
      </w:r>
      <w:r w:rsidRPr="006B015D">
        <w:rPr>
          <w:color w:val="A31515"/>
          <w:sz w:val="22"/>
          <w:szCs w:val="22"/>
        </w:rPr>
        <w:t>"outputID"</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w:t>
      </w:r>
    </w:p>
    <w:p w14:paraId="00CCF4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DroppedNA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w:t>
      </w:r>
      <w:r w:rsidRPr="006B015D">
        <w:rPr>
          <w:color w:val="3B3B3B"/>
          <w:sz w:val="22"/>
          <w:szCs w:val="22"/>
        </w:rPr>
        <w:t>.</w:t>
      </w:r>
      <w:r w:rsidRPr="006B015D">
        <w:rPr>
          <w:color w:val="795E26"/>
          <w:sz w:val="22"/>
          <w:szCs w:val="22"/>
        </w:rPr>
        <w:t>dropna</w:t>
      </w:r>
      <w:r w:rsidRPr="006B015D">
        <w:rPr>
          <w:color w:val="3B3B3B"/>
          <w:sz w:val="22"/>
          <w:szCs w:val="22"/>
        </w:rPr>
        <w:t>(</w:t>
      </w:r>
      <w:r w:rsidRPr="006B015D">
        <w:rPr>
          <w:color w:val="001080"/>
          <w:sz w:val="22"/>
          <w:szCs w:val="22"/>
        </w:rPr>
        <w:t>subset</w:t>
      </w:r>
      <w:r w:rsidRPr="006B015D">
        <w:rPr>
          <w:color w:val="000000"/>
          <w:sz w:val="22"/>
          <w:szCs w:val="22"/>
        </w:rPr>
        <w:t>=</w:t>
      </w:r>
      <w:r w:rsidRPr="006B015D">
        <w:rPr>
          <w:color w:val="3B3B3B"/>
          <w:sz w:val="22"/>
          <w:szCs w:val="22"/>
        </w:rPr>
        <w:t>[</w:t>
      </w:r>
      <w:r w:rsidRPr="006B015D">
        <w:rPr>
          <w:color w:val="A31515"/>
          <w:sz w:val="22"/>
          <w:szCs w:val="22"/>
        </w:rPr>
        <w:t>'total_veg_points'</w:t>
      </w:r>
      <w:r w:rsidRPr="006B015D">
        <w:rPr>
          <w:color w:val="3B3B3B"/>
          <w:sz w:val="22"/>
          <w:szCs w:val="22"/>
        </w:rPr>
        <w:t>])</w:t>
      </w:r>
    </w:p>
    <w:p w14:paraId="51BA303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DroppedNAs</w:t>
      </w:r>
      <w:r w:rsidRPr="006B015D">
        <w:rPr>
          <w:color w:val="3B3B3B"/>
          <w:sz w:val="22"/>
          <w:szCs w:val="22"/>
        </w:rPr>
        <w:t>.</w:t>
      </w:r>
      <w:r w:rsidRPr="006B015D">
        <w:rPr>
          <w:color w:val="001080"/>
          <w:sz w:val="22"/>
          <w:szCs w:val="22"/>
        </w:rPr>
        <w:t>loc</w:t>
      </w:r>
      <w:r w:rsidRPr="006B015D">
        <w:rPr>
          <w:color w:val="3B3B3B"/>
          <w:sz w:val="22"/>
          <w:szCs w:val="22"/>
        </w:rPr>
        <w:t>[</w:t>
      </w:r>
      <w:r w:rsidRPr="006B015D">
        <w:rPr>
          <w:color w:val="001080"/>
          <w:sz w:val="22"/>
          <w:szCs w:val="22"/>
        </w:rPr>
        <w:t>mergedDroppedNAs</w:t>
      </w:r>
      <w:r w:rsidRPr="006B015D">
        <w:rPr>
          <w:color w:val="3B3B3B"/>
          <w:sz w:val="22"/>
          <w:szCs w:val="22"/>
        </w:rPr>
        <w:t>.</w:t>
      </w:r>
      <w:r w:rsidRPr="006B015D">
        <w:rPr>
          <w:color w:val="795E26"/>
          <w:sz w:val="22"/>
          <w:szCs w:val="22"/>
        </w:rPr>
        <w:t>groupby</w:t>
      </w:r>
      <w:r w:rsidRPr="006B015D">
        <w:rPr>
          <w:color w:val="3B3B3B"/>
          <w:sz w:val="22"/>
          <w:szCs w:val="22"/>
        </w:rPr>
        <w:t>(</w:t>
      </w:r>
      <w:r w:rsidRPr="006B015D">
        <w:rPr>
          <w:color w:val="A31515"/>
          <w:sz w:val="22"/>
          <w:szCs w:val="22"/>
        </w:rPr>
        <w:t>'segmentUID'</w:t>
      </w:r>
      <w:r w:rsidRPr="006B015D">
        <w:rPr>
          <w:color w:val="3B3B3B"/>
          <w:sz w:val="22"/>
          <w:szCs w:val="22"/>
        </w:rPr>
        <w:t>)[</w:t>
      </w:r>
      <w:r w:rsidRPr="006B015D">
        <w:rPr>
          <w:color w:val="A31515"/>
          <w:sz w:val="22"/>
          <w:szCs w:val="22"/>
        </w:rPr>
        <w:t>'total_veg_points'</w:t>
      </w:r>
      <w:r w:rsidRPr="006B015D">
        <w:rPr>
          <w:color w:val="3B3B3B"/>
          <w:sz w:val="22"/>
          <w:szCs w:val="22"/>
        </w:rPr>
        <w:t>].</w:t>
      </w:r>
      <w:r w:rsidRPr="006B015D">
        <w:rPr>
          <w:color w:val="795E26"/>
          <w:sz w:val="22"/>
          <w:szCs w:val="22"/>
        </w:rPr>
        <w:t>idxmax</w:t>
      </w:r>
      <w:r w:rsidRPr="006B015D">
        <w:rPr>
          <w:color w:val="3B3B3B"/>
          <w:sz w:val="22"/>
          <w:szCs w:val="22"/>
        </w:rPr>
        <w:lastRenderedPageBreak/>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8000"/>
          <w:sz w:val="22"/>
          <w:szCs w:val="22"/>
        </w:rPr>
        <w:t># dropping multi-project polygons by selecting project with max returns</w:t>
      </w:r>
    </w:p>
    <w:p w14:paraId="6ED99EDA" w14:textId="77777777" w:rsidR="00806DA9" w:rsidRPr="006B015D" w:rsidRDefault="00806DA9" w:rsidP="006B015D">
      <w:pPr>
        <w:shd w:val="clear" w:color="auto" w:fill="FFFFFF"/>
        <w:spacing w:line="360" w:lineRule="auto"/>
        <w:rPr>
          <w:color w:val="3B3B3B"/>
          <w:sz w:val="22"/>
          <w:szCs w:val="22"/>
        </w:rPr>
      </w:pPr>
    </w:p>
    <w:p w14:paraId="2DAFFE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riting to file"</w:t>
      </w:r>
      <w:r w:rsidRPr="006B015D">
        <w:rPr>
          <w:color w:val="3B3B3B"/>
          <w:sz w:val="22"/>
          <w:szCs w:val="22"/>
        </w:rPr>
        <w:t>)</w:t>
      </w:r>
    </w:p>
    <w:p w14:paraId="53CF67E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MaxVegPoint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56D0CE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parquet"</w:t>
      </w:r>
      <w:r w:rsidRPr="006B015D">
        <w:rPr>
          <w:color w:val="3B3B3B"/>
          <w:sz w:val="22"/>
          <w:szCs w:val="22"/>
        </w:rPr>
        <w:t>)</w:t>
      </w:r>
    </w:p>
    <w:p w14:paraId="239FFA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GeoJSON"</w:t>
      </w:r>
      <w:r w:rsidRPr="006B015D">
        <w:rPr>
          <w:color w:val="3B3B3B"/>
          <w:sz w:val="22"/>
          <w:szCs w:val="22"/>
        </w:rPr>
        <w:t>)</w:t>
      </w:r>
    </w:p>
    <w:p w14:paraId="4B4E39A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 Results written to newWorkingSetPolygonsWITHALSMetrics.parquet"</w:t>
      </w:r>
      <w:r w:rsidRPr="006B015D">
        <w:rPr>
          <w:color w:val="3B3B3B"/>
          <w:sz w:val="22"/>
          <w:szCs w:val="22"/>
        </w:rPr>
        <w:t>)</w:t>
      </w:r>
    </w:p>
    <w:p w14:paraId="1306FF02" w14:textId="77777777" w:rsidR="00806DA9" w:rsidRPr="006B015D" w:rsidRDefault="00806DA9" w:rsidP="006B015D">
      <w:pPr>
        <w:shd w:val="clear" w:color="auto" w:fill="FFFFFF"/>
        <w:spacing w:after="240" w:line="360" w:lineRule="auto"/>
        <w:rPr>
          <w:color w:val="3B3B3B"/>
          <w:sz w:val="22"/>
          <w:szCs w:val="22"/>
        </w:rPr>
      </w:pPr>
    </w:p>
    <w:p w14:paraId="0E71B7D0"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3BA5500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4FFAD4A2" w14:textId="77777777" w:rsidR="00806DA9" w:rsidRPr="006B015D" w:rsidRDefault="00806DA9" w:rsidP="006B015D">
      <w:pPr>
        <w:shd w:val="clear" w:color="auto" w:fill="FFFFFF"/>
        <w:spacing w:line="360" w:lineRule="auto"/>
        <w:rPr>
          <w:color w:val="3B3B3B"/>
          <w:sz w:val="22"/>
          <w:szCs w:val="22"/>
        </w:rPr>
      </w:pPr>
    </w:p>
    <w:p w14:paraId="65F7CF44" w14:textId="77777777" w:rsidR="00806DA9" w:rsidRPr="006B015D" w:rsidRDefault="00806DA9" w:rsidP="006B015D">
      <w:pPr>
        <w:spacing w:line="360" w:lineRule="auto"/>
        <w:rPr>
          <w:sz w:val="22"/>
          <w:szCs w:val="22"/>
        </w:rPr>
      </w:pPr>
    </w:p>
    <w:p w14:paraId="1DD385C6" w14:textId="77777777" w:rsidR="00806DA9" w:rsidRPr="006B015D" w:rsidRDefault="00806DA9" w:rsidP="006B015D">
      <w:pPr>
        <w:spacing w:line="360" w:lineRule="auto"/>
        <w:rPr>
          <w:b/>
          <w:bCs/>
          <w:sz w:val="22"/>
          <w:szCs w:val="22"/>
        </w:rPr>
      </w:pPr>
      <w:r w:rsidRPr="006B015D">
        <w:rPr>
          <w:b/>
          <w:bCs/>
          <w:sz w:val="22"/>
          <w:szCs w:val="22"/>
        </w:rPr>
        <w:br w:type="page"/>
      </w:r>
    </w:p>
    <w:p w14:paraId="63B6546A" w14:textId="06EA0598" w:rsidR="00806DA9" w:rsidRPr="006B015D" w:rsidRDefault="00806DA9" w:rsidP="006B015D">
      <w:pPr>
        <w:numPr>
          <w:ilvl w:val="1"/>
          <w:numId w:val="9"/>
        </w:numPr>
        <w:spacing w:line="360" w:lineRule="auto"/>
        <w:rPr>
          <w:b/>
          <w:bCs/>
          <w:sz w:val="22"/>
          <w:szCs w:val="22"/>
        </w:rPr>
      </w:pPr>
      <w:r w:rsidRPr="006B015D">
        <w:rPr>
          <w:b/>
          <w:bCs/>
          <w:sz w:val="22"/>
          <w:szCs w:val="22"/>
        </w:rPr>
        <w:lastRenderedPageBreak/>
        <w:t>Python Script to Extract Canopy Height Metrics from ATL08 Granules</w:t>
      </w:r>
    </w:p>
    <w:p w14:paraId="27B13D0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557E625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6C90BEE2"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7F7E548"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C23B45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0C9C4B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r w:rsidRPr="006B015D">
        <w:rPr>
          <w:color w:val="3B3B3B"/>
          <w:sz w:val="22"/>
          <w:szCs w:val="22"/>
        </w:rPr>
        <w:t xml:space="preserve">, </w:t>
      </w:r>
      <w:r w:rsidRPr="006B015D">
        <w:rPr>
          <w:color w:val="795E26"/>
          <w:sz w:val="22"/>
          <w:szCs w:val="22"/>
        </w:rPr>
        <w:t>as_completed</w:t>
      </w:r>
    </w:p>
    <w:p w14:paraId="278BB3C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357C042D"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71B8FEF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h5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h5</w:t>
      </w:r>
    </w:p>
    <w:p w14:paraId="611B75DE" w14:textId="77777777" w:rsidR="00F52132" w:rsidRPr="006B015D" w:rsidRDefault="00F52132" w:rsidP="006B015D">
      <w:pPr>
        <w:shd w:val="clear" w:color="auto" w:fill="FFFFFF"/>
        <w:spacing w:line="360" w:lineRule="auto"/>
        <w:rPr>
          <w:color w:val="3B3B3B"/>
          <w:sz w:val="22"/>
          <w:szCs w:val="22"/>
        </w:rPr>
      </w:pPr>
    </w:p>
    <w:p w14:paraId="7585C1F4"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hange this to directory of raw .h5 files. </w:t>
      </w:r>
    </w:p>
    <w:p w14:paraId="276E9498"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rawGranule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g</w:t>
      </w:r>
      <w:r w:rsidRPr="006B015D">
        <w:rPr>
          <w:color w:val="811F3F"/>
          <w:sz w:val="22"/>
          <w:szCs w:val="22"/>
        </w:rPr>
        <w:t>ranules</w:t>
      </w:r>
      <w:r w:rsidRPr="006B015D">
        <w:rPr>
          <w:color w:val="EE0000"/>
          <w:sz w:val="22"/>
          <w:szCs w:val="22"/>
        </w:rPr>
        <w:t>\*</w:t>
      </w:r>
      <w:r w:rsidRPr="006B015D">
        <w:rPr>
          <w:color w:val="811F3F"/>
          <w:sz w:val="22"/>
          <w:szCs w:val="22"/>
        </w:rPr>
        <w:t>.h5"</w:t>
      </w:r>
      <w:r w:rsidRPr="006B015D">
        <w:rPr>
          <w:color w:val="3B3B3B"/>
          <w:sz w:val="22"/>
          <w:szCs w:val="22"/>
        </w:rPr>
        <w:t xml:space="preserve"> </w:t>
      </w:r>
    </w:p>
    <w:p w14:paraId="584754DF" w14:textId="77777777" w:rsidR="00F52132" w:rsidRPr="006B015D" w:rsidRDefault="00F52132" w:rsidP="006B015D">
      <w:pPr>
        <w:shd w:val="clear" w:color="auto" w:fill="FFFFFF"/>
        <w:spacing w:line="360" w:lineRule="auto"/>
        <w:rPr>
          <w:color w:val="3B3B3B"/>
          <w:sz w:val="22"/>
          <w:szCs w:val="22"/>
        </w:rPr>
      </w:pPr>
    </w:p>
    <w:p w14:paraId="438FDE0E"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Change this to the directory of extracted ICESat-2 granules. Ouputs will be in .parquet format</w:t>
      </w:r>
    </w:p>
    <w:p w14:paraId="0146A046"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output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e</w:t>
      </w:r>
      <w:r w:rsidRPr="006B015D">
        <w:rPr>
          <w:color w:val="811F3F"/>
          <w:sz w:val="22"/>
          <w:szCs w:val="22"/>
        </w:rPr>
        <w:t>xtracted"</w:t>
      </w:r>
    </w:p>
    <w:p w14:paraId="0D7F4119" w14:textId="77777777" w:rsidR="00F52132" w:rsidRPr="006B015D" w:rsidRDefault="00F52132" w:rsidP="006B015D">
      <w:pPr>
        <w:shd w:val="clear" w:color="auto" w:fill="FFFFFF"/>
        <w:spacing w:line="360" w:lineRule="auto"/>
        <w:rPr>
          <w:color w:val="3B3B3B"/>
          <w:sz w:val="22"/>
          <w:szCs w:val="22"/>
        </w:rPr>
      </w:pPr>
    </w:p>
    <w:p w14:paraId="65F1213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Here we define a project-wide CRS for all our ICESat-2 segments, as well as any geometry we want to clip our segments to</w:t>
      </w:r>
    </w:p>
    <w:p w14:paraId="6E951F99"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our purposes, we're picking albers equal area conic</w:t>
      </w:r>
    </w:p>
    <w:p w14:paraId="69EA3175"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58783F87" w14:textId="77777777" w:rsidR="00F52132" w:rsidRPr="006B015D" w:rsidRDefault="00F52132" w:rsidP="006B015D">
      <w:pPr>
        <w:shd w:val="clear" w:color="auto" w:fill="FFFFFF"/>
        <w:spacing w:line="360" w:lineRule="auto"/>
        <w:rPr>
          <w:color w:val="3B3B3B"/>
          <w:sz w:val="22"/>
          <w:szCs w:val="22"/>
        </w:rPr>
      </w:pPr>
    </w:p>
    <w:p w14:paraId="1829F8B5"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ommonly, we need to clip ICESat-2 data to only the segments collected within a focus area. Provide a path for a shapefile to read in </w:t>
      </w:r>
    </w:p>
    <w:p w14:paraId="1D37095A"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this research we'll use Little's loblolly range</w:t>
      </w:r>
    </w:p>
    <w:p w14:paraId="636E941D"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clipping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2435153F" w14:textId="77777777" w:rsidR="00F52132" w:rsidRPr="006B015D" w:rsidRDefault="00F52132" w:rsidP="006B015D">
      <w:pPr>
        <w:shd w:val="clear" w:color="auto" w:fill="FFFFFF"/>
        <w:spacing w:line="360" w:lineRule="auto"/>
        <w:rPr>
          <w:color w:val="3B3B3B"/>
          <w:sz w:val="22"/>
          <w:szCs w:val="22"/>
        </w:rPr>
      </w:pPr>
    </w:p>
    <w:p w14:paraId="237CDD44"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tractFileData</w:t>
      </w:r>
      <w:r w:rsidRPr="006B015D">
        <w:rPr>
          <w:color w:val="3B3B3B"/>
          <w:sz w:val="22"/>
          <w:szCs w:val="22"/>
        </w:rPr>
        <w:t>(</w:t>
      </w:r>
      <w:r w:rsidRPr="006B015D">
        <w:rPr>
          <w:color w:val="001080"/>
          <w:sz w:val="22"/>
          <w:szCs w:val="22"/>
        </w:rPr>
        <w:t>filePath</w:t>
      </w:r>
      <w:r w:rsidRPr="006B015D">
        <w:rPr>
          <w:color w:val="3B3B3B"/>
          <w:sz w:val="22"/>
          <w:szCs w:val="22"/>
        </w:rPr>
        <w:t>):</w:t>
      </w:r>
    </w:p>
    <w:p w14:paraId="4BA21F04" w14:textId="61067892"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258CAF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h5</w:t>
      </w:r>
      <w:r w:rsidRPr="006B015D">
        <w:rPr>
          <w:color w:val="3B3B3B"/>
          <w:sz w:val="22"/>
          <w:szCs w:val="22"/>
        </w:rPr>
        <w:t>.</w:t>
      </w:r>
      <w:r w:rsidRPr="006B015D">
        <w:rPr>
          <w:color w:val="267F99"/>
          <w:sz w:val="22"/>
          <w:szCs w:val="22"/>
        </w:rPr>
        <w:t>File</w:t>
      </w:r>
      <w:r w:rsidRPr="006B015D">
        <w:rPr>
          <w:color w:val="3B3B3B"/>
          <w:sz w:val="22"/>
          <w:szCs w:val="22"/>
        </w:rPr>
        <w:t>(</w:t>
      </w:r>
      <w:r w:rsidRPr="006B015D">
        <w:rPr>
          <w:color w:val="001080"/>
          <w:sz w:val="22"/>
          <w:szCs w:val="22"/>
        </w:rPr>
        <w:t>filePath</w:t>
      </w:r>
      <w:r w:rsidRPr="006B015D">
        <w:rPr>
          <w:color w:val="3B3B3B"/>
          <w:sz w:val="22"/>
          <w:szCs w:val="22"/>
        </w:rPr>
        <w:t xml:space="preserve">, </w:t>
      </w:r>
      <w:r w:rsidRPr="006B015D">
        <w:rPr>
          <w:color w:val="A31515"/>
          <w:sz w:val="22"/>
          <w:szCs w:val="22"/>
        </w:rPr>
        <w:t>'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21263956" w14:textId="77777777" w:rsidR="00F52132" w:rsidRPr="006B015D" w:rsidRDefault="00F52132" w:rsidP="006B015D">
      <w:pPr>
        <w:shd w:val="clear" w:color="auto" w:fill="FFFFFF"/>
        <w:spacing w:line="360" w:lineRule="auto"/>
        <w:rPr>
          <w:color w:val="3B3B3B"/>
          <w:sz w:val="22"/>
          <w:szCs w:val="22"/>
        </w:rPr>
      </w:pPr>
    </w:p>
    <w:p w14:paraId="5272574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filename</w:t>
      </w:r>
      <w:r w:rsidRPr="006B015D">
        <w:rPr>
          <w:color w:val="3B3B3B"/>
          <w:sz w:val="22"/>
          <w:szCs w:val="22"/>
        </w:rPr>
        <w:t xml:space="preserve"> </w:t>
      </w:r>
      <w:r w:rsidRPr="006B015D">
        <w:rPr>
          <w:color w:val="008000"/>
          <w:sz w:val="22"/>
          <w:szCs w:val="22"/>
        </w:rPr>
        <w:t># grabbing the file name from the H5 file object</w:t>
      </w:r>
    </w:p>
    <w:p w14:paraId="078A4F9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outputDataframe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name</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granules'</w:t>
      </w:r>
      <w:r w:rsidRPr="006B015D">
        <w:rPr>
          <w:color w:val="3B3B3B"/>
          <w:sz w:val="22"/>
          <w:szCs w:val="22"/>
        </w:rPr>
        <w:t xml:space="preserve">, </w:t>
      </w:r>
      <w:r w:rsidRPr="006B015D">
        <w:rPr>
          <w:color w:val="A31515"/>
          <w:sz w:val="22"/>
          <w:szCs w:val="22"/>
        </w:rPr>
        <w:t>'extracted'</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h5'</w:t>
      </w:r>
      <w:r w:rsidRPr="006B015D">
        <w:rPr>
          <w:color w:val="3B3B3B"/>
          <w:sz w:val="22"/>
          <w:szCs w:val="22"/>
        </w:rPr>
        <w:t xml:space="preserve">, </w:t>
      </w:r>
      <w:r w:rsidRPr="006B015D">
        <w:rPr>
          <w:color w:val="A31515"/>
          <w:sz w:val="22"/>
          <w:szCs w:val="22"/>
        </w:rPr>
        <w:t>'parquet'</w:t>
      </w:r>
      <w:r w:rsidRPr="006B015D">
        <w:rPr>
          <w:color w:val="3B3B3B"/>
          <w:sz w:val="22"/>
          <w:szCs w:val="22"/>
        </w:rPr>
        <w:t xml:space="preserve">) </w:t>
      </w:r>
      <w:r w:rsidRPr="006B015D">
        <w:rPr>
          <w:color w:val="008000"/>
          <w:sz w:val="22"/>
          <w:szCs w:val="22"/>
        </w:rPr>
        <w:t># file extension for the extacted parquet</w:t>
      </w:r>
    </w:p>
    <w:p w14:paraId="601C8B8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input:', filename, 'output:', outputDataframePath)</w:t>
      </w:r>
    </w:p>
    <w:p w14:paraId="4220B5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BDCB6B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w:t>
      </w:r>
      <w:r w:rsidRPr="006B015D">
        <w:rPr>
          <w:color w:val="3B3B3B"/>
          <w:sz w:val="22"/>
          <w:szCs w:val="22"/>
        </w:rPr>
        <w:t>)</w:t>
      </w:r>
    </w:p>
    <w:p w14:paraId="5D5B6DF0" w14:textId="77777777" w:rsidR="00F52132" w:rsidRPr="006B015D" w:rsidRDefault="00F52132" w:rsidP="006B015D">
      <w:pPr>
        <w:shd w:val="clear" w:color="auto" w:fill="FFFFFF"/>
        <w:spacing w:line="360" w:lineRule="auto"/>
        <w:rPr>
          <w:color w:val="3B3B3B"/>
          <w:sz w:val="22"/>
          <w:szCs w:val="22"/>
        </w:rPr>
      </w:pPr>
    </w:p>
    <w:p w14:paraId="179585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5E1C31A8" w14:textId="77777777" w:rsidR="00F52132" w:rsidRPr="006B015D" w:rsidRDefault="00F52132" w:rsidP="006B015D">
      <w:pPr>
        <w:shd w:val="clear" w:color="auto" w:fill="FFFFFF"/>
        <w:spacing w:line="360" w:lineRule="auto"/>
        <w:rPr>
          <w:color w:val="3B3B3B"/>
          <w:sz w:val="22"/>
          <w:szCs w:val="22"/>
        </w:rPr>
      </w:pPr>
    </w:p>
    <w:p w14:paraId="7AA9E0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validBeams</w:t>
      </w:r>
      <w:r w:rsidRPr="006B015D">
        <w:rPr>
          <w:color w:val="3B3B3B"/>
          <w:sz w:val="22"/>
          <w:szCs w:val="22"/>
        </w:rPr>
        <w:t>:</w:t>
      </w:r>
    </w:p>
    <w:p w14:paraId="62038EBB" w14:textId="77777777" w:rsidR="00F52132" w:rsidRPr="006B015D" w:rsidRDefault="00F52132" w:rsidP="006B015D">
      <w:pPr>
        <w:shd w:val="clear" w:color="auto" w:fill="FFFFFF"/>
        <w:spacing w:line="360" w:lineRule="auto"/>
        <w:rPr>
          <w:color w:val="3B3B3B"/>
          <w:sz w:val="22"/>
          <w:szCs w:val="22"/>
        </w:rPr>
      </w:pPr>
    </w:p>
    <w:p w14:paraId="3D878C4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ing in ICESat-2 data from key groups to reduce file opening/closing</w:t>
      </w:r>
    </w:p>
    <w:p w14:paraId="141C57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_segme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and_segments'</w:t>
      </w:r>
      <w:r w:rsidRPr="006B015D">
        <w:rPr>
          <w:color w:val="3B3B3B"/>
          <w:sz w:val="22"/>
          <w:szCs w:val="22"/>
        </w:rPr>
        <w:t>]</w:t>
      </w:r>
    </w:p>
    <w:p w14:paraId="1E614A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rbit_info</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orbit_info'</w:t>
      </w:r>
      <w:r w:rsidRPr="006B015D">
        <w:rPr>
          <w:color w:val="3B3B3B"/>
          <w:sz w:val="22"/>
          <w:szCs w:val="22"/>
        </w:rPr>
        <w:t>]</w:t>
      </w:r>
    </w:p>
    <w:p w14:paraId="1575354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cillary_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ancillary_data'</w:t>
      </w:r>
      <w:r w:rsidRPr="006B015D">
        <w:rPr>
          <w:color w:val="3B3B3B"/>
          <w:sz w:val="22"/>
          <w:szCs w:val="22"/>
        </w:rPr>
        <w:t>]</w:t>
      </w:r>
    </w:p>
    <w:p w14:paraId="4C8A820B" w14:textId="77777777" w:rsidR="00F52132" w:rsidRPr="006B015D" w:rsidRDefault="00F52132" w:rsidP="006B015D">
      <w:pPr>
        <w:shd w:val="clear" w:color="auto" w:fill="FFFFFF"/>
        <w:spacing w:line="360" w:lineRule="auto"/>
        <w:rPr>
          <w:color w:val="3B3B3B"/>
          <w:sz w:val="22"/>
          <w:szCs w:val="22"/>
        </w:rPr>
      </w:pPr>
    </w:p>
    <w:p w14:paraId="78ABCD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Coun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71ED96EA" w14:textId="77777777" w:rsidR="00F52132" w:rsidRPr="006B015D" w:rsidRDefault="00F52132" w:rsidP="006B015D">
      <w:pPr>
        <w:shd w:val="clear" w:color="auto" w:fill="FFFFFF"/>
        <w:spacing w:line="360" w:lineRule="auto"/>
        <w:rPr>
          <w:color w:val="3B3B3B"/>
          <w:sz w:val="22"/>
          <w:szCs w:val="22"/>
        </w:rPr>
      </w:pPr>
    </w:p>
    <w:p w14:paraId="42C395A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451113D" w14:textId="77777777" w:rsidR="00F52132" w:rsidRPr="006B015D" w:rsidRDefault="00F52132" w:rsidP="006B015D">
      <w:pPr>
        <w:shd w:val="clear" w:color="auto" w:fill="FFFFFF"/>
        <w:spacing w:line="360" w:lineRule="auto"/>
        <w:rPr>
          <w:color w:val="3B3B3B"/>
          <w:sz w:val="22"/>
          <w:szCs w:val="22"/>
        </w:rPr>
      </w:pPr>
    </w:p>
    <w:p w14:paraId="150F4EB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LLECTION DATA ---------------|</w:t>
      </w:r>
    </w:p>
    <w:p w14:paraId="074C92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lta_time'</w:t>
      </w:r>
      <w:r w:rsidRPr="006B015D">
        <w:rPr>
          <w:color w:val="3B3B3B"/>
          <w:sz w:val="22"/>
          <w:szCs w:val="22"/>
        </w:rPr>
        <w:t xml:space="preserve">: </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1FAF9D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F4283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_orient'</w:t>
      </w:r>
      <w:r w:rsidRPr="006B015D">
        <w:rPr>
          <w:color w:val="3B3B3B"/>
          <w:sz w:val="22"/>
          <w:szCs w:val="22"/>
        </w:rPr>
        <w:t>: [</w:t>
      </w:r>
      <w:r w:rsidRPr="006B015D">
        <w:rPr>
          <w:color w:val="001080"/>
          <w:sz w:val="22"/>
          <w:szCs w:val="22"/>
        </w:rPr>
        <w:t>orbit_info</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5B4B4B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w:t>
      </w:r>
      <w:r w:rsidRPr="006B015D">
        <w:rPr>
          <w:color w:val="3B3B3B"/>
          <w:sz w:val="22"/>
          <w:szCs w:val="22"/>
        </w:rPr>
        <w:t>: [</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0856E6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landcover'</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landcover'</w:t>
      </w:r>
      <w:r w:rsidRPr="006B015D">
        <w:rPr>
          <w:color w:val="3B3B3B"/>
          <w:sz w:val="22"/>
          <w:szCs w:val="22"/>
        </w:rPr>
        <w:t>][:],</w:t>
      </w:r>
    </w:p>
    <w:p w14:paraId="39E844E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g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rgt'</w:t>
      </w:r>
      <w:r w:rsidRPr="006B015D">
        <w:rPr>
          <w:color w:val="3B3B3B"/>
          <w:sz w:val="22"/>
          <w:szCs w:val="22"/>
        </w:rPr>
        <w:t>][:],</w:t>
      </w:r>
    </w:p>
    <w:p w14:paraId="1EA8E8B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tart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start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50F4FC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end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end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619A527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beg'</w:t>
      </w:r>
      <w:r w:rsidRPr="006B015D">
        <w:rPr>
          <w:color w:val="3B3B3B"/>
          <w:sz w:val="22"/>
          <w:szCs w:val="22"/>
        </w:rPr>
        <w:t>][:],</w:t>
      </w:r>
    </w:p>
    <w:p w14:paraId="7859C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end'</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end'</w:t>
      </w:r>
      <w:r w:rsidRPr="006B015D">
        <w:rPr>
          <w:color w:val="3B3B3B"/>
          <w:sz w:val="22"/>
          <w:szCs w:val="22"/>
        </w:rPr>
        <w:t>][:],</w:t>
      </w:r>
    </w:p>
    <w:p w14:paraId="2704CE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atitude'</w:t>
      </w:r>
      <w:r w:rsidRPr="006B015D">
        <w:rPr>
          <w:color w:val="3B3B3B"/>
          <w:sz w:val="22"/>
          <w:szCs w:val="22"/>
        </w:rPr>
        <w:t>][:],</w:t>
      </w:r>
    </w:p>
    <w:p w14:paraId="7E7A11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ongitude'</w:t>
      </w:r>
      <w:r w:rsidRPr="006B015D">
        <w:rPr>
          <w:color w:val="3B3B3B"/>
          <w:sz w:val="22"/>
          <w:szCs w:val="22"/>
        </w:rPr>
        <w:t>][:],</w:t>
      </w:r>
    </w:p>
    <w:p w14:paraId="2C06D3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CF09C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DATA ---------------|</w:t>
      </w:r>
    </w:p>
    <w:p w14:paraId="55A827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w:t>
      </w:r>
      <w:r w:rsidRPr="006B015D">
        <w:rPr>
          <w:color w:val="3B3B3B"/>
          <w:sz w:val="22"/>
          <w:szCs w:val="22"/>
        </w:rPr>
        <w:t>][:],</w:t>
      </w:r>
    </w:p>
    <w:p w14:paraId="2F0A20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open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openness'</w:t>
      </w:r>
      <w:r w:rsidRPr="006B015D">
        <w:rPr>
          <w:color w:val="3B3B3B"/>
          <w:sz w:val="22"/>
          <w:szCs w:val="22"/>
        </w:rPr>
        <w:t>][:],</w:t>
      </w:r>
    </w:p>
    <w:p w14:paraId="32977FC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an_canopy'</w:t>
      </w:r>
      <w:r w:rsidRPr="006B015D">
        <w:rPr>
          <w:color w:val="3B3B3B"/>
          <w:sz w:val="22"/>
          <w:szCs w:val="22"/>
        </w:rPr>
        <w:t>][:],</w:t>
      </w:r>
    </w:p>
    <w:p w14:paraId="790EC6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di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dian_canopy'</w:t>
      </w:r>
      <w:r w:rsidRPr="006B015D">
        <w:rPr>
          <w:color w:val="3B3B3B"/>
          <w:sz w:val="22"/>
          <w:szCs w:val="22"/>
        </w:rPr>
        <w:t>][:],</w:t>
      </w:r>
    </w:p>
    <w:p w14:paraId="46E971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dif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dif_canopy'</w:t>
      </w:r>
      <w:r w:rsidRPr="006B015D">
        <w:rPr>
          <w:color w:val="3B3B3B"/>
          <w:sz w:val="22"/>
          <w:szCs w:val="22"/>
        </w:rPr>
        <w:t>][:],</w:t>
      </w:r>
    </w:p>
    <w:p w14:paraId="04BCEF7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i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in_canopy'</w:t>
      </w:r>
      <w:r w:rsidRPr="006B015D">
        <w:rPr>
          <w:color w:val="3B3B3B"/>
          <w:sz w:val="22"/>
          <w:szCs w:val="22"/>
        </w:rPr>
        <w:t>][:],</w:t>
      </w:r>
    </w:p>
    <w:p w14:paraId="5F3BB4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ax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ax_canopy'</w:t>
      </w:r>
      <w:r w:rsidRPr="006B015D">
        <w:rPr>
          <w:color w:val="3B3B3B"/>
          <w:sz w:val="22"/>
          <w:szCs w:val="22"/>
        </w:rPr>
        <w:t>][:],</w:t>
      </w:r>
    </w:p>
    <w:p w14:paraId="1099866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c_rough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toc_roughness'</w:t>
      </w:r>
      <w:r w:rsidRPr="006B015D">
        <w:rPr>
          <w:color w:val="3B3B3B"/>
          <w:sz w:val="22"/>
          <w:szCs w:val="22"/>
        </w:rPr>
        <w:t>][:],</w:t>
      </w:r>
    </w:p>
    <w:p w14:paraId="6CC5D2C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quad'</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quad'</w:t>
      </w:r>
      <w:r w:rsidRPr="006B015D">
        <w:rPr>
          <w:color w:val="3B3B3B"/>
          <w:sz w:val="22"/>
          <w:szCs w:val="22"/>
        </w:rPr>
        <w:t>][:],</w:t>
      </w:r>
    </w:p>
    <w:p w14:paraId="7C338FA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ca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ca_photons'</w:t>
      </w:r>
      <w:r w:rsidRPr="006B015D">
        <w:rPr>
          <w:color w:val="3B3B3B"/>
          <w:sz w:val="22"/>
          <w:szCs w:val="22"/>
        </w:rPr>
        <w:t>][:],</w:t>
      </w:r>
    </w:p>
    <w:p w14:paraId="6119F9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toc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toc_photons'</w:t>
      </w:r>
      <w:r w:rsidRPr="006B015D">
        <w:rPr>
          <w:color w:val="3B3B3B"/>
          <w:sz w:val="22"/>
          <w:szCs w:val="22"/>
        </w:rPr>
        <w:t>][:],</w:t>
      </w:r>
    </w:p>
    <w:p w14:paraId="3C72ED1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entroid_heigh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entroid_height'</w:t>
      </w:r>
      <w:r w:rsidRPr="006B015D">
        <w:rPr>
          <w:color w:val="3B3B3B"/>
          <w:sz w:val="22"/>
          <w:szCs w:val="22"/>
        </w:rPr>
        <w:t>][:],</w:t>
      </w:r>
    </w:p>
    <w:p w14:paraId="1FFE4E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uncertaint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uncertainty'</w:t>
      </w:r>
      <w:r w:rsidRPr="006B015D">
        <w:rPr>
          <w:color w:val="3B3B3B"/>
          <w:sz w:val="22"/>
          <w:szCs w:val="22"/>
        </w:rPr>
        <w:t>][:],</w:t>
      </w:r>
    </w:p>
    <w:p w14:paraId="7A1BC7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_nois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_noise'</w:t>
      </w:r>
      <w:r w:rsidRPr="006B015D">
        <w:rPr>
          <w:color w:val="3B3B3B"/>
          <w:sz w:val="22"/>
          <w:szCs w:val="22"/>
        </w:rPr>
        <w:t>][:],</w:t>
      </w:r>
    </w:p>
    <w:p w14:paraId="16CB6A0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h'</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h'</w:t>
      </w:r>
      <w:r w:rsidRPr="006B015D">
        <w:rPr>
          <w:color w:val="3B3B3B"/>
          <w:sz w:val="22"/>
          <w:szCs w:val="22"/>
        </w:rPr>
        <w:t>][:],</w:t>
      </w:r>
    </w:p>
    <w:p w14:paraId="14AFF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w:t>
      </w:r>
      <w:r w:rsidRPr="006B015D">
        <w:rPr>
          <w:color w:val="3B3B3B"/>
          <w:sz w:val="22"/>
          <w:szCs w:val="22"/>
        </w:rPr>
        <w:t>][:],</w:t>
      </w:r>
    </w:p>
    <w:p w14:paraId="3DDED07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interp'</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interp'</w:t>
      </w:r>
      <w:r w:rsidRPr="006B015D">
        <w:rPr>
          <w:color w:val="3B3B3B"/>
          <w:sz w:val="22"/>
          <w:szCs w:val="22"/>
        </w:rPr>
        <w:t>][:],</w:t>
      </w:r>
    </w:p>
    <w:p w14:paraId="27EFB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an'</w:t>
      </w:r>
      <w:r w:rsidRPr="006B015D">
        <w:rPr>
          <w:color w:val="3B3B3B"/>
          <w:sz w:val="22"/>
          <w:szCs w:val="22"/>
        </w:rPr>
        <w:t>][:],</w:t>
      </w:r>
    </w:p>
    <w:p w14:paraId="31779BA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di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dian'</w:t>
      </w:r>
      <w:r w:rsidRPr="006B015D">
        <w:rPr>
          <w:color w:val="3B3B3B"/>
          <w:sz w:val="22"/>
          <w:szCs w:val="22"/>
        </w:rPr>
        <w:t>][:],</w:t>
      </w:r>
    </w:p>
    <w:p w14:paraId="549A96A7"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h_te_max'</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ax'</w:t>
      </w:r>
      <w:r w:rsidRPr="006B015D">
        <w:rPr>
          <w:color w:val="3B3B3B"/>
          <w:sz w:val="22"/>
          <w:szCs w:val="22"/>
          <w:lang w:val="fr-FR"/>
        </w:rPr>
        <w:t>][:],</w:t>
      </w:r>
    </w:p>
    <w:p w14:paraId="499267B9"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h_te_min'</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in'</w:t>
      </w:r>
      <w:r w:rsidRPr="006B015D">
        <w:rPr>
          <w:color w:val="3B3B3B"/>
          <w:sz w:val="22"/>
          <w:szCs w:val="22"/>
          <w:lang w:val="fr-FR"/>
        </w:rPr>
        <w:t>][:],</w:t>
      </w:r>
    </w:p>
    <w:p w14:paraId="10A202FF"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n_te_photons'</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n_te_photons'</w:t>
      </w:r>
      <w:r w:rsidRPr="006B015D">
        <w:rPr>
          <w:color w:val="3B3B3B"/>
          <w:sz w:val="22"/>
          <w:szCs w:val="22"/>
          <w:lang w:val="fr-FR"/>
        </w:rPr>
        <w:t>][:],</w:t>
      </w:r>
    </w:p>
    <w:p w14:paraId="32599B7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terrain_slop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terrain_slope'</w:t>
      </w:r>
      <w:r w:rsidRPr="006B015D">
        <w:rPr>
          <w:color w:val="3B3B3B"/>
          <w:sz w:val="22"/>
          <w:szCs w:val="22"/>
        </w:rPr>
        <w:t>][:],</w:t>
      </w:r>
    </w:p>
    <w:p w14:paraId="32AF2D1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05613F3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QUALITY FLAGS ---------------|</w:t>
      </w:r>
    </w:p>
    <w:p w14:paraId="7EC310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rightness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brightness_flag'</w:t>
      </w:r>
      <w:r w:rsidRPr="006B015D">
        <w:rPr>
          <w:color w:val="3B3B3B"/>
          <w:sz w:val="22"/>
          <w:szCs w:val="22"/>
        </w:rPr>
        <w:t>][:],</w:t>
      </w:r>
    </w:p>
    <w:p w14:paraId="1C6A35F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lag_atm'</w:t>
      </w:r>
      <w:r w:rsidRPr="006B015D">
        <w:rPr>
          <w:color w:val="3B3B3B"/>
          <w:sz w:val="22"/>
          <w:szCs w:val="22"/>
        </w:rPr>
        <w:t>][:],</w:t>
      </w:r>
    </w:p>
    <w:p w14:paraId="31A4219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ol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old_flag'</w:t>
      </w:r>
      <w:r w:rsidRPr="006B015D">
        <w:rPr>
          <w:color w:val="3B3B3B"/>
          <w:sz w:val="22"/>
          <w:szCs w:val="22"/>
        </w:rPr>
        <w:t>][:],</w:t>
      </w:r>
    </w:p>
    <w:p w14:paraId="00AA4D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flag'</w:t>
      </w:r>
      <w:r w:rsidRPr="006B015D">
        <w:rPr>
          <w:color w:val="3B3B3B"/>
          <w:sz w:val="22"/>
          <w:szCs w:val="22"/>
        </w:rPr>
        <w:t>][:],</w:t>
      </w:r>
    </w:p>
    <w:p w14:paraId="2064E8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removal_flag'</w:t>
      </w:r>
      <w:r w:rsidRPr="006B015D">
        <w:rPr>
          <w:color w:val="3B3B3B"/>
          <w:sz w:val="22"/>
          <w:szCs w:val="22"/>
        </w:rPr>
        <w:t>][:],</w:t>
      </w:r>
    </w:p>
    <w:p w14:paraId="5A3D37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yer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yer_flag'</w:t>
      </w:r>
      <w:r w:rsidRPr="006B015D">
        <w:rPr>
          <w:color w:val="3B3B3B"/>
          <w:sz w:val="22"/>
          <w:szCs w:val="22"/>
        </w:rPr>
        <w:t>][:],</w:t>
      </w:r>
    </w:p>
    <w:p w14:paraId="7996DF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sw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msw_flag'</w:t>
      </w:r>
      <w:r w:rsidRPr="006B015D">
        <w:rPr>
          <w:color w:val="3B3B3B"/>
          <w:sz w:val="22"/>
          <w:szCs w:val="22"/>
        </w:rPr>
        <w:t>][:],</w:t>
      </w:r>
    </w:p>
    <w:p w14:paraId="2C0F62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night_flag'</w:t>
      </w:r>
      <w:r w:rsidRPr="006B015D">
        <w:rPr>
          <w:color w:val="3B3B3B"/>
          <w:sz w:val="22"/>
          <w:szCs w:val="22"/>
        </w:rPr>
        <w:t>][:],</w:t>
      </w:r>
    </w:p>
    <w:p w14:paraId="6537895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h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h_removal_flag'</w:t>
      </w:r>
      <w:r w:rsidRPr="006B015D">
        <w:rPr>
          <w:color w:val="3B3B3B"/>
          <w:sz w:val="22"/>
          <w:szCs w:val="22"/>
        </w:rPr>
        <w:t>][:],</w:t>
      </w:r>
    </w:p>
    <w:p w14:paraId="1E9D5C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psf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sf_flag'</w:t>
      </w:r>
      <w:r w:rsidRPr="006B015D">
        <w:rPr>
          <w:color w:val="3B3B3B"/>
          <w:sz w:val="22"/>
          <w:szCs w:val="22"/>
        </w:rPr>
        <w:t>][:],</w:t>
      </w:r>
    </w:p>
    <w:p w14:paraId="15FDD7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a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at_flag'</w:t>
      </w:r>
      <w:r w:rsidRPr="006B015D">
        <w:rPr>
          <w:color w:val="3B3B3B"/>
          <w:sz w:val="22"/>
          <w:szCs w:val="22"/>
        </w:rPr>
        <w:t>][:],</w:t>
      </w:r>
    </w:p>
    <w:p w14:paraId="464C97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watermask'</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egment_watermask'</w:t>
      </w:r>
      <w:r w:rsidRPr="006B015D">
        <w:rPr>
          <w:color w:val="3B3B3B"/>
          <w:sz w:val="22"/>
          <w:szCs w:val="22"/>
        </w:rPr>
        <w:t>][:],</w:t>
      </w:r>
    </w:p>
    <w:p w14:paraId="0351ADE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nr'</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nr'</w:t>
      </w:r>
      <w:r w:rsidRPr="006B015D">
        <w:rPr>
          <w:color w:val="3B3B3B"/>
          <w:sz w:val="22"/>
          <w:szCs w:val="22"/>
        </w:rPr>
        <w:t>][:],</w:t>
      </w:r>
    </w:p>
    <w:p w14:paraId="6F88AAF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errai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_flg'</w:t>
      </w:r>
      <w:r w:rsidRPr="006B015D">
        <w:rPr>
          <w:color w:val="3B3B3B"/>
          <w:sz w:val="22"/>
          <w:szCs w:val="22"/>
        </w:rPr>
        <w:t>][:],</w:t>
      </w:r>
    </w:p>
    <w:p w14:paraId="6912B2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urba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urban_flag'</w:t>
      </w:r>
      <w:r w:rsidRPr="006B015D">
        <w:rPr>
          <w:color w:val="3B3B3B"/>
          <w:sz w:val="22"/>
          <w:szCs w:val="22"/>
        </w:rPr>
        <w:t>][:],</w:t>
      </w:r>
    </w:p>
    <w:p w14:paraId="0D50E6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9A86F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GEOSEGMENT DATA ---------------|</w:t>
      </w:r>
    </w:p>
    <w:p w14:paraId="0A3883E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ATITUDE COORDS</w:t>
      </w:r>
    </w:p>
    <w:p w14:paraId="3529FE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27279B8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35867A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31C7F7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752921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35BAFC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17B9F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ONGITUDE COORDS</w:t>
      </w:r>
    </w:p>
    <w:p w14:paraId="5EA130F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68DFFE9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436F4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7B3C45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524C99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5FB589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278CF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NOPY HEIGHTS</w:t>
      </w:r>
    </w:p>
    <w:p w14:paraId="7FBED2C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6A9CB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ADDB8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37000A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17B0AA5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6F8305C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814B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ERRAIN ESTIMATES</w:t>
      </w:r>
    </w:p>
    <w:p w14:paraId="4B41287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1DB9C6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B04E15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545362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4B3A1E9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te_best_fi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0FB4BD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3D7DE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HEIGHT METRICS ---------------|</w:t>
      </w:r>
    </w:p>
    <w:p w14:paraId="2B7061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0</w:t>
      </w:r>
      <w:r w:rsidRPr="006B015D">
        <w:rPr>
          <w:color w:val="3B3B3B"/>
          <w:sz w:val="22"/>
          <w:szCs w:val="22"/>
        </w:rPr>
        <w:t>],</w:t>
      </w:r>
    </w:p>
    <w:p w14:paraId="114C5A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w:t>
      </w:r>
      <w:r w:rsidRPr="006B015D">
        <w:rPr>
          <w:color w:val="3B3B3B"/>
          <w:sz w:val="22"/>
          <w:szCs w:val="22"/>
        </w:rPr>
        <w:t>],</w:t>
      </w:r>
    </w:p>
    <w:p w14:paraId="3931383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2</w:t>
      </w:r>
      <w:r w:rsidRPr="006B015D">
        <w:rPr>
          <w:color w:val="3B3B3B"/>
          <w:sz w:val="22"/>
          <w:szCs w:val="22"/>
        </w:rPr>
        <w:t>],</w:t>
      </w:r>
    </w:p>
    <w:p w14:paraId="304602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3</w:t>
      </w:r>
      <w:r w:rsidRPr="006B015D">
        <w:rPr>
          <w:color w:val="3B3B3B"/>
          <w:sz w:val="22"/>
          <w:szCs w:val="22"/>
        </w:rPr>
        <w:t>],</w:t>
      </w:r>
    </w:p>
    <w:p w14:paraId="08E919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4</w:t>
      </w:r>
      <w:r w:rsidRPr="006B015D">
        <w:rPr>
          <w:color w:val="3B3B3B"/>
          <w:sz w:val="22"/>
          <w:szCs w:val="22"/>
        </w:rPr>
        <w:t>],</w:t>
      </w:r>
    </w:p>
    <w:p w14:paraId="7170F5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5</w:t>
      </w:r>
      <w:r w:rsidRPr="006B015D">
        <w:rPr>
          <w:color w:val="3B3B3B"/>
          <w:sz w:val="22"/>
          <w:szCs w:val="22"/>
        </w:rPr>
        <w:t>],</w:t>
      </w:r>
    </w:p>
    <w:p w14:paraId="158FF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6</w:t>
      </w:r>
      <w:r w:rsidRPr="006B015D">
        <w:rPr>
          <w:color w:val="3B3B3B"/>
          <w:sz w:val="22"/>
          <w:szCs w:val="22"/>
        </w:rPr>
        <w:t>],</w:t>
      </w:r>
    </w:p>
    <w:p w14:paraId="4E8BDCC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7</w:t>
      </w:r>
      <w:r w:rsidRPr="006B015D">
        <w:rPr>
          <w:color w:val="3B3B3B"/>
          <w:sz w:val="22"/>
          <w:szCs w:val="22"/>
        </w:rPr>
        <w:t>],</w:t>
      </w:r>
    </w:p>
    <w:p w14:paraId="66A170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8</w:t>
      </w:r>
      <w:r w:rsidRPr="006B015D">
        <w:rPr>
          <w:color w:val="3B3B3B"/>
          <w:sz w:val="22"/>
          <w:szCs w:val="22"/>
        </w:rPr>
        <w:t>],</w:t>
      </w:r>
    </w:p>
    <w:p w14:paraId="5A5A06F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9</w:t>
      </w:r>
      <w:r w:rsidRPr="006B015D">
        <w:rPr>
          <w:color w:val="3B3B3B"/>
          <w:sz w:val="22"/>
          <w:szCs w:val="22"/>
        </w:rPr>
        <w:t>],</w:t>
      </w:r>
    </w:p>
    <w:p w14:paraId="4AC9A1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0</w:t>
      </w:r>
      <w:r w:rsidRPr="006B015D">
        <w:rPr>
          <w:color w:val="3B3B3B"/>
          <w:sz w:val="22"/>
          <w:szCs w:val="22"/>
        </w:rPr>
        <w:t>],</w:t>
      </w:r>
    </w:p>
    <w:p w14:paraId="3452C8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1</w:t>
      </w:r>
      <w:r w:rsidRPr="006B015D">
        <w:rPr>
          <w:color w:val="3B3B3B"/>
          <w:sz w:val="22"/>
          <w:szCs w:val="22"/>
        </w:rPr>
        <w:t>],</w:t>
      </w:r>
    </w:p>
    <w:p w14:paraId="66D6C8C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2</w:t>
      </w:r>
      <w:r w:rsidRPr="006B015D">
        <w:rPr>
          <w:color w:val="3B3B3B"/>
          <w:sz w:val="22"/>
          <w:szCs w:val="22"/>
        </w:rPr>
        <w:t>],</w:t>
      </w:r>
    </w:p>
    <w:p w14:paraId="58E177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3</w:t>
      </w:r>
      <w:r w:rsidRPr="006B015D">
        <w:rPr>
          <w:color w:val="3B3B3B"/>
          <w:sz w:val="22"/>
          <w:szCs w:val="22"/>
        </w:rPr>
        <w:t>],</w:t>
      </w:r>
    </w:p>
    <w:p w14:paraId="5CAC71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4</w:t>
      </w:r>
      <w:r w:rsidRPr="006B015D">
        <w:rPr>
          <w:color w:val="3B3B3B"/>
          <w:sz w:val="22"/>
          <w:szCs w:val="22"/>
        </w:rPr>
        <w:t>],</w:t>
      </w:r>
    </w:p>
    <w:p w14:paraId="5E811E2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5</w:t>
      </w:r>
      <w:r w:rsidRPr="006B015D">
        <w:rPr>
          <w:color w:val="3B3B3B"/>
          <w:sz w:val="22"/>
          <w:szCs w:val="22"/>
        </w:rPr>
        <w:t>],</w:t>
      </w:r>
    </w:p>
    <w:p w14:paraId="1A6FAF9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6</w:t>
      </w:r>
      <w:r w:rsidRPr="006B015D">
        <w:rPr>
          <w:color w:val="3B3B3B"/>
          <w:sz w:val="22"/>
          <w:szCs w:val="22"/>
        </w:rPr>
        <w:t>],</w:t>
      </w:r>
    </w:p>
    <w:p w14:paraId="49AF1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7</w:t>
      </w:r>
      <w:r w:rsidRPr="006B015D">
        <w:rPr>
          <w:color w:val="3B3B3B"/>
          <w:sz w:val="22"/>
          <w:szCs w:val="22"/>
        </w:rPr>
        <w:t>]</w:t>
      </w:r>
    </w:p>
    <w:p w14:paraId="5C9AA68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p>
    <w:p w14:paraId="33F2A829" w14:textId="77777777" w:rsidR="00F52132" w:rsidRPr="006B015D" w:rsidRDefault="00F52132" w:rsidP="006B015D">
      <w:pPr>
        <w:shd w:val="clear" w:color="auto" w:fill="FFFFFF"/>
        <w:spacing w:line="360" w:lineRule="auto"/>
        <w:rPr>
          <w:color w:val="3B3B3B"/>
          <w:sz w:val="22"/>
          <w:szCs w:val="22"/>
        </w:rPr>
      </w:pPr>
    </w:p>
    <w:p w14:paraId="7F2A0C0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onverting dictionary to dataframe to hold granule data</w:t>
      </w:r>
    </w:p>
    <w:p w14:paraId="0B1D42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data</w:t>
      </w:r>
      <w:r w:rsidRPr="006B015D">
        <w:rPr>
          <w:color w:val="3B3B3B"/>
          <w:sz w:val="22"/>
          <w:szCs w:val="22"/>
        </w:rPr>
        <w:t xml:space="preserve">) </w:t>
      </w:r>
    </w:p>
    <w:p w14:paraId="7C9800CB" w14:textId="77777777" w:rsidR="00F52132" w:rsidRPr="006B015D" w:rsidRDefault="00F52132" w:rsidP="006B015D">
      <w:pPr>
        <w:shd w:val="clear" w:color="auto" w:fill="FFFFFF"/>
        <w:spacing w:line="360" w:lineRule="auto"/>
        <w:rPr>
          <w:color w:val="3B3B3B"/>
          <w:sz w:val="22"/>
          <w:szCs w:val="22"/>
        </w:rPr>
      </w:pPr>
    </w:p>
    <w:p w14:paraId="6E635B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scribing spacecraft orientation</w:t>
      </w:r>
    </w:p>
    <w:p w14:paraId="74BB9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98658"/>
          <w:sz w:val="22"/>
          <w:szCs w:val="22"/>
        </w:rPr>
        <w:t>2</w:t>
      </w:r>
      <w:r w:rsidRPr="006B015D">
        <w:rPr>
          <w:color w:val="3B3B3B"/>
          <w:sz w:val="22"/>
          <w:szCs w:val="22"/>
        </w:rPr>
        <w:t xml:space="preserve">: </w:t>
      </w:r>
      <w:r w:rsidRPr="006B015D">
        <w:rPr>
          <w:color w:val="A31515"/>
          <w:sz w:val="22"/>
          <w:szCs w:val="22"/>
        </w:rPr>
        <w:t>'transition'</w:t>
      </w:r>
      <w:r w:rsidRPr="006B015D">
        <w:rPr>
          <w:color w:val="3B3B3B"/>
          <w:sz w:val="22"/>
          <w:szCs w:val="22"/>
        </w:rPr>
        <w:t>})</w:t>
      </w:r>
    </w:p>
    <w:p w14:paraId="5BA71F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57772E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athering datetime information based on delta time, uses seconds since 2018/01/01 00:00:00 </w:t>
      </w:r>
    </w:p>
    <w:p w14:paraId="427F410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to_datetime</w:t>
      </w:r>
      <w:r w:rsidRPr="006B015D">
        <w:rPr>
          <w:color w:val="3B3B3B"/>
          <w:sz w:val="22"/>
          <w:szCs w:val="22"/>
        </w:rPr>
        <w:t>(</w:t>
      </w:r>
      <w:r w:rsidRPr="006B015D">
        <w:rPr>
          <w:color w:val="001080"/>
          <w:sz w:val="22"/>
          <w:szCs w:val="22"/>
        </w:rPr>
        <w:t>beamDataframe</w:t>
      </w:r>
      <w:r w:rsidRPr="006B015D">
        <w:rPr>
          <w:color w:val="3B3B3B"/>
          <w:sz w:val="22"/>
          <w:szCs w:val="22"/>
        </w:rPr>
        <w:t>[</w:t>
      </w:r>
      <w:r w:rsidRPr="006B015D">
        <w:rPr>
          <w:color w:val="A31515"/>
          <w:sz w:val="22"/>
          <w:szCs w:val="22"/>
        </w:rPr>
        <w:t>'delta_time'</w:t>
      </w:r>
      <w:r w:rsidRPr="006B015D">
        <w:rPr>
          <w:color w:val="3B3B3B"/>
          <w:sz w:val="22"/>
          <w:szCs w:val="22"/>
        </w:rPr>
        <w:t xml:space="preserve">], </w:t>
      </w:r>
      <w:r w:rsidRPr="006B015D">
        <w:rPr>
          <w:color w:val="001080"/>
          <w:sz w:val="22"/>
          <w:szCs w:val="22"/>
        </w:rPr>
        <w:t>unit</w:t>
      </w:r>
      <w:r w:rsidRPr="006B015D">
        <w:rPr>
          <w:color w:val="000000"/>
          <w:sz w:val="22"/>
          <w:szCs w:val="22"/>
        </w:rPr>
        <w:t>=</w:t>
      </w:r>
      <w:r w:rsidRPr="006B015D">
        <w:rPr>
          <w:color w:val="A31515"/>
          <w:sz w:val="22"/>
          <w:szCs w:val="22"/>
        </w:rPr>
        <w:t>'s'</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A31515"/>
          <w:sz w:val="22"/>
          <w:szCs w:val="22"/>
        </w:rPr>
        <w:t>'2018-01-01'</w:t>
      </w:r>
      <w:r w:rsidRPr="006B015D">
        <w:rPr>
          <w:color w:val="3B3B3B"/>
          <w:sz w:val="22"/>
          <w:szCs w:val="22"/>
        </w:rPr>
        <w:t>)</w:t>
      </w:r>
    </w:p>
    <w:p w14:paraId="26EED68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beamDataframe</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year</w:t>
      </w:r>
    </w:p>
    <w:p w14:paraId="33A9C8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mon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month</w:t>
      </w:r>
    </w:p>
    <w:p w14:paraId="13863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E241D9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beam strength of collection</w:t>
      </w:r>
    </w:p>
    <w:p w14:paraId="6A8FD34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beam_streng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795E26"/>
          <w:sz w:val="22"/>
          <w:szCs w:val="22"/>
        </w:rPr>
        <w:t>apply</w:t>
      </w:r>
      <w:r w:rsidRPr="006B015D">
        <w:rPr>
          <w:color w:val="3B3B3B"/>
          <w:sz w:val="22"/>
          <w:szCs w:val="22"/>
        </w:rPr>
        <w:t>(</w:t>
      </w:r>
      <w:r w:rsidRPr="006B015D">
        <w:rPr>
          <w:color w:val="795E26"/>
          <w:sz w:val="22"/>
          <w:szCs w:val="22"/>
        </w:rPr>
        <w:t>determineBeamStrength</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2AA9A8E2" w14:textId="77777777" w:rsidR="00F52132" w:rsidRPr="006B015D" w:rsidRDefault="00F52132" w:rsidP="006B015D">
      <w:pPr>
        <w:shd w:val="clear" w:color="auto" w:fill="FFFFFF"/>
        <w:spacing w:line="360" w:lineRule="auto"/>
        <w:rPr>
          <w:color w:val="3B3B3B"/>
          <w:sz w:val="22"/>
          <w:szCs w:val="22"/>
        </w:rPr>
      </w:pPr>
    </w:p>
    <w:p w14:paraId="49C0A8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ssigning a unique ID to the segment describing its collection scheme</w:t>
      </w:r>
    </w:p>
    <w:p w14:paraId="7F03FB1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w:t>
      </w:r>
      <w:r w:rsidRPr="006B015D">
        <w:rPr>
          <w:color w:val="A31515"/>
          <w:sz w:val="22"/>
          <w:szCs w:val="22"/>
        </w:rPr>
        <w:t>'beam'</w:t>
      </w:r>
      <w:r w:rsidRPr="006B015D">
        <w:rPr>
          <w:color w:val="3B3B3B"/>
          <w:sz w:val="22"/>
          <w:szCs w:val="22"/>
        </w:rPr>
        <w:t xml:space="preserve">, </w:t>
      </w:r>
      <w:r w:rsidRPr="006B015D">
        <w:rPr>
          <w:color w:val="A31515"/>
          <w:sz w:val="22"/>
          <w:szCs w:val="22"/>
        </w:rPr>
        <w:t>'year'</w:t>
      </w:r>
      <w:r w:rsidRPr="006B015D">
        <w:rPr>
          <w:color w:val="3B3B3B"/>
          <w:sz w:val="22"/>
          <w:szCs w:val="22"/>
        </w:rPr>
        <w:t>]].</w:t>
      </w:r>
      <w:r w:rsidRPr="006B015D">
        <w:rPr>
          <w:color w:val="795E26"/>
          <w:sz w:val="22"/>
          <w:szCs w:val="22"/>
        </w:rPr>
        <w:t>astype</w:t>
      </w:r>
      <w:r w:rsidRPr="006B015D">
        <w:rPr>
          <w:color w:val="3B3B3B"/>
          <w:sz w:val="22"/>
          <w:szCs w:val="22"/>
        </w:rPr>
        <w:t>(</w:t>
      </w:r>
      <w:r w:rsidRPr="006B015D">
        <w:rPr>
          <w:color w:val="267F99"/>
          <w:sz w:val="22"/>
          <w:szCs w:val="22"/>
        </w:rPr>
        <w:t>str</w:t>
      </w:r>
      <w:r w:rsidRPr="006B015D">
        <w:rPr>
          <w:color w:val="3B3B3B"/>
          <w:sz w:val="22"/>
          <w:szCs w:val="22"/>
        </w:rPr>
        <w:t>).</w:t>
      </w:r>
      <w:r w:rsidRPr="006B015D">
        <w:rPr>
          <w:color w:val="795E26"/>
          <w:sz w:val="22"/>
          <w:szCs w:val="22"/>
        </w:rPr>
        <w:t>agg</w:t>
      </w:r>
      <w:r w:rsidRPr="006B015D">
        <w:rPr>
          <w:color w:val="3B3B3B"/>
          <w:sz w:val="22"/>
          <w:szCs w:val="22"/>
        </w:rPr>
        <w:t>(</w:t>
      </w:r>
      <w:r w:rsidRPr="006B015D">
        <w:rPr>
          <w:color w:val="A31515"/>
          <w:sz w:val="22"/>
          <w:szCs w:val="22"/>
        </w:rPr>
        <w:t>'_'</w:t>
      </w:r>
      <w:r w:rsidRPr="006B015D">
        <w:rPr>
          <w:color w:val="3B3B3B"/>
          <w:sz w:val="22"/>
          <w:szCs w:val="22"/>
        </w:rPr>
        <w:t>.</w:t>
      </w:r>
      <w:r w:rsidRPr="006B015D">
        <w:rPr>
          <w:color w:val="795E26"/>
          <w:sz w:val="22"/>
          <w:szCs w:val="22"/>
        </w:rPr>
        <w:t>join</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 xml:space="preserve">) </w:t>
      </w:r>
      <w:r w:rsidRPr="006B015D">
        <w:rPr>
          <w:color w:val="008000"/>
          <w:sz w:val="22"/>
          <w:szCs w:val="22"/>
        </w:rPr>
        <w:t># creating unique ID for each 100m segment</w:t>
      </w:r>
    </w:p>
    <w:p w14:paraId="56C478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4A5543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ppend current beam dataframe to array holding all beam dataframes</w:t>
      </w:r>
    </w:p>
    <w:p w14:paraId="440400B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Dataframe</w:t>
      </w:r>
      <w:r w:rsidRPr="006B015D">
        <w:rPr>
          <w:color w:val="3B3B3B"/>
          <w:sz w:val="22"/>
          <w:szCs w:val="22"/>
        </w:rPr>
        <w:t>)</w:t>
      </w:r>
    </w:p>
    <w:p w14:paraId="689C7692" w14:textId="77777777" w:rsidR="00F52132" w:rsidRPr="006B015D" w:rsidRDefault="00F52132" w:rsidP="006B015D">
      <w:pPr>
        <w:shd w:val="clear" w:color="auto" w:fill="FFFFFF"/>
        <w:spacing w:line="360" w:lineRule="auto"/>
        <w:rPr>
          <w:color w:val="3B3B3B"/>
          <w:sz w:val="22"/>
          <w:szCs w:val="22"/>
        </w:rPr>
      </w:pPr>
    </w:p>
    <w:p w14:paraId="557DB62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all beam dataframes into single dataframe</w:t>
      </w:r>
    </w:p>
    <w:p w14:paraId="52C2AE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allBeamDataframe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11BA6DC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8127F4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re we convert our beam dataframe into a geodataframe to allow for clipping</w:t>
      </w:r>
    </w:p>
    <w:p w14:paraId="38A996A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5D05E9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finalDataframe</w:t>
      </w:r>
      <w:r w:rsidRPr="006B015D">
        <w:rPr>
          <w:color w:val="3B3B3B"/>
          <w:sz w:val="22"/>
          <w:szCs w:val="22"/>
        </w:rPr>
        <w:t xml:space="preserve">.lon, </w:t>
      </w:r>
      <w:r w:rsidRPr="006B015D">
        <w:rPr>
          <w:color w:val="001080"/>
          <w:sz w:val="22"/>
          <w:szCs w:val="22"/>
        </w:rPr>
        <w:t>finalDataframe</w:t>
      </w:r>
      <w:r w:rsidRPr="006B015D">
        <w:rPr>
          <w:color w:val="3B3B3B"/>
          <w:sz w:val="22"/>
          <w:szCs w:val="22"/>
        </w:rPr>
        <w:t xml:space="preserve">.lat), </w:t>
      </w:r>
      <w:r w:rsidRPr="006B015D">
        <w:rPr>
          <w:color w:val="001080"/>
          <w:sz w:val="22"/>
          <w:szCs w:val="22"/>
        </w:rPr>
        <w:t>crs</w:t>
      </w:r>
      <w:r w:rsidRPr="006B015D">
        <w:rPr>
          <w:color w:val="000000"/>
          <w:sz w:val="22"/>
          <w:szCs w:val="22"/>
        </w:rPr>
        <w:t>=</w:t>
      </w:r>
      <w:r w:rsidRPr="006B015D">
        <w:rPr>
          <w:color w:val="A31515"/>
          <w:sz w:val="22"/>
          <w:szCs w:val="22"/>
        </w:rPr>
        <w:t>"EPSG:4326"</w:t>
      </w:r>
    </w:p>
    <w:p w14:paraId="46E442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DDC43CC" w14:textId="77777777" w:rsidR="00F52132" w:rsidRPr="006B015D" w:rsidRDefault="00F52132" w:rsidP="006B015D">
      <w:pPr>
        <w:shd w:val="clear" w:color="auto" w:fill="FFFFFF"/>
        <w:spacing w:line="360" w:lineRule="auto"/>
        <w:rPr>
          <w:color w:val="3B3B3B"/>
          <w:sz w:val="22"/>
          <w:szCs w:val="22"/>
        </w:rPr>
      </w:pPr>
    </w:p>
    <w:p w14:paraId="4621BCE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lipping to our geometry of interest</w:t>
      </w:r>
    </w:p>
    <w:p w14:paraId="1757E06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Geodataframe</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clippingGeometry</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21498386" w14:textId="77777777" w:rsidR="00F52132" w:rsidRPr="006B015D" w:rsidRDefault="00F52132" w:rsidP="006B015D">
      <w:pPr>
        <w:shd w:val="clear" w:color="auto" w:fill="FFFFFF"/>
        <w:spacing w:line="360" w:lineRule="auto"/>
        <w:rPr>
          <w:color w:val="3B3B3B"/>
          <w:sz w:val="22"/>
          <w:szCs w:val="22"/>
        </w:rPr>
      </w:pPr>
    </w:p>
    <w:p w14:paraId="1C4781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kips writing a file for files that have no ICESat-2 segments after clipping to our geometry</w:t>
      </w:r>
    </w:p>
    <w:p w14:paraId="7E5017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001080"/>
          <w:sz w:val="22"/>
          <w:szCs w:val="22"/>
        </w:rPr>
        <w:t>empty</w:t>
      </w:r>
      <w:r w:rsidRPr="006B015D">
        <w:rPr>
          <w:color w:val="3B3B3B"/>
          <w:sz w:val="22"/>
          <w:szCs w:val="22"/>
        </w:rPr>
        <w:t>:</w:t>
      </w:r>
    </w:p>
    <w:p w14:paraId="6196B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empty dataframe after clip for </w:t>
      </w:r>
      <w:r w:rsidRPr="006B015D">
        <w:rPr>
          <w:color w:val="0000FF"/>
          <w:sz w:val="22"/>
          <w:szCs w:val="22"/>
        </w:rPr>
        <w:t>{</w:t>
      </w:r>
      <w:r w:rsidRPr="006B015D">
        <w:rPr>
          <w:color w:val="001080"/>
          <w:sz w:val="22"/>
          <w:szCs w:val="22"/>
        </w:rPr>
        <w:t>filename</w:t>
      </w:r>
      <w:r w:rsidRPr="006B015D">
        <w:rPr>
          <w:color w:val="0000FF"/>
          <w:sz w:val="22"/>
          <w:szCs w:val="22"/>
        </w:rPr>
        <w:t>}</w:t>
      </w:r>
      <w:r w:rsidRPr="006B015D">
        <w:rPr>
          <w:color w:val="A31515"/>
          <w:sz w:val="22"/>
          <w:szCs w:val="22"/>
        </w:rPr>
        <w:t>'</w:t>
      </w:r>
      <w:r w:rsidRPr="006B015D">
        <w:rPr>
          <w:color w:val="3B3B3B"/>
          <w:sz w:val="22"/>
          <w:szCs w:val="22"/>
        </w:rPr>
        <w:t>)</w:t>
      </w:r>
    </w:p>
    <w:p w14:paraId="6E32B5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A6B517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If its not empty, we write to parquet</w:t>
      </w:r>
    </w:p>
    <w:p w14:paraId="72201B8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1080"/>
          <w:sz w:val="22"/>
          <w:szCs w:val="22"/>
        </w:rPr>
        <w:t>outputDataframePath</w:t>
      </w:r>
      <w:r w:rsidRPr="006B015D">
        <w:rPr>
          <w:color w:val="3B3B3B"/>
          <w:sz w:val="22"/>
          <w:szCs w:val="22"/>
        </w:rPr>
        <w:t xml:space="preserve">) </w:t>
      </w:r>
      <w:r w:rsidRPr="006B015D">
        <w:rPr>
          <w:color w:val="008000"/>
          <w:sz w:val="22"/>
          <w:szCs w:val="22"/>
        </w:rPr>
        <w:t># writing our clipped geodataframe to parquet file</w:t>
      </w:r>
    </w:p>
    <w:p w14:paraId="54CC6B06" w14:textId="77777777" w:rsidR="00F52132" w:rsidRPr="006B015D" w:rsidRDefault="00F52132" w:rsidP="006B015D">
      <w:pPr>
        <w:shd w:val="clear" w:color="auto" w:fill="FFFFFF"/>
        <w:spacing w:line="360" w:lineRule="auto"/>
        <w:rPr>
          <w:color w:val="3B3B3B"/>
          <w:sz w:val="22"/>
          <w:szCs w:val="22"/>
        </w:rPr>
      </w:pPr>
    </w:p>
    <w:p w14:paraId="41329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Successful extraction of </w:t>
      </w:r>
      <w:r w:rsidRPr="006B015D">
        <w:rPr>
          <w:color w:val="0000FF"/>
          <w:sz w:val="22"/>
          <w:szCs w:val="22"/>
        </w:rPr>
        <w:t>{</w:t>
      </w:r>
      <w:r w:rsidRPr="006B015D">
        <w:rPr>
          <w:color w:val="001080"/>
          <w:sz w:val="22"/>
          <w:szCs w:val="22"/>
        </w:rPr>
        <w:t>outputDataframePath</w:t>
      </w:r>
      <w:r w:rsidRPr="006B015D">
        <w:rPr>
          <w:color w:val="0000FF"/>
          <w:sz w:val="22"/>
          <w:szCs w:val="22"/>
        </w:rPr>
        <w:t>}</w:t>
      </w:r>
      <w:r w:rsidRPr="006B015D">
        <w:rPr>
          <w:color w:val="A31515"/>
          <w:sz w:val="22"/>
          <w:szCs w:val="22"/>
        </w:rPr>
        <w:t xml:space="preserve"> to dataframe of length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clippedGeodataframe</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4CEBE1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33BBBD" w14:textId="77777777" w:rsidR="00F52132" w:rsidRPr="006B015D" w:rsidRDefault="00F52132" w:rsidP="006B015D">
      <w:pPr>
        <w:shd w:val="clear" w:color="auto" w:fill="FFFFFF"/>
        <w:spacing w:line="360" w:lineRule="auto"/>
        <w:rPr>
          <w:color w:val="3B3B3B"/>
          <w:sz w:val="22"/>
          <w:szCs w:val="22"/>
        </w:rPr>
      </w:pPr>
    </w:p>
    <w:p w14:paraId="2BB5EA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Error handling if the file could not be opened </w:t>
      </w:r>
    </w:p>
    <w:p w14:paraId="7CEF03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IOErro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rrorMessage</w:t>
      </w:r>
      <w:r w:rsidRPr="006B015D">
        <w:rPr>
          <w:color w:val="3B3B3B"/>
          <w:sz w:val="22"/>
          <w:szCs w:val="22"/>
        </w:rPr>
        <w:t>:</w:t>
      </w:r>
    </w:p>
    <w:p w14:paraId="7874B5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076907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for </w:t>
      </w:r>
      <w:r w:rsidRPr="006B015D">
        <w:rPr>
          <w:color w:val="0000FF"/>
          <w:sz w:val="22"/>
          <w:szCs w:val="22"/>
        </w:rPr>
        <w:t>{</w:t>
      </w:r>
      <w:r w:rsidRPr="006B015D">
        <w:rPr>
          <w:color w:val="001080"/>
          <w:sz w:val="22"/>
          <w:szCs w:val="22"/>
        </w:rPr>
        <w:t>filePath</w:t>
      </w:r>
      <w:r w:rsidRPr="006B015D">
        <w:rPr>
          <w:color w:val="0000FF"/>
          <w:sz w:val="22"/>
          <w:szCs w:val="22"/>
        </w:rPr>
        <w:t>}</w:t>
      </w:r>
      <w:r w:rsidRPr="006B015D">
        <w:rPr>
          <w:color w:val="A31515"/>
          <w:sz w:val="22"/>
          <w:szCs w:val="22"/>
        </w:rPr>
        <w:t xml:space="preserve"> the following error was received: </w:t>
      </w:r>
      <w:r w:rsidRPr="006B015D">
        <w:rPr>
          <w:color w:val="0000FF"/>
          <w:sz w:val="22"/>
          <w:szCs w:val="22"/>
        </w:rPr>
        <w:t>{</w:t>
      </w:r>
      <w:r w:rsidRPr="006B015D">
        <w:rPr>
          <w:color w:val="001080"/>
          <w:sz w:val="22"/>
          <w:szCs w:val="22"/>
        </w:rPr>
        <w:t>errorMessage</w:t>
      </w:r>
      <w:r w:rsidRPr="006B015D">
        <w:rPr>
          <w:color w:val="0000FF"/>
          <w:sz w:val="22"/>
          <w:szCs w:val="22"/>
        </w:rPr>
        <w:t>}</w:t>
      </w:r>
      <w:r w:rsidRPr="006B015D">
        <w:rPr>
          <w:color w:val="A31515"/>
          <w:sz w:val="22"/>
          <w:szCs w:val="22"/>
        </w:rPr>
        <w:t>'</w:t>
      </w:r>
    </w:p>
    <w:p w14:paraId="4F8FF752" w14:textId="77777777" w:rsidR="00F52132" w:rsidRPr="006B015D" w:rsidRDefault="00F52132" w:rsidP="006B015D">
      <w:pPr>
        <w:shd w:val="clear" w:color="auto" w:fill="FFFFFF"/>
        <w:spacing w:line="360" w:lineRule="auto"/>
        <w:rPr>
          <w:color w:val="3B3B3B"/>
          <w:sz w:val="22"/>
          <w:szCs w:val="22"/>
        </w:rPr>
      </w:pPr>
    </w:p>
    <w:p w14:paraId="610FEE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unction to determine the strength of the beam based on spacecraft orientation </w:t>
      </w:r>
    </w:p>
    <w:p w14:paraId="3B3B1CDF"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BeamStrength</w:t>
      </w:r>
      <w:r w:rsidRPr="006B015D">
        <w:rPr>
          <w:color w:val="3B3B3B"/>
          <w:sz w:val="22"/>
          <w:szCs w:val="22"/>
        </w:rPr>
        <w:t>(</w:t>
      </w:r>
      <w:r w:rsidRPr="006B015D">
        <w:rPr>
          <w:color w:val="001080"/>
          <w:sz w:val="22"/>
          <w:szCs w:val="22"/>
        </w:rPr>
        <w:t>row</w:t>
      </w:r>
      <w:r w:rsidRPr="006B015D">
        <w:rPr>
          <w:color w:val="3B3B3B"/>
          <w:sz w:val="22"/>
          <w:szCs w:val="22"/>
        </w:rPr>
        <w:t>):</w:t>
      </w:r>
    </w:p>
    <w:p w14:paraId="65CF7D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r'</w:t>
      </w:r>
      <w:r w:rsidRPr="006B015D">
        <w:rPr>
          <w:color w:val="3B3B3B"/>
          <w:sz w:val="22"/>
          <w:szCs w:val="22"/>
        </w:rPr>
        <w:t xml:space="preserve">, </w:t>
      </w:r>
      <w:r w:rsidRPr="006B015D">
        <w:rPr>
          <w:color w:val="A31515"/>
          <w:sz w:val="22"/>
          <w:szCs w:val="22"/>
        </w:rPr>
        <w:t>'gt2r'</w:t>
      </w:r>
      <w:r w:rsidRPr="006B015D">
        <w:rPr>
          <w:color w:val="3B3B3B"/>
          <w:sz w:val="22"/>
          <w:szCs w:val="22"/>
        </w:rPr>
        <w:t xml:space="preserve">, </w:t>
      </w:r>
      <w:r w:rsidRPr="006B015D">
        <w:rPr>
          <w:color w:val="A31515"/>
          <w:sz w:val="22"/>
          <w:szCs w:val="22"/>
        </w:rPr>
        <w:t>'gt3r'</w:t>
      </w:r>
      <w:r w:rsidRPr="006B015D">
        <w:rPr>
          <w:color w:val="3B3B3B"/>
          <w:sz w:val="22"/>
          <w:szCs w:val="22"/>
        </w:rPr>
        <w:t>]:</w:t>
      </w:r>
    </w:p>
    <w:p w14:paraId="64037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40D59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l'</w:t>
      </w:r>
      <w:r w:rsidRPr="006B015D">
        <w:rPr>
          <w:color w:val="3B3B3B"/>
          <w:sz w:val="22"/>
          <w:szCs w:val="22"/>
        </w:rPr>
        <w:t xml:space="preserve">, </w:t>
      </w:r>
      <w:r w:rsidRPr="006B015D">
        <w:rPr>
          <w:color w:val="A31515"/>
          <w:sz w:val="22"/>
          <w:szCs w:val="22"/>
        </w:rPr>
        <w:t>'gt2l'</w:t>
      </w:r>
      <w:r w:rsidRPr="006B015D">
        <w:rPr>
          <w:color w:val="3B3B3B"/>
          <w:sz w:val="22"/>
          <w:szCs w:val="22"/>
        </w:rPr>
        <w:t xml:space="preserve">, </w:t>
      </w:r>
      <w:r w:rsidRPr="006B015D">
        <w:rPr>
          <w:color w:val="A31515"/>
          <w:sz w:val="22"/>
          <w:szCs w:val="22"/>
        </w:rPr>
        <w:t>'gt3l'</w:t>
      </w:r>
      <w:r w:rsidRPr="006B015D">
        <w:rPr>
          <w:color w:val="3B3B3B"/>
          <w:sz w:val="22"/>
          <w:szCs w:val="22"/>
        </w:rPr>
        <w:t>]:</w:t>
      </w:r>
    </w:p>
    <w:p w14:paraId="3F42715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301F6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5F86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weak'</w:t>
      </w:r>
    </w:p>
    <w:p w14:paraId="44AE70E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2E79C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t to gather beams for a file that actually have land_segments data</w:t>
      </w:r>
    </w:p>
    <w:p w14:paraId="5903A189"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Object</w:t>
      </w:r>
      <w:r w:rsidRPr="006B015D">
        <w:rPr>
          <w:color w:val="3B3B3B"/>
          <w:sz w:val="22"/>
          <w:szCs w:val="22"/>
        </w:rPr>
        <w:t>):</w:t>
      </w:r>
    </w:p>
    <w:p w14:paraId="7B58EC8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D7780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fileObject</w:t>
      </w:r>
      <w:r w:rsidRPr="006B015D">
        <w:rPr>
          <w:color w:val="3B3B3B"/>
          <w:sz w:val="22"/>
          <w:szCs w:val="22"/>
        </w:rPr>
        <w:t xml:space="preserve">.keys()) </w:t>
      </w:r>
      <w:r w:rsidRPr="006B015D">
        <w:rPr>
          <w:color w:val="AF00DB"/>
          <w:sz w:val="22"/>
          <w:szCs w:val="22"/>
        </w:rPr>
        <w:t>if</w:t>
      </w:r>
      <w:r w:rsidRPr="006B015D">
        <w:rPr>
          <w:color w:val="3B3B3B"/>
          <w:sz w:val="22"/>
          <w:szCs w:val="22"/>
        </w:rPr>
        <w:t xml:space="preserve"> </w:t>
      </w:r>
      <w:r w:rsidRPr="006B015D">
        <w:rPr>
          <w:color w:val="A31515"/>
          <w:sz w:val="22"/>
          <w:szCs w:val="22"/>
        </w:rPr>
        <w:t>'g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beam</w:t>
      </w:r>
      <w:r w:rsidRPr="006B015D">
        <w:rPr>
          <w:color w:val="3B3B3B"/>
          <w:sz w:val="22"/>
          <w:szCs w:val="22"/>
        </w:rPr>
        <w:t>]</w:t>
      </w:r>
    </w:p>
    <w:p w14:paraId="0C8171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D9BA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7CF4A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67138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Beams</w:t>
      </w:r>
      <w:r w:rsidRPr="006B015D">
        <w:rPr>
          <w:color w:val="3B3B3B"/>
          <w:sz w:val="22"/>
          <w:szCs w:val="22"/>
        </w:rPr>
        <w:t>:</w:t>
      </w:r>
    </w:p>
    <w:p w14:paraId="507F22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A31515"/>
          <w:sz w:val="22"/>
          <w:szCs w:val="22"/>
        </w:rPr>
        <w:t>'</w:t>
      </w:r>
      <w:r w:rsidRPr="006B015D">
        <w:rPr>
          <w:color w:val="0000FF"/>
          <w:sz w:val="22"/>
          <w:szCs w:val="22"/>
        </w:rPr>
        <w:t>{}</w:t>
      </w:r>
      <w:r w:rsidRPr="006B015D">
        <w:rPr>
          <w:color w:val="A31515"/>
          <w:sz w:val="22"/>
          <w:szCs w:val="22"/>
        </w:rPr>
        <w:t>/land_segments/'</w:t>
      </w:r>
      <w:r w:rsidRPr="006B015D">
        <w:rPr>
          <w:color w:val="3B3B3B"/>
          <w:sz w:val="22"/>
          <w:szCs w:val="22"/>
        </w:rPr>
        <w:t>.</w:t>
      </w:r>
      <w:r w:rsidRPr="006B015D">
        <w:rPr>
          <w:color w:val="795E26"/>
          <w:sz w:val="22"/>
          <w:szCs w:val="22"/>
        </w:rPr>
        <w:t>format</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fileObject</w:t>
      </w:r>
      <w:r w:rsidRPr="006B015D">
        <w:rPr>
          <w:color w:val="3B3B3B"/>
          <w:sz w:val="22"/>
          <w:szCs w:val="22"/>
        </w:rPr>
        <w:t>:</w:t>
      </w:r>
    </w:p>
    <w:p w14:paraId="385037E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w:t>
      </w:r>
      <w:r w:rsidRPr="006B015D">
        <w:rPr>
          <w:color w:val="3B3B3B"/>
          <w:sz w:val="22"/>
          <w:szCs w:val="22"/>
        </w:rPr>
        <w:t>)</w:t>
      </w:r>
    </w:p>
    <w:p w14:paraId="787D5A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C163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landSegmentBeams</w:t>
      </w:r>
    </w:p>
    <w:p w14:paraId="7B5357F6" w14:textId="77777777" w:rsidR="00F52132" w:rsidRPr="006B015D" w:rsidRDefault="00F52132" w:rsidP="006B015D">
      <w:pPr>
        <w:shd w:val="clear" w:color="auto" w:fill="FFFFFF"/>
        <w:spacing w:line="360" w:lineRule="auto"/>
        <w:rPr>
          <w:color w:val="3B3B3B"/>
          <w:sz w:val="22"/>
          <w:szCs w:val="22"/>
        </w:rPr>
      </w:pPr>
    </w:p>
    <w:p w14:paraId="476268FC"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 to extract data from ICESat-2 h5 files in parallel</w:t>
      </w:r>
    </w:p>
    <w:p w14:paraId="256265B0"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filePaths</w:t>
      </w:r>
      <w:r w:rsidRPr="006B015D">
        <w:rPr>
          <w:color w:val="3B3B3B"/>
          <w:sz w:val="22"/>
          <w:szCs w:val="22"/>
        </w:rPr>
        <w:t>):</w:t>
      </w:r>
    </w:p>
    <w:p w14:paraId="4AE3D81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1E6E62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1</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218CF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uture_to_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ecutor</w:t>
      </w:r>
      <w:r w:rsidRPr="006B015D">
        <w:rPr>
          <w:color w:val="3B3B3B"/>
          <w:sz w:val="22"/>
          <w:szCs w:val="22"/>
        </w:rPr>
        <w:t>.</w:t>
      </w:r>
      <w:r w:rsidRPr="006B015D">
        <w:rPr>
          <w:color w:val="795E26"/>
          <w:sz w:val="22"/>
          <w:szCs w:val="22"/>
        </w:rPr>
        <w:t>submit</w:t>
      </w:r>
      <w:r w:rsidRPr="006B015D">
        <w:rPr>
          <w:color w:val="3B3B3B"/>
          <w:sz w:val="22"/>
          <w:szCs w:val="22"/>
        </w:rPr>
        <w:t>(</w:t>
      </w:r>
      <w:r w:rsidRPr="006B015D">
        <w:rPr>
          <w:color w:val="795E26"/>
          <w:sz w:val="22"/>
          <w:szCs w:val="22"/>
        </w:rPr>
        <w:t>extractFileData</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Paths</w:t>
      </w:r>
      <w:r w:rsidRPr="006B015D">
        <w:rPr>
          <w:color w:val="3B3B3B"/>
          <w:sz w:val="22"/>
          <w:szCs w:val="22"/>
        </w:rPr>
        <w:t>}</w:t>
      </w:r>
    </w:p>
    <w:p w14:paraId="7CD746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9CB91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utur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795E26"/>
          <w:sz w:val="22"/>
          <w:szCs w:val="22"/>
        </w:rPr>
        <w:t>as_completed</w:t>
      </w:r>
      <w:r w:rsidRPr="006B015D">
        <w:rPr>
          <w:color w:val="3B3B3B"/>
          <w:sz w:val="22"/>
          <w:szCs w:val="22"/>
        </w:rPr>
        <w:t>(</w:t>
      </w:r>
      <w:r w:rsidRPr="006B015D">
        <w:rPr>
          <w:color w:val="001080"/>
          <w:sz w:val="22"/>
          <w:szCs w:val="22"/>
        </w:rPr>
        <w:t>future_to_file</w:t>
      </w:r>
      <w:r w:rsidRPr="006B015D">
        <w:rPr>
          <w:color w:val="3B3B3B"/>
          <w:sz w:val="22"/>
          <w:szCs w:val="22"/>
        </w:rPr>
        <w:t>):</w:t>
      </w:r>
    </w:p>
    <w:p w14:paraId="41915FA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_to_file</w:t>
      </w:r>
      <w:r w:rsidRPr="006B015D">
        <w:rPr>
          <w:color w:val="3B3B3B"/>
          <w:sz w:val="22"/>
          <w:szCs w:val="22"/>
        </w:rPr>
        <w:t>[</w:t>
      </w:r>
      <w:r w:rsidRPr="006B015D">
        <w:rPr>
          <w:color w:val="001080"/>
          <w:sz w:val="22"/>
          <w:szCs w:val="22"/>
        </w:rPr>
        <w:t>future</w:t>
      </w:r>
      <w:r w:rsidRPr="006B015D">
        <w:rPr>
          <w:color w:val="3B3B3B"/>
          <w:sz w:val="22"/>
          <w:szCs w:val="22"/>
        </w:rPr>
        <w:t>]</w:t>
      </w:r>
    </w:p>
    <w:p w14:paraId="01107E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0E37AA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w:t>
      </w:r>
      <w:r w:rsidRPr="006B015D">
        <w:rPr>
          <w:color w:val="3B3B3B"/>
          <w:sz w:val="22"/>
          <w:szCs w:val="22"/>
        </w:rPr>
        <w:t>.</w:t>
      </w:r>
      <w:r w:rsidRPr="006B015D">
        <w:rPr>
          <w:color w:val="795E26"/>
          <w:sz w:val="22"/>
          <w:szCs w:val="22"/>
        </w:rPr>
        <w:t>result</w:t>
      </w:r>
      <w:r w:rsidRPr="006B015D">
        <w:rPr>
          <w:color w:val="3B3B3B"/>
          <w:sz w:val="22"/>
          <w:szCs w:val="22"/>
        </w:rPr>
        <w:t>()</w:t>
      </w:r>
    </w:p>
    <w:p w14:paraId="61E570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result</w:t>
      </w:r>
      <w:r w:rsidRPr="006B015D">
        <w:rPr>
          <w:color w:val="3B3B3B"/>
          <w:sz w:val="22"/>
          <w:szCs w:val="22"/>
        </w:rPr>
        <w:t>)</w:t>
      </w:r>
    </w:p>
    <w:p w14:paraId="3A12F7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c</w:t>
      </w:r>
      <w:r w:rsidRPr="006B015D">
        <w:rPr>
          <w:color w:val="3B3B3B"/>
          <w:sz w:val="22"/>
          <w:szCs w:val="22"/>
        </w:rPr>
        <w:t>:</w:t>
      </w:r>
    </w:p>
    <w:p w14:paraId="04B71AD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00FF"/>
          <w:sz w:val="22"/>
          <w:szCs w:val="22"/>
        </w:rPr>
        <w:t>f</w:t>
      </w:r>
      <w:r w:rsidRPr="006B015D">
        <w:rPr>
          <w:color w:val="A31515"/>
          <w:sz w:val="22"/>
          <w:szCs w:val="22"/>
        </w:rPr>
        <w:t xml:space="preserve">"Failure: Exception while processing </w:t>
      </w:r>
      <w:r w:rsidRPr="006B015D">
        <w:rPr>
          <w:color w:val="0000FF"/>
          <w:sz w:val="22"/>
          <w:szCs w:val="22"/>
        </w:rPr>
        <w:t>{</w:t>
      </w:r>
      <w:r w:rsidRPr="006B015D">
        <w:rPr>
          <w:color w:val="001080"/>
          <w:sz w:val="22"/>
          <w:szCs w:val="22"/>
        </w:rPr>
        <w:t>file</w:t>
      </w:r>
      <w:r w:rsidRPr="006B015D">
        <w:rPr>
          <w:color w:val="0000FF"/>
          <w:sz w:val="22"/>
          <w:szCs w:val="22"/>
        </w:rPr>
        <w:t>}</w:t>
      </w:r>
      <w:r w:rsidRPr="006B015D">
        <w:rPr>
          <w:color w:val="A31515"/>
          <w:sz w:val="22"/>
          <w:szCs w:val="22"/>
        </w:rPr>
        <w:t xml:space="preserve"> - </w:t>
      </w:r>
      <w:r w:rsidRPr="006B015D">
        <w:rPr>
          <w:color w:val="0000FF"/>
          <w:sz w:val="22"/>
          <w:szCs w:val="22"/>
        </w:rPr>
        <w:t>{</w:t>
      </w:r>
      <w:r w:rsidRPr="006B015D">
        <w:rPr>
          <w:color w:val="267F99"/>
          <w:sz w:val="22"/>
          <w:szCs w:val="22"/>
        </w:rPr>
        <w:t>str</w:t>
      </w:r>
      <w:r w:rsidRPr="006B015D">
        <w:rPr>
          <w:color w:val="3B3B3B"/>
          <w:sz w:val="22"/>
          <w:szCs w:val="22"/>
        </w:rPr>
        <w:t>(</w:t>
      </w:r>
      <w:r w:rsidRPr="006B015D">
        <w:rPr>
          <w:color w:val="001080"/>
          <w:sz w:val="22"/>
          <w:szCs w:val="22"/>
        </w:rPr>
        <w:t>exc</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7F8CF294" w14:textId="77777777" w:rsidR="00F52132" w:rsidRPr="006B015D" w:rsidRDefault="00F52132" w:rsidP="006B015D">
      <w:pPr>
        <w:shd w:val="clear" w:color="auto" w:fill="FFFFFF"/>
        <w:spacing w:line="360" w:lineRule="auto"/>
        <w:rPr>
          <w:color w:val="3B3B3B"/>
          <w:sz w:val="22"/>
          <w:szCs w:val="22"/>
        </w:rPr>
      </w:pPr>
    </w:p>
    <w:p w14:paraId="5D43277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results</w:t>
      </w:r>
    </w:p>
    <w:p w14:paraId="744E5C24" w14:textId="77777777" w:rsidR="00F52132" w:rsidRPr="006B015D" w:rsidRDefault="00F52132" w:rsidP="006B015D">
      <w:pPr>
        <w:shd w:val="clear" w:color="auto" w:fill="FFFFFF"/>
        <w:spacing w:line="360" w:lineRule="auto"/>
        <w:rPr>
          <w:color w:val="3B3B3B"/>
          <w:sz w:val="22"/>
          <w:szCs w:val="22"/>
        </w:rPr>
      </w:pPr>
    </w:p>
    <w:p w14:paraId="7D31D5B3"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Main function</w:t>
      </w:r>
    </w:p>
    <w:p w14:paraId="7BE02158"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606C2DC5" w14:textId="77777777" w:rsidR="00F52132" w:rsidRPr="006B015D" w:rsidRDefault="00F52132" w:rsidP="006B015D">
      <w:pPr>
        <w:shd w:val="clear" w:color="auto" w:fill="FFFFFF"/>
        <w:spacing w:line="360" w:lineRule="auto"/>
        <w:rPr>
          <w:color w:val="3B3B3B"/>
          <w:sz w:val="22"/>
          <w:szCs w:val="22"/>
        </w:rPr>
      </w:pPr>
    </w:p>
    <w:p w14:paraId="3124C1B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aw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001080"/>
          <w:sz w:val="22"/>
          <w:szCs w:val="22"/>
        </w:rPr>
        <w:t>rawGranuleDirectory</w:t>
      </w:r>
      <w:r w:rsidRPr="006B015D">
        <w:rPr>
          <w:color w:val="3B3B3B"/>
          <w:sz w:val="22"/>
          <w:szCs w:val="22"/>
        </w:rPr>
        <w:t>)</w:t>
      </w:r>
    </w:p>
    <w:p w14:paraId="6A27AF6A" w14:textId="77777777" w:rsidR="00F52132" w:rsidRPr="006B015D" w:rsidRDefault="00F52132" w:rsidP="006B015D">
      <w:pPr>
        <w:shd w:val="clear" w:color="auto" w:fill="FFFFFF"/>
        <w:spacing w:line="360" w:lineRule="auto"/>
        <w:rPr>
          <w:color w:val="3B3B3B"/>
          <w:sz w:val="22"/>
          <w:szCs w:val="22"/>
        </w:rPr>
      </w:pPr>
    </w:p>
    <w:p w14:paraId="0F8168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 There are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rawGranules</w:t>
      </w:r>
      <w:r w:rsidRPr="006B015D">
        <w:rPr>
          <w:color w:val="3B3B3B"/>
          <w:sz w:val="22"/>
          <w:szCs w:val="22"/>
        </w:rPr>
        <w:t>)</w:t>
      </w:r>
      <w:r w:rsidRPr="006B015D">
        <w:rPr>
          <w:color w:val="0000FF"/>
          <w:sz w:val="22"/>
          <w:szCs w:val="22"/>
        </w:rPr>
        <w:t>}</w:t>
      </w:r>
      <w:r w:rsidRPr="006B015D">
        <w:rPr>
          <w:color w:val="A31515"/>
          <w:sz w:val="22"/>
          <w:szCs w:val="22"/>
        </w:rPr>
        <w:t xml:space="preserve"> granules to process, beginning extraction -----------------|'</w:t>
      </w:r>
      <w:r w:rsidRPr="006B015D">
        <w:rPr>
          <w:color w:val="3B3B3B"/>
          <w:sz w:val="22"/>
          <w:szCs w:val="22"/>
        </w:rPr>
        <w:t>)</w:t>
      </w:r>
    </w:p>
    <w:p w14:paraId="72A4EEC6" w14:textId="77777777" w:rsidR="00F52132" w:rsidRPr="006B015D" w:rsidRDefault="00F52132" w:rsidP="006B015D">
      <w:pPr>
        <w:shd w:val="clear" w:color="auto" w:fill="FFFFFF"/>
        <w:spacing w:line="360" w:lineRule="auto"/>
        <w:rPr>
          <w:color w:val="3B3B3B"/>
          <w:sz w:val="22"/>
          <w:szCs w:val="22"/>
        </w:rPr>
      </w:pPr>
    </w:p>
    <w:p w14:paraId="3C6905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rawGranules</w:t>
      </w:r>
      <w:r w:rsidRPr="006B015D">
        <w:rPr>
          <w:color w:val="3B3B3B"/>
          <w:sz w:val="22"/>
          <w:szCs w:val="22"/>
        </w:rPr>
        <w:t>)</w:t>
      </w:r>
    </w:p>
    <w:p w14:paraId="23FF7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sults = list(map(extractFileData, rawGranules))</w:t>
      </w:r>
    </w:p>
    <w:p w14:paraId="1A557D6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B992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w:t>
      </w:r>
    </w:p>
    <w:p w14:paraId="562E1C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1080"/>
          <w:sz w:val="22"/>
          <w:szCs w:val="22"/>
        </w:rPr>
        <w:t>result</w:t>
      </w:r>
      <w:r w:rsidRPr="006B015D">
        <w:rPr>
          <w:color w:val="3B3B3B"/>
          <w:sz w:val="22"/>
          <w:szCs w:val="22"/>
        </w:rPr>
        <w:t>)</w:t>
      </w:r>
    </w:p>
    <w:p w14:paraId="421A01C7" w14:textId="77777777" w:rsidR="00F52132" w:rsidRPr="006B015D" w:rsidRDefault="00F52132" w:rsidP="006B015D">
      <w:pPr>
        <w:shd w:val="clear" w:color="auto" w:fill="FFFFFF"/>
        <w:spacing w:line="360" w:lineRule="auto"/>
        <w:rPr>
          <w:color w:val="3B3B3B"/>
          <w:sz w:val="22"/>
          <w:szCs w:val="22"/>
        </w:rPr>
      </w:pPr>
    </w:p>
    <w:p w14:paraId="7AC3052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Extraction complete -----------------|'</w:t>
      </w:r>
      <w:r w:rsidRPr="006B015D">
        <w:rPr>
          <w:color w:val="3B3B3B"/>
          <w:sz w:val="22"/>
          <w:szCs w:val="22"/>
        </w:rPr>
        <w:t>)</w:t>
      </w:r>
    </w:p>
    <w:p w14:paraId="26A9D5E1" w14:textId="77777777" w:rsidR="00F52132" w:rsidRPr="006B015D" w:rsidRDefault="00F52132" w:rsidP="006B015D">
      <w:pPr>
        <w:shd w:val="clear" w:color="auto" w:fill="FFFFFF"/>
        <w:spacing w:line="360" w:lineRule="auto"/>
        <w:rPr>
          <w:color w:val="3B3B3B"/>
          <w:sz w:val="22"/>
          <w:szCs w:val="22"/>
        </w:rPr>
      </w:pPr>
    </w:p>
    <w:p w14:paraId="5C7EE6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Entry point check</w:t>
      </w:r>
    </w:p>
    <w:p w14:paraId="0B5B3E64"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467544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1BDCD7A5" w14:textId="77777777" w:rsidR="00F52132" w:rsidRPr="006B015D" w:rsidRDefault="00F52132" w:rsidP="006B015D">
      <w:pPr>
        <w:shd w:val="clear" w:color="auto" w:fill="FFFFFF"/>
        <w:spacing w:line="360" w:lineRule="auto"/>
        <w:rPr>
          <w:color w:val="3B3B3B"/>
          <w:sz w:val="22"/>
          <w:szCs w:val="22"/>
        </w:rPr>
      </w:pPr>
    </w:p>
    <w:p w14:paraId="44333CCF" w14:textId="68BC64C3" w:rsidR="00806DA9" w:rsidRPr="006B015D" w:rsidRDefault="00F52132" w:rsidP="006B015D">
      <w:pPr>
        <w:numPr>
          <w:ilvl w:val="1"/>
          <w:numId w:val="9"/>
        </w:numPr>
        <w:spacing w:line="360" w:lineRule="auto"/>
        <w:rPr>
          <w:b/>
          <w:bCs/>
          <w:sz w:val="22"/>
          <w:szCs w:val="22"/>
        </w:rPr>
      </w:pPr>
      <w:r w:rsidRPr="006B015D">
        <w:rPr>
          <w:b/>
          <w:bCs/>
          <w:sz w:val="22"/>
          <w:szCs w:val="22"/>
        </w:rPr>
        <w:lastRenderedPageBreak/>
        <w:t>R-Script to Access North Carolina FIADB and Conduct Analyses of Phase 3</w:t>
      </w:r>
    </w:p>
    <w:p w14:paraId="6EA554C9" w14:textId="77777777" w:rsidR="00F52132" w:rsidRPr="00F52132" w:rsidRDefault="00F52132" w:rsidP="006B015D">
      <w:pPr>
        <w:spacing w:line="360" w:lineRule="auto"/>
        <w:rPr>
          <w:sz w:val="22"/>
          <w:szCs w:val="22"/>
        </w:rPr>
      </w:pPr>
      <w:r w:rsidRPr="00F52132">
        <w:rPr>
          <w:sz w:val="22"/>
          <w:szCs w:val="22"/>
        </w:rPr>
        <w:t>---</w:t>
      </w:r>
    </w:p>
    <w:p w14:paraId="57B2A6D1" w14:textId="77777777" w:rsidR="00F52132" w:rsidRPr="00F52132" w:rsidRDefault="00F52132" w:rsidP="006B015D">
      <w:pPr>
        <w:spacing w:line="360" w:lineRule="auto"/>
        <w:rPr>
          <w:sz w:val="22"/>
          <w:szCs w:val="22"/>
        </w:rPr>
      </w:pPr>
      <w:r w:rsidRPr="00F52132">
        <w:rPr>
          <w:sz w:val="22"/>
          <w:szCs w:val="22"/>
        </w:rPr>
        <w:t>title: "FIA Study Area Query"</w:t>
      </w:r>
    </w:p>
    <w:p w14:paraId="7BB68D3E" w14:textId="77777777" w:rsidR="00F52132" w:rsidRPr="00F52132" w:rsidRDefault="00F52132" w:rsidP="006B015D">
      <w:pPr>
        <w:spacing w:line="360" w:lineRule="auto"/>
        <w:rPr>
          <w:sz w:val="22"/>
          <w:szCs w:val="22"/>
        </w:rPr>
      </w:pPr>
      <w:r w:rsidRPr="00F52132">
        <w:rPr>
          <w:sz w:val="22"/>
          <w:szCs w:val="22"/>
        </w:rPr>
        <w:t>output: word_document</w:t>
      </w:r>
    </w:p>
    <w:p w14:paraId="25558441" w14:textId="77777777" w:rsidR="00F52132" w:rsidRPr="00F52132" w:rsidRDefault="00F52132" w:rsidP="006B015D">
      <w:pPr>
        <w:spacing w:line="360" w:lineRule="auto"/>
        <w:rPr>
          <w:sz w:val="22"/>
          <w:szCs w:val="22"/>
        </w:rPr>
      </w:pPr>
      <w:r w:rsidRPr="00F52132">
        <w:rPr>
          <w:sz w:val="22"/>
          <w:szCs w:val="22"/>
        </w:rPr>
        <w:t>date: "2025-03-31"</w:t>
      </w:r>
    </w:p>
    <w:p w14:paraId="5CBF677C" w14:textId="77777777" w:rsidR="00F52132" w:rsidRPr="00F52132" w:rsidRDefault="00F52132" w:rsidP="006B015D">
      <w:pPr>
        <w:spacing w:line="360" w:lineRule="auto"/>
        <w:rPr>
          <w:sz w:val="22"/>
          <w:szCs w:val="22"/>
        </w:rPr>
      </w:pPr>
      <w:r w:rsidRPr="00F52132">
        <w:rPr>
          <w:sz w:val="22"/>
          <w:szCs w:val="22"/>
        </w:rPr>
        <w:t>execute:</w:t>
      </w:r>
    </w:p>
    <w:p w14:paraId="35F1F0E4" w14:textId="77777777" w:rsidR="00F52132" w:rsidRPr="00F52132" w:rsidRDefault="00F52132" w:rsidP="006B015D">
      <w:pPr>
        <w:spacing w:line="360" w:lineRule="auto"/>
        <w:rPr>
          <w:sz w:val="22"/>
          <w:szCs w:val="22"/>
        </w:rPr>
      </w:pPr>
      <w:r w:rsidRPr="00F52132">
        <w:rPr>
          <w:sz w:val="22"/>
          <w:szCs w:val="22"/>
        </w:rPr>
        <w:t xml:space="preserve">  warning: False</w:t>
      </w:r>
    </w:p>
    <w:p w14:paraId="1DB32370" w14:textId="77777777" w:rsidR="00F52132" w:rsidRPr="00F52132" w:rsidRDefault="00F52132" w:rsidP="006B015D">
      <w:pPr>
        <w:spacing w:line="360" w:lineRule="auto"/>
        <w:rPr>
          <w:sz w:val="22"/>
          <w:szCs w:val="22"/>
        </w:rPr>
      </w:pPr>
      <w:r w:rsidRPr="00F52132">
        <w:rPr>
          <w:sz w:val="22"/>
          <w:szCs w:val="22"/>
        </w:rPr>
        <w:t>---</w:t>
      </w:r>
    </w:p>
    <w:p w14:paraId="7C633389" w14:textId="77777777" w:rsidR="00F52132" w:rsidRPr="00F52132" w:rsidRDefault="00F52132" w:rsidP="006B015D">
      <w:pPr>
        <w:spacing w:line="360" w:lineRule="auto"/>
        <w:rPr>
          <w:sz w:val="22"/>
          <w:szCs w:val="22"/>
        </w:rPr>
      </w:pPr>
      <w:r w:rsidRPr="00F52132">
        <w:rPr>
          <w:sz w:val="22"/>
          <w:szCs w:val="22"/>
        </w:rPr>
        <w:t># Imports</w:t>
      </w:r>
    </w:p>
    <w:p w14:paraId="04BD0349" w14:textId="77777777" w:rsidR="00F52132" w:rsidRPr="00F52132" w:rsidRDefault="00F52132" w:rsidP="006B015D">
      <w:pPr>
        <w:spacing w:line="360" w:lineRule="auto"/>
        <w:rPr>
          <w:sz w:val="22"/>
          <w:szCs w:val="22"/>
        </w:rPr>
      </w:pPr>
      <w:r w:rsidRPr="00F52132">
        <w:rPr>
          <w:sz w:val="22"/>
          <w:szCs w:val="22"/>
        </w:rPr>
        <w:t>```{r}</w:t>
      </w:r>
    </w:p>
    <w:p w14:paraId="6233CC60" w14:textId="77777777" w:rsidR="00F52132" w:rsidRPr="00F52132" w:rsidRDefault="00F52132" w:rsidP="006B015D">
      <w:pPr>
        <w:spacing w:line="360" w:lineRule="auto"/>
        <w:rPr>
          <w:sz w:val="22"/>
          <w:szCs w:val="22"/>
        </w:rPr>
      </w:pPr>
      <w:r w:rsidRPr="00F52132">
        <w:rPr>
          <w:sz w:val="22"/>
          <w:szCs w:val="22"/>
        </w:rPr>
        <w:t>library(tidyverse)</w:t>
      </w:r>
    </w:p>
    <w:p w14:paraId="78347C4D" w14:textId="77777777" w:rsidR="00F52132" w:rsidRPr="00F52132" w:rsidRDefault="00F52132" w:rsidP="006B015D">
      <w:pPr>
        <w:spacing w:line="360" w:lineRule="auto"/>
        <w:rPr>
          <w:sz w:val="22"/>
          <w:szCs w:val="22"/>
        </w:rPr>
      </w:pPr>
      <w:r w:rsidRPr="00F52132">
        <w:rPr>
          <w:sz w:val="22"/>
          <w:szCs w:val="22"/>
        </w:rPr>
        <w:t>library(dplyr)</w:t>
      </w:r>
    </w:p>
    <w:p w14:paraId="109198BA" w14:textId="77777777" w:rsidR="00F52132" w:rsidRPr="00F52132" w:rsidRDefault="00F52132" w:rsidP="006B015D">
      <w:pPr>
        <w:spacing w:line="360" w:lineRule="auto"/>
        <w:rPr>
          <w:sz w:val="22"/>
          <w:szCs w:val="22"/>
        </w:rPr>
      </w:pPr>
      <w:r w:rsidRPr="00F52132">
        <w:rPr>
          <w:sz w:val="22"/>
          <w:szCs w:val="22"/>
        </w:rPr>
        <w:t>library(RobustLinearReg)</w:t>
      </w:r>
    </w:p>
    <w:p w14:paraId="3C9CC9B3" w14:textId="77777777" w:rsidR="00F52132" w:rsidRPr="00F52132" w:rsidRDefault="00F52132" w:rsidP="006B015D">
      <w:pPr>
        <w:spacing w:line="360" w:lineRule="auto"/>
        <w:rPr>
          <w:sz w:val="22"/>
          <w:szCs w:val="22"/>
        </w:rPr>
      </w:pPr>
      <w:r w:rsidRPr="00F52132">
        <w:rPr>
          <w:sz w:val="22"/>
          <w:szCs w:val="22"/>
        </w:rPr>
        <w:t>library(ggplot2)</w:t>
      </w:r>
    </w:p>
    <w:p w14:paraId="65F29F5B" w14:textId="77777777" w:rsidR="00F52132" w:rsidRPr="00F52132" w:rsidRDefault="00F52132" w:rsidP="006B015D">
      <w:pPr>
        <w:spacing w:line="360" w:lineRule="auto"/>
        <w:rPr>
          <w:sz w:val="22"/>
          <w:szCs w:val="22"/>
        </w:rPr>
      </w:pPr>
      <w:r w:rsidRPr="00F52132">
        <w:rPr>
          <w:sz w:val="22"/>
          <w:szCs w:val="22"/>
        </w:rPr>
        <w:t>library(glue)</w:t>
      </w:r>
    </w:p>
    <w:p w14:paraId="27D86344" w14:textId="77777777" w:rsidR="00F52132" w:rsidRPr="00F52132" w:rsidRDefault="00F52132" w:rsidP="006B015D">
      <w:pPr>
        <w:spacing w:line="360" w:lineRule="auto"/>
        <w:rPr>
          <w:sz w:val="22"/>
          <w:szCs w:val="22"/>
        </w:rPr>
      </w:pPr>
      <w:r w:rsidRPr="00F52132">
        <w:rPr>
          <w:sz w:val="22"/>
          <w:szCs w:val="22"/>
        </w:rPr>
        <w:t>data_path = file.path("C:/Users/poncy/Desktop/Masters/Research/FIA/FIADB_Direct/Working")</w:t>
      </w:r>
    </w:p>
    <w:p w14:paraId="3364EF30" w14:textId="77777777" w:rsidR="00F52132" w:rsidRPr="00F52132" w:rsidRDefault="00F52132" w:rsidP="006B015D">
      <w:pPr>
        <w:spacing w:line="360" w:lineRule="auto"/>
        <w:rPr>
          <w:sz w:val="22"/>
          <w:szCs w:val="22"/>
        </w:rPr>
      </w:pPr>
      <w:r w:rsidRPr="00F52132">
        <w:rPr>
          <w:sz w:val="22"/>
          <w:szCs w:val="22"/>
        </w:rPr>
        <w:t>source(file.path(file.path(data_path,'FIADB_Direct_source_all.R')))</w:t>
      </w:r>
    </w:p>
    <w:p w14:paraId="4238C2DA" w14:textId="77777777" w:rsidR="00F52132" w:rsidRPr="00F52132" w:rsidRDefault="00F52132" w:rsidP="006B015D">
      <w:pPr>
        <w:spacing w:line="360" w:lineRule="auto"/>
        <w:rPr>
          <w:sz w:val="22"/>
          <w:szCs w:val="22"/>
        </w:rPr>
      </w:pPr>
      <w:r w:rsidRPr="00F52132">
        <w:rPr>
          <w:sz w:val="22"/>
          <w:szCs w:val="22"/>
        </w:rPr>
        <w:t>```</w:t>
      </w:r>
    </w:p>
    <w:p w14:paraId="16980ACD" w14:textId="77777777" w:rsidR="00F52132" w:rsidRPr="00F52132" w:rsidRDefault="00F52132" w:rsidP="006B015D">
      <w:pPr>
        <w:spacing w:line="360" w:lineRule="auto"/>
        <w:rPr>
          <w:sz w:val="22"/>
          <w:szCs w:val="22"/>
        </w:rPr>
      </w:pPr>
      <w:r w:rsidRPr="00F52132">
        <w:rPr>
          <w:sz w:val="22"/>
          <w:szCs w:val="22"/>
        </w:rPr>
        <w:t># Plot theme</w:t>
      </w:r>
    </w:p>
    <w:p w14:paraId="61E319A3" w14:textId="77777777" w:rsidR="00F52132" w:rsidRPr="00F52132" w:rsidRDefault="00F52132" w:rsidP="006B015D">
      <w:pPr>
        <w:spacing w:line="360" w:lineRule="auto"/>
        <w:rPr>
          <w:sz w:val="22"/>
          <w:szCs w:val="22"/>
        </w:rPr>
      </w:pPr>
      <w:r w:rsidRPr="00F52132">
        <w:rPr>
          <w:sz w:val="22"/>
          <w:szCs w:val="22"/>
        </w:rPr>
        <w:t>```{r}</w:t>
      </w:r>
    </w:p>
    <w:p w14:paraId="605B60C6" w14:textId="77777777" w:rsidR="00F52132" w:rsidRPr="00F52132" w:rsidRDefault="00F52132" w:rsidP="006B015D">
      <w:pPr>
        <w:spacing w:line="360" w:lineRule="auto"/>
        <w:rPr>
          <w:sz w:val="22"/>
          <w:szCs w:val="22"/>
        </w:rPr>
      </w:pPr>
      <w:r w:rsidRPr="00F52132">
        <w:rPr>
          <w:sz w:val="22"/>
          <w:szCs w:val="22"/>
        </w:rPr>
        <w:t>customTheme &lt;- theme(</w:t>
      </w:r>
    </w:p>
    <w:p w14:paraId="2C9C6E9D" w14:textId="77777777" w:rsidR="00F52132" w:rsidRPr="00F52132" w:rsidRDefault="00F52132" w:rsidP="006B015D">
      <w:pPr>
        <w:spacing w:line="360" w:lineRule="auto"/>
        <w:rPr>
          <w:sz w:val="22"/>
          <w:szCs w:val="22"/>
        </w:rPr>
      </w:pPr>
      <w:r w:rsidRPr="00F52132">
        <w:rPr>
          <w:sz w:val="22"/>
          <w:szCs w:val="22"/>
        </w:rPr>
        <w:t xml:space="preserve">  plot.title.position = "plot",  # can also be "panel"</w:t>
      </w:r>
    </w:p>
    <w:p w14:paraId="084C38FB" w14:textId="77777777" w:rsidR="00F52132" w:rsidRPr="00F52132" w:rsidRDefault="00F52132" w:rsidP="006B015D">
      <w:pPr>
        <w:spacing w:line="360" w:lineRule="auto"/>
        <w:rPr>
          <w:sz w:val="22"/>
          <w:szCs w:val="22"/>
        </w:rPr>
      </w:pPr>
      <w:r w:rsidRPr="00F52132">
        <w:rPr>
          <w:sz w:val="22"/>
          <w:szCs w:val="22"/>
        </w:rPr>
        <w:t xml:space="preserve">  plot.title = element_text(hjust = 0.5, size = 20, color = "black"),</w:t>
      </w:r>
    </w:p>
    <w:p w14:paraId="6F32B4A5" w14:textId="77777777" w:rsidR="00F52132" w:rsidRPr="00F52132" w:rsidRDefault="00F52132" w:rsidP="006B015D">
      <w:pPr>
        <w:spacing w:line="360" w:lineRule="auto"/>
        <w:rPr>
          <w:sz w:val="22"/>
          <w:szCs w:val="22"/>
        </w:rPr>
      </w:pPr>
      <w:r w:rsidRPr="00F52132">
        <w:rPr>
          <w:sz w:val="22"/>
          <w:szCs w:val="22"/>
        </w:rPr>
        <w:t xml:space="preserve">  plot.subtitle = element_text(hjust = 0.5, size = 16, color = "black"),</w:t>
      </w:r>
    </w:p>
    <w:p w14:paraId="07491861" w14:textId="77777777" w:rsidR="00F52132" w:rsidRPr="00F52132" w:rsidRDefault="00F52132" w:rsidP="006B015D">
      <w:pPr>
        <w:spacing w:line="360" w:lineRule="auto"/>
        <w:rPr>
          <w:sz w:val="22"/>
          <w:szCs w:val="22"/>
        </w:rPr>
      </w:pPr>
      <w:r w:rsidRPr="00F52132">
        <w:rPr>
          <w:sz w:val="22"/>
          <w:szCs w:val="22"/>
        </w:rPr>
        <w:t xml:space="preserve">  axis.title = element_text(size=14, color = "black"),</w:t>
      </w:r>
    </w:p>
    <w:p w14:paraId="1A38ED39" w14:textId="77777777" w:rsidR="00F52132" w:rsidRPr="00F52132" w:rsidRDefault="00F52132" w:rsidP="006B015D">
      <w:pPr>
        <w:spacing w:line="360" w:lineRule="auto"/>
        <w:rPr>
          <w:sz w:val="22"/>
          <w:szCs w:val="22"/>
        </w:rPr>
      </w:pPr>
      <w:r w:rsidRPr="00F52132">
        <w:rPr>
          <w:sz w:val="22"/>
          <w:szCs w:val="22"/>
        </w:rPr>
        <w:t xml:space="preserve">  axis.text = element_text(size=12, color = "black"),</w:t>
      </w:r>
    </w:p>
    <w:p w14:paraId="14F16F16" w14:textId="77777777" w:rsidR="00F52132" w:rsidRPr="00F52132" w:rsidRDefault="00F52132" w:rsidP="006B015D">
      <w:pPr>
        <w:spacing w:line="360" w:lineRule="auto"/>
        <w:rPr>
          <w:sz w:val="22"/>
          <w:szCs w:val="22"/>
        </w:rPr>
      </w:pPr>
      <w:r w:rsidRPr="00F52132">
        <w:rPr>
          <w:sz w:val="22"/>
          <w:szCs w:val="22"/>
        </w:rPr>
        <w:t xml:space="preserve">  axis.line = element_line(linewidth = 0.5, color = "black"),</w:t>
      </w:r>
    </w:p>
    <w:p w14:paraId="0D3F6E7F" w14:textId="77777777" w:rsidR="00F52132" w:rsidRPr="00F52132" w:rsidRDefault="00F52132" w:rsidP="006B015D">
      <w:pPr>
        <w:spacing w:line="360" w:lineRule="auto"/>
        <w:rPr>
          <w:sz w:val="22"/>
          <w:szCs w:val="22"/>
        </w:rPr>
      </w:pPr>
      <w:r w:rsidRPr="00F52132">
        <w:rPr>
          <w:sz w:val="22"/>
          <w:szCs w:val="22"/>
        </w:rPr>
        <w:t xml:space="preserve">  axis.ticks = element_line(color = "black"),</w:t>
      </w:r>
    </w:p>
    <w:p w14:paraId="557EA6E6" w14:textId="77777777" w:rsidR="00F52132" w:rsidRPr="00F52132" w:rsidRDefault="00F52132" w:rsidP="006B015D">
      <w:pPr>
        <w:spacing w:line="360" w:lineRule="auto"/>
        <w:rPr>
          <w:sz w:val="22"/>
          <w:szCs w:val="22"/>
        </w:rPr>
      </w:pPr>
      <w:r w:rsidRPr="00F52132">
        <w:rPr>
          <w:sz w:val="22"/>
          <w:szCs w:val="22"/>
        </w:rPr>
        <w:t xml:space="preserve">  # axis.text.x = element_text(angle = 45, hjust = 1, vjust = 1), # we'll comment this as its only needed for one plot</w:t>
      </w:r>
    </w:p>
    <w:p w14:paraId="76D59833" w14:textId="77777777" w:rsidR="00F52132" w:rsidRPr="00F52132" w:rsidRDefault="00F52132" w:rsidP="006B015D">
      <w:pPr>
        <w:spacing w:line="360" w:lineRule="auto"/>
        <w:rPr>
          <w:sz w:val="22"/>
          <w:szCs w:val="22"/>
        </w:rPr>
      </w:pPr>
      <w:r w:rsidRPr="00F52132">
        <w:rPr>
          <w:sz w:val="22"/>
          <w:szCs w:val="22"/>
        </w:rPr>
        <w:t xml:space="preserve">  legend.title = element_text(size = 14, color = "black"),</w:t>
      </w:r>
    </w:p>
    <w:p w14:paraId="7B3CC3C6" w14:textId="77777777" w:rsidR="00F52132" w:rsidRPr="00F52132" w:rsidRDefault="00F52132" w:rsidP="006B015D">
      <w:pPr>
        <w:spacing w:line="360" w:lineRule="auto"/>
        <w:rPr>
          <w:sz w:val="22"/>
          <w:szCs w:val="22"/>
        </w:rPr>
      </w:pPr>
      <w:r w:rsidRPr="00F52132">
        <w:rPr>
          <w:sz w:val="22"/>
          <w:szCs w:val="22"/>
        </w:rPr>
        <w:t xml:space="preserve">  legend.text = element_text(size = 12, color = "black"),</w:t>
      </w:r>
    </w:p>
    <w:p w14:paraId="652F8ED2" w14:textId="77777777" w:rsidR="00F52132" w:rsidRPr="00F52132" w:rsidRDefault="00F52132" w:rsidP="006B015D">
      <w:pPr>
        <w:spacing w:line="360" w:lineRule="auto"/>
        <w:rPr>
          <w:sz w:val="22"/>
          <w:szCs w:val="22"/>
        </w:rPr>
      </w:pPr>
      <w:r w:rsidRPr="00F52132">
        <w:rPr>
          <w:sz w:val="22"/>
          <w:szCs w:val="22"/>
        </w:rPr>
        <w:t xml:space="preserve">  legend.key.size = unit(.5, "cm"),</w:t>
      </w:r>
    </w:p>
    <w:p w14:paraId="6C86ECEC" w14:textId="77777777" w:rsidR="00F52132" w:rsidRPr="00F52132" w:rsidRDefault="00F52132" w:rsidP="006B015D">
      <w:pPr>
        <w:spacing w:line="360" w:lineRule="auto"/>
        <w:rPr>
          <w:sz w:val="22"/>
          <w:szCs w:val="22"/>
        </w:rPr>
      </w:pPr>
      <w:r w:rsidRPr="00F52132">
        <w:rPr>
          <w:sz w:val="22"/>
          <w:szCs w:val="22"/>
        </w:rPr>
        <w:t xml:space="preserve">  legend.key.height = unit(0.5, "cm"),</w:t>
      </w:r>
    </w:p>
    <w:p w14:paraId="0F3C0363" w14:textId="77777777" w:rsidR="00F52132" w:rsidRPr="00F52132" w:rsidRDefault="00F52132" w:rsidP="006B015D">
      <w:pPr>
        <w:spacing w:line="360" w:lineRule="auto"/>
        <w:rPr>
          <w:sz w:val="22"/>
          <w:szCs w:val="22"/>
        </w:rPr>
      </w:pPr>
      <w:r w:rsidRPr="00F52132">
        <w:rPr>
          <w:sz w:val="22"/>
          <w:szCs w:val="22"/>
        </w:rPr>
        <w:lastRenderedPageBreak/>
        <w:t xml:space="preserve">  panel.background = element_rect(fill = NA, color = NA),</w:t>
      </w:r>
    </w:p>
    <w:p w14:paraId="0C5AA4F1" w14:textId="77777777" w:rsidR="00F52132" w:rsidRPr="00F52132" w:rsidRDefault="00F52132" w:rsidP="006B015D">
      <w:pPr>
        <w:spacing w:line="360" w:lineRule="auto"/>
        <w:rPr>
          <w:sz w:val="22"/>
          <w:szCs w:val="22"/>
        </w:rPr>
      </w:pPr>
      <w:r w:rsidRPr="00F52132">
        <w:rPr>
          <w:sz w:val="22"/>
          <w:szCs w:val="22"/>
        </w:rPr>
        <w:t xml:space="preserve">  plot.background = element_rect(fill = NA, color = NA),</w:t>
      </w:r>
    </w:p>
    <w:p w14:paraId="0C7658F7" w14:textId="77777777" w:rsidR="00F52132" w:rsidRPr="00F52132" w:rsidRDefault="00F52132" w:rsidP="006B015D">
      <w:pPr>
        <w:spacing w:line="360" w:lineRule="auto"/>
        <w:rPr>
          <w:sz w:val="22"/>
          <w:szCs w:val="22"/>
        </w:rPr>
      </w:pPr>
      <w:r w:rsidRPr="00F52132">
        <w:rPr>
          <w:sz w:val="22"/>
          <w:szCs w:val="22"/>
        </w:rPr>
        <w:t xml:space="preserve">  panel.grid.major = element_blank(),</w:t>
      </w:r>
    </w:p>
    <w:p w14:paraId="333FC40A" w14:textId="77777777" w:rsidR="00F52132" w:rsidRPr="00F52132" w:rsidRDefault="00F52132" w:rsidP="006B015D">
      <w:pPr>
        <w:spacing w:line="360" w:lineRule="auto"/>
        <w:rPr>
          <w:sz w:val="22"/>
          <w:szCs w:val="22"/>
        </w:rPr>
      </w:pPr>
      <w:r w:rsidRPr="00F52132">
        <w:rPr>
          <w:sz w:val="22"/>
          <w:szCs w:val="22"/>
        </w:rPr>
        <w:t xml:space="preserve">  panel.grid.minor = element_blank(),</w:t>
      </w:r>
    </w:p>
    <w:p w14:paraId="305071F9" w14:textId="77777777" w:rsidR="00F52132" w:rsidRPr="00F52132" w:rsidRDefault="00F52132" w:rsidP="006B015D">
      <w:pPr>
        <w:spacing w:line="360" w:lineRule="auto"/>
        <w:rPr>
          <w:sz w:val="22"/>
          <w:szCs w:val="22"/>
        </w:rPr>
      </w:pPr>
      <w:r w:rsidRPr="00F52132">
        <w:rPr>
          <w:sz w:val="22"/>
          <w:szCs w:val="22"/>
        </w:rPr>
        <w:t xml:space="preserve">  legend.background = element_rect(fill = NA, color = NA),</w:t>
      </w:r>
    </w:p>
    <w:p w14:paraId="19313C18" w14:textId="77777777" w:rsidR="00F52132" w:rsidRPr="00F52132" w:rsidRDefault="00F52132" w:rsidP="006B015D">
      <w:pPr>
        <w:spacing w:line="360" w:lineRule="auto"/>
        <w:rPr>
          <w:sz w:val="22"/>
          <w:szCs w:val="22"/>
        </w:rPr>
      </w:pPr>
      <w:r w:rsidRPr="00F52132">
        <w:rPr>
          <w:sz w:val="22"/>
          <w:szCs w:val="22"/>
        </w:rPr>
        <w:t xml:space="preserve">  legend.box.background = element_rect(fill = NA, color = NA),</w:t>
      </w:r>
    </w:p>
    <w:p w14:paraId="10DB2802" w14:textId="77777777" w:rsidR="00F52132" w:rsidRPr="00F52132" w:rsidRDefault="00F52132" w:rsidP="006B015D">
      <w:pPr>
        <w:spacing w:line="360" w:lineRule="auto"/>
        <w:rPr>
          <w:sz w:val="22"/>
          <w:szCs w:val="22"/>
        </w:rPr>
      </w:pPr>
      <w:r w:rsidRPr="00F52132">
        <w:rPr>
          <w:sz w:val="22"/>
          <w:szCs w:val="22"/>
        </w:rPr>
        <w:t xml:space="preserve">  strip.text = element_text(size = 14, color = "black"),</w:t>
      </w:r>
    </w:p>
    <w:p w14:paraId="429A8C8C" w14:textId="77777777" w:rsidR="00F52132" w:rsidRPr="00F52132" w:rsidRDefault="00F52132" w:rsidP="006B015D">
      <w:pPr>
        <w:spacing w:line="360" w:lineRule="auto"/>
        <w:rPr>
          <w:sz w:val="22"/>
          <w:szCs w:val="22"/>
        </w:rPr>
      </w:pPr>
      <w:r w:rsidRPr="00F52132">
        <w:rPr>
          <w:sz w:val="22"/>
          <w:szCs w:val="22"/>
        </w:rPr>
        <w:t xml:space="preserve">  strip.background = element_rect(fill = NA, color = NA),</w:t>
      </w:r>
    </w:p>
    <w:p w14:paraId="3E0EBD10" w14:textId="77777777" w:rsidR="00F52132" w:rsidRPr="00F52132" w:rsidRDefault="00F52132" w:rsidP="006B015D">
      <w:pPr>
        <w:spacing w:line="360" w:lineRule="auto"/>
        <w:rPr>
          <w:sz w:val="22"/>
          <w:szCs w:val="22"/>
        </w:rPr>
      </w:pPr>
      <w:r w:rsidRPr="00F52132">
        <w:rPr>
          <w:sz w:val="22"/>
          <w:szCs w:val="22"/>
        </w:rPr>
        <w:t>)</w:t>
      </w:r>
    </w:p>
    <w:p w14:paraId="5677DF5C" w14:textId="77777777" w:rsidR="00F52132" w:rsidRPr="00F52132" w:rsidRDefault="00F52132" w:rsidP="006B015D">
      <w:pPr>
        <w:spacing w:line="360" w:lineRule="auto"/>
        <w:rPr>
          <w:sz w:val="22"/>
          <w:szCs w:val="22"/>
        </w:rPr>
      </w:pPr>
      <w:r w:rsidRPr="00F52132">
        <w:rPr>
          <w:sz w:val="22"/>
          <w:szCs w:val="22"/>
        </w:rPr>
        <w:t>```</w:t>
      </w:r>
    </w:p>
    <w:p w14:paraId="4FC0B060" w14:textId="77777777" w:rsidR="00F52132" w:rsidRPr="00F52132" w:rsidRDefault="00F52132" w:rsidP="006B015D">
      <w:pPr>
        <w:spacing w:line="360" w:lineRule="auto"/>
        <w:rPr>
          <w:sz w:val="22"/>
          <w:szCs w:val="22"/>
        </w:rPr>
      </w:pPr>
    </w:p>
    <w:p w14:paraId="2E3B388E" w14:textId="77777777" w:rsidR="00F52132" w:rsidRPr="00F52132" w:rsidRDefault="00F52132" w:rsidP="006B015D">
      <w:pPr>
        <w:spacing w:line="360" w:lineRule="auto"/>
        <w:rPr>
          <w:sz w:val="22"/>
          <w:szCs w:val="22"/>
        </w:rPr>
      </w:pPr>
      <w:r w:rsidRPr="00F52132">
        <w:rPr>
          <w:sz w:val="22"/>
          <w:szCs w:val="22"/>
        </w:rPr>
        <w:t># Current measurements</w:t>
      </w:r>
    </w:p>
    <w:p w14:paraId="30F565B8" w14:textId="77777777" w:rsidR="00F52132" w:rsidRPr="00F52132" w:rsidRDefault="00F52132" w:rsidP="006B015D">
      <w:pPr>
        <w:spacing w:line="360" w:lineRule="auto"/>
        <w:rPr>
          <w:sz w:val="22"/>
          <w:szCs w:val="22"/>
        </w:rPr>
      </w:pPr>
      <w:r w:rsidRPr="00F52132">
        <w:rPr>
          <w:sz w:val="22"/>
          <w:szCs w:val="22"/>
        </w:rPr>
        <w:t>```{r}</w:t>
      </w:r>
    </w:p>
    <w:p w14:paraId="514C1E48" w14:textId="77777777" w:rsidR="00F52132" w:rsidRPr="00F52132" w:rsidRDefault="00F52132" w:rsidP="006B015D">
      <w:pPr>
        <w:spacing w:line="360" w:lineRule="auto"/>
        <w:rPr>
          <w:sz w:val="22"/>
          <w:szCs w:val="22"/>
        </w:rPr>
      </w:pPr>
    </w:p>
    <w:p w14:paraId="70329335" w14:textId="77777777" w:rsidR="00F52132" w:rsidRPr="00F52132" w:rsidRDefault="00F52132" w:rsidP="006B015D">
      <w:pPr>
        <w:spacing w:line="360" w:lineRule="auto"/>
        <w:rPr>
          <w:sz w:val="22"/>
          <w:szCs w:val="22"/>
        </w:rPr>
      </w:pPr>
      <w:r w:rsidRPr="00F52132">
        <w:rPr>
          <w:sz w:val="22"/>
          <w:szCs w:val="22"/>
        </w:rPr>
        <w:t xml:space="preserve">NC_plots_AGB &lt;- PLOT_obs(EVAL_GRP = 372023, ATTRIBUTE_NBR = 10,GRP_BY_ATTRIB = c('unitcd','countycd')) |&gt; </w:t>
      </w:r>
    </w:p>
    <w:p w14:paraId="5F465D66" w14:textId="77777777" w:rsidR="00F52132" w:rsidRPr="00F52132" w:rsidRDefault="00F52132" w:rsidP="006B015D">
      <w:pPr>
        <w:spacing w:line="360" w:lineRule="auto"/>
        <w:rPr>
          <w:sz w:val="22"/>
          <w:szCs w:val="22"/>
        </w:rPr>
      </w:pPr>
      <w:r w:rsidRPr="00F52132">
        <w:rPr>
          <w:sz w:val="22"/>
          <w:szCs w:val="22"/>
        </w:rPr>
        <w:t xml:space="preserve">  filter(COUNTYCD %in% c(13, 15, 17, 19, 29, 31, 41, 47, 49, 53, 55, 61, 65, 69, 73, 79, 83, 91, 95,101, 103, 107, 117, 127, 129, 131, 133, 137, 139, 141, 143, 147, 155, 163, 177, 181, 185, 187, 191, 195)</w:t>
      </w:r>
    </w:p>
    <w:p w14:paraId="297A09B8" w14:textId="77777777" w:rsidR="00F52132" w:rsidRPr="00F52132" w:rsidRDefault="00F52132" w:rsidP="006B015D">
      <w:pPr>
        <w:spacing w:line="360" w:lineRule="auto"/>
        <w:rPr>
          <w:sz w:val="22"/>
          <w:szCs w:val="22"/>
        </w:rPr>
      </w:pPr>
      <w:r w:rsidRPr="00F52132">
        <w:rPr>
          <w:sz w:val="22"/>
          <w:szCs w:val="22"/>
        </w:rPr>
        <w:t xml:space="preserve">  )</w:t>
      </w:r>
    </w:p>
    <w:p w14:paraId="49D38E64" w14:textId="77777777" w:rsidR="00F52132" w:rsidRPr="00F52132" w:rsidRDefault="00F52132" w:rsidP="006B015D">
      <w:pPr>
        <w:spacing w:line="360" w:lineRule="auto"/>
        <w:rPr>
          <w:sz w:val="22"/>
          <w:szCs w:val="22"/>
        </w:rPr>
      </w:pPr>
    </w:p>
    <w:p w14:paraId="540A7528" w14:textId="77777777" w:rsidR="00F52132" w:rsidRPr="00F52132" w:rsidRDefault="00F52132" w:rsidP="006B015D">
      <w:pPr>
        <w:spacing w:line="360" w:lineRule="auto"/>
        <w:rPr>
          <w:sz w:val="22"/>
          <w:szCs w:val="22"/>
        </w:rPr>
      </w:pPr>
      <w:r w:rsidRPr="00F52132">
        <w:rPr>
          <w:sz w:val="22"/>
          <w:szCs w:val="22"/>
        </w:rPr>
        <w:t># unique plot sequence numbers for EVAL_GRP 372023 within study area</w:t>
      </w:r>
    </w:p>
    <w:p w14:paraId="303D6FC6" w14:textId="77777777" w:rsidR="00F52132" w:rsidRPr="00F52132" w:rsidRDefault="00F52132" w:rsidP="006B015D">
      <w:pPr>
        <w:spacing w:line="360" w:lineRule="auto"/>
        <w:rPr>
          <w:sz w:val="22"/>
          <w:szCs w:val="22"/>
        </w:rPr>
      </w:pPr>
      <w:r w:rsidRPr="00F52132">
        <w:rPr>
          <w:sz w:val="22"/>
          <w:szCs w:val="22"/>
        </w:rPr>
        <w:t>PLT_CN &lt;- unique(NC_plots_AGB$PLT_CN) # 1483 unique plot sequence numbers</w:t>
      </w:r>
    </w:p>
    <w:p w14:paraId="3FF5DC84" w14:textId="77777777" w:rsidR="00F52132" w:rsidRPr="00F52132" w:rsidRDefault="00F52132" w:rsidP="006B015D">
      <w:pPr>
        <w:spacing w:line="360" w:lineRule="auto"/>
        <w:rPr>
          <w:sz w:val="22"/>
          <w:szCs w:val="22"/>
        </w:rPr>
      </w:pPr>
    </w:p>
    <w:p w14:paraId="561988C5" w14:textId="77777777" w:rsidR="00F52132" w:rsidRPr="00F52132" w:rsidRDefault="00F52132" w:rsidP="006B015D">
      <w:pPr>
        <w:spacing w:line="360" w:lineRule="auto"/>
        <w:rPr>
          <w:sz w:val="22"/>
          <w:szCs w:val="22"/>
        </w:rPr>
      </w:pPr>
      <w:r w:rsidRPr="00F52132">
        <w:rPr>
          <w:sz w:val="22"/>
          <w:szCs w:val="22"/>
        </w:rPr>
        <w:t xml:space="preserve"># this grabs plots from the PLOT table with sequnce numbers matching our NC_plots_AGB </w:t>
      </w:r>
    </w:p>
    <w:p w14:paraId="2CA0DF16" w14:textId="77777777" w:rsidR="00F52132" w:rsidRPr="00F52132" w:rsidRDefault="00F52132" w:rsidP="006B015D">
      <w:pPr>
        <w:spacing w:line="360" w:lineRule="auto"/>
        <w:rPr>
          <w:sz w:val="22"/>
          <w:szCs w:val="22"/>
        </w:rPr>
      </w:pPr>
      <w:r w:rsidRPr="00F52132">
        <w:rPr>
          <w:sz w:val="22"/>
          <w:szCs w:val="22"/>
        </w:rPr>
        <w:t xml:space="preserve">plot &lt;- GET_record(TABLE_NAME = 'plot',VAR_NAME = 'cn',VAR_VALUES = PLT_CN) |&gt; </w:t>
      </w:r>
    </w:p>
    <w:p w14:paraId="329B0996" w14:textId="77777777" w:rsidR="00F52132" w:rsidRPr="00F52132" w:rsidRDefault="00F52132" w:rsidP="006B015D">
      <w:pPr>
        <w:spacing w:line="360" w:lineRule="auto"/>
        <w:rPr>
          <w:sz w:val="22"/>
          <w:szCs w:val="22"/>
        </w:rPr>
      </w:pPr>
      <w:r w:rsidRPr="00F52132">
        <w:rPr>
          <w:sz w:val="22"/>
          <w:szCs w:val="22"/>
        </w:rPr>
        <w:t xml:space="preserve">  rename(PLT_CN = CN)</w:t>
      </w:r>
    </w:p>
    <w:p w14:paraId="00CB9AFC" w14:textId="77777777" w:rsidR="00F52132" w:rsidRPr="00F52132" w:rsidRDefault="00F52132" w:rsidP="006B015D">
      <w:pPr>
        <w:spacing w:line="360" w:lineRule="auto"/>
        <w:rPr>
          <w:sz w:val="22"/>
          <w:szCs w:val="22"/>
        </w:rPr>
      </w:pPr>
    </w:p>
    <w:p w14:paraId="1E0560B5" w14:textId="77777777" w:rsidR="00F52132" w:rsidRPr="00F52132" w:rsidRDefault="00F52132" w:rsidP="006B015D">
      <w:pPr>
        <w:spacing w:line="360" w:lineRule="auto"/>
        <w:rPr>
          <w:sz w:val="22"/>
          <w:szCs w:val="22"/>
        </w:rPr>
      </w:pPr>
      <w:r w:rsidRPr="00F52132">
        <w:rPr>
          <w:sz w:val="22"/>
          <w:szCs w:val="22"/>
        </w:rPr>
        <w:t xml:space="preserve"># this grabs conditions from the CONDITION table with sequnce numbers matching our NC_plots_AGB </w:t>
      </w:r>
    </w:p>
    <w:p w14:paraId="4F5BCB35" w14:textId="77777777" w:rsidR="00F52132" w:rsidRPr="00F52132" w:rsidRDefault="00F52132" w:rsidP="006B015D">
      <w:pPr>
        <w:spacing w:line="360" w:lineRule="auto"/>
        <w:rPr>
          <w:sz w:val="22"/>
          <w:szCs w:val="22"/>
        </w:rPr>
      </w:pPr>
      <w:r w:rsidRPr="00F52132">
        <w:rPr>
          <w:sz w:val="22"/>
          <w:szCs w:val="22"/>
        </w:rPr>
        <w:t>cond &lt;- GET_record(TABLE_NAME = 'cond',VAR_NAME = 'plt_cn',VAR_VALUES = PLT_CN)</w:t>
      </w:r>
    </w:p>
    <w:p w14:paraId="0F8F923A" w14:textId="77777777" w:rsidR="00F52132" w:rsidRPr="00F52132" w:rsidRDefault="00F52132" w:rsidP="006B015D">
      <w:pPr>
        <w:spacing w:line="360" w:lineRule="auto"/>
        <w:rPr>
          <w:sz w:val="22"/>
          <w:szCs w:val="22"/>
        </w:rPr>
      </w:pPr>
    </w:p>
    <w:p w14:paraId="11E96E53" w14:textId="77777777" w:rsidR="00F52132" w:rsidRPr="00F52132" w:rsidRDefault="00F52132" w:rsidP="006B015D">
      <w:pPr>
        <w:spacing w:line="360" w:lineRule="auto"/>
        <w:rPr>
          <w:sz w:val="22"/>
          <w:szCs w:val="22"/>
        </w:rPr>
      </w:pPr>
    </w:p>
    <w:p w14:paraId="433A22EB" w14:textId="77777777" w:rsidR="00F52132" w:rsidRPr="00F52132" w:rsidRDefault="00F52132" w:rsidP="006B015D">
      <w:pPr>
        <w:spacing w:line="360" w:lineRule="auto"/>
        <w:rPr>
          <w:sz w:val="22"/>
          <w:szCs w:val="22"/>
        </w:rPr>
      </w:pPr>
      <w:r w:rsidRPr="00F52132">
        <w:rPr>
          <w:sz w:val="22"/>
          <w:szCs w:val="22"/>
        </w:rPr>
        <w:lastRenderedPageBreak/>
        <w:t># unique plot conditions, as there are multiple plot sequences in cond table</w:t>
      </w:r>
    </w:p>
    <w:p w14:paraId="285A7720" w14:textId="77777777" w:rsidR="00F52132" w:rsidRPr="00F52132" w:rsidRDefault="00F52132" w:rsidP="006B015D">
      <w:pPr>
        <w:spacing w:line="360" w:lineRule="auto"/>
        <w:rPr>
          <w:sz w:val="22"/>
          <w:szCs w:val="22"/>
        </w:rPr>
      </w:pPr>
      <w:r w:rsidRPr="00F52132">
        <w:rPr>
          <w:sz w:val="22"/>
          <w:szCs w:val="22"/>
        </w:rPr>
        <w:t>PLT_CN_ALL &lt;- unique(cond$PLT_CN)</w:t>
      </w:r>
    </w:p>
    <w:p w14:paraId="3198D3BA" w14:textId="77777777" w:rsidR="00F52132" w:rsidRPr="00F52132" w:rsidRDefault="00F52132" w:rsidP="006B015D">
      <w:pPr>
        <w:spacing w:line="360" w:lineRule="auto"/>
        <w:rPr>
          <w:sz w:val="22"/>
          <w:szCs w:val="22"/>
        </w:rPr>
      </w:pPr>
    </w:p>
    <w:p w14:paraId="4EFF5CE3" w14:textId="77777777" w:rsidR="00F52132" w:rsidRPr="00F52132" w:rsidRDefault="00F52132" w:rsidP="006B015D">
      <w:pPr>
        <w:spacing w:line="360" w:lineRule="auto"/>
        <w:rPr>
          <w:sz w:val="22"/>
          <w:szCs w:val="22"/>
        </w:rPr>
      </w:pPr>
      <w:r w:rsidRPr="00F52132">
        <w:rPr>
          <w:sz w:val="22"/>
          <w:szCs w:val="22"/>
        </w:rPr>
        <w:t># this only gets plots which match the unique sequence numbers</w:t>
      </w:r>
    </w:p>
    <w:p w14:paraId="359B53E5" w14:textId="77777777" w:rsidR="00F52132" w:rsidRPr="00F52132" w:rsidRDefault="00F52132" w:rsidP="006B015D">
      <w:pPr>
        <w:spacing w:line="360" w:lineRule="auto"/>
        <w:rPr>
          <w:sz w:val="22"/>
          <w:szCs w:val="22"/>
        </w:rPr>
      </w:pPr>
      <w:r w:rsidRPr="00F52132">
        <w:rPr>
          <w:sz w:val="22"/>
          <w:szCs w:val="22"/>
        </w:rPr>
        <w:t>plot &lt;- plot |&gt; filter(PLT_CN %in% PLT_CN_ALL)</w:t>
      </w:r>
    </w:p>
    <w:p w14:paraId="22EE5375" w14:textId="77777777" w:rsidR="00F52132" w:rsidRPr="00F52132" w:rsidRDefault="00F52132" w:rsidP="006B015D">
      <w:pPr>
        <w:spacing w:line="360" w:lineRule="auto"/>
        <w:rPr>
          <w:sz w:val="22"/>
          <w:szCs w:val="22"/>
        </w:rPr>
      </w:pPr>
    </w:p>
    <w:p w14:paraId="2C046C1F" w14:textId="77777777" w:rsidR="00F52132" w:rsidRPr="00F52132" w:rsidRDefault="00F52132" w:rsidP="006B015D">
      <w:pPr>
        <w:spacing w:line="360" w:lineRule="auto"/>
        <w:rPr>
          <w:sz w:val="22"/>
          <w:szCs w:val="22"/>
        </w:rPr>
      </w:pPr>
      <w:r w:rsidRPr="00F52132">
        <w:rPr>
          <w:sz w:val="22"/>
          <w:szCs w:val="22"/>
        </w:rPr>
        <w:t># i think this gets individual tree records</w:t>
      </w:r>
    </w:p>
    <w:p w14:paraId="40B4B914" w14:textId="77777777" w:rsidR="00F52132" w:rsidRPr="00F52132" w:rsidRDefault="00F52132" w:rsidP="006B015D">
      <w:pPr>
        <w:spacing w:line="360" w:lineRule="auto"/>
        <w:rPr>
          <w:sz w:val="22"/>
          <w:szCs w:val="22"/>
        </w:rPr>
      </w:pPr>
      <w:r w:rsidRPr="00F52132">
        <w:rPr>
          <w:sz w:val="22"/>
          <w:szCs w:val="22"/>
        </w:rPr>
        <w:t xml:space="preserve">tree &lt;- GET_record(TABLE_NAME = 'tree',VAR_NAME = 'plt_cn',VAR_VALUES = PLT_CN_ALL) |&gt; </w:t>
      </w:r>
    </w:p>
    <w:p w14:paraId="702D099B" w14:textId="77777777" w:rsidR="00F52132" w:rsidRPr="00F52132" w:rsidRDefault="00F52132" w:rsidP="006B015D">
      <w:pPr>
        <w:spacing w:line="360" w:lineRule="auto"/>
        <w:rPr>
          <w:sz w:val="22"/>
          <w:szCs w:val="22"/>
        </w:rPr>
      </w:pPr>
      <w:r w:rsidRPr="00F52132">
        <w:rPr>
          <w:sz w:val="22"/>
          <w:szCs w:val="22"/>
        </w:rPr>
        <w:t xml:space="preserve">  rename(TRE_CN = CN)</w:t>
      </w:r>
    </w:p>
    <w:p w14:paraId="0AD67B3E" w14:textId="77777777" w:rsidR="00F52132" w:rsidRPr="00F52132" w:rsidRDefault="00F52132" w:rsidP="006B015D">
      <w:pPr>
        <w:spacing w:line="360" w:lineRule="auto"/>
        <w:rPr>
          <w:sz w:val="22"/>
          <w:szCs w:val="22"/>
        </w:rPr>
      </w:pPr>
    </w:p>
    <w:p w14:paraId="6142BDC8" w14:textId="77777777" w:rsidR="00F52132" w:rsidRPr="00F52132" w:rsidRDefault="00F52132" w:rsidP="006B015D">
      <w:pPr>
        <w:spacing w:line="360" w:lineRule="auto"/>
        <w:rPr>
          <w:sz w:val="22"/>
          <w:szCs w:val="22"/>
        </w:rPr>
      </w:pPr>
    </w:p>
    <w:p w14:paraId="58778DB4" w14:textId="77777777" w:rsidR="00F52132" w:rsidRPr="00F52132" w:rsidRDefault="00F52132" w:rsidP="006B015D">
      <w:pPr>
        <w:spacing w:line="360" w:lineRule="auto"/>
        <w:rPr>
          <w:sz w:val="22"/>
          <w:szCs w:val="22"/>
        </w:rPr>
      </w:pPr>
      <w:r w:rsidRPr="00F52132">
        <w:rPr>
          <w:sz w:val="22"/>
          <w:szCs w:val="22"/>
        </w:rPr>
        <w:t>### Removing dates</w:t>
      </w:r>
    </w:p>
    <w:p w14:paraId="7D840961" w14:textId="77777777" w:rsidR="00F52132" w:rsidRPr="00F52132" w:rsidRDefault="00F52132" w:rsidP="006B015D">
      <w:pPr>
        <w:spacing w:line="360" w:lineRule="auto"/>
        <w:rPr>
          <w:sz w:val="22"/>
          <w:szCs w:val="22"/>
        </w:rPr>
      </w:pPr>
    </w:p>
    <w:p w14:paraId="4D68CA05" w14:textId="77777777" w:rsidR="00F52132" w:rsidRPr="00F52132" w:rsidRDefault="00F52132" w:rsidP="006B015D">
      <w:pPr>
        <w:spacing w:line="360" w:lineRule="auto"/>
        <w:rPr>
          <w:sz w:val="22"/>
          <w:szCs w:val="22"/>
        </w:rPr>
      </w:pPr>
      <w:r w:rsidRPr="00F52132">
        <w:rPr>
          <w:sz w:val="22"/>
          <w:szCs w:val="22"/>
        </w:rPr>
        <w:t>plot &lt;- plot[,-grep("_DATE",names(plot))]</w:t>
      </w:r>
    </w:p>
    <w:p w14:paraId="481AFE5A" w14:textId="77777777" w:rsidR="00F52132" w:rsidRPr="00F52132" w:rsidRDefault="00F52132" w:rsidP="006B015D">
      <w:pPr>
        <w:spacing w:line="360" w:lineRule="auto"/>
        <w:rPr>
          <w:sz w:val="22"/>
          <w:szCs w:val="22"/>
        </w:rPr>
      </w:pPr>
      <w:r w:rsidRPr="00F52132">
        <w:rPr>
          <w:sz w:val="22"/>
          <w:szCs w:val="22"/>
        </w:rPr>
        <w:t>cond &lt;- cond[,-grep("_DATE",names(cond))]</w:t>
      </w:r>
    </w:p>
    <w:p w14:paraId="4E9CA90C" w14:textId="77777777" w:rsidR="00F52132" w:rsidRPr="00F52132" w:rsidRDefault="00F52132" w:rsidP="006B015D">
      <w:pPr>
        <w:spacing w:line="360" w:lineRule="auto"/>
        <w:rPr>
          <w:sz w:val="22"/>
          <w:szCs w:val="22"/>
        </w:rPr>
      </w:pPr>
      <w:r w:rsidRPr="00F52132">
        <w:rPr>
          <w:sz w:val="22"/>
          <w:szCs w:val="22"/>
        </w:rPr>
        <w:t>tree &lt;- tree[,-grep("_DATE",names(tree))]</w:t>
      </w:r>
    </w:p>
    <w:p w14:paraId="6B0E0FD7" w14:textId="77777777" w:rsidR="00F52132" w:rsidRPr="00F52132" w:rsidRDefault="00F52132" w:rsidP="006B015D">
      <w:pPr>
        <w:spacing w:line="360" w:lineRule="auto"/>
        <w:rPr>
          <w:sz w:val="22"/>
          <w:szCs w:val="22"/>
        </w:rPr>
      </w:pPr>
    </w:p>
    <w:p w14:paraId="1582AD2F" w14:textId="77777777" w:rsidR="00F52132" w:rsidRPr="00F52132" w:rsidRDefault="00F52132" w:rsidP="006B015D">
      <w:pPr>
        <w:spacing w:line="360" w:lineRule="auto"/>
        <w:rPr>
          <w:sz w:val="22"/>
          <w:szCs w:val="22"/>
        </w:rPr>
      </w:pPr>
    </w:p>
    <w:p w14:paraId="513AA423" w14:textId="77777777" w:rsidR="00F52132" w:rsidRPr="00F52132" w:rsidRDefault="00F52132" w:rsidP="006B015D">
      <w:pPr>
        <w:spacing w:line="360" w:lineRule="auto"/>
        <w:rPr>
          <w:sz w:val="22"/>
          <w:szCs w:val="22"/>
        </w:rPr>
      </w:pPr>
      <w:r w:rsidRPr="00F52132">
        <w:rPr>
          <w:sz w:val="22"/>
          <w:szCs w:val="22"/>
        </w:rPr>
        <w:t>### Joining plot, cond, tree</w:t>
      </w:r>
    </w:p>
    <w:p w14:paraId="51B7B82B" w14:textId="77777777" w:rsidR="00F52132" w:rsidRPr="00F52132" w:rsidRDefault="00F52132" w:rsidP="006B015D">
      <w:pPr>
        <w:spacing w:line="360" w:lineRule="auto"/>
        <w:rPr>
          <w:sz w:val="22"/>
          <w:szCs w:val="22"/>
        </w:rPr>
      </w:pPr>
    </w:p>
    <w:p w14:paraId="10212137" w14:textId="77777777" w:rsidR="00F52132" w:rsidRPr="00F52132" w:rsidRDefault="00F52132" w:rsidP="006B015D">
      <w:pPr>
        <w:spacing w:line="360" w:lineRule="auto"/>
        <w:rPr>
          <w:sz w:val="22"/>
          <w:szCs w:val="22"/>
        </w:rPr>
      </w:pPr>
      <w:r w:rsidRPr="00F52132">
        <w:rPr>
          <w:sz w:val="22"/>
          <w:szCs w:val="22"/>
        </w:rPr>
        <w:t>plot_cond &lt;- left_join(plot,cond)</w:t>
      </w:r>
    </w:p>
    <w:p w14:paraId="6203FB6B" w14:textId="77777777" w:rsidR="00F52132" w:rsidRPr="00F52132" w:rsidRDefault="00F52132" w:rsidP="006B015D">
      <w:pPr>
        <w:spacing w:line="360" w:lineRule="auto"/>
        <w:rPr>
          <w:sz w:val="22"/>
          <w:szCs w:val="22"/>
        </w:rPr>
      </w:pPr>
      <w:r w:rsidRPr="00F52132">
        <w:rPr>
          <w:sz w:val="22"/>
          <w:szCs w:val="22"/>
        </w:rPr>
        <w:t>plot_cond_tree &lt;- left_join(plot_cond,tree)</w:t>
      </w:r>
    </w:p>
    <w:p w14:paraId="4DD119CD" w14:textId="77777777" w:rsidR="00F52132" w:rsidRPr="00F52132" w:rsidRDefault="00F52132" w:rsidP="006B015D">
      <w:pPr>
        <w:spacing w:line="360" w:lineRule="auto"/>
        <w:rPr>
          <w:sz w:val="22"/>
          <w:szCs w:val="22"/>
        </w:rPr>
      </w:pPr>
      <w:r w:rsidRPr="00F52132">
        <w:rPr>
          <w:sz w:val="22"/>
          <w:szCs w:val="22"/>
        </w:rPr>
        <w:t xml:space="preserve"># test &lt;- anti_join(tree,plot_cond_tree) # Trees from plots with partial non-SYP fortypecd  </w:t>
      </w:r>
    </w:p>
    <w:p w14:paraId="69D7B6D2" w14:textId="77777777" w:rsidR="00F52132" w:rsidRPr="00F52132" w:rsidRDefault="00F52132" w:rsidP="006B015D">
      <w:pPr>
        <w:spacing w:line="360" w:lineRule="auto"/>
        <w:rPr>
          <w:sz w:val="22"/>
          <w:szCs w:val="22"/>
        </w:rPr>
      </w:pPr>
    </w:p>
    <w:p w14:paraId="138D7EF8" w14:textId="77777777" w:rsidR="00F52132" w:rsidRPr="00F52132" w:rsidRDefault="00F52132" w:rsidP="006B015D">
      <w:pPr>
        <w:spacing w:line="360" w:lineRule="auto"/>
        <w:rPr>
          <w:sz w:val="22"/>
          <w:szCs w:val="22"/>
        </w:rPr>
      </w:pPr>
    </w:p>
    <w:p w14:paraId="364C9A0E" w14:textId="77777777" w:rsidR="00F52132" w:rsidRPr="00F52132" w:rsidRDefault="00F52132" w:rsidP="006B015D">
      <w:pPr>
        <w:spacing w:line="360" w:lineRule="auto"/>
        <w:rPr>
          <w:sz w:val="22"/>
          <w:szCs w:val="22"/>
        </w:rPr>
      </w:pPr>
      <w:r w:rsidRPr="00F52132">
        <w:rPr>
          <w:sz w:val="22"/>
          <w:szCs w:val="22"/>
        </w:rPr>
        <w:t>### Creating current df</w:t>
      </w:r>
    </w:p>
    <w:p w14:paraId="33BEDA23" w14:textId="77777777" w:rsidR="00F52132" w:rsidRPr="00F52132" w:rsidRDefault="00F52132" w:rsidP="006B015D">
      <w:pPr>
        <w:spacing w:line="360" w:lineRule="auto"/>
        <w:rPr>
          <w:sz w:val="22"/>
          <w:szCs w:val="22"/>
        </w:rPr>
      </w:pPr>
      <w:r w:rsidRPr="00F52132">
        <w:rPr>
          <w:sz w:val="22"/>
          <w:szCs w:val="22"/>
        </w:rPr>
        <w:t xml:space="preserve">current_tree &lt;- plot_cond_tree |&gt; </w:t>
      </w:r>
    </w:p>
    <w:p w14:paraId="3BC33C65" w14:textId="77777777" w:rsidR="00F52132" w:rsidRPr="00F52132" w:rsidRDefault="00F52132" w:rsidP="006B015D">
      <w:pPr>
        <w:spacing w:line="360" w:lineRule="auto"/>
        <w:rPr>
          <w:sz w:val="22"/>
          <w:szCs w:val="22"/>
        </w:rPr>
      </w:pPr>
      <w:r w:rsidRPr="00F52132">
        <w:rPr>
          <w:sz w:val="22"/>
          <w:szCs w:val="22"/>
        </w:rPr>
        <w:t xml:space="preserve">  dplyr::select(PLT_CN,PREV_PLT_CN,STATECD,UNITCD,COUNTYCD,MEASYEAR,REMPER,CONDID,COND_STATUS_CD,FORTYPCD,STDORGCD,</w:t>
      </w:r>
    </w:p>
    <w:p w14:paraId="4BF0B3B3" w14:textId="77777777" w:rsidR="00F52132" w:rsidRPr="00F52132" w:rsidRDefault="00F52132" w:rsidP="006B015D">
      <w:pPr>
        <w:spacing w:line="360" w:lineRule="auto"/>
        <w:rPr>
          <w:sz w:val="22"/>
          <w:szCs w:val="22"/>
        </w:rPr>
      </w:pPr>
      <w:r w:rsidRPr="00F52132">
        <w:rPr>
          <w:sz w:val="22"/>
          <w:szCs w:val="22"/>
        </w:rPr>
        <w:t xml:space="preserve">                STDORGSP,DSTRBCD1,DSTRBYR1, TRTCD1,TRE_CN,PREV_TRE_CN,SUBP,TREE,STATUSCD,SPCD,DIA,HT,ACTUALHT,CCLCD,</w:t>
      </w:r>
    </w:p>
    <w:p w14:paraId="6C2ABF07" w14:textId="77777777" w:rsidR="00F52132" w:rsidRPr="00F52132" w:rsidRDefault="00F52132" w:rsidP="006B015D">
      <w:pPr>
        <w:spacing w:line="360" w:lineRule="auto"/>
        <w:rPr>
          <w:sz w:val="22"/>
          <w:szCs w:val="22"/>
        </w:rPr>
      </w:pPr>
      <w:r w:rsidRPr="00F52132">
        <w:rPr>
          <w:sz w:val="22"/>
          <w:szCs w:val="22"/>
        </w:rPr>
        <w:lastRenderedPageBreak/>
        <w:t xml:space="preserve">                DAMLOC1,DAMTYP1,DAMSEV1) |&gt; </w:t>
      </w:r>
    </w:p>
    <w:p w14:paraId="3EEF6A0D" w14:textId="77777777" w:rsidR="00F52132" w:rsidRPr="00F52132" w:rsidRDefault="00F52132" w:rsidP="006B015D">
      <w:pPr>
        <w:spacing w:line="360" w:lineRule="auto"/>
        <w:rPr>
          <w:sz w:val="22"/>
          <w:szCs w:val="22"/>
        </w:rPr>
      </w:pPr>
      <w:r w:rsidRPr="00F52132">
        <w:rPr>
          <w:sz w:val="22"/>
          <w:szCs w:val="22"/>
        </w:rPr>
        <w:t xml:space="preserve">  rename(PLT_CN2 = PLT_CN,</w:t>
      </w:r>
    </w:p>
    <w:p w14:paraId="01C44DF7" w14:textId="77777777" w:rsidR="00F52132" w:rsidRPr="00F52132" w:rsidRDefault="00F52132" w:rsidP="006B015D">
      <w:pPr>
        <w:spacing w:line="360" w:lineRule="auto"/>
        <w:rPr>
          <w:sz w:val="22"/>
          <w:szCs w:val="22"/>
        </w:rPr>
      </w:pPr>
      <w:r w:rsidRPr="00F52132">
        <w:rPr>
          <w:sz w:val="22"/>
          <w:szCs w:val="22"/>
        </w:rPr>
        <w:t xml:space="preserve">         MEASYEAR2 = MEASYEAR,</w:t>
      </w:r>
    </w:p>
    <w:p w14:paraId="62EFBD04" w14:textId="77777777" w:rsidR="00F52132" w:rsidRPr="00F52132" w:rsidRDefault="00F52132" w:rsidP="006B015D">
      <w:pPr>
        <w:spacing w:line="360" w:lineRule="auto"/>
        <w:rPr>
          <w:sz w:val="22"/>
          <w:szCs w:val="22"/>
        </w:rPr>
      </w:pPr>
      <w:r w:rsidRPr="00F52132">
        <w:rPr>
          <w:sz w:val="22"/>
          <w:szCs w:val="22"/>
        </w:rPr>
        <w:t xml:space="preserve">         CONDID2 = CONDID,</w:t>
      </w:r>
    </w:p>
    <w:p w14:paraId="22333CD1" w14:textId="77777777" w:rsidR="00F52132" w:rsidRPr="00F52132" w:rsidRDefault="00F52132" w:rsidP="006B015D">
      <w:pPr>
        <w:spacing w:line="360" w:lineRule="auto"/>
        <w:rPr>
          <w:sz w:val="22"/>
          <w:szCs w:val="22"/>
        </w:rPr>
      </w:pPr>
      <w:r w:rsidRPr="00F52132">
        <w:rPr>
          <w:sz w:val="22"/>
          <w:szCs w:val="22"/>
        </w:rPr>
        <w:t xml:space="preserve">         COND_STATUS_CD2 = COND_STATUS_CD,</w:t>
      </w:r>
    </w:p>
    <w:p w14:paraId="22B0D9CC" w14:textId="77777777" w:rsidR="00F52132" w:rsidRPr="00F52132" w:rsidRDefault="00F52132" w:rsidP="006B015D">
      <w:pPr>
        <w:spacing w:line="360" w:lineRule="auto"/>
        <w:rPr>
          <w:sz w:val="22"/>
          <w:szCs w:val="22"/>
        </w:rPr>
      </w:pPr>
      <w:r w:rsidRPr="00F52132">
        <w:rPr>
          <w:sz w:val="22"/>
          <w:szCs w:val="22"/>
        </w:rPr>
        <w:t xml:space="preserve">         FORTYPCD2 = FORTYPCD,</w:t>
      </w:r>
    </w:p>
    <w:p w14:paraId="75A01F9A" w14:textId="77777777" w:rsidR="00F52132" w:rsidRPr="00F52132" w:rsidRDefault="00F52132" w:rsidP="006B015D">
      <w:pPr>
        <w:spacing w:line="360" w:lineRule="auto"/>
        <w:rPr>
          <w:sz w:val="22"/>
          <w:szCs w:val="22"/>
        </w:rPr>
      </w:pPr>
      <w:r w:rsidRPr="00F52132">
        <w:rPr>
          <w:sz w:val="22"/>
          <w:szCs w:val="22"/>
        </w:rPr>
        <w:t xml:space="preserve">         STDORGCD2 = STDORGCD,</w:t>
      </w:r>
    </w:p>
    <w:p w14:paraId="1AE95580" w14:textId="77777777" w:rsidR="00F52132" w:rsidRPr="00F52132" w:rsidRDefault="00F52132" w:rsidP="006B015D">
      <w:pPr>
        <w:spacing w:line="360" w:lineRule="auto"/>
        <w:rPr>
          <w:sz w:val="22"/>
          <w:szCs w:val="22"/>
        </w:rPr>
      </w:pPr>
      <w:r w:rsidRPr="00F52132">
        <w:rPr>
          <w:sz w:val="22"/>
          <w:szCs w:val="22"/>
        </w:rPr>
        <w:t xml:space="preserve">         STDORGSP2 = STDORGSP,</w:t>
      </w:r>
    </w:p>
    <w:p w14:paraId="0481E167" w14:textId="77777777" w:rsidR="00F52132" w:rsidRPr="00F52132" w:rsidRDefault="00F52132" w:rsidP="006B015D">
      <w:pPr>
        <w:spacing w:line="360" w:lineRule="auto"/>
        <w:rPr>
          <w:sz w:val="22"/>
          <w:szCs w:val="22"/>
        </w:rPr>
      </w:pPr>
      <w:r w:rsidRPr="00F52132">
        <w:rPr>
          <w:sz w:val="22"/>
          <w:szCs w:val="22"/>
        </w:rPr>
        <w:t xml:space="preserve">         DSTRBCD12 = DSTRBCD1,</w:t>
      </w:r>
    </w:p>
    <w:p w14:paraId="05B0CDFD" w14:textId="77777777" w:rsidR="00F52132" w:rsidRPr="00F52132" w:rsidRDefault="00F52132" w:rsidP="006B015D">
      <w:pPr>
        <w:spacing w:line="360" w:lineRule="auto"/>
        <w:rPr>
          <w:sz w:val="22"/>
          <w:szCs w:val="22"/>
        </w:rPr>
      </w:pPr>
      <w:r w:rsidRPr="00F52132">
        <w:rPr>
          <w:sz w:val="22"/>
          <w:szCs w:val="22"/>
        </w:rPr>
        <w:t xml:space="preserve">         DSTRBYR12 = DSTRBYR1,</w:t>
      </w:r>
    </w:p>
    <w:p w14:paraId="6ADB24C5" w14:textId="77777777" w:rsidR="00F52132" w:rsidRPr="00F52132" w:rsidRDefault="00F52132" w:rsidP="006B015D">
      <w:pPr>
        <w:spacing w:line="360" w:lineRule="auto"/>
        <w:rPr>
          <w:sz w:val="22"/>
          <w:szCs w:val="22"/>
        </w:rPr>
      </w:pPr>
      <w:r w:rsidRPr="00F52132">
        <w:rPr>
          <w:sz w:val="22"/>
          <w:szCs w:val="22"/>
        </w:rPr>
        <w:t xml:space="preserve">         TRTCD12 = TRTCD1,</w:t>
      </w:r>
    </w:p>
    <w:p w14:paraId="741E8CCE" w14:textId="77777777" w:rsidR="00F52132" w:rsidRPr="00F52132" w:rsidRDefault="00F52132" w:rsidP="006B015D">
      <w:pPr>
        <w:spacing w:line="360" w:lineRule="auto"/>
        <w:rPr>
          <w:sz w:val="22"/>
          <w:szCs w:val="22"/>
        </w:rPr>
      </w:pPr>
      <w:r w:rsidRPr="00F52132">
        <w:rPr>
          <w:sz w:val="22"/>
          <w:szCs w:val="22"/>
        </w:rPr>
        <w:t xml:space="preserve">         TRE_CN2 = TRE_CN,</w:t>
      </w:r>
    </w:p>
    <w:p w14:paraId="530CA2C3" w14:textId="77777777" w:rsidR="00F52132" w:rsidRPr="00F52132" w:rsidRDefault="00F52132" w:rsidP="006B015D">
      <w:pPr>
        <w:spacing w:line="360" w:lineRule="auto"/>
        <w:rPr>
          <w:sz w:val="22"/>
          <w:szCs w:val="22"/>
        </w:rPr>
      </w:pPr>
      <w:r w:rsidRPr="00F52132">
        <w:rPr>
          <w:sz w:val="22"/>
          <w:szCs w:val="22"/>
        </w:rPr>
        <w:t xml:space="preserve">         STATUSCD2 = STATUSCD,</w:t>
      </w:r>
    </w:p>
    <w:p w14:paraId="26CCEA48" w14:textId="77777777" w:rsidR="00F52132" w:rsidRPr="00F52132" w:rsidRDefault="00F52132" w:rsidP="006B015D">
      <w:pPr>
        <w:spacing w:line="360" w:lineRule="auto"/>
        <w:rPr>
          <w:sz w:val="22"/>
          <w:szCs w:val="22"/>
        </w:rPr>
      </w:pPr>
      <w:r w:rsidRPr="00F52132">
        <w:rPr>
          <w:sz w:val="22"/>
          <w:szCs w:val="22"/>
        </w:rPr>
        <w:t xml:space="preserve">         DIA2 = DIA, HT2 = HT,</w:t>
      </w:r>
    </w:p>
    <w:p w14:paraId="1E44A506" w14:textId="77777777" w:rsidR="00F52132" w:rsidRPr="00F52132" w:rsidRDefault="00F52132" w:rsidP="006B015D">
      <w:pPr>
        <w:spacing w:line="360" w:lineRule="auto"/>
        <w:rPr>
          <w:sz w:val="22"/>
          <w:szCs w:val="22"/>
        </w:rPr>
      </w:pPr>
      <w:r w:rsidRPr="00F52132">
        <w:rPr>
          <w:sz w:val="22"/>
          <w:szCs w:val="22"/>
        </w:rPr>
        <w:t xml:space="preserve">         ACTUALHT2 = ACTUALHT,</w:t>
      </w:r>
    </w:p>
    <w:p w14:paraId="4A7B9AFD" w14:textId="77777777" w:rsidR="00F52132" w:rsidRPr="00F52132" w:rsidRDefault="00F52132" w:rsidP="006B015D">
      <w:pPr>
        <w:spacing w:line="360" w:lineRule="auto"/>
        <w:rPr>
          <w:sz w:val="22"/>
          <w:szCs w:val="22"/>
        </w:rPr>
      </w:pPr>
      <w:r w:rsidRPr="00F52132">
        <w:rPr>
          <w:sz w:val="22"/>
          <w:szCs w:val="22"/>
        </w:rPr>
        <w:t xml:space="preserve">         CCLCD2 = CCLCD,</w:t>
      </w:r>
    </w:p>
    <w:p w14:paraId="02F5C484" w14:textId="77777777" w:rsidR="00F52132" w:rsidRPr="00F52132" w:rsidRDefault="00F52132" w:rsidP="006B015D">
      <w:pPr>
        <w:spacing w:line="360" w:lineRule="auto"/>
        <w:rPr>
          <w:sz w:val="22"/>
          <w:szCs w:val="22"/>
        </w:rPr>
      </w:pPr>
      <w:r w:rsidRPr="00F52132">
        <w:rPr>
          <w:sz w:val="22"/>
          <w:szCs w:val="22"/>
        </w:rPr>
        <w:t xml:space="preserve">         DAMLOC12 = DAMLOC1,</w:t>
      </w:r>
    </w:p>
    <w:p w14:paraId="29809EF2" w14:textId="77777777" w:rsidR="00F52132" w:rsidRPr="00F52132" w:rsidRDefault="00F52132" w:rsidP="006B015D">
      <w:pPr>
        <w:spacing w:line="360" w:lineRule="auto"/>
        <w:rPr>
          <w:sz w:val="22"/>
          <w:szCs w:val="22"/>
        </w:rPr>
      </w:pPr>
      <w:r w:rsidRPr="00F52132">
        <w:rPr>
          <w:sz w:val="22"/>
          <w:szCs w:val="22"/>
        </w:rPr>
        <w:t xml:space="preserve">         DAMTYP12 = DAMTYP1,</w:t>
      </w:r>
    </w:p>
    <w:p w14:paraId="465E7D16" w14:textId="77777777" w:rsidR="00F52132" w:rsidRPr="00F52132" w:rsidRDefault="00F52132" w:rsidP="006B015D">
      <w:pPr>
        <w:spacing w:line="360" w:lineRule="auto"/>
        <w:rPr>
          <w:sz w:val="22"/>
          <w:szCs w:val="22"/>
        </w:rPr>
      </w:pPr>
      <w:r w:rsidRPr="00F52132">
        <w:rPr>
          <w:sz w:val="22"/>
          <w:szCs w:val="22"/>
        </w:rPr>
        <w:t xml:space="preserve">         DAMSEV12 = DAMSEV1)</w:t>
      </w:r>
    </w:p>
    <w:p w14:paraId="31F1974D" w14:textId="77777777" w:rsidR="00F52132" w:rsidRPr="00F52132" w:rsidRDefault="00F52132" w:rsidP="006B015D">
      <w:pPr>
        <w:spacing w:line="360" w:lineRule="auto"/>
        <w:rPr>
          <w:sz w:val="22"/>
          <w:szCs w:val="22"/>
        </w:rPr>
      </w:pPr>
      <w:r w:rsidRPr="00F52132">
        <w:rPr>
          <w:sz w:val="22"/>
          <w:szCs w:val="22"/>
        </w:rPr>
        <w:t>```</w:t>
      </w:r>
    </w:p>
    <w:p w14:paraId="1C462470" w14:textId="77777777" w:rsidR="00F52132" w:rsidRPr="00F52132" w:rsidRDefault="00F52132" w:rsidP="006B015D">
      <w:pPr>
        <w:spacing w:line="360" w:lineRule="auto"/>
        <w:rPr>
          <w:sz w:val="22"/>
          <w:szCs w:val="22"/>
        </w:rPr>
      </w:pPr>
    </w:p>
    <w:p w14:paraId="49F0B0C2" w14:textId="77777777" w:rsidR="00F52132" w:rsidRPr="00F52132" w:rsidRDefault="00F52132" w:rsidP="006B015D">
      <w:pPr>
        <w:spacing w:line="360" w:lineRule="auto"/>
        <w:rPr>
          <w:sz w:val="22"/>
          <w:szCs w:val="22"/>
        </w:rPr>
      </w:pPr>
      <w:r w:rsidRPr="00F52132">
        <w:rPr>
          <w:sz w:val="22"/>
          <w:szCs w:val="22"/>
        </w:rPr>
        <w:t xml:space="preserve"># Previous measurements </w:t>
      </w:r>
    </w:p>
    <w:p w14:paraId="31B9D4AD" w14:textId="77777777" w:rsidR="00F52132" w:rsidRPr="00F52132" w:rsidRDefault="00F52132" w:rsidP="006B015D">
      <w:pPr>
        <w:spacing w:line="360" w:lineRule="auto"/>
        <w:rPr>
          <w:sz w:val="22"/>
          <w:szCs w:val="22"/>
        </w:rPr>
      </w:pPr>
      <w:r w:rsidRPr="00F52132">
        <w:rPr>
          <w:sz w:val="22"/>
          <w:szCs w:val="22"/>
        </w:rPr>
        <w:t>```{r}</w:t>
      </w:r>
    </w:p>
    <w:p w14:paraId="4120AE4A" w14:textId="77777777" w:rsidR="00F52132" w:rsidRPr="00F52132" w:rsidRDefault="00F52132" w:rsidP="006B015D">
      <w:pPr>
        <w:spacing w:line="360" w:lineRule="auto"/>
        <w:rPr>
          <w:sz w:val="22"/>
          <w:szCs w:val="22"/>
        </w:rPr>
      </w:pPr>
      <w:r w:rsidRPr="00F52132">
        <w:rPr>
          <w:sz w:val="22"/>
          <w:szCs w:val="22"/>
        </w:rPr>
        <w:t># grabs the previous sequence numbers for each plot</w:t>
      </w:r>
    </w:p>
    <w:p w14:paraId="1DCB24A0" w14:textId="77777777" w:rsidR="00F52132" w:rsidRPr="00F52132" w:rsidRDefault="00F52132" w:rsidP="006B015D">
      <w:pPr>
        <w:spacing w:line="360" w:lineRule="auto"/>
        <w:rPr>
          <w:sz w:val="22"/>
          <w:szCs w:val="22"/>
        </w:rPr>
      </w:pPr>
      <w:r w:rsidRPr="00F52132">
        <w:rPr>
          <w:sz w:val="22"/>
          <w:szCs w:val="22"/>
        </w:rPr>
        <w:t>PREV_PLT_CN &lt;- unique(plot$PREV_PLT_CN) # 1485 plots</w:t>
      </w:r>
    </w:p>
    <w:p w14:paraId="1548DC81" w14:textId="77777777" w:rsidR="00F52132" w:rsidRPr="00F52132" w:rsidRDefault="00F52132" w:rsidP="006B015D">
      <w:pPr>
        <w:spacing w:line="360" w:lineRule="auto"/>
        <w:rPr>
          <w:sz w:val="22"/>
          <w:szCs w:val="22"/>
        </w:rPr>
      </w:pPr>
    </w:p>
    <w:p w14:paraId="273FF431" w14:textId="77777777" w:rsidR="00F52132" w:rsidRPr="00F52132" w:rsidRDefault="00F52132" w:rsidP="006B015D">
      <w:pPr>
        <w:spacing w:line="360" w:lineRule="auto"/>
        <w:rPr>
          <w:sz w:val="22"/>
          <w:szCs w:val="22"/>
        </w:rPr>
      </w:pPr>
      <w:r w:rsidRPr="00F52132">
        <w:rPr>
          <w:sz w:val="22"/>
          <w:szCs w:val="22"/>
        </w:rPr>
        <w:t># then gets the plot records for those previous plot records</w:t>
      </w:r>
    </w:p>
    <w:p w14:paraId="5B87BF89" w14:textId="77777777" w:rsidR="00F52132" w:rsidRPr="00F52132" w:rsidRDefault="00F52132" w:rsidP="006B015D">
      <w:pPr>
        <w:spacing w:line="360" w:lineRule="auto"/>
        <w:rPr>
          <w:sz w:val="22"/>
          <w:szCs w:val="22"/>
        </w:rPr>
      </w:pPr>
      <w:r w:rsidRPr="00F52132">
        <w:rPr>
          <w:sz w:val="22"/>
          <w:szCs w:val="22"/>
        </w:rPr>
        <w:t xml:space="preserve">prev_plot &lt;- GET_record('plot','cn',PREV_PLT_CN) |&gt; </w:t>
      </w:r>
    </w:p>
    <w:p w14:paraId="01CBCC68" w14:textId="77777777" w:rsidR="00F52132" w:rsidRPr="00F52132" w:rsidRDefault="00F52132" w:rsidP="006B015D">
      <w:pPr>
        <w:spacing w:line="360" w:lineRule="auto"/>
        <w:rPr>
          <w:sz w:val="22"/>
          <w:szCs w:val="22"/>
        </w:rPr>
      </w:pPr>
      <w:r w:rsidRPr="00F52132">
        <w:rPr>
          <w:sz w:val="22"/>
          <w:szCs w:val="22"/>
        </w:rPr>
        <w:t xml:space="preserve">  rename(PLT_CN = CN)</w:t>
      </w:r>
    </w:p>
    <w:p w14:paraId="026D58E6" w14:textId="77777777" w:rsidR="00F52132" w:rsidRPr="00F52132" w:rsidRDefault="00F52132" w:rsidP="006B015D">
      <w:pPr>
        <w:spacing w:line="360" w:lineRule="auto"/>
        <w:rPr>
          <w:sz w:val="22"/>
          <w:szCs w:val="22"/>
        </w:rPr>
      </w:pPr>
    </w:p>
    <w:p w14:paraId="37F81BFE" w14:textId="77777777" w:rsidR="00F52132" w:rsidRPr="00F52132" w:rsidRDefault="00F52132" w:rsidP="006B015D">
      <w:pPr>
        <w:spacing w:line="360" w:lineRule="auto"/>
        <w:rPr>
          <w:sz w:val="22"/>
          <w:szCs w:val="22"/>
        </w:rPr>
      </w:pPr>
      <w:r w:rsidRPr="00F52132">
        <w:rPr>
          <w:sz w:val="22"/>
          <w:szCs w:val="22"/>
        </w:rPr>
        <w:t># then grabs the conditions for the previous plot records</w:t>
      </w:r>
    </w:p>
    <w:p w14:paraId="44569EBC" w14:textId="77777777" w:rsidR="00F52132" w:rsidRPr="00F52132" w:rsidRDefault="00F52132" w:rsidP="006B015D">
      <w:pPr>
        <w:spacing w:line="360" w:lineRule="auto"/>
        <w:rPr>
          <w:sz w:val="22"/>
          <w:szCs w:val="22"/>
        </w:rPr>
      </w:pPr>
      <w:r w:rsidRPr="00F52132">
        <w:rPr>
          <w:sz w:val="22"/>
          <w:szCs w:val="22"/>
        </w:rPr>
        <w:t xml:space="preserve">prev_cond &lt;- GET_record(TABLE_NAME = 'cond',VAR_NAME = 'plt_cn',VAR_VALUES = PREV_PLT_CN) |&gt; </w:t>
      </w:r>
    </w:p>
    <w:p w14:paraId="4A145EB9" w14:textId="77777777" w:rsidR="00F52132" w:rsidRPr="00F52132" w:rsidRDefault="00F52132" w:rsidP="006B015D">
      <w:pPr>
        <w:spacing w:line="360" w:lineRule="auto"/>
        <w:rPr>
          <w:sz w:val="22"/>
          <w:szCs w:val="22"/>
        </w:rPr>
      </w:pPr>
      <w:r w:rsidRPr="00F52132">
        <w:rPr>
          <w:sz w:val="22"/>
          <w:szCs w:val="22"/>
        </w:rPr>
        <w:lastRenderedPageBreak/>
        <w:t xml:space="preserve">  filter(FORTYPCD %in% c(141, 142, 161, 162, 166, 171, 402, 403, 404, 406, 407, 409, 501, 503, 504, 505, 506, 507, 508, 511, 512, 514, 515, 516, 517, 519, 520, 962, 995, 601, 602, 605, 606, 607, 608, 609, 701, 702, 703, 704, 705, 706, 708, 709))</w:t>
      </w:r>
    </w:p>
    <w:p w14:paraId="0A82C38A" w14:textId="77777777" w:rsidR="00F52132" w:rsidRPr="00F52132" w:rsidRDefault="00F52132" w:rsidP="006B015D">
      <w:pPr>
        <w:spacing w:line="360" w:lineRule="auto"/>
        <w:rPr>
          <w:sz w:val="22"/>
          <w:szCs w:val="22"/>
        </w:rPr>
      </w:pPr>
    </w:p>
    <w:p w14:paraId="559440ED" w14:textId="77777777" w:rsidR="00F52132" w:rsidRPr="00F52132" w:rsidRDefault="00F52132" w:rsidP="006B015D">
      <w:pPr>
        <w:spacing w:line="360" w:lineRule="auto"/>
        <w:rPr>
          <w:sz w:val="22"/>
          <w:szCs w:val="22"/>
        </w:rPr>
      </w:pPr>
      <w:r w:rsidRPr="00F52132">
        <w:rPr>
          <w:sz w:val="22"/>
          <w:szCs w:val="22"/>
        </w:rPr>
        <w:t># finally, joining tree data for previous plot records</w:t>
      </w:r>
    </w:p>
    <w:p w14:paraId="338B9BFD" w14:textId="77777777" w:rsidR="00F52132" w:rsidRPr="00F52132" w:rsidRDefault="00F52132" w:rsidP="006B015D">
      <w:pPr>
        <w:spacing w:line="360" w:lineRule="auto"/>
        <w:rPr>
          <w:sz w:val="22"/>
          <w:szCs w:val="22"/>
        </w:rPr>
      </w:pPr>
      <w:r w:rsidRPr="00F52132">
        <w:rPr>
          <w:sz w:val="22"/>
          <w:szCs w:val="22"/>
        </w:rPr>
        <w:t xml:space="preserve">prev_tree &lt;- GET_record(TABLE_NAME = 'tree',VAR_NAME = 'plt_cn',VAR_VALUES = PREV_PLT_CN) |&gt; </w:t>
      </w:r>
    </w:p>
    <w:p w14:paraId="0DEC153A" w14:textId="77777777" w:rsidR="00F52132" w:rsidRPr="00F52132" w:rsidRDefault="00F52132" w:rsidP="006B015D">
      <w:pPr>
        <w:spacing w:line="360" w:lineRule="auto"/>
        <w:rPr>
          <w:sz w:val="22"/>
          <w:szCs w:val="22"/>
        </w:rPr>
      </w:pPr>
      <w:r w:rsidRPr="00F52132">
        <w:rPr>
          <w:sz w:val="22"/>
          <w:szCs w:val="22"/>
        </w:rPr>
        <w:t xml:space="preserve">  rename(TRE_CN = CN)</w:t>
      </w:r>
    </w:p>
    <w:p w14:paraId="34F6FD28" w14:textId="77777777" w:rsidR="00F52132" w:rsidRPr="00F52132" w:rsidRDefault="00F52132" w:rsidP="006B015D">
      <w:pPr>
        <w:spacing w:line="360" w:lineRule="auto"/>
        <w:rPr>
          <w:sz w:val="22"/>
          <w:szCs w:val="22"/>
        </w:rPr>
      </w:pPr>
    </w:p>
    <w:p w14:paraId="025AAC05" w14:textId="77777777" w:rsidR="00F52132" w:rsidRPr="00F52132" w:rsidRDefault="00F52132" w:rsidP="006B015D">
      <w:pPr>
        <w:spacing w:line="360" w:lineRule="auto"/>
        <w:rPr>
          <w:sz w:val="22"/>
          <w:szCs w:val="22"/>
        </w:rPr>
      </w:pPr>
      <w:r w:rsidRPr="00F52132">
        <w:rPr>
          <w:sz w:val="22"/>
          <w:szCs w:val="22"/>
        </w:rPr>
        <w:t># drop _DATE variables from previous plot records</w:t>
      </w:r>
    </w:p>
    <w:p w14:paraId="6B85F00A" w14:textId="77777777" w:rsidR="00F52132" w:rsidRPr="00F52132" w:rsidRDefault="00F52132" w:rsidP="006B015D">
      <w:pPr>
        <w:spacing w:line="360" w:lineRule="auto"/>
        <w:rPr>
          <w:sz w:val="22"/>
          <w:szCs w:val="22"/>
        </w:rPr>
      </w:pPr>
      <w:r w:rsidRPr="00F52132">
        <w:rPr>
          <w:sz w:val="22"/>
          <w:szCs w:val="22"/>
        </w:rPr>
        <w:t>prev_plot &lt;- prev_plot[,-grep("_DATE",names(prev_plot))]</w:t>
      </w:r>
    </w:p>
    <w:p w14:paraId="0C56A0A1" w14:textId="77777777" w:rsidR="00F52132" w:rsidRPr="00F52132" w:rsidRDefault="00F52132" w:rsidP="006B015D">
      <w:pPr>
        <w:spacing w:line="360" w:lineRule="auto"/>
        <w:rPr>
          <w:sz w:val="22"/>
          <w:szCs w:val="22"/>
        </w:rPr>
      </w:pPr>
      <w:r w:rsidRPr="00F52132">
        <w:rPr>
          <w:sz w:val="22"/>
          <w:szCs w:val="22"/>
        </w:rPr>
        <w:t>prev_cond &lt;- prev_cond[,-grep("_DATE",names(prev_cond))]</w:t>
      </w:r>
    </w:p>
    <w:p w14:paraId="725D07BE" w14:textId="77777777" w:rsidR="00F52132" w:rsidRPr="00F52132" w:rsidRDefault="00F52132" w:rsidP="006B015D">
      <w:pPr>
        <w:spacing w:line="360" w:lineRule="auto"/>
        <w:rPr>
          <w:sz w:val="22"/>
          <w:szCs w:val="22"/>
        </w:rPr>
      </w:pPr>
      <w:r w:rsidRPr="00F52132">
        <w:rPr>
          <w:sz w:val="22"/>
          <w:szCs w:val="22"/>
        </w:rPr>
        <w:t>prev_tree &lt;- prev_tree[,-grep("_DATE",names(prev_tree))]</w:t>
      </w:r>
    </w:p>
    <w:p w14:paraId="75FEFA42" w14:textId="77777777" w:rsidR="00F52132" w:rsidRPr="00F52132" w:rsidRDefault="00F52132" w:rsidP="006B015D">
      <w:pPr>
        <w:spacing w:line="360" w:lineRule="auto"/>
        <w:rPr>
          <w:sz w:val="22"/>
          <w:szCs w:val="22"/>
        </w:rPr>
      </w:pPr>
    </w:p>
    <w:p w14:paraId="51D3A817" w14:textId="77777777" w:rsidR="00F52132" w:rsidRPr="00F52132" w:rsidRDefault="00F52132" w:rsidP="006B015D">
      <w:pPr>
        <w:spacing w:line="360" w:lineRule="auto"/>
        <w:rPr>
          <w:sz w:val="22"/>
          <w:szCs w:val="22"/>
        </w:rPr>
      </w:pPr>
    </w:p>
    <w:p w14:paraId="3FE46CC5" w14:textId="77777777" w:rsidR="00F52132" w:rsidRPr="00F52132" w:rsidRDefault="00F52132" w:rsidP="006B015D">
      <w:pPr>
        <w:spacing w:line="360" w:lineRule="auto"/>
        <w:rPr>
          <w:sz w:val="22"/>
          <w:szCs w:val="22"/>
        </w:rPr>
      </w:pPr>
      <w:r w:rsidRPr="00F52132">
        <w:rPr>
          <w:sz w:val="22"/>
          <w:szCs w:val="22"/>
        </w:rPr>
        <w:t>### Joining previous plot, cond, tree</w:t>
      </w:r>
    </w:p>
    <w:p w14:paraId="392DA96B" w14:textId="77777777" w:rsidR="00F52132" w:rsidRPr="00F52132" w:rsidRDefault="00F52132" w:rsidP="006B015D">
      <w:pPr>
        <w:spacing w:line="360" w:lineRule="auto"/>
        <w:rPr>
          <w:sz w:val="22"/>
          <w:szCs w:val="22"/>
        </w:rPr>
      </w:pPr>
    </w:p>
    <w:p w14:paraId="27C93E45" w14:textId="77777777" w:rsidR="00F52132" w:rsidRPr="00F52132" w:rsidRDefault="00F52132" w:rsidP="006B015D">
      <w:pPr>
        <w:spacing w:line="360" w:lineRule="auto"/>
        <w:rPr>
          <w:sz w:val="22"/>
          <w:szCs w:val="22"/>
        </w:rPr>
      </w:pPr>
      <w:r w:rsidRPr="00F52132">
        <w:rPr>
          <w:sz w:val="22"/>
          <w:szCs w:val="22"/>
        </w:rPr>
        <w:t># joinging condiiton and tree data from previous plot records</w:t>
      </w:r>
    </w:p>
    <w:p w14:paraId="6E66B315" w14:textId="77777777" w:rsidR="00F52132" w:rsidRPr="00F52132" w:rsidRDefault="00F52132" w:rsidP="006B015D">
      <w:pPr>
        <w:spacing w:line="360" w:lineRule="auto"/>
        <w:rPr>
          <w:sz w:val="22"/>
          <w:szCs w:val="22"/>
        </w:rPr>
      </w:pPr>
      <w:r w:rsidRPr="00F52132">
        <w:rPr>
          <w:sz w:val="22"/>
          <w:szCs w:val="22"/>
        </w:rPr>
        <w:t>prev_plot_cond &lt;- left_join(prev_plot,prev_cond)</w:t>
      </w:r>
    </w:p>
    <w:p w14:paraId="74F11A8C" w14:textId="77777777" w:rsidR="00F52132" w:rsidRPr="00F52132" w:rsidRDefault="00F52132" w:rsidP="006B015D">
      <w:pPr>
        <w:spacing w:line="360" w:lineRule="auto"/>
        <w:rPr>
          <w:sz w:val="22"/>
          <w:szCs w:val="22"/>
        </w:rPr>
      </w:pPr>
      <w:r w:rsidRPr="00F52132">
        <w:rPr>
          <w:sz w:val="22"/>
          <w:szCs w:val="22"/>
        </w:rPr>
        <w:t>prev_plot_cond_tree &lt;- left_join(prev_plot_cond,prev_tree)</w:t>
      </w:r>
    </w:p>
    <w:p w14:paraId="609458AE" w14:textId="77777777" w:rsidR="00F52132" w:rsidRPr="00F52132" w:rsidRDefault="00F52132" w:rsidP="006B015D">
      <w:pPr>
        <w:spacing w:line="360" w:lineRule="auto"/>
        <w:rPr>
          <w:sz w:val="22"/>
          <w:szCs w:val="22"/>
        </w:rPr>
      </w:pPr>
    </w:p>
    <w:p w14:paraId="361AF3BD" w14:textId="77777777" w:rsidR="00F52132" w:rsidRPr="00F52132" w:rsidRDefault="00F52132" w:rsidP="006B015D">
      <w:pPr>
        <w:spacing w:line="360" w:lineRule="auto"/>
        <w:rPr>
          <w:sz w:val="22"/>
          <w:szCs w:val="22"/>
        </w:rPr>
      </w:pPr>
      <w:r w:rsidRPr="00F52132">
        <w:rPr>
          <w:sz w:val="22"/>
          <w:szCs w:val="22"/>
        </w:rPr>
        <w:t>### Creating previous df</w:t>
      </w:r>
    </w:p>
    <w:p w14:paraId="43055C0C" w14:textId="77777777" w:rsidR="00F52132" w:rsidRPr="00F52132" w:rsidRDefault="00F52132" w:rsidP="006B015D">
      <w:pPr>
        <w:spacing w:line="360" w:lineRule="auto"/>
        <w:rPr>
          <w:sz w:val="22"/>
          <w:szCs w:val="22"/>
        </w:rPr>
      </w:pPr>
    </w:p>
    <w:p w14:paraId="3FA90FA7" w14:textId="77777777" w:rsidR="00F52132" w:rsidRPr="00F52132" w:rsidRDefault="00F52132" w:rsidP="006B015D">
      <w:pPr>
        <w:spacing w:line="360" w:lineRule="auto"/>
        <w:rPr>
          <w:sz w:val="22"/>
          <w:szCs w:val="22"/>
        </w:rPr>
      </w:pPr>
      <w:r w:rsidRPr="00F52132">
        <w:rPr>
          <w:sz w:val="22"/>
          <w:szCs w:val="22"/>
        </w:rPr>
        <w:t># establishing a df of previous tree measurments</w:t>
      </w:r>
    </w:p>
    <w:p w14:paraId="53CA4498" w14:textId="77777777" w:rsidR="00F52132" w:rsidRPr="00F52132" w:rsidRDefault="00F52132" w:rsidP="006B015D">
      <w:pPr>
        <w:spacing w:line="360" w:lineRule="auto"/>
        <w:rPr>
          <w:sz w:val="22"/>
          <w:szCs w:val="22"/>
        </w:rPr>
      </w:pPr>
      <w:r w:rsidRPr="00F52132">
        <w:rPr>
          <w:sz w:val="22"/>
          <w:szCs w:val="22"/>
        </w:rPr>
        <w:t xml:space="preserve">previous_tree &lt;- prev_plot_cond_tree |&gt; </w:t>
      </w:r>
    </w:p>
    <w:p w14:paraId="11B66DA3" w14:textId="77777777" w:rsidR="00F52132" w:rsidRPr="00F52132" w:rsidRDefault="00F52132" w:rsidP="006B015D">
      <w:pPr>
        <w:spacing w:line="360" w:lineRule="auto"/>
        <w:rPr>
          <w:sz w:val="22"/>
          <w:szCs w:val="22"/>
        </w:rPr>
      </w:pPr>
      <w:r w:rsidRPr="00F52132">
        <w:rPr>
          <w:sz w:val="22"/>
          <w:szCs w:val="22"/>
        </w:rPr>
        <w:t xml:space="preserve">  dplyr::select(PLT_CN,STATECD,UNITCD,COUNTYCD,MEASYEAR,CONDID,COND_STATUS_CD,FORTYPCD,STDORGCD,</w:t>
      </w:r>
    </w:p>
    <w:p w14:paraId="1E98C7B4" w14:textId="77777777" w:rsidR="00F52132" w:rsidRPr="00F52132" w:rsidRDefault="00F52132" w:rsidP="006B015D">
      <w:pPr>
        <w:spacing w:line="360" w:lineRule="auto"/>
        <w:rPr>
          <w:sz w:val="22"/>
          <w:szCs w:val="22"/>
        </w:rPr>
      </w:pPr>
      <w:r w:rsidRPr="00F52132">
        <w:rPr>
          <w:sz w:val="22"/>
          <w:szCs w:val="22"/>
        </w:rPr>
        <w:t xml:space="preserve">                STDORGSP,DSTRBCD1,DSTRBYR1, TRTCD1,TRE_CN,SUBP,TREE,STATUSCD,SPCD,DIA,HT,ACTUALHT,CCLCD,</w:t>
      </w:r>
    </w:p>
    <w:p w14:paraId="663214C9" w14:textId="77777777" w:rsidR="00F52132" w:rsidRPr="00F52132" w:rsidRDefault="00F52132" w:rsidP="006B015D">
      <w:pPr>
        <w:spacing w:line="360" w:lineRule="auto"/>
        <w:rPr>
          <w:sz w:val="22"/>
          <w:szCs w:val="22"/>
        </w:rPr>
      </w:pPr>
      <w:r w:rsidRPr="00F52132">
        <w:rPr>
          <w:sz w:val="22"/>
          <w:szCs w:val="22"/>
        </w:rPr>
        <w:t xml:space="preserve">                DAMLOC1,DAMTYP1,DAMSEV1)</w:t>
      </w:r>
    </w:p>
    <w:p w14:paraId="2A545F67" w14:textId="77777777" w:rsidR="00F52132" w:rsidRPr="00F52132" w:rsidRDefault="00F52132" w:rsidP="006B015D">
      <w:pPr>
        <w:spacing w:line="360" w:lineRule="auto"/>
        <w:rPr>
          <w:sz w:val="22"/>
          <w:szCs w:val="22"/>
        </w:rPr>
      </w:pPr>
    </w:p>
    <w:p w14:paraId="01DCB9FB" w14:textId="77777777" w:rsidR="00F52132" w:rsidRPr="00F52132" w:rsidRDefault="00F52132" w:rsidP="006B015D">
      <w:pPr>
        <w:spacing w:line="360" w:lineRule="auto"/>
        <w:rPr>
          <w:sz w:val="22"/>
          <w:szCs w:val="22"/>
        </w:rPr>
      </w:pPr>
      <w:r w:rsidRPr="00F52132">
        <w:rPr>
          <w:sz w:val="22"/>
          <w:szCs w:val="22"/>
        </w:rPr>
        <w:t>```</w:t>
      </w:r>
    </w:p>
    <w:p w14:paraId="0BD77135" w14:textId="77777777" w:rsidR="00F52132" w:rsidRPr="00F52132" w:rsidRDefault="00F52132" w:rsidP="006B015D">
      <w:pPr>
        <w:spacing w:line="360" w:lineRule="auto"/>
        <w:rPr>
          <w:sz w:val="22"/>
          <w:szCs w:val="22"/>
        </w:rPr>
      </w:pPr>
    </w:p>
    <w:p w14:paraId="631EB95F" w14:textId="77777777" w:rsidR="00F52132" w:rsidRPr="00F52132" w:rsidRDefault="00F52132" w:rsidP="006B015D">
      <w:pPr>
        <w:spacing w:line="360" w:lineRule="auto"/>
        <w:rPr>
          <w:sz w:val="22"/>
          <w:szCs w:val="22"/>
        </w:rPr>
      </w:pPr>
      <w:r w:rsidRPr="00F52132">
        <w:rPr>
          <w:sz w:val="22"/>
          <w:szCs w:val="22"/>
        </w:rPr>
        <w:lastRenderedPageBreak/>
        <w:t xml:space="preserve"># Joining remeasurements </w:t>
      </w:r>
    </w:p>
    <w:p w14:paraId="2CBA6E69" w14:textId="77777777" w:rsidR="00F52132" w:rsidRPr="00F52132" w:rsidRDefault="00F52132" w:rsidP="006B015D">
      <w:pPr>
        <w:spacing w:line="360" w:lineRule="auto"/>
        <w:rPr>
          <w:sz w:val="22"/>
          <w:szCs w:val="22"/>
        </w:rPr>
      </w:pPr>
      <w:r w:rsidRPr="00F52132">
        <w:rPr>
          <w:sz w:val="22"/>
          <w:szCs w:val="22"/>
        </w:rPr>
        <w:t>```{r}</w:t>
      </w:r>
    </w:p>
    <w:p w14:paraId="072A74D6" w14:textId="77777777" w:rsidR="00F52132" w:rsidRPr="00F52132" w:rsidRDefault="00F52132" w:rsidP="006B015D">
      <w:pPr>
        <w:spacing w:line="360" w:lineRule="auto"/>
        <w:rPr>
          <w:sz w:val="22"/>
          <w:szCs w:val="22"/>
        </w:rPr>
      </w:pPr>
      <w:r w:rsidRPr="00F52132">
        <w:rPr>
          <w:sz w:val="22"/>
          <w:szCs w:val="22"/>
        </w:rPr>
        <w:t>## 4: Joining current &amp; previous measurments</w:t>
      </w:r>
    </w:p>
    <w:p w14:paraId="02D0DC2F" w14:textId="77777777" w:rsidR="00F52132" w:rsidRPr="00F52132" w:rsidRDefault="00F52132" w:rsidP="006B015D">
      <w:pPr>
        <w:spacing w:line="360" w:lineRule="auto"/>
        <w:rPr>
          <w:sz w:val="22"/>
          <w:szCs w:val="22"/>
        </w:rPr>
      </w:pPr>
    </w:p>
    <w:p w14:paraId="219BB185" w14:textId="77777777" w:rsidR="00F52132" w:rsidRPr="00F52132" w:rsidRDefault="00F52132" w:rsidP="006B015D">
      <w:pPr>
        <w:spacing w:line="360" w:lineRule="auto"/>
        <w:rPr>
          <w:sz w:val="22"/>
          <w:szCs w:val="22"/>
        </w:rPr>
      </w:pPr>
      <w:r w:rsidRPr="00F52132">
        <w:rPr>
          <w:sz w:val="22"/>
          <w:szCs w:val="22"/>
        </w:rPr>
        <w:t>fullDf &lt;- left_join(current_tree,previous_tree,</w:t>
      </w:r>
    </w:p>
    <w:p w14:paraId="6CF608DE" w14:textId="77777777" w:rsidR="00F52132" w:rsidRPr="00F52132" w:rsidRDefault="00F52132" w:rsidP="006B015D">
      <w:pPr>
        <w:spacing w:line="360" w:lineRule="auto"/>
        <w:rPr>
          <w:sz w:val="22"/>
          <w:szCs w:val="22"/>
        </w:rPr>
      </w:pPr>
      <w:r w:rsidRPr="00F52132">
        <w:rPr>
          <w:sz w:val="22"/>
          <w:szCs w:val="22"/>
        </w:rPr>
        <w:t xml:space="preserve">                  by=join_by(STATECD,UNITCD,COUNTYCD,SUBP,TREE,SPCD,</w:t>
      </w:r>
    </w:p>
    <w:p w14:paraId="35BF1D6B" w14:textId="77777777" w:rsidR="00F52132" w:rsidRPr="00F52132" w:rsidRDefault="00F52132" w:rsidP="006B015D">
      <w:pPr>
        <w:spacing w:line="360" w:lineRule="auto"/>
        <w:rPr>
          <w:sz w:val="22"/>
          <w:szCs w:val="22"/>
        </w:rPr>
      </w:pPr>
      <w:r w:rsidRPr="00F52132">
        <w:rPr>
          <w:sz w:val="22"/>
          <w:szCs w:val="22"/>
        </w:rPr>
        <w:t xml:space="preserve">                             PREV_PLT_CN == PLT_CN,PREV_TRE_CN == TRE_CN)) |&gt; </w:t>
      </w:r>
    </w:p>
    <w:p w14:paraId="7FD85394" w14:textId="77777777" w:rsidR="00F52132" w:rsidRPr="00F52132" w:rsidRDefault="00F52132" w:rsidP="006B015D">
      <w:pPr>
        <w:spacing w:line="360" w:lineRule="auto"/>
        <w:rPr>
          <w:sz w:val="22"/>
          <w:szCs w:val="22"/>
        </w:rPr>
      </w:pPr>
      <w:r w:rsidRPr="00F52132">
        <w:rPr>
          <w:sz w:val="22"/>
          <w:szCs w:val="22"/>
        </w:rPr>
        <w:t xml:space="preserve">  mutate(DIA_INC = (DIA2-DIA)/REMPER,</w:t>
      </w:r>
    </w:p>
    <w:p w14:paraId="290B606F" w14:textId="77777777" w:rsidR="00F52132" w:rsidRPr="00F52132" w:rsidRDefault="00F52132" w:rsidP="006B015D">
      <w:pPr>
        <w:spacing w:line="360" w:lineRule="auto"/>
        <w:rPr>
          <w:sz w:val="22"/>
          <w:szCs w:val="22"/>
        </w:rPr>
      </w:pPr>
      <w:r w:rsidRPr="00F52132">
        <w:rPr>
          <w:sz w:val="22"/>
          <w:szCs w:val="22"/>
        </w:rPr>
        <w:t xml:space="preserve">         DIA_CHNG = DIA2-DIA,</w:t>
      </w:r>
    </w:p>
    <w:p w14:paraId="347F4BFB" w14:textId="77777777" w:rsidR="00F52132" w:rsidRPr="00F52132" w:rsidRDefault="00F52132" w:rsidP="006B015D">
      <w:pPr>
        <w:spacing w:line="360" w:lineRule="auto"/>
        <w:rPr>
          <w:sz w:val="22"/>
          <w:szCs w:val="22"/>
        </w:rPr>
      </w:pPr>
      <w:r w:rsidRPr="00F52132">
        <w:rPr>
          <w:sz w:val="22"/>
          <w:szCs w:val="22"/>
        </w:rPr>
        <w:t xml:space="preserve">         </w:t>
      </w:r>
    </w:p>
    <w:p w14:paraId="1292A4DE" w14:textId="77777777" w:rsidR="00F52132" w:rsidRPr="00F52132" w:rsidRDefault="00F52132" w:rsidP="006B015D">
      <w:pPr>
        <w:spacing w:line="360" w:lineRule="auto"/>
        <w:rPr>
          <w:sz w:val="22"/>
          <w:szCs w:val="22"/>
        </w:rPr>
      </w:pPr>
      <w:r w:rsidRPr="00F52132">
        <w:rPr>
          <w:sz w:val="22"/>
          <w:szCs w:val="22"/>
        </w:rPr>
        <w:t xml:space="preserve">         </w:t>
      </w:r>
    </w:p>
    <w:p w14:paraId="1ECB9378" w14:textId="77777777" w:rsidR="00F52132" w:rsidRPr="00F52132" w:rsidRDefault="00F52132" w:rsidP="006B015D">
      <w:pPr>
        <w:spacing w:line="360" w:lineRule="auto"/>
        <w:rPr>
          <w:sz w:val="22"/>
          <w:szCs w:val="22"/>
        </w:rPr>
      </w:pPr>
      <w:r w:rsidRPr="00F52132">
        <w:rPr>
          <w:sz w:val="22"/>
          <w:szCs w:val="22"/>
        </w:rPr>
        <w:t xml:space="preserve">         # Calculating change measurements</w:t>
      </w:r>
    </w:p>
    <w:p w14:paraId="02E52CA1" w14:textId="77777777" w:rsidR="00F52132" w:rsidRPr="00F52132" w:rsidRDefault="00F52132" w:rsidP="006B015D">
      <w:pPr>
        <w:spacing w:line="360" w:lineRule="auto"/>
        <w:rPr>
          <w:sz w:val="22"/>
          <w:szCs w:val="22"/>
        </w:rPr>
      </w:pPr>
      <w:r w:rsidRPr="00F52132">
        <w:rPr>
          <w:sz w:val="22"/>
          <w:szCs w:val="22"/>
        </w:rPr>
        <w:t xml:space="preserve">         HT_CHNG = HT2-HT, # net change in height (feet)</w:t>
      </w:r>
    </w:p>
    <w:p w14:paraId="2CEDBB49" w14:textId="77777777" w:rsidR="00F52132" w:rsidRPr="00F52132" w:rsidRDefault="00F52132" w:rsidP="006B015D">
      <w:pPr>
        <w:spacing w:line="360" w:lineRule="auto"/>
        <w:rPr>
          <w:sz w:val="22"/>
          <w:szCs w:val="22"/>
        </w:rPr>
      </w:pPr>
      <w:r w:rsidRPr="00F52132">
        <w:rPr>
          <w:sz w:val="22"/>
          <w:szCs w:val="22"/>
        </w:rPr>
        <w:t xml:space="preserve">         HT_INC = (HT2-HT)/REMPER, # height increment (feet)</w:t>
      </w:r>
    </w:p>
    <w:p w14:paraId="3736AC19" w14:textId="77777777" w:rsidR="00F52132" w:rsidRPr="00F52132" w:rsidRDefault="00F52132" w:rsidP="006B015D">
      <w:pPr>
        <w:spacing w:line="360" w:lineRule="auto"/>
        <w:rPr>
          <w:sz w:val="22"/>
          <w:szCs w:val="22"/>
        </w:rPr>
      </w:pPr>
      <w:r w:rsidRPr="00F52132">
        <w:rPr>
          <w:sz w:val="22"/>
          <w:szCs w:val="22"/>
        </w:rPr>
        <w:t xml:space="preserve">         NET_CHNG_6YR = (HT2-HT)/REMPER * 6, # scaling rate to net change (feet)</w:t>
      </w:r>
    </w:p>
    <w:p w14:paraId="47751DFD" w14:textId="77777777" w:rsidR="00F52132" w:rsidRPr="00F52132" w:rsidRDefault="00F52132" w:rsidP="006B015D">
      <w:pPr>
        <w:spacing w:line="360" w:lineRule="auto"/>
        <w:rPr>
          <w:sz w:val="22"/>
          <w:szCs w:val="22"/>
        </w:rPr>
      </w:pPr>
      <w:r w:rsidRPr="00F52132">
        <w:rPr>
          <w:sz w:val="22"/>
          <w:szCs w:val="22"/>
        </w:rPr>
        <w:t xml:space="preserve">         </w:t>
      </w:r>
    </w:p>
    <w:p w14:paraId="730C43C1" w14:textId="77777777" w:rsidR="00F52132" w:rsidRPr="00F52132" w:rsidRDefault="00F52132" w:rsidP="006B015D">
      <w:pPr>
        <w:spacing w:line="360" w:lineRule="auto"/>
        <w:rPr>
          <w:sz w:val="22"/>
          <w:szCs w:val="22"/>
        </w:rPr>
      </w:pPr>
      <w:r w:rsidRPr="00F52132">
        <w:rPr>
          <w:sz w:val="22"/>
          <w:szCs w:val="22"/>
        </w:rPr>
        <w:t xml:space="preserve">         ACTUALHT_CHNG = ACTUALHT2-ACTUALHT, # net change in actual height (feet)</w:t>
      </w:r>
    </w:p>
    <w:p w14:paraId="389042F1" w14:textId="77777777" w:rsidR="00F52132" w:rsidRPr="00F52132" w:rsidRDefault="00F52132" w:rsidP="006B015D">
      <w:pPr>
        <w:spacing w:line="360" w:lineRule="auto"/>
        <w:rPr>
          <w:sz w:val="22"/>
          <w:szCs w:val="22"/>
        </w:rPr>
      </w:pPr>
      <w:r w:rsidRPr="00F52132">
        <w:rPr>
          <w:sz w:val="22"/>
          <w:szCs w:val="22"/>
        </w:rPr>
        <w:t xml:space="preserve">         ACTUALHT_INC = (ACTUALHT2-ACTUALHT)/REMPER, # actual height increment (feet)</w:t>
      </w:r>
    </w:p>
    <w:p w14:paraId="1164ECE6" w14:textId="77777777" w:rsidR="00F52132" w:rsidRPr="00F52132" w:rsidRDefault="00F52132" w:rsidP="006B015D">
      <w:pPr>
        <w:spacing w:line="360" w:lineRule="auto"/>
        <w:rPr>
          <w:sz w:val="22"/>
          <w:szCs w:val="22"/>
        </w:rPr>
      </w:pPr>
      <w:r w:rsidRPr="00F52132">
        <w:rPr>
          <w:sz w:val="22"/>
          <w:szCs w:val="22"/>
        </w:rPr>
        <w:t xml:space="preserve">         NET_ACTUALCHNG_6YR = (ACTUALHT2-ACTUALHT)/REMPER* 6, # scaling rate to net actual change (feet)</w:t>
      </w:r>
    </w:p>
    <w:p w14:paraId="67E0E2C2" w14:textId="77777777" w:rsidR="00F52132" w:rsidRPr="00F52132" w:rsidRDefault="00F52132" w:rsidP="006B015D">
      <w:pPr>
        <w:spacing w:line="360" w:lineRule="auto"/>
        <w:rPr>
          <w:sz w:val="22"/>
          <w:szCs w:val="22"/>
        </w:rPr>
      </w:pPr>
      <w:r w:rsidRPr="00F52132">
        <w:rPr>
          <w:sz w:val="22"/>
          <w:szCs w:val="22"/>
        </w:rPr>
        <w:t xml:space="preserve">         </w:t>
      </w:r>
    </w:p>
    <w:p w14:paraId="396816F3" w14:textId="77777777" w:rsidR="00F52132" w:rsidRPr="00F52132" w:rsidRDefault="00F52132" w:rsidP="006B015D">
      <w:pPr>
        <w:spacing w:line="360" w:lineRule="auto"/>
        <w:rPr>
          <w:sz w:val="22"/>
          <w:szCs w:val="22"/>
        </w:rPr>
      </w:pPr>
      <w:r w:rsidRPr="00F52132">
        <w:rPr>
          <w:sz w:val="22"/>
          <w:szCs w:val="22"/>
        </w:rPr>
        <w:t xml:space="preserve">         </w:t>
      </w:r>
    </w:p>
    <w:p w14:paraId="69454663" w14:textId="77777777" w:rsidR="00F52132" w:rsidRPr="00F52132" w:rsidRDefault="00F52132" w:rsidP="006B015D">
      <w:pPr>
        <w:spacing w:line="360" w:lineRule="auto"/>
        <w:rPr>
          <w:sz w:val="22"/>
          <w:szCs w:val="22"/>
        </w:rPr>
      </w:pPr>
      <w:r w:rsidRPr="00F52132">
        <w:rPr>
          <w:sz w:val="22"/>
          <w:szCs w:val="22"/>
        </w:rPr>
        <w:t xml:space="preserve">         # Getting measurements in meters</w:t>
      </w:r>
    </w:p>
    <w:p w14:paraId="21AA2333" w14:textId="77777777" w:rsidR="00F52132" w:rsidRPr="00F52132" w:rsidRDefault="00F52132" w:rsidP="006B015D">
      <w:pPr>
        <w:spacing w:line="360" w:lineRule="auto"/>
        <w:rPr>
          <w:sz w:val="22"/>
          <w:szCs w:val="22"/>
        </w:rPr>
      </w:pPr>
      <w:r w:rsidRPr="00F52132">
        <w:rPr>
          <w:sz w:val="22"/>
          <w:szCs w:val="22"/>
        </w:rPr>
        <w:t xml:space="preserve">         HT_m = HT* .3048,</w:t>
      </w:r>
    </w:p>
    <w:p w14:paraId="17153033" w14:textId="77777777" w:rsidR="00F52132" w:rsidRPr="00F52132" w:rsidRDefault="00F52132" w:rsidP="006B015D">
      <w:pPr>
        <w:spacing w:line="360" w:lineRule="auto"/>
        <w:rPr>
          <w:sz w:val="22"/>
          <w:szCs w:val="22"/>
        </w:rPr>
      </w:pPr>
      <w:r w:rsidRPr="00F52132">
        <w:rPr>
          <w:sz w:val="22"/>
          <w:szCs w:val="22"/>
        </w:rPr>
        <w:t xml:space="preserve">         HT2_m = HT2 * .3048,</w:t>
      </w:r>
    </w:p>
    <w:p w14:paraId="22E6D1BF" w14:textId="77777777" w:rsidR="00F52132" w:rsidRPr="00F52132" w:rsidRDefault="00F52132" w:rsidP="006B015D">
      <w:pPr>
        <w:spacing w:line="360" w:lineRule="auto"/>
        <w:rPr>
          <w:sz w:val="22"/>
          <w:szCs w:val="22"/>
        </w:rPr>
      </w:pPr>
      <w:r w:rsidRPr="00F52132">
        <w:rPr>
          <w:sz w:val="22"/>
          <w:szCs w:val="22"/>
        </w:rPr>
        <w:t xml:space="preserve">         ACTUALHT_m = ACTUALHT * .3048, </w:t>
      </w:r>
    </w:p>
    <w:p w14:paraId="0C094F3A" w14:textId="77777777" w:rsidR="00F52132" w:rsidRPr="00F52132" w:rsidRDefault="00F52132" w:rsidP="006B015D">
      <w:pPr>
        <w:spacing w:line="360" w:lineRule="auto"/>
        <w:rPr>
          <w:sz w:val="22"/>
          <w:szCs w:val="22"/>
        </w:rPr>
      </w:pPr>
      <w:r w:rsidRPr="00F52132">
        <w:rPr>
          <w:sz w:val="22"/>
          <w:szCs w:val="22"/>
        </w:rPr>
        <w:t xml:space="preserve">         ACTUALHT2_m = ACTUALHT2 * .3048,</w:t>
      </w:r>
    </w:p>
    <w:p w14:paraId="5C311872" w14:textId="77777777" w:rsidR="00F52132" w:rsidRPr="00F52132" w:rsidRDefault="00F52132" w:rsidP="006B015D">
      <w:pPr>
        <w:spacing w:line="360" w:lineRule="auto"/>
        <w:rPr>
          <w:sz w:val="22"/>
          <w:szCs w:val="22"/>
        </w:rPr>
      </w:pPr>
      <w:r w:rsidRPr="00F52132">
        <w:rPr>
          <w:sz w:val="22"/>
          <w:szCs w:val="22"/>
        </w:rPr>
        <w:t xml:space="preserve">         </w:t>
      </w:r>
    </w:p>
    <w:p w14:paraId="6283A5FA" w14:textId="77777777" w:rsidR="00F52132" w:rsidRPr="00F52132" w:rsidRDefault="00F52132" w:rsidP="006B015D">
      <w:pPr>
        <w:spacing w:line="360" w:lineRule="auto"/>
        <w:rPr>
          <w:sz w:val="22"/>
          <w:szCs w:val="22"/>
        </w:rPr>
      </w:pPr>
      <w:r w:rsidRPr="00F52132">
        <w:rPr>
          <w:sz w:val="22"/>
          <w:szCs w:val="22"/>
        </w:rPr>
        <w:t xml:space="preserve">         # Calculating change measurements in meters</w:t>
      </w:r>
    </w:p>
    <w:p w14:paraId="6F835C7B" w14:textId="77777777" w:rsidR="00F52132" w:rsidRPr="00F52132" w:rsidRDefault="00F52132" w:rsidP="006B015D">
      <w:pPr>
        <w:spacing w:line="360" w:lineRule="auto"/>
        <w:rPr>
          <w:sz w:val="22"/>
          <w:szCs w:val="22"/>
        </w:rPr>
      </w:pPr>
      <w:r w:rsidRPr="00F52132">
        <w:rPr>
          <w:sz w:val="22"/>
          <w:szCs w:val="22"/>
        </w:rPr>
        <w:t xml:space="preserve">         HT_CHNGm = (HT2_m-HT_m), # net change in height (meters)</w:t>
      </w:r>
    </w:p>
    <w:p w14:paraId="1D7FD3C5" w14:textId="77777777" w:rsidR="00F52132" w:rsidRPr="00F52132" w:rsidRDefault="00F52132" w:rsidP="006B015D">
      <w:pPr>
        <w:spacing w:line="360" w:lineRule="auto"/>
        <w:rPr>
          <w:sz w:val="22"/>
          <w:szCs w:val="22"/>
        </w:rPr>
      </w:pPr>
      <w:r w:rsidRPr="00F52132">
        <w:rPr>
          <w:sz w:val="22"/>
          <w:szCs w:val="22"/>
        </w:rPr>
        <w:t xml:space="preserve">         HT_INCm = (HT2_m-HT_m)/REMPER, # height increment (meters)</w:t>
      </w:r>
    </w:p>
    <w:p w14:paraId="4BEBF46C" w14:textId="77777777" w:rsidR="00F52132" w:rsidRPr="00F52132" w:rsidRDefault="00F52132" w:rsidP="006B015D">
      <w:pPr>
        <w:spacing w:line="360" w:lineRule="auto"/>
        <w:rPr>
          <w:sz w:val="22"/>
          <w:szCs w:val="22"/>
        </w:rPr>
      </w:pPr>
      <w:r w:rsidRPr="00F52132">
        <w:rPr>
          <w:sz w:val="22"/>
          <w:szCs w:val="22"/>
        </w:rPr>
        <w:t xml:space="preserve">         NET_CHNG_6YR_m = (HT2_m-HT_m)/REMPER * 6,  # scaling rate to net change (M)</w:t>
      </w:r>
    </w:p>
    <w:p w14:paraId="360CB47E" w14:textId="77777777" w:rsidR="00F52132" w:rsidRPr="00F52132" w:rsidRDefault="00F52132" w:rsidP="006B015D">
      <w:pPr>
        <w:spacing w:line="360" w:lineRule="auto"/>
        <w:rPr>
          <w:sz w:val="22"/>
          <w:szCs w:val="22"/>
        </w:rPr>
      </w:pPr>
      <w:r w:rsidRPr="00F52132">
        <w:rPr>
          <w:sz w:val="22"/>
          <w:szCs w:val="22"/>
        </w:rPr>
        <w:t xml:space="preserve">         </w:t>
      </w:r>
    </w:p>
    <w:p w14:paraId="207516C6" w14:textId="77777777" w:rsidR="00F52132" w:rsidRPr="00F52132" w:rsidRDefault="00F52132" w:rsidP="006B015D">
      <w:pPr>
        <w:spacing w:line="360" w:lineRule="auto"/>
        <w:rPr>
          <w:sz w:val="22"/>
          <w:szCs w:val="22"/>
        </w:rPr>
      </w:pPr>
      <w:r w:rsidRPr="00F52132">
        <w:rPr>
          <w:sz w:val="22"/>
          <w:szCs w:val="22"/>
        </w:rPr>
        <w:lastRenderedPageBreak/>
        <w:t xml:space="preserve">         ACTUALHT_CHNGm = ACTUALHT2_m-ACTUALHT_m, # net change in actual height (meters)</w:t>
      </w:r>
    </w:p>
    <w:p w14:paraId="46F76AF8" w14:textId="77777777" w:rsidR="00F52132" w:rsidRPr="00F52132" w:rsidRDefault="00F52132" w:rsidP="006B015D">
      <w:pPr>
        <w:spacing w:line="360" w:lineRule="auto"/>
        <w:rPr>
          <w:sz w:val="22"/>
          <w:szCs w:val="22"/>
        </w:rPr>
      </w:pPr>
      <w:r w:rsidRPr="00F52132">
        <w:rPr>
          <w:sz w:val="22"/>
          <w:szCs w:val="22"/>
        </w:rPr>
        <w:t xml:space="preserve">         ACTUALHT_INCm = (ACTUALHT2_m-ACTUALHT_m)/REMPER, # actual height increment (meters)</w:t>
      </w:r>
    </w:p>
    <w:p w14:paraId="1CCF790C" w14:textId="77777777" w:rsidR="00F52132" w:rsidRPr="00F52132" w:rsidRDefault="00F52132" w:rsidP="006B015D">
      <w:pPr>
        <w:spacing w:line="360" w:lineRule="auto"/>
        <w:rPr>
          <w:sz w:val="22"/>
          <w:szCs w:val="22"/>
        </w:rPr>
      </w:pPr>
      <w:r w:rsidRPr="00F52132">
        <w:rPr>
          <w:sz w:val="22"/>
          <w:szCs w:val="22"/>
        </w:rPr>
        <w:t xml:space="preserve">         NET_ACTUALCHNG_6YR_m = (ACTUALHT2_m-ACTUALHT_m)/REMPER * 6,  # scaling rate to net actual change (m)</w:t>
      </w:r>
    </w:p>
    <w:p w14:paraId="5E6389BD" w14:textId="77777777" w:rsidR="00F52132" w:rsidRPr="00F52132" w:rsidRDefault="00F52132" w:rsidP="006B015D">
      <w:pPr>
        <w:spacing w:line="360" w:lineRule="auto"/>
        <w:rPr>
          <w:sz w:val="22"/>
          <w:szCs w:val="22"/>
        </w:rPr>
      </w:pPr>
      <w:r w:rsidRPr="00F52132">
        <w:rPr>
          <w:sz w:val="22"/>
          <w:szCs w:val="22"/>
        </w:rPr>
        <w:t xml:space="preserve">         </w:t>
      </w:r>
    </w:p>
    <w:p w14:paraId="2BA80355" w14:textId="77777777" w:rsidR="00F52132" w:rsidRPr="00F52132" w:rsidRDefault="00F52132" w:rsidP="006B015D">
      <w:pPr>
        <w:spacing w:line="360" w:lineRule="auto"/>
        <w:rPr>
          <w:sz w:val="22"/>
          <w:szCs w:val="22"/>
        </w:rPr>
      </w:pPr>
      <w:r w:rsidRPr="00F52132">
        <w:rPr>
          <w:sz w:val="22"/>
          <w:szCs w:val="22"/>
        </w:rPr>
        <w:t xml:space="preserve">         # i think this piece accounts for dia_inc only in planted stands, as natural are multiplied by 0</w:t>
      </w:r>
    </w:p>
    <w:p w14:paraId="6794AE64" w14:textId="77777777" w:rsidR="00F52132" w:rsidRPr="00F52132" w:rsidRDefault="00F52132" w:rsidP="006B015D">
      <w:pPr>
        <w:spacing w:line="360" w:lineRule="auto"/>
        <w:rPr>
          <w:sz w:val="22"/>
          <w:szCs w:val="22"/>
        </w:rPr>
      </w:pPr>
      <w:r w:rsidRPr="00F52132">
        <w:rPr>
          <w:sz w:val="22"/>
          <w:szCs w:val="22"/>
        </w:rPr>
        <w:t xml:space="preserve">         DIAINC_STDORG = DIA_INC*STDORGCD) |&gt;    </w:t>
      </w:r>
    </w:p>
    <w:p w14:paraId="4DF31C5A" w14:textId="77777777" w:rsidR="00F52132" w:rsidRPr="00F52132" w:rsidRDefault="00F52132" w:rsidP="006B015D">
      <w:pPr>
        <w:spacing w:line="360" w:lineRule="auto"/>
        <w:rPr>
          <w:sz w:val="22"/>
          <w:szCs w:val="22"/>
        </w:rPr>
      </w:pPr>
      <w:r w:rsidRPr="00F52132">
        <w:rPr>
          <w:sz w:val="22"/>
          <w:szCs w:val="22"/>
        </w:rPr>
        <w:t xml:space="preserve">  </w:t>
      </w:r>
    </w:p>
    <w:p w14:paraId="0293835D" w14:textId="77777777" w:rsidR="00F52132" w:rsidRPr="00F52132" w:rsidRDefault="00F52132" w:rsidP="006B015D">
      <w:pPr>
        <w:spacing w:line="360" w:lineRule="auto"/>
        <w:rPr>
          <w:sz w:val="22"/>
          <w:szCs w:val="22"/>
        </w:rPr>
      </w:pPr>
      <w:r w:rsidRPr="00F52132">
        <w:rPr>
          <w:sz w:val="22"/>
          <w:szCs w:val="22"/>
        </w:rPr>
        <w:t xml:space="preserve">    filter(STATUSCD &lt;= 1 &amp; STATUSCD2 &lt;= 1) # STATUS CODE to dead or retired trees</w:t>
      </w:r>
    </w:p>
    <w:p w14:paraId="70233204" w14:textId="77777777" w:rsidR="00F52132" w:rsidRPr="00F52132" w:rsidRDefault="00F52132" w:rsidP="006B015D">
      <w:pPr>
        <w:spacing w:line="360" w:lineRule="auto"/>
        <w:rPr>
          <w:sz w:val="22"/>
          <w:szCs w:val="22"/>
        </w:rPr>
      </w:pPr>
    </w:p>
    <w:p w14:paraId="1142BC3E" w14:textId="77777777" w:rsidR="00F52132" w:rsidRPr="00F52132" w:rsidRDefault="00F52132" w:rsidP="006B015D">
      <w:pPr>
        <w:spacing w:line="360" w:lineRule="auto"/>
        <w:rPr>
          <w:sz w:val="22"/>
          <w:szCs w:val="22"/>
        </w:rPr>
      </w:pPr>
      <w:r w:rsidRPr="00F52132">
        <w:rPr>
          <w:sz w:val="22"/>
          <w:szCs w:val="22"/>
        </w:rPr>
        <w:t>```</w:t>
      </w:r>
    </w:p>
    <w:p w14:paraId="483C5996" w14:textId="77777777" w:rsidR="00F52132" w:rsidRPr="00F52132" w:rsidRDefault="00F52132" w:rsidP="006B015D">
      <w:pPr>
        <w:spacing w:line="360" w:lineRule="auto"/>
        <w:rPr>
          <w:sz w:val="22"/>
          <w:szCs w:val="22"/>
        </w:rPr>
      </w:pPr>
    </w:p>
    <w:p w14:paraId="4E4598C6" w14:textId="77777777" w:rsidR="00F52132" w:rsidRPr="00F52132" w:rsidRDefault="00F52132" w:rsidP="006B015D">
      <w:pPr>
        <w:spacing w:line="360" w:lineRule="auto"/>
        <w:rPr>
          <w:sz w:val="22"/>
          <w:szCs w:val="22"/>
        </w:rPr>
      </w:pPr>
      <w:r w:rsidRPr="00F52132">
        <w:rPr>
          <w:sz w:val="22"/>
          <w:szCs w:val="22"/>
        </w:rPr>
        <w:t xml:space="preserve"># Adding characteristics </w:t>
      </w:r>
    </w:p>
    <w:p w14:paraId="5F02B021" w14:textId="77777777" w:rsidR="00F52132" w:rsidRPr="00F52132" w:rsidRDefault="00F52132" w:rsidP="006B015D">
      <w:pPr>
        <w:spacing w:line="360" w:lineRule="auto"/>
        <w:rPr>
          <w:sz w:val="22"/>
          <w:szCs w:val="22"/>
        </w:rPr>
      </w:pPr>
      <w:r w:rsidRPr="00F52132">
        <w:rPr>
          <w:sz w:val="22"/>
          <w:szCs w:val="22"/>
        </w:rPr>
        <w:t>```{r}</w:t>
      </w:r>
    </w:p>
    <w:p w14:paraId="052BD7C8" w14:textId="77777777" w:rsidR="00F52132" w:rsidRPr="00F52132" w:rsidRDefault="00F52132" w:rsidP="006B015D">
      <w:pPr>
        <w:spacing w:line="360" w:lineRule="auto"/>
        <w:rPr>
          <w:sz w:val="22"/>
          <w:szCs w:val="22"/>
        </w:rPr>
      </w:pPr>
      <w:r w:rsidRPr="00F52132">
        <w:rPr>
          <w:sz w:val="22"/>
          <w:szCs w:val="22"/>
        </w:rPr>
        <w:t>## Mapping forest type</w:t>
      </w:r>
    </w:p>
    <w:p w14:paraId="7E01B572" w14:textId="77777777" w:rsidR="00F52132" w:rsidRPr="00F52132" w:rsidRDefault="00F52132" w:rsidP="006B015D">
      <w:pPr>
        <w:spacing w:line="360" w:lineRule="auto"/>
        <w:rPr>
          <w:sz w:val="22"/>
          <w:szCs w:val="22"/>
        </w:rPr>
      </w:pPr>
    </w:p>
    <w:p w14:paraId="229AD38C" w14:textId="77777777" w:rsidR="00F52132" w:rsidRPr="00F52132" w:rsidRDefault="00F52132" w:rsidP="006B015D">
      <w:pPr>
        <w:spacing w:line="360" w:lineRule="auto"/>
        <w:rPr>
          <w:sz w:val="22"/>
          <w:szCs w:val="22"/>
        </w:rPr>
      </w:pPr>
      <w:r w:rsidRPr="00F52132">
        <w:rPr>
          <w:sz w:val="22"/>
          <w:szCs w:val="22"/>
        </w:rPr>
        <w:t>fortypMapping &lt;- c(</w:t>
      </w:r>
    </w:p>
    <w:p w14:paraId="28B26286" w14:textId="77777777" w:rsidR="00F52132" w:rsidRPr="00F52132" w:rsidRDefault="00F52132" w:rsidP="006B015D">
      <w:pPr>
        <w:spacing w:line="360" w:lineRule="auto"/>
        <w:rPr>
          <w:sz w:val="22"/>
          <w:szCs w:val="22"/>
        </w:rPr>
      </w:pPr>
      <w:r w:rsidRPr="00F52132">
        <w:rPr>
          <w:sz w:val="22"/>
          <w:szCs w:val="22"/>
        </w:rPr>
        <w:t xml:space="preserve">  # Evergreens</w:t>
      </w:r>
    </w:p>
    <w:p w14:paraId="5E7A7F27" w14:textId="77777777" w:rsidR="00F52132" w:rsidRPr="00F52132" w:rsidRDefault="00F52132" w:rsidP="006B015D">
      <w:pPr>
        <w:spacing w:line="360" w:lineRule="auto"/>
        <w:rPr>
          <w:sz w:val="22"/>
          <w:szCs w:val="22"/>
        </w:rPr>
      </w:pPr>
      <w:r w:rsidRPr="00F52132">
        <w:rPr>
          <w:sz w:val="22"/>
          <w:szCs w:val="22"/>
        </w:rPr>
        <w:t xml:space="preserve">  "141" = "Evergreen Forest", "142" = "Evergreen Forest", "161" = "Evergreen Forest",</w:t>
      </w:r>
    </w:p>
    <w:p w14:paraId="1C6CD828" w14:textId="77777777" w:rsidR="00F52132" w:rsidRPr="00F52132" w:rsidRDefault="00F52132" w:rsidP="006B015D">
      <w:pPr>
        <w:spacing w:line="360" w:lineRule="auto"/>
        <w:rPr>
          <w:sz w:val="22"/>
          <w:szCs w:val="22"/>
        </w:rPr>
      </w:pPr>
      <w:r w:rsidRPr="00F52132">
        <w:rPr>
          <w:sz w:val="22"/>
          <w:szCs w:val="22"/>
        </w:rPr>
        <w:t xml:space="preserve">  "162" = "Evergreen Forest", "166" = "Evergreen Forest", "171" = "Evergreen Forest",</w:t>
      </w:r>
    </w:p>
    <w:p w14:paraId="16AD39F8" w14:textId="77777777" w:rsidR="00F52132" w:rsidRPr="00F52132" w:rsidRDefault="00F52132" w:rsidP="006B015D">
      <w:pPr>
        <w:spacing w:line="360" w:lineRule="auto"/>
        <w:rPr>
          <w:sz w:val="22"/>
          <w:szCs w:val="22"/>
        </w:rPr>
      </w:pPr>
      <w:r w:rsidRPr="00F52132">
        <w:rPr>
          <w:sz w:val="22"/>
          <w:szCs w:val="22"/>
        </w:rPr>
        <w:t xml:space="preserve">  "606" = "Evergreen Forest",</w:t>
      </w:r>
    </w:p>
    <w:p w14:paraId="0E95A4DB" w14:textId="77777777" w:rsidR="00F52132" w:rsidRPr="00F52132" w:rsidRDefault="00F52132" w:rsidP="006B015D">
      <w:pPr>
        <w:spacing w:line="360" w:lineRule="auto"/>
        <w:rPr>
          <w:sz w:val="22"/>
          <w:szCs w:val="22"/>
        </w:rPr>
      </w:pPr>
      <w:r w:rsidRPr="00F52132">
        <w:rPr>
          <w:sz w:val="22"/>
          <w:szCs w:val="22"/>
        </w:rPr>
        <w:t xml:space="preserve">  # then deciduous</w:t>
      </w:r>
    </w:p>
    <w:p w14:paraId="1DE21D28" w14:textId="77777777" w:rsidR="00F52132" w:rsidRPr="00F52132" w:rsidRDefault="00F52132" w:rsidP="006B015D">
      <w:pPr>
        <w:spacing w:line="360" w:lineRule="auto"/>
        <w:rPr>
          <w:sz w:val="22"/>
          <w:szCs w:val="22"/>
        </w:rPr>
      </w:pPr>
      <w:r w:rsidRPr="00F52132">
        <w:rPr>
          <w:sz w:val="22"/>
          <w:szCs w:val="22"/>
        </w:rPr>
        <w:t xml:space="preserve">  "501" = "Deciduous Forest", "503" = "Deciduous Forest", "504" = "Deciduous Forest",</w:t>
      </w:r>
    </w:p>
    <w:p w14:paraId="068558D5" w14:textId="77777777" w:rsidR="00F52132" w:rsidRPr="00F52132" w:rsidRDefault="00F52132" w:rsidP="006B015D">
      <w:pPr>
        <w:spacing w:line="360" w:lineRule="auto"/>
        <w:rPr>
          <w:sz w:val="22"/>
          <w:szCs w:val="22"/>
        </w:rPr>
      </w:pPr>
      <w:r w:rsidRPr="00F52132">
        <w:rPr>
          <w:sz w:val="22"/>
          <w:szCs w:val="22"/>
        </w:rPr>
        <w:t xml:space="preserve">  "505" = "Deciduous Forest", "506" = "Deciduous Forest", "507" = "Deciduous Forest",</w:t>
      </w:r>
    </w:p>
    <w:p w14:paraId="44AD99ED" w14:textId="77777777" w:rsidR="00F52132" w:rsidRPr="00F52132" w:rsidRDefault="00F52132" w:rsidP="006B015D">
      <w:pPr>
        <w:spacing w:line="360" w:lineRule="auto"/>
        <w:rPr>
          <w:sz w:val="22"/>
          <w:szCs w:val="22"/>
        </w:rPr>
      </w:pPr>
      <w:r w:rsidRPr="00F52132">
        <w:rPr>
          <w:sz w:val="22"/>
          <w:szCs w:val="22"/>
        </w:rPr>
        <w:t xml:space="preserve">  "508" = "Deciduous Forest", "511" = "Deciduous Forest", "512" = "Deciduous Forest",</w:t>
      </w:r>
    </w:p>
    <w:p w14:paraId="52F6FBED" w14:textId="77777777" w:rsidR="00F52132" w:rsidRPr="00F52132" w:rsidRDefault="00F52132" w:rsidP="006B015D">
      <w:pPr>
        <w:spacing w:line="360" w:lineRule="auto"/>
        <w:rPr>
          <w:sz w:val="22"/>
          <w:szCs w:val="22"/>
        </w:rPr>
      </w:pPr>
      <w:r w:rsidRPr="00F52132">
        <w:rPr>
          <w:sz w:val="22"/>
          <w:szCs w:val="22"/>
        </w:rPr>
        <w:t xml:space="preserve">  "514" = "Deciduous Forest", "515" = "Deciduous Forest", "516" = "Deciduous Forest",</w:t>
      </w:r>
    </w:p>
    <w:p w14:paraId="682BA357" w14:textId="77777777" w:rsidR="00F52132" w:rsidRPr="00F52132" w:rsidRDefault="00F52132" w:rsidP="006B015D">
      <w:pPr>
        <w:spacing w:line="360" w:lineRule="auto"/>
        <w:rPr>
          <w:sz w:val="22"/>
          <w:szCs w:val="22"/>
        </w:rPr>
      </w:pPr>
      <w:r w:rsidRPr="00F52132">
        <w:rPr>
          <w:sz w:val="22"/>
          <w:szCs w:val="22"/>
        </w:rPr>
        <w:t xml:space="preserve">  "517" = "Deciduous Forest", "519" = "Deciduous Forest", "520" = "Deciduous Forest",</w:t>
      </w:r>
    </w:p>
    <w:p w14:paraId="6D261E30" w14:textId="77777777" w:rsidR="00F52132" w:rsidRPr="00F52132" w:rsidRDefault="00F52132" w:rsidP="006B015D">
      <w:pPr>
        <w:spacing w:line="360" w:lineRule="auto"/>
        <w:rPr>
          <w:sz w:val="22"/>
          <w:szCs w:val="22"/>
        </w:rPr>
      </w:pPr>
      <w:r w:rsidRPr="00F52132">
        <w:rPr>
          <w:sz w:val="22"/>
          <w:szCs w:val="22"/>
        </w:rPr>
        <w:t xml:space="preserve">  "701" = "Deciduous Forest", "702" = "Deciduous Forest", "703" = "Deciduous Forest",</w:t>
      </w:r>
    </w:p>
    <w:p w14:paraId="6A61129E" w14:textId="77777777" w:rsidR="00F52132" w:rsidRPr="00F52132" w:rsidRDefault="00F52132" w:rsidP="006B015D">
      <w:pPr>
        <w:spacing w:line="360" w:lineRule="auto"/>
        <w:rPr>
          <w:sz w:val="22"/>
          <w:szCs w:val="22"/>
        </w:rPr>
      </w:pPr>
      <w:r w:rsidRPr="00F52132">
        <w:rPr>
          <w:sz w:val="22"/>
          <w:szCs w:val="22"/>
        </w:rPr>
        <w:t xml:space="preserve">  "704" = "Deciduous Forest", "705" = "Deciduous Forest", "706" = "Deciduous Forest",</w:t>
      </w:r>
    </w:p>
    <w:p w14:paraId="291428EB" w14:textId="77777777" w:rsidR="00F52132" w:rsidRPr="00F52132" w:rsidRDefault="00F52132" w:rsidP="006B015D">
      <w:pPr>
        <w:spacing w:line="360" w:lineRule="auto"/>
        <w:rPr>
          <w:sz w:val="22"/>
          <w:szCs w:val="22"/>
        </w:rPr>
      </w:pPr>
      <w:r w:rsidRPr="00F52132">
        <w:rPr>
          <w:sz w:val="22"/>
          <w:szCs w:val="22"/>
        </w:rPr>
        <w:t xml:space="preserve">  "708" = "Deciduous Forest", "709" = "Deciduous Forest", "962" = "Deciduous Forest",</w:t>
      </w:r>
    </w:p>
    <w:p w14:paraId="057279F8" w14:textId="77777777" w:rsidR="00F52132" w:rsidRPr="00F52132" w:rsidRDefault="00F52132" w:rsidP="006B015D">
      <w:pPr>
        <w:spacing w:line="360" w:lineRule="auto"/>
        <w:rPr>
          <w:sz w:val="22"/>
          <w:szCs w:val="22"/>
        </w:rPr>
      </w:pPr>
      <w:r w:rsidRPr="00F52132">
        <w:rPr>
          <w:sz w:val="22"/>
          <w:szCs w:val="22"/>
        </w:rPr>
        <w:t xml:space="preserve">  # then mixed</w:t>
      </w:r>
    </w:p>
    <w:p w14:paraId="13BDD439" w14:textId="77777777" w:rsidR="00F52132" w:rsidRPr="00F52132" w:rsidRDefault="00F52132" w:rsidP="006B015D">
      <w:pPr>
        <w:spacing w:line="360" w:lineRule="auto"/>
        <w:rPr>
          <w:sz w:val="22"/>
          <w:szCs w:val="22"/>
        </w:rPr>
      </w:pPr>
      <w:r w:rsidRPr="00F52132">
        <w:rPr>
          <w:sz w:val="22"/>
          <w:szCs w:val="22"/>
        </w:rPr>
        <w:lastRenderedPageBreak/>
        <w:t xml:space="preserve">  "402" = "Mixed Forest", "403" = "Mixed Forest", "404" = "Mixed Forest", "406" = "Mixed Forest",</w:t>
      </w:r>
    </w:p>
    <w:p w14:paraId="748339DD" w14:textId="77777777" w:rsidR="00F52132" w:rsidRPr="00F52132" w:rsidRDefault="00F52132" w:rsidP="006B015D">
      <w:pPr>
        <w:spacing w:line="360" w:lineRule="auto"/>
        <w:rPr>
          <w:sz w:val="22"/>
          <w:szCs w:val="22"/>
        </w:rPr>
      </w:pPr>
      <w:r w:rsidRPr="00F52132">
        <w:rPr>
          <w:sz w:val="22"/>
          <w:szCs w:val="22"/>
        </w:rPr>
        <w:t xml:space="preserve">  "407" = "Mixed Forest", "409" = "Mixed Forest",</w:t>
      </w:r>
    </w:p>
    <w:p w14:paraId="694FC519" w14:textId="77777777" w:rsidR="00F52132" w:rsidRPr="00F52132" w:rsidRDefault="00F52132" w:rsidP="006B015D">
      <w:pPr>
        <w:spacing w:line="360" w:lineRule="auto"/>
        <w:rPr>
          <w:sz w:val="22"/>
          <w:szCs w:val="22"/>
        </w:rPr>
      </w:pPr>
      <w:r w:rsidRPr="00F52132">
        <w:rPr>
          <w:sz w:val="22"/>
          <w:szCs w:val="22"/>
        </w:rPr>
        <w:t xml:space="preserve">  # then woody wetlands</w:t>
      </w:r>
    </w:p>
    <w:p w14:paraId="34494CFD" w14:textId="77777777" w:rsidR="00F52132" w:rsidRPr="00F52132" w:rsidRDefault="00F52132" w:rsidP="006B015D">
      <w:pPr>
        <w:spacing w:line="360" w:lineRule="auto"/>
        <w:rPr>
          <w:sz w:val="22"/>
          <w:szCs w:val="22"/>
        </w:rPr>
      </w:pPr>
      <w:r w:rsidRPr="00F52132">
        <w:rPr>
          <w:sz w:val="22"/>
          <w:szCs w:val="22"/>
        </w:rPr>
        <w:t xml:space="preserve">  "601" = "Woody Wetlands", "602" = "Woody Wetlands", "605" = "Woody Wetlands",</w:t>
      </w:r>
    </w:p>
    <w:p w14:paraId="7B1B57E1" w14:textId="77777777" w:rsidR="00F52132" w:rsidRPr="00F52132" w:rsidRDefault="00F52132" w:rsidP="006B015D">
      <w:pPr>
        <w:spacing w:line="360" w:lineRule="auto"/>
        <w:rPr>
          <w:sz w:val="22"/>
          <w:szCs w:val="22"/>
        </w:rPr>
      </w:pPr>
      <w:r w:rsidRPr="00F52132">
        <w:rPr>
          <w:sz w:val="22"/>
          <w:szCs w:val="22"/>
        </w:rPr>
        <w:t xml:space="preserve">  "607" = "Woody Wetlands", "608" = "Woody Wetlands", "609" = "Woody Wetlands",</w:t>
      </w:r>
    </w:p>
    <w:p w14:paraId="63074800" w14:textId="77777777" w:rsidR="00F52132" w:rsidRPr="00F52132" w:rsidRDefault="00F52132" w:rsidP="006B015D">
      <w:pPr>
        <w:spacing w:line="360" w:lineRule="auto"/>
        <w:rPr>
          <w:sz w:val="22"/>
          <w:szCs w:val="22"/>
        </w:rPr>
      </w:pPr>
      <w:r w:rsidRPr="00F52132">
        <w:rPr>
          <w:sz w:val="22"/>
          <w:szCs w:val="22"/>
        </w:rPr>
        <w:t xml:space="preserve">  # i'll leave unknown just as-is</w:t>
      </w:r>
    </w:p>
    <w:p w14:paraId="29620C2E" w14:textId="77777777" w:rsidR="00F52132" w:rsidRPr="00F52132" w:rsidRDefault="00F52132" w:rsidP="006B015D">
      <w:pPr>
        <w:spacing w:line="360" w:lineRule="auto"/>
        <w:rPr>
          <w:sz w:val="22"/>
          <w:szCs w:val="22"/>
        </w:rPr>
      </w:pPr>
      <w:r w:rsidRPr="00F52132">
        <w:rPr>
          <w:sz w:val="22"/>
          <w:szCs w:val="22"/>
        </w:rPr>
        <w:t xml:space="preserve">  "999" = "Unknown"</w:t>
      </w:r>
    </w:p>
    <w:p w14:paraId="317A14EE" w14:textId="77777777" w:rsidR="00F52132" w:rsidRPr="00F52132" w:rsidRDefault="00F52132" w:rsidP="006B015D">
      <w:pPr>
        <w:spacing w:line="360" w:lineRule="auto"/>
        <w:rPr>
          <w:sz w:val="22"/>
          <w:szCs w:val="22"/>
        </w:rPr>
      </w:pPr>
      <w:r w:rsidRPr="00F52132">
        <w:rPr>
          <w:sz w:val="22"/>
          <w:szCs w:val="22"/>
        </w:rPr>
        <w:t>)</w:t>
      </w:r>
    </w:p>
    <w:p w14:paraId="3381CE98" w14:textId="77777777" w:rsidR="00F52132" w:rsidRPr="00F52132" w:rsidRDefault="00F52132" w:rsidP="006B015D">
      <w:pPr>
        <w:spacing w:line="360" w:lineRule="auto"/>
        <w:rPr>
          <w:sz w:val="22"/>
          <w:szCs w:val="22"/>
        </w:rPr>
      </w:pPr>
    </w:p>
    <w:p w14:paraId="15DF78C9" w14:textId="77777777" w:rsidR="00F52132" w:rsidRPr="00F52132" w:rsidRDefault="00F52132" w:rsidP="006B015D">
      <w:pPr>
        <w:spacing w:line="360" w:lineRule="auto"/>
        <w:rPr>
          <w:sz w:val="22"/>
          <w:szCs w:val="22"/>
        </w:rPr>
      </w:pPr>
      <w:r w:rsidRPr="00F52132">
        <w:rPr>
          <w:sz w:val="22"/>
          <w:szCs w:val="22"/>
        </w:rPr>
        <w:t># then applying the mappng</w:t>
      </w:r>
    </w:p>
    <w:p w14:paraId="39296926" w14:textId="77777777" w:rsidR="00F52132" w:rsidRPr="00F52132" w:rsidRDefault="00F52132" w:rsidP="006B015D">
      <w:pPr>
        <w:spacing w:line="360" w:lineRule="auto"/>
        <w:rPr>
          <w:sz w:val="22"/>
          <w:szCs w:val="22"/>
        </w:rPr>
      </w:pPr>
      <w:r w:rsidRPr="00F52132">
        <w:rPr>
          <w:sz w:val="22"/>
          <w:szCs w:val="22"/>
        </w:rPr>
        <w:t>fullDf &lt;- fullDf |&gt;</w:t>
      </w:r>
    </w:p>
    <w:p w14:paraId="04B39E24" w14:textId="77777777" w:rsidR="00F52132" w:rsidRPr="00F52132" w:rsidRDefault="00F52132" w:rsidP="006B015D">
      <w:pPr>
        <w:spacing w:line="360" w:lineRule="auto"/>
        <w:rPr>
          <w:sz w:val="22"/>
          <w:szCs w:val="22"/>
        </w:rPr>
      </w:pPr>
      <w:r w:rsidRPr="00F52132">
        <w:rPr>
          <w:sz w:val="22"/>
          <w:szCs w:val="22"/>
        </w:rPr>
        <w:t xml:space="preserve">  mutate(NLCD_2023_Label = recode(as.character(FORTYPCD), !!!fortypMapping)</w:t>
      </w:r>
    </w:p>
    <w:p w14:paraId="79C67B8E" w14:textId="77777777" w:rsidR="00F52132" w:rsidRPr="00F52132" w:rsidRDefault="00F52132" w:rsidP="006B015D">
      <w:pPr>
        <w:spacing w:line="360" w:lineRule="auto"/>
        <w:rPr>
          <w:sz w:val="22"/>
          <w:szCs w:val="22"/>
        </w:rPr>
      </w:pPr>
      <w:r w:rsidRPr="00F52132">
        <w:rPr>
          <w:sz w:val="22"/>
          <w:szCs w:val="22"/>
        </w:rPr>
        <w:t xml:space="preserve">         )</w:t>
      </w:r>
    </w:p>
    <w:p w14:paraId="4E7EE46E" w14:textId="77777777" w:rsidR="00F52132" w:rsidRPr="00F52132" w:rsidRDefault="00F52132" w:rsidP="006B015D">
      <w:pPr>
        <w:spacing w:line="360" w:lineRule="auto"/>
        <w:rPr>
          <w:sz w:val="22"/>
          <w:szCs w:val="22"/>
        </w:rPr>
      </w:pPr>
    </w:p>
    <w:p w14:paraId="750E34E3" w14:textId="77777777" w:rsidR="00F52132" w:rsidRPr="00F52132" w:rsidRDefault="00F52132" w:rsidP="006B015D">
      <w:pPr>
        <w:spacing w:line="360" w:lineRule="auto"/>
        <w:rPr>
          <w:sz w:val="22"/>
          <w:szCs w:val="22"/>
        </w:rPr>
      </w:pPr>
    </w:p>
    <w:p w14:paraId="3D0FDC01" w14:textId="77777777" w:rsidR="00F52132" w:rsidRPr="00F52132" w:rsidRDefault="00F52132" w:rsidP="006B015D">
      <w:pPr>
        <w:spacing w:line="360" w:lineRule="auto"/>
        <w:rPr>
          <w:sz w:val="22"/>
          <w:szCs w:val="22"/>
        </w:rPr>
      </w:pPr>
      <w:r w:rsidRPr="00F52132">
        <w:rPr>
          <w:sz w:val="22"/>
          <w:szCs w:val="22"/>
        </w:rPr>
        <w:t>## Mapping disturbance presence</w:t>
      </w:r>
    </w:p>
    <w:p w14:paraId="2477EFCD" w14:textId="77777777" w:rsidR="00F52132" w:rsidRPr="00F52132" w:rsidRDefault="00F52132" w:rsidP="006B015D">
      <w:pPr>
        <w:spacing w:line="360" w:lineRule="auto"/>
        <w:rPr>
          <w:sz w:val="22"/>
          <w:szCs w:val="22"/>
        </w:rPr>
      </w:pPr>
    </w:p>
    <w:p w14:paraId="2837525B" w14:textId="77777777" w:rsidR="00F52132" w:rsidRPr="00F52132" w:rsidRDefault="00F52132" w:rsidP="006B015D">
      <w:pPr>
        <w:spacing w:line="360" w:lineRule="auto"/>
        <w:rPr>
          <w:sz w:val="22"/>
          <w:szCs w:val="22"/>
        </w:rPr>
      </w:pPr>
      <w:r w:rsidRPr="00F52132">
        <w:rPr>
          <w:sz w:val="22"/>
          <w:szCs w:val="22"/>
        </w:rPr>
        <w:t># ADDING DISTURBANCE PRESENCE</w:t>
      </w:r>
    </w:p>
    <w:p w14:paraId="6D5F4074" w14:textId="77777777" w:rsidR="00F52132" w:rsidRPr="00F52132" w:rsidRDefault="00F52132" w:rsidP="006B015D">
      <w:pPr>
        <w:spacing w:line="360" w:lineRule="auto"/>
        <w:rPr>
          <w:sz w:val="22"/>
          <w:szCs w:val="22"/>
        </w:rPr>
      </w:pPr>
      <w:r w:rsidRPr="00F52132">
        <w:rPr>
          <w:sz w:val="22"/>
          <w:szCs w:val="22"/>
        </w:rPr>
        <w:t>fullDf$DisturbancePresence &lt;- ifelse(fullDf$DSTRBCD12 == 0, 'No', 'Yes')</w:t>
      </w:r>
    </w:p>
    <w:p w14:paraId="7A388258" w14:textId="77777777" w:rsidR="00F52132" w:rsidRPr="00F52132" w:rsidRDefault="00F52132" w:rsidP="006B015D">
      <w:pPr>
        <w:spacing w:line="360" w:lineRule="auto"/>
        <w:rPr>
          <w:sz w:val="22"/>
          <w:szCs w:val="22"/>
        </w:rPr>
      </w:pPr>
    </w:p>
    <w:p w14:paraId="64ED72DC" w14:textId="77777777" w:rsidR="00F52132" w:rsidRPr="00F52132" w:rsidRDefault="00F52132" w:rsidP="006B015D">
      <w:pPr>
        <w:spacing w:line="360" w:lineRule="auto"/>
        <w:rPr>
          <w:sz w:val="22"/>
          <w:szCs w:val="22"/>
        </w:rPr>
      </w:pPr>
      <w:r w:rsidRPr="00F52132">
        <w:rPr>
          <w:sz w:val="22"/>
          <w:szCs w:val="22"/>
        </w:rPr>
        <w:t># ADDING YEARS SINCE DISTURBANCE</w:t>
      </w:r>
    </w:p>
    <w:p w14:paraId="045C5CBC" w14:textId="77777777" w:rsidR="00F52132" w:rsidRPr="00F52132" w:rsidRDefault="00F52132" w:rsidP="006B015D">
      <w:pPr>
        <w:spacing w:line="360" w:lineRule="auto"/>
        <w:rPr>
          <w:sz w:val="22"/>
          <w:szCs w:val="22"/>
        </w:rPr>
      </w:pPr>
      <w:r w:rsidRPr="00F52132">
        <w:rPr>
          <w:sz w:val="22"/>
          <w:szCs w:val="22"/>
        </w:rPr>
        <w:t xml:space="preserve">fullDf$YearsSinceDisturbance &lt;- fullDf$MEASYEAR2 - fullDf$DSTRBYR12 </w:t>
      </w:r>
    </w:p>
    <w:p w14:paraId="665E409B" w14:textId="77777777" w:rsidR="00F52132" w:rsidRPr="00F52132" w:rsidRDefault="00F52132" w:rsidP="006B015D">
      <w:pPr>
        <w:spacing w:line="360" w:lineRule="auto"/>
        <w:rPr>
          <w:sz w:val="22"/>
          <w:szCs w:val="22"/>
        </w:rPr>
      </w:pPr>
    </w:p>
    <w:p w14:paraId="48E16FDF" w14:textId="77777777" w:rsidR="00F52132" w:rsidRPr="00F52132" w:rsidRDefault="00F52132" w:rsidP="006B015D">
      <w:pPr>
        <w:spacing w:line="360" w:lineRule="auto"/>
        <w:rPr>
          <w:sz w:val="22"/>
          <w:szCs w:val="22"/>
        </w:rPr>
      </w:pPr>
      <w:r w:rsidRPr="00F52132">
        <w:rPr>
          <w:sz w:val="22"/>
          <w:szCs w:val="22"/>
        </w:rPr>
        <w:t># here marking continuous disturbances (9999 for disturbance year) and were negative in prev calculation</w:t>
      </w:r>
    </w:p>
    <w:p w14:paraId="0B8D97A1" w14:textId="77777777" w:rsidR="00F52132" w:rsidRPr="00F52132" w:rsidRDefault="00F52132" w:rsidP="006B015D">
      <w:pPr>
        <w:spacing w:line="360" w:lineRule="auto"/>
        <w:rPr>
          <w:sz w:val="22"/>
          <w:szCs w:val="22"/>
        </w:rPr>
      </w:pPr>
      <w:r w:rsidRPr="00F52132">
        <w:rPr>
          <w:sz w:val="22"/>
          <w:szCs w:val="22"/>
        </w:rPr>
        <w:t>fullDf$YearsSinceDisturbance &lt;- ifelse(fullDf$YearsSinceDisturbance &lt; 0, 'Continuous', fullDf$YearsSinceDisturbance)</w:t>
      </w:r>
    </w:p>
    <w:p w14:paraId="51FEB841" w14:textId="77777777" w:rsidR="00F52132" w:rsidRPr="00F52132" w:rsidRDefault="00F52132" w:rsidP="006B015D">
      <w:pPr>
        <w:spacing w:line="360" w:lineRule="auto"/>
        <w:rPr>
          <w:sz w:val="22"/>
          <w:szCs w:val="22"/>
        </w:rPr>
      </w:pPr>
    </w:p>
    <w:p w14:paraId="33EF7B5E" w14:textId="77777777" w:rsidR="00F52132" w:rsidRPr="00F52132" w:rsidRDefault="00F52132" w:rsidP="006B015D">
      <w:pPr>
        <w:spacing w:line="360" w:lineRule="auto"/>
        <w:rPr>
          <w:sz w:val="22"/>
          <w:szCs w:val="22"/>
        </w:rPr>
      </w:pPr>
      <w:r w:rsidRPr="00F52132">
        <w:rPr>
          <w:sz w:val="22"/>
          <w:szCs w:val="22"/>
        </w:rPr>
        <w:t>```</w:t>
      </w:r>
    </w:p>
    <w:p w14:paraId="055C9241" w14:textId="77777777" w:rsidR="00F52132" w:rsidRPr="00F52132" w:rsidRDefault="00F52132" w:rsidP="006B015D">
      <w:pPr>
        <w:spacing w:line="360" w:lineRule="auto"/>
        <w:rPr>
          <w:sz w:val="22"/>
          <w:szCs w:val="22"/>
        </w:rPr>
      </w:pPr>
    </w:p>
    <w:p w14:paraId="4B637791" w14:textId="77777777" w:rsidR="00F52132" w:rsidRPr="00F52132" w:rsidRDefault="00F52132" w:rsidP="006B015D">
      <w:pPr>
        <w:spacing w:line="360" w:lineRule="auto"/>
        <w:rPr>
          <w:sz w:val="22"/>
          <w:szCs w:val="22"/>
        </w:rPr>
      </w:pPr>
      <w:r w:rsidRPr="00F52132">
        <w:rPr>
          <w:sz w:val="22"/>
          <w:szCs w:val="22"/>
        </w:rPr>
        <w:t># Filtering</w:t>
      </w:r>
    </w:p>
    <w:p w14:paraId="41EED91B" w14:textId="77777777" w:rsidR="00F52132" w:rsidRPr="00F52132" w:rsidRDefault="00F52132" w:rsidP="006B015D">
      <w:pPr>
        <w:spacing w:line="360" w:lineRule="auto"/>
        <w:rPr>
          <w:sz w:val="22"/>
          <w:szCs w:val="22"/>
        </w:rPr>
      </w:pPr>
      <w:r w:rsidRPr="00F52132">
        <w:rPr>
          <w:sz w:val="22"/>
          <w:szCs w:val="22"/>
        </w:rPr>
        <w:t>```{r}</w:t>
      </w:r>
    </w:p>
    <w:p w14:paraId="030BBC13" w14:textId="77777777" w:rsidR="00F52132" w:rsidRPr="00F52132" w:rsidRDefault="00F52132" w:rsidP="006B015D">
      <w:pPr>
        <w:spacing w:line="360" w:lineRule="auto"/>
        <w:rPr>
          <w:sz w:val="22"/>
          <w:szCs w:val="22"/>
        </w:rPr>
      </w:pPr>
      <w:r w:rsidRPr="00F52132">
        <w:rPr>
          <w:sz w:val="22"/>
          <w:szCs w:val="22"/>
        </w:rPr>
        <w:t xml:space="preserve">filtered &lt;- fullDf |&gt; </w:t>
      </w:r>
    </w:p>
    <w:p w14:paraId="743AE184" w14:textId="77777777" w:rsidR="00F52132" w:rsidRPr="00F52132" w:rsidRDefault="00F52132" w:rsidP="006B015D">
      <w:pPr>
        <w:spacing w:line="360" w:lineRule="auto"/>
        <w:rPr>
          <w:sz w:val="22"/>
          <w:szCs w:val="22"/>
        </w:rPr>
      </w:pPr>
      <w:r w:rsidRPr="00F52132">
        <w:rPr>
          <w:sz w:val="22"/>
          <w:szCs w:val="22"/>
        </w:rPr>
        <w:lastRenderedPageBreak/>
        <w:t xml:space="preserve">  filter(HT_CHNGm &gt;= 0, na.rm=TRUE) |&gt; </w:t>
      </w:r>
    </w:p>
    <w:p w14:paraId="11EA8323" w14:textId="77777777" w:rsidR="00F52132" w:rsidRPr="00F52132" w:rsidRDefault="00F52132" w:rsidP="006B015D">
      <w:pPr>
        <w:spacing w:line="360" w:lineRule="auto"/>
        <w:rPr>
          <w:sz w:val="22"/>
          <w:szCs w:val="22"/>
        </w:rPr>
      </w:pPr>
      <w:r w:rsidRPr="00F52132">
        <w:rPr>
          <w:sz w:val="22"/>
          <w:szCs w:val="22"/>
        </w:rPr>
        <w:t xml:space="preserve">  filter(ACTUALHT_CHNGm &gt;=0, na.rm=TRUE) </w:t>
      </w:r>
    </w:p>
    <w:p w14:paraId="6CB59BC5" w14:textId="77777777" w:rsidR="00F52132" w:rsidRPr="00F52132" w:rsidRDefault="00F52132" w:rsidP="006B015D">
      <w:pPr>
        <w:spacing w:line="360" w:lineRule="auto"/>
        <w:rPr>
          <w:sz w:val="22"/>
          <w:szCs w:val="22"/>
        </w:rPr>
      </w:pPr>
      <w:r w:rsidRPr="00F52132">
        <w:rPr>
          <w:sz w:val="22"/>
          <w:szCs w:val="22"/>
        </w:rPr>
        <w:t>```</w:t>
      </w:r>
    </w:p>
    <w:p w14:paraId="0E25CE67" w14:textId="77777777" w:rsidR="00F52132" w:rsidRPr="00F52132" w:rsidRDefault="00F52132" w:rsidP="006B015D">
      <w:pPr>
        <w:spacing w:line="360" w:lineRule="auto"/>
        <w:rPr>
          <w:sz w:val="22"/>
          <w:szCs w:val="22"/>
        </w:rPr>
      </w:pPr>
    </w:p>
    <w:p w14:paraId="5B6C0661" w14:textId="77777777" w:rsidR="00F52132" w:rsidRPr="00F52132" w:rsidRDefault="00F52132" w:rsidP="006B015D">
      <w:pPr>
        <w:spacing w:line="360" w:lineRule="auto"/>
        <w:rPr>
          <w:sz w:val="22"/>
          <w:szCs w:val="22"/>
        </w:rPr>
      </w:pPr>
      <w:r w:rsidRPr="00F52132">
        <w:rPr>
          <w:sz w:val="22"/>
          <w:szCs w:val="22"/>
        </w:rPr>
        <w:t># First, summarizing</w:t>
      </w:r>
    </w:p>
    <w:p w14:paraId="5A3DA395" w14:textId="77777777" w:rsidR="00F52132" w:rsidRPr="00F52132" w:rsidRDefault="00F52132" w:rsidP="006B015D">
      <w:pPr>
        <w:spacing w:line="360" w:lineRule="auto"/>
        <w:rPr>
          <w:sz w:val="22"/>
          <w:szCs w:val="22"/>
        </w:rPr>
      </w:pPr>
      <w:r w:rsidRPr="00F52132">
        <w:rPr>
          <w:sz w:val="22"/>
          <w:szCs w:val="22"/>
        </w:rPr>
        <w:t>```{r}</w:t>
      </w:r>
    </w:p>
    <w:p w14:paraId="09B97DFF" w14:textId="77777777" w:rsidR="00F52132" w:rsidRPr="00F52132" w:rsidRDefault="00F52132" w:rsidP="006B015D">
      <w:pPr>
        <w:spacing w:line="360" w:lineRule="auto"/>
        <w:rPr>
          <w:sz w:val="22"/>
          <w:szCs w:val="22"/>
        </w:rPr>
      </w:pPr>
      <w:r w:rsidRPr="00F52132">
        <w:rPr>
          <w:sz w:val="22"/>
          <w:szCs w:val="22"/>
        </w:rPr>
        <w:t># total height inc m</w:t>
      </w:r>
    </w:p>
    <w:p w14:paraId="2C236493" w14:textId="77777777" w:rsidR="00F52132" w:rsidRPr="00F52132" w:rsidRDefault="00F52132" w:rsidP="006B015D">
      <w:pPr>
        <w:spacing w:line="360" w:lineRule="auto"/>
        <w:rPr>
          <w:sz w:val="22"/>
          <w:szCs w:val="22"/>
        </w:rPr>
      </w:pPr>
      <w:r w:rsidRPr="00F52132">
        <w:rPr>
          <w:sz w:val="22"/>
          <w:szCs w:val="22"/>
        </w:rPr>
        <w:t>ht_inc_summary &lt;- data.frame(Statistic = names(summary(filtered$HT_INCm)),</w:t>
      </w:r>
    </w:p>
    <w:p w14:paraId="64D61312" w14:textId="77777777" w:rsidR="00F52132" w:rsidRPr="00F52132" w:rsidRDefault="00F52132" w:rsidP="006B015D">
      <w:pPr>
        <w:spacing w:line="360" w:lineRule="auto"/>
        <w:rPr>
          <w:sz w:val="22"/>
          <w:szCs w:val="22"/>
        </w:rPr>
      </w:pPr>
      <w:r w:rsidRPr="00F52132">
        <w:rPr>
          <w:sz w:val="22"/>
          <w:szCs w:val="22"/>
        </w:rPr>
        <w:t xml:space="preserve">                             Value = as.numeric(summary(filtered$HT_INCm)),</w:t>
      </w:r>
    </w:p>
    <w:p w14:paraId="03A6982C" w14:textId="77777777" w:rsidR="00F52132" w:rsidRPr="00F52132" w:rsidRDefault="00F52132" w:rsidP="006B015D">
      <w:pPr>
        <w:spacing w:line="360" w:lineRule="auto"/>
        <w:rPr>
          <w:sz w:val="22"/>
          <w:szCs w:val="22"/>
        </w:rPr>
      </w:pPr>
      <w:r w:rsidRPr="00F52132">
        <w:rPr>
          <w:sz w:val="22"/>
          <w:szCs w:val="22"/>
        </w:rPr>
        <w:t xml:space="preserve">                             Variable = "Total Height Inc (m/yr)")</w:t>
      </w:r>
    </w:p>
    <w:p w14:paraId="2928826A" w14:textId="77777777" w:rsidR="00F52132" w:rsidRPr="00F52132" w:rsidRDefault="00F52132" w:rsidP="006B015D">
      <w:pPr>
        <w:spacing w:line="360" w:lineRule="auto"/>
        <w:rPr>
          <w:sz w:val="22"/>
          <w:szCs w:val="22"/>
        </w:rPr>
      </w:pPr>
      <w:r w:rsidRPr="00F52132">
        <w:rPr>
          <w:sz w:val="22"/>
          <w:szCs w:val="22"/>
        </w:rPr>
        <w:t># actual height inc m</w:t>
      </w:r>
    </w:p>
    <w:p w14:paraId="121FD95A" w14:textId="77777777" w:rsidR="00F52132" w:rsidRPr="00F52132" w:rsidRDefault="00F52132" w:rsidP="006B015D">
      <w:pPr>
        <w:spacing w:line="360" w:lineRule="auto"/>
        <w:rPr>
          <w:sz w:val="22"/>
          <w:szCs w:val="22"/>
        </w:rPr>
      </w:pPr>
      <w:r w:rsidRPr="00F52132">
        <w:rPr>
          <w:sz w:val="22"/>
          <w:szCs w:val="22"/>
        </w:rPr>
        <w:t>actualht_inc_summary &lt;- data.frame(Statistic = names(summary(filtered$ACTUALHT_INCm)),</w:t>
      </w:r>
    </w:p>
    <w:p w14:paraId="6AE2180D" w14:textId="77777777" w:rsidR="00F52132" w:rsidRPr="00F52132" w:rsidRDefault="00F52132" w:rsidP="006B015D">
      <w:pPr>
        <w:spacing w:line="360" w:lineRule="auto"/>
        <w:rPr>
          <w:sz w:val="22"/>
          <w:szCs w:val="22"/>
        </w:rPr>
      </w:pPr>
      <w:r w:rsidRPr="00F52132">
        <w:rPr>
          <w:sz w:val="22"/>
          <w:szCs w:val="22"/>
        </w:rPr>
        <w:t xml:space="preserve">                             Value = as.numeric(summary(filtered$ACTUALHT_INCm)),</w:t>
      </w:r>
    </w:p>
    <w:p w14:paraId="7EC19A10" w14:textId="77777777" w:rsidR="00F52132" w:rsidRPr="00F52132" w:rsidRDefault="00F52132" w:rsidP="006B015D">
      <w:pPr>
        <w:spacing w:line="360" w:lineRule="auto"/>
        <w:rPr>
          <w:sz w:val="22"/>
          <w:szCs w:val="22"/>
        </w:rPr>
      </w:pPr>
      <w:r w:rsidRPr="00F52132">
        <w:rPr>
          <w:sz w:val="22"/>
          <w:szCs w:val="22"/>
        </w:rPr>
        <w:t xml:space="preserve">                             Variable = "Actual Height Inc (m/yr)")</w:t>
      </w:r>
    </w:p>
    <w:p w14:paraId="64405504" w14:textId="77777777" w:rsidR="00F52132" w:rsidRPr="00F52132" w:rsidRDefault="00F52132" w:rsidP="006B015D">
      <w:pPr>
        <w:spacing w:line="360" w:lineRule="auto"/>
        <w:rPr>
          <w:sz w:val="22"/>
          <w:szCs w:val="22"/>
        </w:rPr>
      </w:pPr>
    </w:p>
    <w:p w14:paraId="130A6860" w14:textId="77777777" w:rsidR="00F52132" w:rsidRPr="00F52132" w:rsidRDefault="00F52132" w:rsidP="006B015D">
      <w:pPr>
        <w:spacing w:line="360" w:lineRule="auto"/>
        <w:rPr>
          <w:sz w:val="22"/>
          <w:szCs w:val="22"/>
        </w:rPr>
      </w:pPr>
    </w:p>
    <w:p w14:paraId="1152F043" w14:textId="77777777" w:rsidR="00F52132" w:rsidRPr="00F52132" w:rsidRDefault="00F52132" w:rsidP="006B015D">
      <w:pPr>
        <w:spacing w:line="360" w:lineRule="auto"/>
        <w:rPr>
          <w:sz w:val="22"/>
          <w:szCs w:val="22"/>
        </w:rPr>
      </w:pPr>
      <w:r w:rsidRPr="00F52132">
        <w:rPr>
          <w:sz w:val="22"/>
          <w:szCs w:val="22"/>
        </w:rPr>
        <w:t># 6-year net total height change m</w:t>
      </w:r>
    </w:p>
    <w:p w14:paraId="35D7F576" w14:textId="77777777" w:rsidR="00F52132" w:rsidRPr="00F52132" w:rsidRDefault="00F52132" w:rsidP="006B015D">
      <w:pPr>
        <w:spacing w:line="360" w:lineRule="auto"/>
        <w:rPr>
          <w:sz w:val="22"/>
          <w:szCs w:val="22"/>
        </w:rPr>
      </w:pPr>
      <w:r w:rsidRPr="00F52132">
        <w:rPr>
          <w:sz w:val="22"/>
          <w:szCs w:val="22"/>
        </w:rPr>
        <w:t>netchng_6yr_summary &lt;- data.frame(Statistic = names(summary(filtered$NET_CHNG_6YR_m)),</w:t>
      </w:r>
    </w:p>
    <w:p w14:paraId="38F06F68" w14:textId="77777777" w:rsidR="00F52132" w:rsidRPr="00F52132" w:rsidRDefault="00F52132" w:rsidP="006B015D">
      <w:pPr>
        <w:spacing w:line="360" w:lineRule="auto"/>
        <w:rPr>
          <w:sz w:val="22"/>
          <w:szCs w:val="22"/>
        </w:rPr>
      </w:pPr>
      <w:r w:rsidRPr="00F52132">
        <w:rPr>
          <w:sz w:val="22"/>
          <w:szCs w:val="22"/>
        </w:rPr>
        <w:t xml:space="preserve">                             Value = as.numeric(summary(filtered$NET_CHNG_6YR_m)),</w:t>
      </w:r>
    </w:p>
    <w:p w14:paraId="7AEEC3D1" w14:textId="77777777" w:rsidR="00F52132" w:rsidRPr="00F52132" w:rsidRDefault="00F52132" w:rsidP="006B015D">
      <w:pPr>
        <w:spacing w:line="360" w:lineRule="auto"/>
        <w:rPr>
          <w:sz w:val="22"/>
          <w:szCs w:val="22"/>
        </w:rPr>
      </w:pPr>
      <w:r w:rsidRPr="00F52132">
        <w:rPr>
          <w:sz w:val="22"/>
          <w:szCs w:val="22"/>
        </w:rPr>
        <w:t xml:space="preserve">                             Variable = "6-Year Net Total Height Change (m)")</w:t>
      </w:r>
    </w:p>
    <w:p w14:paraId="34DB1D5E" w14:textId="77777777" w:rsidR="00F52132" w:rsidRPr="00F52132" w:rsidRDefault="00F52132" w:rsidP="006B015D">
      <w:pPr>
        <w:spacing w:line="360" w:lineRule="auto"/>
        <w:rPr>
          <w:sz w:val="22"/>
          <w:szCs w:val="22"/>
        </w:rPr>
      </w:pPr>
    </w:p>
    <w:p w14:paraId="55025D1D" w14:textId="77777777" w:rsidR="00F52132" w:rsidRPr="00F52132" w:rsidRDefault="00F52132" w:rsidP="006B015D">
      <w:pPr>
        <w:spacing w:line="360" w:lineRule="auto"/>
        <w:rPr>
          <w:sz w:val="22"/>
          <w:szCs w:val="22"/>
        </w:rPr>
      </w:pPr>
      <w:r w:rsidRPr="00F52132">
        <w:rPr>
          <w:sz w:val="22"/>
          <w:szCs w:val="22"/>
        </w:rPr>
        <w:t># 6-year net actual height change m</w:t>
      </w:r>
    </w:p>
    <w:p w14:paraId="56BB03B1" w14:textId="77777777" w:rsidR="00F52132" w:rsidRPr="00F52132" w:rsidRDefault="00F52132" w:rsidP="006B015D">
      <w:pPr>
        <w:spacing w:line="360" w:lineRule="auto"/>
        <w:rPr>
          <w:sz w:val="22"/>
          <w:szCs w:val="22"/>
        </w:rPr>
      </w:pPr>
      <w:r w:rsidRPr="00F52132">
        <w:rPr>
          <w:sz w:val="22"/>
          <w:szCs w:val="22"/>
        </w:rPr>
        <w:t>netactualchng_6yr_summary &lt;- data.frame(Statistic = names(summary(filtered$NET_ACTUALCHNG_6YR_m)),</w:t>
      </w:r>
    </w:p>
    <w:p w14:paraId="5F897531" w14:textId="77777777" w:rsidR="00F52132" w:rsidRPr="00F52132" w:rsidRDefault="00F52132" w:rsidP="006B015D">
      <w:pPr>
        <w:spacing w:line="360" w:lineRule="auto"/>
        <w:rPr>
          <w:sz w:val="22"/>
          <w:szCs w:val="22"/>
        </w:rPr>
      </w:pPr>
      <w:r w:rsidRPr="00F52132">
        <w:rPr>
          <w:sz w:val="22"/>
          <w:szCs w:val="22"/>
        </w:rPr>
        <w:t xml:space="preserve">                             Value = as.numeric(summary(filtered$NET_ACTUALCHNG_6YR_m)),</w:t>
      </w:r>
    </w:p>
    <w:p w14:paraId="3761B51D" w14:textId="77777777" w:rsidR="00F52132" w:rsidRPr="00F52132" w:rsidRDefault="00F52132" w:rsidP="006B015D">
      <w:pPr>
        <w:spacing w:line="360" w:lineRule="auto"/>
        <w:rPr>
          <w:sz w:val="22"/>
          <w:szCs w:val="22"/>
        </w:rPr>
      </w:pPr>
      <w:r w:rsidRPr="00F52132">
        <w:rPr>
          <w:sz w:val="22"/>
          <w:szCs w:val="22"/>
        </w:rPr>
        <w:t xml:space="preserve">                             Variable = "6-Year Net Actual Height Change (m)")</w:t>
      </w:r>
    </w:p>
    <w:p w14:paraId="3A6DEAFC" w14:textId="77777777" w:rsidR="00F52132" w:rsidRPr="00F52132" w:rsidRDefault="00F52132" w:rsidP="006B015D">
      <w:pPr>
        <w:spacing w:line="360" w:lineRule="auto"/>
        <w:rPr>
          <w:sz w:val="22"/>
          <w:szCs w:val="22"/>
        </w:rPr>
      </w:pPr>
    </w:p>
    <w:p w14:paraId="25DC8A09" w14:textId="77777777" w:rsidR="00F52132" w:rsidRPr="00F52132" w:rsidRDefault="00F52132" w:rsidP="006B015D">
      <w:pPr>
        <w:spacing w:line="360" w:lineRule="auto"/>
        <w:rPr>
          <w:sz w:val="22"/>
          <w:szCs w:val="22"/>
        </w:rPr>
      </w:pPr>
      <w:r w:rsidRPr="00F52132">
        <w:rPr>
          <w:sz w:val="22"/>
          <w:szCs w:val="22"/>
        </w:rPr>
        <w:t># Stack them together</w:t>
      </w:r>
    </w:p>
    <w:p w14:paraId="18A82F7F" w14:textId="77777777" w:rsidR="00F52132" w:rsidRPr="00F52132" w:rsidRDefault="00F52132" w:rsidP="006B015D">
      <w:pPr>
        <w:spacing w:line="360" w:lineRule="auto"/>
        <w:rPr>
          <w:sz w:val="22"/>
          <w:szCs w:val="22"/>
        </w:rPr>
      </w:pPr>
      <w:r w:rsidRPr="00F52132">
        <w:rPr>
          <w:sz w:val="22"/>
          <w:szCs w:val="22"/>
        </w:rPr>
        <w:t>summaryTable &lt;- bind_rows(</w:t>
      </w:r>
    </w:p>
    <w:p w14:paraId="0732E5C5" w14:textId="77777777" w:rsidR="00F52132" w:rsidRPr="00F52132" w:rsidRDefault="00F52132" w:rsidP="006B015D">
      <w:pPr>
        <w:spacing w:line="360" w:lineRule="auto"/>
        <w:rPr>
          <w:sz w:val="22"/>
          <w:szCs w:val="22"/>
        </w:rPr>
      </w:pPr>
      <w:r w:rsidRPr="00F52132">
        <w:rPr>
          <w:sz w:val="22"/>
          <w:szCs w:val="22"/>
        </w:rPr>
        <w:t xml:space="preserve">  ht_inc_summary,</w:t>
      </w:r>
    </w:p>
    <w:p w14:paraId="46A566BF" w14:textId="77777777" w:rsidR="00F52132" w:rsidRPr="00F52132" w:rsidRDefault="00F52132" w:rsidP="006B015D">
      <w:pPr>
        <w:spacing w:line="360" w:lineRule="auto"/>
        <w:rPr>
          <w:sz w:val="22"/>
          <w:szCs w:val="22"/>
        </w:rPr>
      </w:pPr>
      <w:r w:rsidRPr="00F52132">
        <w:rPr>
          <w:sz w:val="22"/>
          <w:szCs w:val="22"/>
        </w:rPr>
        <w:t xml:space="preserve">  actualht_inc_summary,</w:t>
      </w:r>
    </w:p>
    <w:p w14:paraId="52637F5C" w14:textId="77777777" w:rsidR="00F52132" w:rsidRPr="00F52132" w:rsidRDefault="00F52132" w:rsidP="006B015D">
      <w:pPr>
        <w:spacing w:line="360" w:lineRule="auto"/>
        <w:rPr>
          <w:sz w:val="22"/>
          <w:szCs w:val="22"/>
        </w:rPr>
      </w:pPr>
      <w:r w:rsidRPr="00F52132">
        <w:rPr>
          <w:sz w:val="22"/>
          <w:szCs w:val="22"/>
        </w:rPr>
        <w:t xml:space="preserve">  netchng_6yr_summary,</w:t>
      </w:r>
    </w:p>
    <w:p w14:paraId="4E19BB52" w14:textId="77777777" w:rsidR="00F52132" w:rsidRPr="00F52132" w:rsidRDefault="00F52132" w:rsidP="006B015D">
      <w:pPr>
        <w:spacing w:line="360" w:lineRule="auto"/>
        <w:rPr>
          <w:sz w:val="22"/>
          <w:szCs w:val="22"/>
        </w:rPr>
      </w:pPr>
      <w:r w:rsidRPr="00F52132">
        <w:rPr>
          <w:sz w:val="22"/>
          <w:szCs w:val="22"/>
        </w:rPr>
        <w:t xml:space="preserve">  netactualchng_6yr_summary</w:t>
      </w:r>
    </w:p>
    <w:p w14:paraId="4C341CE5" w14:textId="77777777" w:rsidR="00F52132" w:rsidRPr="00F52132" w:rsidRDefault="00F52132" w:rsidP="006B015D">
      <w:pPr>
        <w:spacing w:line="360" w:lineRule="auto"/>
        <w:rPr>
          <w:sz w:val="22"/>
          <w:szCs w:val="22"/>
        </w:rPr>
      </w:pPr>
      <w:r w:rsidRPr="00F52132">
        <w:rPr>
          <w:sz w:val="22"/>
          <w:szCs w:val="22"/>
        </w:rPr>
        <w:lastRenderedPageBreak/>
        <w:t xml:space="preserve">) </w:t>
      </w:r>
    </w:p>
    <w:p w14:paraId="06454A72" w14:textId="77777777" w:rsidR="00F52132" w:rsidRPr="00F52132" w:rsidRDefault="00F52132" w:rsidP="006B015D">
      <w:pPr>
        <w:spacing w:line="360" w:lineRule="auto"/>
        <w:rPr>
          <w:sz w:val="22"/>
          <w:szCs w:val="22"/>
        </w:rPr>
      </w:pPr>
    </w:p>
    <w:p w14:paraId="2B45B54E" w14:textId="77777777" w:rsidR="00F52132" w:rsidRPr="00F52132" w:rsidRDefault="00F52132" w:rsidP="006B015D">
      <w:pPr>
        <w:spacing w:line="360" w:lineRule="auto"/>
        <w:rPr>
          <w:sz w:val="22"/>
          <w:szCs w:val="22"/>
        </w:rPr>
      </w:pPr>
      <w:r w:rsidRPr="00F52132">
        <w:rPr>
          <w:sz w:val="22"/>
          <w:szCs w:val="22"/>
        </w:rPr>
        <w:t># Rearrange so Variable is the first column</w:t>
      </w:r>
    </w:p>
    <w:p w14:paraId="2C494C86" w14:textId="77777777" w:rsidR="00F52132" w:rsidRPr="00F52132" w:rsidRDefault="00F52132" w:rsidP="006B015D">
      <w:pPr>
        <w:spacing w:line="360" w:lineRule="auto"/>
        <w:rPr>
          <w:sz w:val="22"/>
          <w:szCs w:val="22"/>
        </w:rPr>
      </w:pPr>
      <w:r w:rsidRPr="00F52132">
        <w:rPr>
          <w:sz w:val="22"/>
          <w:szCs w:val="22"/>
        </w:rPr>
        <w:t xml:space="preserve">summaryTable &lt;- summaryTable |&gt; select(Variable, everything()) |&gt; </w:t>
      </w:r>
    </w:p>
    <w:p w14:paraId="13098CB2" w14:textId="77777777" w:rsidR="00F52132" w:rsidRPr="00F52132" w:rsidRDefault="00F52132" w:rsidP="006B015D">
      <w:pPr>
        <w:spacing w:line="360" w:lineRule="auto"/>
        <w:rPr>
          <w:sz w:val="22"/>
          <w:szCs w:val="22"/>
        </w:rPr>
      </w:pPr>
      <w:r w:rsidRPr="00F52132">
        <w:rPr>
          <w:sz w:val="22"/>
          <w:szCs w:val="22"/>
        </w:rPr>
        <w:t xml:space="preserve">    pivot_wider(</w:t>
      </w:r>
    </w:p>
    <w:p w14:paraId="70673E3C" w14:textId="77777777" w:rsidR="00F52132" w:rsidRPr="00F52132" w:rsidRDefault="00F52132" w:rsidP="006B015D">
      <w:pPr>
        <w:spacing w:line="360" w:lineRule="auto"/>
        <w:rPr>
          <w:sz w:val="22"/>
          <w:szCs w:val="22"/>
        </w:rPr>
      </w:pPr>
      <w:r w:rsidRPr="00F52132">
        <w:rPr>
          <w:sz w:val="22"/>
          <w:szCs w:val="22"/>
        </w:rPr>
        <w:t xml:space="preserve">    names_from = Statistic,</w:t>
      </w:r>
    </w:p>
    <w:p w14:paraId="43CB7F21" w14:textId="77777777" w:rsidR="00F52132" w:rsidRPr="00F52132" w:rsidRDefault="00F52132" w:rsidP="006B015D">
      <w:pPr>
        <w:spacing w:line="360" w:lineRule="auto"/>
        <w:rPr>
          <w:sz w:val="22"/>
          <w:szCs w:val="22"/>
        </w:rPr>
      </w:pPr>
      <w:r w:rsidRPr="00F52132">
        <w:rPr>
          <w:sz w:val="22"/>
          <w:szCs w:val="22"/>
        </w:rPr>
        <w:t xml:space="preserve">    values_from = Value</w:t>
      </w:r>
    </w:p>
    <w:p w14:paraId="70D8EE3A" w14:textId="77777777" w:rsidR="00F52132" w:rsidRPr="00F52132" w:rsidRDefault="00F52132" w:rsidP="006B015D">
      <w:pPr>
        <w:spacing w:line="360" w:lineRule="auto"/>
        <w:rPr>
          <w:sz w:val="22"/>
          <w:szCs w:val="22"/>
        </w:rPr>
      </w:pPr>
      <w:r w:rsidRPr="00F52132">
        <w:rPr>
          <w:sz w:val="22"/>
          <w:szCs w:val="22"/>
        </w:rPr>
        <w:t xml:space="preserve">  )</w:t>
      </w:r>
    </w:p>
    <w:p w14:paraId="4D380DB9" w14:textId="77777777" w:rsidR="00F52132" w:rsidRPr="00F52132" w:rsidRDefault="00F52132" w:rsidP="006B015D">
      <w:pPr>
        <w:spacing w:line="360" w:lineRule="auto"/>
        <w:rPr>
          <w:sz w:val="22"/>
          <w:szCs w:val="22"/>
        </w:rPr>
      </w:pPr>
    </w:p>
    <w:p w14:paraId="7A734659" w14:textId="77777777" w:rsidR="00F52132" w:rsidRPr="00F52132" w:rsidRDefault="00F52132" w:rsidP="006B015D">
      <w:pPr>
        <w:spacing w:line="360" w:lineRule="auto"/>
        <w:rPr>
          <w:sz w:val="22"/>
          <w:szCs w:val="22"/>
        </w:rPr>
      </w:pPr>
      <w:r w:rsidRPr="00F52132">
        <w:rPr>
          <w:sz w:val="22"/>
          <w:szCs w:val="22"/>
        </w:rPr>
        <w:t>summaryTable</w:t>
      </w:r>
    </w:p>
    <w:p w14:paraId="335EC3DC" w14:textId="77777777" w:rsidR="00F52132" w:rsidRPr="00F52132" w:rsidRDefault="00F52132" w:rsidP="006B015D">
      <w:pPr>
        <w:spacing w:line="360" w:lineRule="auto"/>
        <w:rPr>
          <w:sz w:val="22"/>
          <w:szCs w:val="22"/>
        </w:rPr>
      </w:pPr>
      <w:r w:rsidRPr="00F52132">
        <w:rPr>
          <w:sz w:val="22"/>
          <w:szCs w:val="22"/>
        </w:rPr>
        <w:t>```</w:t>
      </w:r>
    </w:p>
    <w:p w14:paraId="558CAEC1" w14:textId="77777777" w:rsidR="00F52132" w:rsidRPr="00F52132" w:rsidRDefault="00F52132" w:rsidP="006B015D">
      <w:pPr>
        <w:spacing w:line="360" w:lineRule="auto"/>
        <w:rPr>
          <w:sz w:val="22"/>
          <w:szCs w:val="22"/>
        </w:rPr>
      </w:pPr>
    </w:p>
    <w:p w14:paraId="1119082B" w14:textId="77777777" w:rsidR="00F52132" w:rsidRPr="00F52132" w:rsidRDefault="00F52132" w:rsidP="006B015D">
      <w:pPr>
        <w:spacing w:line="360" w:lineRule="auto"/>
        <w:rPr>
          <w:sz w:val="22"/>
          <w:szCs w:val="22"/>
        </w:rPr>
      </w:pPr>
      <w:r w:rsidRPr="00F52132">
        <w:rPr>
          <w:sz w:val="22"/>
          <w:szCs w:val="22"/>
        </w:rPr>
        <w:t xml:space="preserve"># Regression </w:t>
      </w:r>
    </w:p>
    <w:p w14:paraId="085B1C3C" w14:textId="77777777" w:rsidR="00F52132" w:rsidRPr="00F52132" w:rsidRDefault="00F52132" w:rsidP="006B015D">
      <w:pPr>
        <w:spacing w:line="360" w:lineRule="auto"/>
        <w:rPr>
          <w:sz w:val="22"/>
          <w:szCs w:val="22"/>
        </w:rPr>
      </w:pPr>
      <w:r w:rsidRPr="00F52132">
        <w:rPr>
          <w:sz w:val="22"/>
          <w:szCs w:val="22"/>
        </w:rPr>
        <w:t>```{r}</w:t>
      </w:r>
    </w:p>
    <w:p w14:paraId="2A56EFA2" w14:textId="77777777" w:rsidR="00F52132" w:rsidRPr="00F52132" w:rsidRDefault="00F52132" w:rsidP="006B015D">
      <w:pPr>
        <w:spacing w:line="360" w:lineRule="auto"/>
        <w:rPr>
          <w:sz w:val="22"/>
          <w:szCs w:val="22"/>
        </w:rPr>
      </w:pPr>
      <w:r w:rsidRPr="00F52132">
        <w:rPr>
          <w:sz w:val="22"/>
          <w:szCs w:val="22"/>
        </w:rPr>
        <w:t># first doing height change by remeasurement period</w:t>
      </w:r>
    </w:p>
    <w:p w14:paraId="6433D86A" w14:textId="77777777" w:rsidR="00F52132" w:rsidRPr="00F52132" w:rsidRDefault="00F52132" w:rsidP="006B015D">
      <w:pPr>
        <w:spacing w:line="360" w:lineRule="auto"/>
        <w:rPr>
          <w:sz w:val="22"/>
          <w:szCs w:val="22"/>
        </w:rPr>
      </w:pPr>
      <w:r w:rsidRPr="00F52132">
        <w:rPr>
          <w:sz w:val="22"/>
          <w:szCs w:val="22"/>
        </w:rPr>
        <w:t>tsr &lt;- theil_sen_regression(ACTUALHT_CHNGm ~ REMPER, data=filtered)</w:t>
      </w:r>
    </w:p>
    <w:p w14:paraId="34024E0C" w14:textId="77777777" w:rsidR="00F52132" w:rsidRPr="00F52132" w:rsidRDefault="00F52132" w:rsidP="006B015D">
      <w:pPr>
        <w:spacing w:line="360" w:lineRule="auto"/>
        <w:rPr>
          <w:sz w:val="22"/>
          <w:szCs w:val="22"/>
        </w:rPr>
      </w:pPr>
      <w:r w:rsidRPr="00F52132">
        <w:rPr>
          <w:sz w:val="22"/>
          <w:szCs w:val="22"/>
        </w:rPr>
        <w:t>coef(tsr)</w:t>
      </w:r>
    </w:p>
    <w:p w14:paraId="5778FFA5" w14:textId="77777777" w:rsidR="00F52132" w:rsidRPr="00F52132" w:rsidRDefault="00F52132" w:rsidP="006B015D">
      <w:pPr>
        <w:spacing w:line="360" w:lineRule="auto"/>
        <w:rPr>
          <w:sz w:val="22"/>
          <w:szCs w:val="22"/>
        </w:rPr>
      </w:pPr>
      <w:r w:rsidRPr="00F52132">
        <w:rPr>
          <w:sz w:val="22"/>
          <w:szCs w:val="22"/>
        </w:rPr>
        <w:t>summary(tsr)</w:t>
      </w:r>
    </w:p>
    <w:p w14:paraId="57F43C40" w14:textId="77777777" w:rsidR="00F52132" w:rsidRPr="00F52132" w:rsidRDefault="00F52132" w:rsidP="006B015D">
      <w:pPr>
        <w:spacing w:line="360" w:lineRule="auto"/>
        <w:rPr>
          <w:sz w:val="22"/>
          <w:szCs w:val="22"/>
        </w:rPr>
      </w:pPr>
      <w:r w:rsidRPr="00F52132">
        <w:rPr>
          <w:sz w:val="22"/>
          <w:szCs w:val="22"/>
        </w:rPr>
        <w:t>tsrSlope &lt;- coef(tsr)[2]</w:t>
      </w:r>
    </w:p>
    <w:p w14:paraId="4FB83EE3" w14:textId="77777777" w:rsidR="00F52132" w:rsidRPr="00F52132" w:rsidRDefault="00F52132" w:rsidP="006B015D">
      <w:pPr>
        <w:spacing w:line="360" w:lineRule="auto"/>
        <w:rPr>
          <w:sz w:val="22"/>
          <w:szCs w:val="22"/>
        </w:rPr>
      </w:pPr>
      <w:r w:rsidRPr="00F52132">
        <w:rPr>
          <w:sz w:val="22"/>
          <w:szCs w:val="22"/>
        </w:rPr>
        <w:t>```</w:t>
      </w:r>
    </w:p>
    <w:p w14:paraId="6A5169EC" w14:textId="77777777" w:rsidR="00F52132" w:rsidRPr="00F52132" w:rsidRDefault="00F52132" w:rsidP="006B015D">
      <w:pPr>
        <w:spacing w:line="360" w:lineRule="auto"/>
        <w:rPr>
          <w:sz w:val="22"/>
          <w:szCs w:val="22"/>
        </w:rPr>
      </w:pPr>
    </w:p>
    <w:p w14:paraId="50596C4F" w14:textId="77777777" w:rsidR="00F52132" w:rsidRPr="00F52132" w:rsidRDefault="00F52132" w:rsidP="006B015D">
      <w:pPr>
        <w:spacing w:line="360" w:lineRule="auto"/>
        <w:rPr>
          <w:sz w:val="22"/>
          <w:szCs w:val="22"/>
        </w:rPr>
      </w:pPr>
      <w:r w:rsidRPr="00F52132">
        <w:rPr>
          <w:sz w:val="22"/>
          <w:szCs w:val="22"/>
        </w:rPr>
        <w:t># Graphing</w:t>
      </w:r>
    </w:p>
    <w:p w14:paraId="119CE9EB" w14:textId="77777777" w:rsidR="00F52132" w:rsidRPr="00F52132" w:rsidRDefault="00F52132" w:rsidP="006B015D">
      <w:pPr>
        <w:spacing w:line="360" w:lineRule="auto"/>
        <w:rPr>
          <w:sz w:val="22"/>
          <w:szCs w:val="22"/>
        </w:rPr>
      </w:pPr>
      <w:r w:rsidRPr="00F52132">
        <w:rPr>
          <w:sz w:val="22"/>
          <w:szCs w:val="22"/>
        </w:rPr>
        <w:t>## Actual height change by remper</w:t>
      </w:r>
    </w:p>
    <w:p w14:paraId="4BC6A055" w14:textId="77777777" w:rsidR="00F52132" w:rsidRPr="00F52132" w:rsidRDefault="00F52132" w:rsidP="006B015D">
      <w:pPr>
        <w:spacing w:line="360" w:lineRule="auto"/>
        <w:rPr>
          <w:sz w:val="22"/>
          <w:szCs w:val="22"/>
        </w:rPr>
      </w:pPr>
      <w:r w:rsidRPr="00F52132">
        <w:rPr>
          <w:sz w:val="22"/>
          <w:szCs w:val="22"/>
        </w:rPr>
        <w:t>```{r}</w:t>
      </w:r>
    </w:p>
    <w:p w14:paraId="1E01AD0E" w14:textId="77777777" w:rsidR="00F52132" w:rsidRPr="00F52132" w:rsidRDefault="00F52132" w:rsidP="006B015D">
      <w:pPr>
        <w:spacing w:line="360" w:lineRule="auto"/>
        <w:rPr>
          <w:sz w:val="22"/>
          <w:szCs w:val="22"/>
        </w:rPr>
      </w:pPr>
    </w:p>
    <w:p w14:paraId="4158B333" w14:textId="77777777" w:rsidR="00F52132" w:rsidRPr="00F52132" w:rsidRDefault="00F52132" w:rsidP="006B015D">
      <w:pPr>
        <w:spacing w:line="360" w:lineRule="auto"/>
        <w:rPr>
          <w:sz w:val="22"/>
          <w:szCs w:val="22"/>
        </w:rPr>
      </w:pPr>
      <w:r w:rsidRPr="00F52132">
        <w:rPr>
          <w:sz w:val="22"/>
          <w:szCs w:val="22"/>
        </w:rPr>
        <w:t>actualHTCHNGPlot &lt;- ggplot(filtered, aes(REMPER, NET_ACTUALCHNG_6YR_m))+</w:t>
      </w:r>
    </w:p>
    <w:p w14:paraId="02DF7F73" w14:textId="77777777" w:rsidR="00F52132" w:rsidRPr="00F52132" w:rsidRDefault="00F52132" w:rsidP="006B015D">
      <w:pPr>
        <w:spacing w:line="360" w:lineRule="auto"/>
        <w:rPr>
          <w:sz w:val="22"/>
          <w:szCs w:val="22"/>
        </w:rPr>
      </w:pPr>
      <w:r w:rsidRPr="00F52132">
        <w:rPr>
          <w:sz w:val="22"/>
          <w:szCs w:val="22"/>
        </w:rPr>
        <w:t xml:space="preserve">  geom_point(alpha=0.1)+</w:t>
      </w:r>
    </w:p>
    <w:p w14:paraId="53292309" w14:textId="77777777" w:rsidR="00F52132" w:rsidRPr="00F52132" w:rsidRDefault="00F52132" w:rsidP="006B015D">
      <w:pPr>
        <w:spacing w:line="360" w:lineRule="auto"/>
        <w:rPr>
          <w:sz w:val="22"/>
          <w:szCs w:val="22"/>
        </w:rPr>
      </w:pPr>
      <w:r w:rsidRPr="00F52132">
        <w:rPr>
          <w:sz w:val="22"/>
          <w:szCs w:val="22"/>
        </w:rPr>
        <w:t xml:space="preserve">  geom_abline(slope = tsrSlope, intercept = 0.4609171, color = "red", size = 1) + </w:t>
      </w:r>
    </w:p>
    <w:p w14:paraId="6C31FC51" w14:textId="77777777" w:rsidR="00F52132" w:rsidRPr="00F52132" w:rsidRDefault="00F52132" w:rsidP="006B015D">
      <w:pPr>
        <w:spacing w:line="360" w:lineRule="auto"/>
        <w:rPr>
          <w:sz w:val="22"/>
          <w:szCs w:val="22"/>
        </w:rPr>
      </w:pPr>
      <w:r w:rsidRPr="00F52132">
        <w:rPr>
          <w:sz w:val="22"/>
          <w:szCs w:val="22"/>
        </w:rPr>
        <w:t xml:space="preserve">  labs(title = "Actual Height Change by Remeasurement Period",</w:t>
      </w:r>
    </w:p>
    <w:p w14:paraId="54A99D6B" w14:textId="77777777" w:rsidR="00F52132" w:rsidRPr="00F52132" w:rsidRDefault="00F52132" w:rsidP="006B015D">
      <w:pPr>
        <w:spacing w:line="360" w:lineRule="auto"/>
        <w:rPr>
          <w:sz w:val="22"/>
          <w:szCs w:val="22"/>
        </w:rPr>
      </w:pPr>
      <w:r w:rsidRPr="00F52132">
        <w:rPr>
          <w:sz w:val="22"/>
          <w:szCs w:val="22"/>
        </w:rPr>
        <w:t xml:space="preserve">       subtitle= glue("Regression Slope: {round(tsrSlope, 2)} m"),</w:t>
      </w:r>
    </w:p>
    <w:p w14:paraId="0A090497" w14:textId="77777777" w:rsidR="00F52132" w:rsidRPr="00F52132" w:rsidRDefault="00F52132" w:rsidP="006B015D">
      <w:pPr>
        <w:spacing w:line="360" w:lineRule="auto"/>
        <w:rPr>
          <w:sz w:val="22"/>
          <w:szCs w:val="22"/>
        </w:rPr>
      </w:pPr>
      <w:r w:rsidRPr="00F52132">
        <w:rPr>
          <w:sz w:val="22"/>
          <w:szCs w:val="22"/>
        </w:rPr>
        <w:t xml:space="preserve">       y = "Actual Height Change (m)",</w:t>
      </w:r>
    </w:p>
    <w:p w14:paraId="1701CBDB" w14:textId="77777777" w:rsidR="00F52132" w:rsidRPr="00F52132" w:rsidRDefault="00F52132" w:rsidP="006B015D">
      <w:pPr>
        <w:spacing w:line="360" w:lineRule="auto"/>
        <w:rPr>
          <w:sz w:val="22"/>
          <w:szCs w:val="22"/>
        </w:rPr>
      </w:pPr>
      <w:r w:rsidRPr="00F52132">
        <w:rPr>
          <w:sz w:val="22"/>
          <w:szCs w:val="22"/>
        </w:rPr>
        <w:t xml:space="preserve">       x = "Remeasurement Period (years)")+</w:t>
      </w:r>
    </w:p>
    <w:p w14:paraId="3AF65079" w14:textId="77777777" w:rsidR="00F52132" w:rsidRPr="00F52132" w:rsidRDefault="00F52132" w:rsidP="006B015D">
      <w:pPr>
        <w:spacing w:line="360" w:lineRule="auto"/>
        <w:rPr>
          <w:sz w:val="22"/>
          <w:szCs w:val="22"/>
        </w:rPr>
      </w:pPr>
      <w:r w:rsidRPr="00F52132">
        <w:rPr>
          <w:sz w:val="22"/>
          <w:szCs w:val="22"/>
        </w:rPr>
        <w:t xml:space="preserve">  theme_minimal() +</w:t>
      </w:r>
    </w:p>
    <w:p w14:paraId="167A097A" w14:textId="77777777" w:rsidR="00F52132" w:rsidRPr="00F52132" w:rsidRDefault="00F52132" w:rsidP="006B015D">
      <w:pPr>
        <w:spacing w:line="360" w:lineRule="auto"/>
        <w:rPr>
          <w:sz w:val="22"/>
          <w:szCs w:val="22"/>
        </w:rPr>
      </w:pPr>
      <w:r w:rsidRPr="00F52132">
        <w:rPr>
          <w:sz w:val="22"/>
          <w:szCs w:val="22"/>
        </w:rPr>
        <w:t xml:space="preserve">  customTheme</w:t>
      </w:r>
    </w:p>
    <w:p w14:paraId="62CA46CA" w14:textId="77777777" w:rsidR="00F52132" w:rsidRPr="00F52132" w:rsidRDefault="00F52132" w:rsidP="006B015D">
      <w:pPr>
        <w:spacing w:line="360" w:lineRule="auto"/>
        <w:rPr>
          <w:sz w:val="22"/>
          <w:szCs w:val="22"/>
        </w:rPr>
      </w:pPr>
    </w:p>
    <w:p w14:paraId="050A9970" w14:textId="77777777" w:rsidR="00F52132" w:rsidRPr="00F52132" w:rsidRDefault="00F52132" w:rsidP="006B015D">
      <w:pPr>
        <w:spacing w:line="360" w:lineRule="auto"/>
        <w:rPr>
          <w:sz w:val="22"/>
          <w:szCs w:val="22"/>
        </w:rPr>
      </w:pPr>
      <w:r w:rsidRPr="00F52132">
        <w:rPr>
          <w:sz w:val="22"/>
          <w:szCs w:val="22"/>
        </w:rPr>
        <w:t>ggsave(</w:t>
      </w:r>
    </w:p>
    <w:p w14:paraId="02AD204E" w14:textId="77777777" w:rsidR="00F52132" w:rsidRPr="00F52132" w:rsidRDefault="00F52132" w:rsidP="006B015D">
      <w:pPr>
        <w:spacing w:line="360" w:lineRule="auto"/>
        <w:rPr>
          <w:sz w:val="22"/>
          <w:szCs w:val="22"/>
        </w:rPr>
      </w:pPr>
      <w:r w:rsidRPr="00F52132">
        <w:rPr>
          <w:sz w:val="22"/>
          <w:szCs w:val="22"/>
        </w:rPr>
        <w:t xml:space="preserve">  "D:/IceSat/writing/thesis/figures/o3_actualheightchange_remperplot.png",</w:t>
      </w:r>
    </w:p>
    <w:p w14:paraId="46BCEFCE" w14:textId="77777777" w:rsidR="00F52132" w:rsidRPr="00F52132" w:rsidRDefault="00F52132" w:rsidP="006B015D">
      <w:pPr>
        <w:spacing w:line="360" w:lineRule="auto"/>
        <w:rPr>
          <w:sz w:val="22"/>
          <w:szCs w:val="22"/>
        </w:rPr>
      </w:pPr>
      <w:r w:rsidRPr="00F52132">
        <w:rPr>
          <w:sz w:val="22"/>
          <w:szCs w:val="22"/>
        </w:rPr>
        <w:t xml:space="preserve">  plot = actualHTCHNGPlot,</w:t>
      </w:r>
    </w:p>
    <w:p w14:paraId="594896C4" w14:textId="77777777" w:rsidR="00F52132" w:rsidRPr="00F52132" w:rsidRDefault="00F52132" w:rsidP="006B015D">
      <w:pPr>
        <w:spacing w:line="360" w:lineRule="auto"/>
        <w:rPr>
          <w:sz w:val="22"/>
          <w:szCs w:val="22"/>
        </w:rPr>
      </w:pPr>
      <w:r w:rsidRPr="00F52132">
        <w:rPr>
          <w:sz w:val="22"/>
          <w:szCs w:val="22"/>
        </w:rPr>
        <w:t xml:space="preserve">  bg = "white",</w:t>
      </w:r>
    </w:p>
    <w:p w14:paraId="50CCC162"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A23A0D2" w14:textId="77777777" w:rsidR="00F52132" w:rsidRPr="00F52132" w:rsidRDefault="00F52132" w:rsidP="006B015D">
      <w:pPr>
        <w:spacing w:line="360" w:lineRule="auto"/>
        <w:rPr>
          <w:sz w:val="22"/>
          <w:szCs w:val="22"/>
        </w:rPr>
      </w:pPr>
      <w:r w:rsidRPr="00F52132">
        <w:rPr>
          <w:sz w:val="22"/>
          <w:szCs w:val="22"/>
        </w:rPr>
        <w:t>)</w:t>
      </w:r>
    </w:p>
    <w:p w14:paraId="23DD786D" w14:textId="77777777" w:rsidR="00F52132" w:rsidRPr="00F52132" w:rsidRDefault="00F52132" w:rsidP="006B015D">
      <w:pPr>
        <w:spacing w:line="360" w:lineRule="auto"/>
        <w:rPr>
          <w:sz w:val="22"/>
          <w:szCs w:val="22"/>
        </w:rPr>
      </w:pPr>
    </w:p>
    <w:p w14:paraId="0261A2CD" w14:textId="77777777" w:rsidR="00F52132" w:rsidRPr="00F52132" w:rsidRDefault="00F52132" w:rsidP="006B015D">
      <w:pPr>
        <w:spacing w:line="360" w:lineRule="auto"/>
        <w:rPr>
          <w:sz w:val="22"/>
          <w:szCs w:val="22"/>
        </w:rPr>
      </w:pPr>
      <w:r w:rsidRPr="00F52132">
        <w:rPr>
          <w:sz w:val="22"/>
          <w:szCs w:val="22"/>
        </w:rPr>
        <w:t>actualHTCHNGPlot</w:t>
      </w:r>
    </w:p>
    <w:p w14:paraId="76AF4499" w14:textId="77777777" w:rsidR="00F52132" w:rsidRPr="00F52132" w:rsidRDefault="00F52132" w:rsidP="006B015D">
      <w:pPr>
        <w:spacing w:line="360" w:lineRule="auto"/>
        <w:rPr>
          <w:sz w:val="22"/>
          <w:szCs w:val="22"/>
        </w:rPr>
      </w:pPr>
      <w:r w:rsidRPr="00F52132">
        <w:rPr>
          <w:sz w:val="22"/>
          <w:szCs w:val="22"/>
        </w:rPr>
        <w:t>```</w:t>
      </w:r>
    </w:p>
    <w:p w14:paraId="3CE78F48" w14:textId="77777777" w:rsidR="00F52132" w:rsidRPr="00F52132" w:rsidRDefault="00F52132" w:rsidP="006B015D">
      <w:pPr>
        <w:spacing w:line="360" w:lineRule="auto"/>
        <w:rPr>
          <w:sz w:val="22"/>
          <w:szCs w:val="22"/>
        </w:rPr>
      </w:pPr>
    </w:p>
    <w:p w14:paraId="1A7084B7" w14:textId="77777777" w:rsidR="00F52132" w:rsidRPr="00F52132" w:rsidRDefault="00F52132" w:rsidP="006B015D">
      <w:pPr>
        <w:spacing w:line="360" w:lineRule="auto"/>
        <w:rPr>
          <w:sz w:val="22"/>
          <w:szCs w:val="22"/>
        </w:rPr>
      </w:pPr>
      <w:r w:rsidRPr="00F52132">
        <w:rPr>
          <w:sz w:val="22"/>
          <w:szCs w:val="22"/>
        </w:rPr>
        <w:t xml:space="preserve">## Increment density </w:t>
      </w:r>
    </w:p>
    <w:p w14:paraId="69A025DD" w14:textId="77777777" w:rsidR="00F52132" w:rsidRPr="00F52132" w:rsidRDefault="00F52132" w:rsidP="006B015D">
      <w:pPr>
        <w:spacing w:line="360" w:lineRule="auto"/>
        <w:rPr>
          <w:sz w:val="22"/>
          <w:szCs w:val="22"/>
        </w:rPr>
      </w:pPr>
      <w:r w:rsidRPr="00F52132">
        <w:rPr>
          <w:sz w:val="22"/>
          <w:szCs w:val="22"/>
        </w:rPr>
        <w:t>```{r}</w:t>
      </w:r>
    </w:p>
    <w:p w14:paraId="3FD970C4" w14:textId="77777777" w:rsidR="00F52132" w:rsidRPr="00F52132" w:rsidRDefault="00F52132" w:rsidP="006B015D">
      <w:pPr>
        <w:spacing w:line="360" w:lineRule="auto"/>
        <w:rPr>
          <w:sz w:val="22"/>
          <w:szCs w:val="22"/>
        </w:rPr>
      </w:pPr>
    </w:p>
    <w:p w14:paraId="13C7F51C" w14:textId="77777777" w:rsidR="00F52132" w:rsidRPr="00F52132" w:rsidRDefault="00F52132" w:rsidP="006B015D">
      <w:pPr>
        <w:spacing w:line="360" w:lineRule="auto"/>
        <w:rPr>
          <w:sz w:val="22"/>
          <w:szCs w:val="22"/>
        </w:rPr>
      </w:pPr>
      <w:r w:rsidRPr="00F52132">
        <w:rPr>
          <w:sz w:val="22"/>
          <w:szCs w:val="22"/>
        </w:rPr>
        <w:t># increment in actual height</w:t>
      </w:r>
    </w:p>
    <w:p w14:paraId="7912E7D8" w14:textId="77777777" w:rsidR="00F52132" w:rsidRPr="00F52132" w:rsidRDefault="00F52132" w:rsidP="006B015D">
      <w:pPr>
        <w:spacing w:line="360" w:lineRule="auto"/>
        <w:rPr>
          <w:sz w:val="22"/>
          <w:szCs w:val="22"/>
        </w:rPr>
      </w:pPr>
      <w:r w:rsidRPr="00F52132">
        <w:rPr>
          <w:sz w:val="22"/>
          <w:szCs w:val="22"/>
        </w:rPr>
        <w:t xml:space="preserve">actualHTINCPlot &lt;- ggplot(filtered, aes(x = ACTUALHT_INCm)) + </w:t>
      </w:r>
    </w:p>
    <w:p w14:paraId="65553DE8"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1234D19D" w14:textId="77777777" w:rsidR="00F52132" w:rsidRPr="00F52132" w:rsidRDefault="00F52132" w:rsidP="006B015D">
      <w:pPr>
        <w:spacing w:line="360" w:lineRule="auto"/>
        <w:rPr>
          <w:sz w:val="22"/>
          <w:szCs w:val="22"/>
        </w:rPr>
      </w:pPr>
      <w:r w:rsidRPr="00F52132">
        <w:rPr>
          <w:sz w:val="22"/>
          <w:szCs w:val="22"/>
        </w:rPr>
        <w:t xml:space="preserve">                 colour = 1, fill='white') +</w:t>
      </w:r>
    </w:p>
    <w:p w14:paraId="0F5A2FD5"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11E9AFE9" w14:textId="77777777" w:rsidR="00F52132" w:rsidRPr="00F52132" w:rsidRDefault="00F52132" w:rsidP="006B015D">
      <w:pPr>
        <w:spacing w:line="360" w:lineRule="auto"/>
        <w:rPr>
          <w:sz w:val="22"/>
          <w:szCs w:val="22"/>
        </w:rPr>
      </w:pPr>
      <w:r w:rsidRPr="00F52132">
        <w:rPr>
          <w:sz w:val="22"/>
          <w:szCs w:val="22"/>
        </w:rPr>
        <w:t xml:space="preserve">  geom_vline(xintercept=median(filtered$ACTUALHT_INCm), color='red', lwd=.75)+</w:t>
      </w:r>
    </w:p>
    <w:p w14:paraId="4D0E3398" w14:textId="77777777" w:rsidR="00F52132" w:rsidRPr="00F52132" w:rsidRDefault="00F52132" w:rsidP="006B015D">
      <w:pPr>
        <w:spacing w:line="360" w:lineRule="auto"/>
        <w:rPr>
          <w:sz w:val="22"/>
          <w:szCs w:val="22"/>
        </w:rPr>
      </w:pPr>
      <w:r w:rsidRPr="00F52132">
        <w:rPr>
          <w:sz w:val="22"/>
          <w:szCs w:val="22"/>
        </w:rPr>
        <w:t xml:space="preserve">  annotate("text", x = .65, y = 1.5, size=5, face='bold', color='black', label = glue("Median: {round(median(filtered$ACTUALHT_INCm), 2)</w:t>
      </w:r>
    </w:p>
    <w:p w14:paraId="34DE1FAB" w14:textId="77777777" w:rsidR="00F52132" w:rsidRPr="00F52132" w:rsidRDefault="00F52132" w:rsidP="006B015D">
      <w:pPr>
        <w:spacing w:line="360" w:lineRule="auto"/>
        <w:rPr>
          <w:sz w:val="22"/>
          <w:szCs w:val="22"/>
        </w:rPr>
      </w:pPr>
      <w:r w:rsidRPr="00F52132">
        <w:rPr>
          <w:sz w:val="22"/>
          <w:szCs w:val="22"/>
        </w:rPr>
        <w:t>} m"))+</w:t>
      </w:r>
    </w:p>
    <w:p w14:paraId="4871A79B" w14:textId="77777777" w:rsidR="00F52132" w:rsidRPr="00F52132" w:rsidRDefault="00F52132" w:rsidP="006B015D">
      <w:pPr>
        <w:spacing w:line="360" w:lineRule="auto"/>
        <w:rPr>
          <w:sz w:val="22"/>
          <w:szCs w:val="22"/>
        </w:rPr>
      </w:pPr>
      <w:r w:rsidRPr="00F52132">
        <w:rPr>
          <w:sz w:val="22"/>
          <w:szCs w:val="22"/>
        </w:rPr>
        <w:t xml:space="preserve">  labs(title = "Kernel Density of Actual Height Increment",</w:t>
      </w:r>
    </w:p>
    <w:p w14:paraId="4B37BFE6" w14:textId="77777777" w:rsidR="00F52132" w:rsidRPr="00F52132" w:rsidRDefault="00F52132" w:rsidP="006B015D">
      <w:pPr>
        <w:spacing w:line="360" w:lineRule="auto"/>
        <w:rPr>
          <w:sz w:val="22"/>
          <w:szCs w:val="22"/>
        </w:rPr>
      </w:pPr>
      <w:r w:rsidRPr="00F52132">
        <w:rPr>
          <w:sz w:val="22"/>
          <w:szCs w:val="22"/>
        </w:rPr>
        <w:t xml:space="preserve">         x = "Actual Height Increment (m)",</w:t>
      </w:r>
    </w:p>
    <w:p w14:paraId="34C9A52F" w14:textId="77777777" w:rsidR="00F52132" w:rsidRPr="00F52132" w:rsidRDefault="00F52132" w:rsidP="006B015D">
      <w:pPr>
        <w:spacing w:line="360" w:lineRule="auto"/>
        <w:rPr>
          <w:sz w:val="22"/>
          <w:szCs w:val="22"/>
        </w:rPr>
      </w:pPr>
      <w:r w:rsidRPr="00F52132">
        <w:rPr>
          <w:sz w:val="22"/>
          <w:szCs w:val="22"/>
        </w:rPr>
        <w:t xml:space="preserve">         y = "Density")+</w:t>
      </w:r>
    </w:p>
    <w:p w14:paraId="36D2D29E" w14:textId="77777777" w:rsidR="00F52132" w:rsidRPr="00F52132" w:rsidRDefault="00F52132" w:rsidP="006B015D">
      <w:pPr>
        <w:spacing w:line="360" w:lineRule="auto"/>
        <w:rPr>
          <w:sz w:val="22"/>
          <w:szCs w:val="22"/>
        </w:rPr>
      </w:pPr>
      <w:r w:rsidRPr="00F52132">
        <w:rPr>
          <w:sz w:val="22"/>
          <w:szCs w:val="22"/>
        </w:rPr>
        <w:t xml:space="preserve">  theme_minimal() +</w:t>
      </w:r>
    </w:p>
    <w:p w14:paraId="50E6C95F" w14:textId="77777777" w:rsidR="00F52132" w:rsidRPr="00F52132" w:rsidRDefault="00F52132" w:rsidP="006B015D">
      <w:pPr>
        <w:spacing w:line="360" w:lineRule="auto"/>
        <w:rPr>
          <w:sz w:val="22"/>
          <w:szCs w:val="22"/>
        </w:rPr>
      </w:pPr>
      <w:r w:rsidRPr="00F52132">
        <w:rPr>
          <w:sz w:val="22"/>
          <w:szCs w:val="22"/>
        </w:rPr>
        <w:t xml:space="preserve">  customTheme</w:t>
      </w:r>
    </w:p>
    <w:p w14:paraId="40C81069" w14:textId="77777777" w:rsidR="00F52132" w:rsidRPr="00F52132" w:rsidRDefault="00F52132" w:rsidP="006B015D">
      <w:pPr>
        <w:spacing w:line="360" w:lineRule="auto"/>
        <w:rPr>
          <w:sz w:val="22"/>
          <w:szCs w:val="22"/>
        </w:rPr>
      </w:pPr>
    </w:p>
    <w:p w14:paraId="562A703F" w14:textId="77777777" w:rsidR="00F52132" w:rsidRPr="00F52132" w:rsidRDefault="00F52132" w:rsidP="006B015D">
      <w:pPr>
        <w:spacing w:line="360" w:lineRule="auto"/>
        <w:rPr>
          <w:sz w:val="22"/>
          <w:szCs w:val="22"/>
        </w:rPr>
      </w:pPr>
      <w:r w:rsidRPr="00F52132">
        <w:rPr>
          <w:sz w:val="22"/>
          <w:szCs w:val="22"/>
        </w:rPr>
        <w:t>ggsave(</w:t>
      </w:r>
    </w:p>
    <w:p w14:paraId="35211481" w14:textId="77777777" w:rsidR="00F52132" w:rsidRPr="00F52132" w:rsidRDefault="00F52132" w:rsidP="006B015D">
      <w:pPr>
        <w:spacing w:line="360" w:lineRule="auto"/>
        <w:rPr>
          <w:sz w:val="22"/>
          <w:szCs w:val="22"/>
        </w:rPr>
      </w:pPr>
      <w:r w:rsidRPr="00F52132">
        <w:rPr>
          <w:sz w:val="22"/>
          <w:szCs w:val="22"/>
        </w:rPr>
        <w:t xml:space="preserve">  "D:/IceSat/writing/thesis/figures/o3_increment_density_plot.png",</w:t>
      </w:r>
    </w:p>
    <w:p w14:paraId="511C56C1" w14:textId="77777777" w:rsidR="00F52132" w:rsidRPr="00F52132" w:rsidRDefault="00F52132" w:rsidP="006B015D">
      <w:pPr>
        <w:spacing w:line="360" w:lineRule="auto"/>
        <w:rPr>
          <w:sz w:val="22"/>
          <w:szCs w:val="22"/>
        </w:rPr>
      </w:pPr>
      <w:r w:rsidRPr="00F52132">
        <w:rPr>
          <w:sz w:val="22"/>
          <w:szCs w:val="22"/>
        </w:rPr>
        <w:t xml:space="preserve">  plot = actualHTINCPlot,</w:t>
      </w:r>
    </w:p>
    <w:p w14:paraId="4739054D" w14:textId="77777777" w:rsidR="00F52132" w:rsidRPr="00F52132" w:rsidRDefault="00F52132" w:rsidP="006B015D">
      <w:pPr>
        <w:spacing w:line="360" w:lineRule="auto"/>
        <w:rPr>
          <w:sz w:val="22"/>
          <w:szCs w:val="22"/>
        </w:rPr>
      </w:pPr>
      <w:r w:rsidRPr="00F52132">
        <w:rPr>
          <w:sz w:val="22"/>
          <w:szCs w:val="22"/>
        </w:rPr>
        <w:t xml:space="preserve">  bg = "white",</w:t>
      </w:r>
    </w:p>
    <w:p w14:paraId="718D36FB"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1833D7C" w14:textId="77777777" w:rsidR="00F52132" w:rsidRPr="00F52132" w:rsidRDefault="00F52132" w:rsidP="006B015D">
      <w:pPr>
        <w:spacing w:line="360" w:lineRule="auto"/>
        <w:rPr>
          <w:sz w:val="22"/>
          <w:szCs w:val="22"/>
        </w:rPr>
      </w:pPr>
      <w:r w:rsidRPr="00F52132">
        <w:rPr>
          <w:sz w:val="22"/>
          <w:szCs w:val="22"/>
        </w:rPr>
        <w:lastRenderedPageBreak/>
        <w:t>)</w:t>
      </w:r>
    </w:p>
    <w:p w14:paraId="32DA9317" w14:textId="77777777" w:rsidR="00F52132" w:rsidRPr="00F52132" w:rsidRDefault="00F52132" w:rsidP="006B015D">
      <w:pPr>
        <w:spacing w:line="360" w:lineRule="auto"/>
        <w:rPr>
          <w:sz w:val="22"/>
          <w:szCs w:val="22"/>
        </w:rPr>
      </w:pPr>
    </w:p>
    <w:p w14:paraId="0649B96B" w14:textId="77777777" w:rsidR="00F52132" w:rsidRPr="00F52132" w:rsidRDefault="00F52132" w:rsidP="006B015D">
      <w:pPr>
        <w:spacing w:line="360" w:lineRule="auto"/>
        <w:rPr>
          <w:sz w:val="22"/>
          <w:szCs w:val="22"/>
        </w:rPr>
      </w:pPr>
      <w:r w:rsidRPr="00F52132">
        <w:rPr>
          <w:sz w:val="22"/>
          <w:szCs w:val="22"/>
        </w:rPr>
        <w:t>actualHTINCPlot</w:t>
      </w:r>
    </w:p>
    <w:p w14:paraId="555AEC1A" w14:textId="77777777" w:rsidR="00F52132" w:rsidRPr="00F52132" w:rsidRDefault="00F52132" w:rsidP="006B015D">
      <w:pPr>
        <w:spacing w:line="360" w:lineRule="auto"/>
        <w:rPr>
          <w:sz w:val="22"/>
          <w:szCs w:val="22"/>
        </w:rPr>
      </w:pPr>
      <w:r w:rsidRPr="00F52132">
        <w:rPr>
          <w:sz w:val="22"/>
          <w:szCs w:val="22"/>
        </w:rPr>
        <w:t>```</w:t>
      </w:r>
    </w:p>
    <w:p w14:paraId="1C207E0F" w14:textId="77777777" w:rsidR="00F52132" w:rsidRPr="00F52132" w:rsidRDefault="00F52132" w:rsidP="006B015D">
      <w:pPr>
        <w:spacing w:line="360" w:lineRule="auto"/>
        <w:rPr>
          <w:sz w:val="22"/>
          <w:szCs w:val="22"/>
        </w:rPr>
      </w:pPr>
    </w:p>
    <w:p w14:paraId="2590CC69" w14:textId="77777777" w:rsidR="00F52132" w:rsidRPr="00F52132" w:rsidRDefault="00F52132" w:rsidP="006B015D">
      <w:pPr>
        <w:spacing w:line="360" w:lineRule="auto"/>
        <w:rPr>
          <w:sz w:val="22"/>
          <w:szCs w:val="22"/>
        </w:rPr>
      </w:pPr>
      <w:r w:rsidRPr="00F52132">
        <w:rPr>
          <w:sz w:val="22"/>
          <w:szCs w:val="22"/>
        </w:rPr>
        <w:t xml:space="preserve">## Net change density </w:t>
      </w:r>
    </w:p>
    <w:p w14:paraId="3EFE8C25" w14:textId="77777777" w:rsidR="00F52132" w:rsidRPr="00F52132" w:rsidRDefault="00F52132" w:rsidP="006B015D">
      <w:pPr>
        <w:spacing w:line="360" w:lineRule="auto"/>
        <w:rPr>
          <w:sz w:val="22"/>
          <w:szCs w:val="22"/>
        </w:rPr>
      </w:pPr>
      <w:r w:rsidRPr="00F52132">
        <w:rPr>
          <w:sz w:val="22"/>
          <w:szCs w:val="22"/>
        </w:rPr>
        <w:t>```{r}</w:t>
      </w:r>
    </w:p>
    <w:p w14:paraId="46534387" w14:textId="77777777" w:rsidR="00F52132" w:rsidRPr="00F52132" w:rsidRDefault="00F52132" w:rsidP="006B015D">
      <w:pPr>
        <w:spacing w:line="360" w:lineRule="auto"/>
        <w:rPr>
          <w:sz w:val="22"/>
          <w:szCs w:val="22"/>
        </w:rPr>
      </w:pPr>
      <w:r w:rsidRPr="00F52132">
        <w:rPr>
          <w:sz w:val="22"/>
          <w:szCs w:val="22"/>
        </w:rPr>
        <w:t># increment in actual height</w:t>
      </w:r>
    </w:p>
    <w:p w14:paraId="035274F4" w14:textId="77777777" w:rsidR="00F52132" w:rsidRPr="00F52132" w:rsidRDefault="00F52132" w:rsidP="006B015D">
      <w:pPr>
        <w:spacing w:line="360" w:lineRule="auto"/>
        <w:rPr>
          <w:sz w:val="22"/>
          <w:szCs w:val="22"/>
        </w:rPr>
      </w:pPr>
      <w:r w:rsidRPr="00F52132">
        <w:rPr>
          <w:sz w:val="22"/>
          <w:szCs w:val="22"/>
        </w:rPr>
        <w:t xml:space="preserve">actualHTNetChangePlot &lt;- ggplot(filtered, aes(x = NET_ACTUALCHNG_6YR_m)) + </w:t>
      </w:r>
    </w:p>
    <w:p w14:paraId="0D5D5F21"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52172817" w14:textId="77777777" w:rsidR="00F52132" w:rsidRPr="00F52132" w:rsidRDefault="00F52132" w:rsidP="006B015D">
      <w:pPr>
        <w:spacing w:line="360" w:lineRule="auto"/>
        <w:rPr>
          <w:sz w:val="22"/>
          <w:szCs w:val="22"/>
        </w:rPr>
      </w:pPr>
      <w:r w:rsidRPr="00F52132">
        <w:rPr>
          <w:sz w:val="22"/>
          <w:szCs w:val="22"/>
        </w:rPr>
        <w:t xml:space="preserve">                 colour = 1, fill='white') +</w:t>
      </w:r>
    </w:p>
    <w:p w14:paraId="5D69E68D"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42BE9427" w14:textId="77777777" w:rsidR="00F52132" w:rsidRPr="00F52132" w:rsidRDefault="00F52132" w:rsidP="006B015D">
      <w:pPr>
        <w:spacing w:line="360" w:lineRule="auto"/>
        <w:rPr>
          <w:sz w:val="22"/>
          <w:szCs w:val="22"/>
        </w:rPr>
      </w:pPr>
      <w:r w:rsidRPr="00F52132">
        <w:rPr>
          <w:sz w:val="22"/>
          <w:szCs w:val="22"/>
        </w:rPr>
        <w:t xml:space="preserve">  geom_vline(xintercept=median(filtered$NET_ACTUALCHNG_6YR_m), color='red', lwd=.75)+</w:t>
      </w:r>
    </w:p>
    <w:p w14:paraId="24466959" w14:textId="77777777" w:rsidR="00F52132" w:rsidRPr="00F52132" w:rsidRDefault="00F52132" w:rsidP="006B015D">
      <w:pPr>
        <w:spacing w:line="360" w:lineRule="auto"/>
        <w:rPr>
          <w:sz w:val="22"/>
          <w:szCs w:val="22"/>
        </w:rPr>
      </w:pPr>
      <w:r w:rsidRPr="00F52132">
        <w:rPr>
          <w:sz w:val="22"/>
          <w:szCs w:val="22"/>
        </w:rPr>
        <w:t xml:space="preserve">  annotate("text", x = 4, y = .29, size=5, face='bold', color='black', label = glue("Median: {round(median(filtered$NET_ACTUALCHNG_6YR_m), 2)</w:t>
      </w:r>
    </w:p>
    <w:p w14:paraId="3C443241" w14:textId="77777777" w:rsidR="00F52132" w:rsidRPr="00F52132" w:rsidRDefault="00F52132" w:rsidP="006B015D">
      <w:pPr>
        <w:spacing w:line="360" w:lineRule="auto"/>
        <w:rPr>
          <w:sz w:val="22"/>
          <w:szCs w:val="22"/>
        </w:rPr>
      </w:pPr>
      <w:r w:rsidRPr="00F52132">
        <w:rPr>
          <w:sz w:val="22"/>
          <w:szCs w:val="22"/>
        </w:rPr>
        <w:t>} m"))+</w:t>
      </w:r>
    </w:p>
    <w:p w14:paraId="1F48C6ED" w14:textId="77777777" w:rsidR="00F52132" w:rsidRPr="00F52132" w:rsidRDefault="00F52132" w:rsidP="006B015D">
      <w:pPr>
        <w:spacing w:line="360" w:lineRule="auto"/>
        <w:rPr>
          <w:sz w:val="22"/>
          <w:szCs w:val="22"/>
        </w:rPr>
      </w:pPr>
      <w:r w:rsidRPr="00F52132">
        <w:rPr>
          <w:sz w:val="22"/>
          <w:szCs w:val="22"/>
        </w:rPr>
        <w:t xml:space="preserve">  labs(title = "Kernel Density of Six-Year Actual Height Net Change",</w:t>
      </w:r>
    </w:p>
    <w:p w14:paraId="4604275F" w14:textId="77777777" w:rsidR="00F52132" w:rsidRPr="00F52132" w:rsidRDefault="00F52132" w:rsidP="006B015D">
      <w:pPr>
        <w:spacing w:line="360" w:lineRule="auto"/>
        <w:rPr>
          <w:sz w:val="22"/>
          <w:szCs w:val="22"/>
        </w:rPr>
      </w:pPr>
      <w:r w:rsidRPr="00F52132">
        <w:rPr>
          <w:sz w:val="22"/>
          <w:szCs w:val="22"/>
        </w:rPr>
        <w:t xml:space="preserve">         x = "Net Change (m)",</w:t>
      </w:r>
    </w:p>
    <w:p w14:paraId="286746F9" w14:textId="77777777" w:rsidR="00F52132" w:rsidRPr="00F52132" w:rsidRDefault="00F52132" w:rsidP="006B015D">
      <w:pPr>
        <w:spacing w:line="360" w:lineRule="auto"/>
        <w:rPr>
          <w:sz w:val="22"/>
          <w:szCs w:val="22"/>
        </w:rPr>
      </w:pPr>
      <w:r w:rsidRPr="00F52132">
        <w:rPr>
          <w:sz w:val="22"/>
          <w:szCs w:val="22"/>
        </w:rPr>
        <w:t xml:space="preserve">         y = "Density")+</w:t>
      </w:r>
    </w:p>
    <w:p w14:paraId="1D1A81AC" w14:textId="77777777" w:rsidR="00F52132" w:rsidRPr="00F52132" w:rsidRDefault="00F52132" w:rsidP="006B015D">
      <w:pPr>
        <w:spacing w:line="360" w:lineRule="auto"/>
        <w:rPr>
          <w:sz w:val="22"/>
          <w:szCs w:val="22"/>
        </w:rPr>
      </w:pPr>
      <w:r w:rsidRPr="00F52132">
        <w:rPr>
          <w:sz w:val="22"/>
          <w:szCs w:val="22"/>
        </w:rPr>
        <w:t xml:space="preserve">  theme_minimal() +</w:t>
      </w:r>
    </w:p>
    <w:p w14:paraId="1CED5457" w14:textId="77777777" w:rsidR="00F52132" w:rsidRPr="00F52132" w:rsidRDefault="00F52132" w:rsidP="006B015D">
      <w:pPr>
        <w:spacing w:line="360" w:lineRule="auto"/>
        <w:rPr>
          <w:sz w:val="22"/>
          <w:szCs w:val="22"/>
        </w:rPr>
      </w:pPr>
      <w:r w:rsidRPr="00F52132">
        <w:rPr>
          <w:sz w:val="22"/>
          <w:szCs w:val="22"/>
        </w:rPr>
        <w:t xml:space="preserve">  customTheme</w:t>
      </w:r>
    </w:p>
    <w:p w14:paraId="57C95190" w14:textId="77777777" w:rsidR="00F52132" w:rsidRPr="00F52132" w:rsidRDefault="00F52132" w:rsidP="006B015D">
      <w:pPr>
        <w:spacing w:line="360" w:lineRule="auto"/>
        <w:rPr>
          <w:sz w:val="22"/>
          <w:szCs w:val="22"/>
        </w:rPr>
      </w:pPr>
    </w:p>
    <w:p w14:paraId="614AF7D9" w14:textId="77777777" w:rsidR="00F52132" w:rsidRPr="00F52132" w:rsidRDefault="00F52132" w:rsidP="006B015D">
      <w:pPr>
        <w:spacing w:line="360" w:lineRule="auto"/>
        <w:rPr>
          <w:sz w:val="22"/>
          <w:szCs w:val="22"/>
        </w:rPr>
      </w:pPr>
      <w:r w:rsidRPr="00F52132">
        <w:rPr>
          <w:sz w:val="22"/>
          <w:szCs w:val="22"/>
        </w:rPr>
        <w:t>ggsave(</w:t>
      </w:r>
    </w:p>
    <w:p w14:paraId="14132750" w14:textId="77777777" w:rsidR="00F52132" w:rsidRPr="00F52132" w:rsidRDefault="00F52132" w:rsidP="006B015D">
      <w:pPr>
        <w:spacing w:line="360" w:lineRule="auto"/>
        <w:rPr>
          <w:sz w:val="22"/>
          <w:szCs w:val="22"/>
        </w:rPr>
      </w:pPr>
      <w:r w:rsidRPr="00F52132">
        <w:rPr>
          <w:sz w:val="22"/>
          <w:szCs w:val="22"/>
        </w:rPr>
        <w:t xml:space="preserve">  "D:/IceSat/writing/thesis/figures/o3_net_change_density_plot.png",</w:t>
      </w:r>
    </w:p>
    <w:p w14:paraId="3DD7D59F" w14:textId="77777777" w:rsidR="00F52132" w:rsidRPr="00F52132" w:rsidRDefault="00F52132" w:rsidP="006B015D">
      <w:pPr>
        <w:spacing w:line="360" w:lineRule="auto"/>
        <w:rPr>
          <w:sz w:val="22"/>
          <w:szCs w:val="22"/>
        </w:rPr>
      </w:pPr>
      <w:r w:rsidRPr="00F52132">
        <w:rPr>
          <w:sz w:val="22"/>
          <w:szCs w:val="22"/>
        </w:rPr>
        <w:t xml:space="preserve">  plot = actualHTNetChangePlot,</w:t>
      </w:r>
    </w:p>
    <w:p w14:paraId="1C2AF906" w14:textId="77777777" w:rsidR="00F52132" w:rsidRPr="00F52132" w:rsidRDefault="00F52132" w:rsidP="006B015D">
      <w:pPr>
        <w:spacing w:line="360" w:lineRule="auto"/>
        <w:rPr>
          <w:sz w:val="22"/>
          <w:szCs w:val="22"/>
        </w:rPr>
      </w:pPr>
      <w:r w:rsidRPr="00F52132">
        <w:rPr>
          <w:sz w:val="22"/>
          <w:szCs w:val="22"/>
        </w:rPr>
        <w:t xml:space="preserve">  bg = "white",</w:t>
      </w:r>
    </w:p>
    <w:p w14:paraId="37A020DD"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15199548" w14:textId="77777777" w:rsidR="00F52132" w:rsidRPr="00F52132" w:rsidRDefault="00F52132" w:rsidP="006B015D">
      <w:pPr>
        <w:spacing w:line="360" w:lineRule="auto"/>
        <w:rPr>
          <w:sz w:val="22"/>
          <w:szCs w:val="22"/>
        </w:rPr>
      </w:pPr>
      <w:r w:rsidRPr="00F52132">
        <w:rPr>
          <w:sz w:val="22"/>
          <w:szCs w:val="22"/>
        </w:rPr>
        <w:t>)</w:t>
      </w:r>
    </w:p>
    <w:p w14:paraId="11809A37" w14:textId="77777777" w:rsidR="00F52132" w:rsidRPr="00F52132" w:rsidRDefault="00F52132" w:rsidP="006B015D">
      <w:pPr>
        <w:spacing w:line="360" w:lineRule="auto"/>
        <w:rPr>
          <w:sz w:val="22"/>
          <w:szCs w:val="22"/>
        </w:rPr>
      </w:pPr>
    </w:p>
    <w:p w14:paraId="0DA8E628" w14:textId="77777777" w:rsidR="00F52132" w:rsidRPr="00F52132" w:rsidRDefault="00F52132" w:rsidP="006B015D">
      <w:pPr>
        <w:spacing w:line="360" w:lineRule="auto"/>
        <w:rPr>
          <w:sz w:val="22"/>
          <w:szCs w:val="22"/>
        </w:rPr>
      </w:pPr>
      <w:r w:rsidRPr="00F52132">
        <w:rPr>
          <w:sz w:val="22"/>
          <w:szCs w:val="22"/>
        </w:rPr>
        <w:t>actualHTNetChangePlot</w:t>
      </w:r>
    </w:p>
    <w:p w14:paraId="23924C86" w14:textId="77777777" w:rsidR="00F52132" w:rsidRPr="00F52132" w:rsidRDefault="00F52132" w:rsidP="006B015D">
      <w:pPr>
        <w:spacing w:line="360" w:lineRule="auto"/>
        <w:rPr>
          <w:sz w:val="22"/>
          <w:szCs w:val="22"/>
        </w:rPr>
      </w:pPr>
      <w:r w:rsidRPr="00F52132">
        <w:rPr>
          <w:sz w:val="22"/>
          <w:szCs w:val="22"/>
        </w:rPr>
        <w:t>```</w:t>
      </w:r>
    </w:p>
    <w:p w14:paraId="3E8E68CD" w14:textId="77777777" w:rsidR="00F52132" w:rsidRPr="00F52132" w:rsidRDefault="00F52132" w:rsidP="006B015D">
      <w:pPr>
        <w:spacing w:line="360" w:lineRule="auto"/>
        <w:rPr>
          <w:sz w:val="22"/>
          <w:szCs w:val="22"/>
        </w:rPr>
      </w:pPr>
    </w:p>
    <w:p w14:paraId="78575C2F" w14:textId="77777777" w:rsidR="00F52132" w:rsidRPr="00F52132" w:rsidRDefault="00F52132" w:rsidP="006B015D">
      <w:pPr>
        <w:spacing w:line="360" w:lineRule="auto"/>
        <w:rPr>
          <w:sz w:val="22"/>
          <w:szCs w:val="22"/>
        </w:rPr>
      </w:pPr>
    </w:p>
    <w:p w14:paraId="4A785D80" w14:textId="77777777" w:rsidR="00F52132" w:rsidRPr="00F52132" w:rsidRDefault="00F52132" w:rsidP="006B015D">
      <w:pPr>
        <w:spacing w:line="360" w:lineRule="auto"/>
        <w:rPr>
          <w:sz w:val="22"/>
          <w:szCs w:val="22"/>
        </w:rPr>
      </w:pPr>
    </w:p>
    <w:p w14:paraId="06A7DD08" w14:textId="77777777" w:rsidR="00F52132" w:rsidRPr="00F52132" w:rsidRDefault="00F52132" w:rsidP="006B015D">
      <w:pPr>
        <w:spacing w:line="360" w:lineRule="auto"/>
        <w:rPr>
          <w:sz w:val="22"/>
          <w:szCs w:val="22"/>
        </w:rPr>
      </w:pPr>
      <w:r w:rsidRPr="00F52132">
        <w:rPr>
          <w:sz w:val="22"/>
          <w:szCs w:val="22"/>
        </w:rPr>
        <w:t># Testing</w:t>
      </w:r>
    </w:p>
    <w:p w14:paraId="70D7341A" w14:textId="77777777" w:rsidR="00F52132" w:rsidRPr="00F52132" w:rsidRDefault="00F52132" w:rsidP="006B015D">
      <w:pPr>
        <w:spacing w:line="360" w:lineRule="auto"/>
        <w:rPr>
          <w:sz w:val="22"/>
          <w:szCs w:val="22"/>
        </w:rPr>
      </w:pPr>
      <w:r w:rsidRPr="00F52132">
        <w:rPr>
          <w:sz w:val="22"/>
          <w:szCs w:val="22"/>
        </w:rPr>
        <w:t>```{r}</w:t>
      </w:r>
    </w:p>
    <w:p w14:paraId="0AF6AC21" w14:textId="77777777" w:rsidR="00F52132" w:rsidRPr="00F52132" w:rsidRDefault="00F52132" w:rsidP="006B015D">
      <w:pPr>
        <w:spacing w:line="360" w:lineRule="auto"/>
        <w:rPr>
          <w:sz w:val="22"/>
          <w:szCs w:val="22"/>
        </w:rPr>
      </w:pPr>
      <w:r w:rsidRPr="00F52132">
        <w:rPr>
          <w:sz w:val="22"/>
          <w:szCs w:val="22"/>
        </w:rPr>
        <w:t># then regrsssion of height change (m) by remeasurement period</w:t>
      </w:r>
    </w:p>
    <w:p w14:paraId="34362A02" w14:textId="77777777" w:rsidR="00F52132" w:rsidRPr="00F52132" w:rsidRDefault="00F52132" w:rsidP="006B015D">
      <w:pPr>
        <w:spacing w:line="360" w:lineRule="auto"/>
        <w:rPr>
          <w:sz w:val="22"/>
          <w:szCs w:val="22"/>
        </w:rPr>
      </w:pPr>
      <w:r w:rsidRPr="00F52132">
        <w:rPr>
          <w:sz w:val="22"/>
          <w:szCs w:val="22"/>
        </w:rPr>
        <w:t>tsrCols &lt;- filtered |&gt;</w:t>
      </w:r>
    </w:p>
    <w:p w14:paraId="1CF65529" w14:textId="77777777" w:rsidR="00F52132" w:rsidRPr="00F52132" w:rsidRDefault="00F52132" w:rsidP="006B015D">
      <w:pPr>
        <w:spacing w:line="360" w:lineRule="auto"/>
        <w:rPr>
          <w:sz w:val="22"/>
          <w:szCs w:val="22"/>
        </w:rPr>
      </w:pPr>
      <w:r w:rsidRPr="00F52132">
        <w:rPr>
          <w:sz w:val="22"/>
          <w:szCs w:val="22"/>
        </w:rPr>
        <w:t xml:space="preserve">  select(ACTUALHT_CHNGm, REMPER)</w:t>
      </w:r>
    </w:p>
    <w:p w14:paraId="312DD5D8" w14:textId="77777777" w:rsidR="00F52132" w:rsidRPr="00F52132" w:rsidRDefault="00F52132" w:rsidP="006B015D">
      <w:pPr>
        <w:spacing w:line="360" w:lineRule="auto"/>
        <w:rPr>
          <w:sz w:val="22"/>
          <w:szCs w:val="22"/>
        </w:rPr>
      </w:pPr>
    </w:p>
    <w:p w14:paraId="4671920A" w14:textId="77777777" w:rsidR="00F52132" w:rsidRPr="00F52132" w:rsidRDefault="00F52132" w:rsidP="006B015D">
      <w:pPr>
        <w:spacing w:line="360" w:lineRule="auto"/>
        <w:rPr>
          <w:sz w:val="22"/>
          <w:szCs w:val="22"/>
        </w:rPr>
      </w:pPr>
      <w:r w:rsidRPr="00F52132">
        <w:rPr>
          <w:sz w:val="22"/>
          <w:szCs w:val="22"/>
        </w:rPr>
        <w:t>summary(theil_sen_regression(ACTUALHT_CHNGm ~ REMPER, data=tsrCols))</w:t>
      </w:r>
    </w:p>
    <w:p w14:paraId="0DFC69EB" w14:textId="77777777" w:rsidR="00F52132" w:rsidRPr="00F52132" w:rsidRDefault="00F52132" w:rsidP="006B015D">
      <w:pPr>
        <w:spacing w:line="360" w:lineRule="auto"/>
        <w:rPr>
          <w:sz w:val="22"/>
          <w:szCs w:val="22"/>
        </w:rPr>
      </w:pPr>
      <w:r w:rsidRPr="00F52132">
        <w:rPr>
          <w:sz w:val="22"/>
          <w:szCs w:val="22"/>
        </w:rPr>
        <w:t>```</w:t>
      </w:r>
    </w:p>
    <w:p w14:paraId="27781F82" w14:textId="77777777" w:rsidR="00F52132" w:rsidRPr="00F52132" w:rsidRDefault="00F52132" w:rsidP="006B015D">
      <w:pPr>
        <w:spacing w:line="360" w:lineRule="auto"/>
        <w:rPr>
          <w:sz w:val="22"/>
          <w:szCs w:val="22"/>
        </w:rPr>
      </w:pPr>
    </w:p>
    <w:p w14:paraId="465D8E7A" w14:textId="77777777" w:rsidR="00F52132" w:rsidRPr="00F52132" w:rsidRDefault="00F52132" w:rsidP="006B015D">
      <w:pPr>
        <w:spacing w:line="360" w:lineRule="auto"/>
        <w:rPr>
          <w:sz w:val="22"/>
          <w:szCs w:val="22"/>
        </w:rPr>
      </w:pPr>
      <w:r w:rsidRPr="00F52132">
        <w:rPr>
          <w:sz w:val="22"/>
          <w:szCs w:val="22"/>
        </w:rPr>
        <w:t>```{r}</w:t>
      </w:r>
    </w:p>
    <w:p w14:paraId="0E2FA668" w14:textId="77777777" w:rsidR="00F52132" w:rsidRPr="00F52132" w:rsidRDefault="00F52132" w:rsidP="006B015D">
      <w:pPr>
        <w:spacing w:line="360" w:lineRule="auto"/>
        <w:rPr>
          <w:sz w:val="22"/>
          <w:szCs w:val="22"/>
        </w:rPr>
      </w:pPr>
      <w:r w:rsidRPr="00F52132">
        <w:rPr>
          <w:sz w:val="22"/>
          <w:szCs w:val="22"/>
        </w:rPr>
        <w:t xml:space="preserve">filtered |&gt; </w:t>
      </w:r>
    </w:p>
    <w:p w14:paraId="550F8D37" w14:textId="77777777" w:rsidR="00F52132" w:rsidRPr="00F52132" w:rsidRDefault="00F52132" w:rsidP="006B015D">
      <w:pPr>
        <w:spacing w:line="360" w:lineRule="auto"/>
        <w:rPr>
          <w:sz w:val="22"/>
          <w:szCs w:val="22"/>
        </w:rPr>
      </w:pPr>
      <w:r w:rsidRPr="00F52132">
        <w:rPr>
          <w:sz w:val="22"/>
          <w:szCs w:val="22"/>
        </w:rPr>
        <w:t xml:space="preserve">  filter(REMPER &gt; 5.9 &amp; REMPER &lt; 7.1) |&gt;</w:t>
      </w:r>
    </w:p>
    <w:p w14:paraId="50A961FA" w14:textId="77777777" w:rsidR="00F52132" w:rsidRPr="00F52132" w:rsidRDefault="00F52132" w:rsidP="006B015D">
      <w:pPr>
        <w:spacing w:line="360" w:lineRule="auto"/>
        <w:rPr>
          <w:sz w:val="22"/>
          <w:szCs w:val="22"/>
        </w:rPr>
      </w:pPr>
      <w:r w:rsidRPr="00F52132">
        <w:rPr>
          <w:sz w:val="22"/>
          <w:szCs w:val="22"/>
        </w:rPr>
        <w:t xml:space="preserve">  select(ACTUALHT_INCm) |&gt; </w:t>
      </w:r>
    </w:p>
    <w:p w14:paraId="0D209C59" w14:textId="77777777" w:rsidR="00F52132" w:rsidRPr="00F52132" w:rsidRDefault="00F52132" w:rsidP="006B015D">
      <w:pPr>
        <w:spacing w:line="360" w:lineRule="auto"/>
        <w:rPr>
          <w:sz w:val="22"/>
          <w:szCs w:val="22"/>
        </w:rPr>
      </w:pPr>
      <w:r w:rsidRPr="00F52132">
        <w:rPr>
          <w:sz w:val="22"/>
          <w:szCs w:val="22"/>
        </w:rPr>
        <w:t xml:space="preserve">  summary()</w:t>
      </w:r>
    </w:p>
    <w:p w14:paraId="60559740" w14:textId="0290E396" w:rsidR="00F52132" w:rsidRPr="006B015D" w:rsidRDefault="00F52132" w:rsidP="006B015D">
      <w:pPr>
        <w:spacing w:line="360" w:lineRule="auto"/>
        <w:rPr>
          <w:sz w:val="22"/>
          <w:szCs w:val="22"/>
        </w:rPr>
      </w:pPr>
      <w:r w:rsidRPr="00F52132">
        <w:rPr>
          <w:sz w:val="22"/>
          <w:szCs w:val="22"/>
        </w:rPr>
        <w:t>```</w:t>
      </w:r>
      <w:r w:rsidRPr="006B015D">
        <w:rPr>
          <w:b/>
          <w:bCs/>
          <w:sz w:val="22"/>
          <w:szCs w:val="22"/>
        </w:rPr>
        <w:br w:type="page"/>
      </w:r>
    </w:p>
    <w:p w14:paraId="02207204" w14:textId="6844A001" w:rsidR="00F52132" w:rsidRPr="006B015D" w:rsidRDefault="00C521E9" w:rsidP="006B015D">
      <w:pPr>
        <w:numPr>
          <w:ilvl w:val="1"/>
          <w:numId w:val="9"/>
        </w:numPr>
        <w:spacing w:line="360" w:lineRule="auto"/>
        <w:rPr>
          <w:b/>
          <w:bCs/>
          <w:sz w:val="22"/>
          <w:szCs w:val="22"/>
        </w:rPr>
      </w:pPr>
      <w:r>
        <w:rPr>
          <w:b/>
          <w:bCs/>
          <w:sz w:val="22"/>
          <w:szCs w:val="22"/>
        </w:rPr>
        <w:lastRenderedPageBreak/>
        <w:t>Python Script to Filter ATL08 Data and Extract Land Characteristics</w:t>
      </w:r>
    </w:p>
    <w:p w14:paraId="2419409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usr/bin/env python</w:t>
      </w:r>
    </w:p>
    <w:p w14:paraId="77CEA41C"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oding: utf-8</w:t>
      </w:r>
    </w:p>
    <w:p w14:paraId="4D7AB12B" w14:textId="77777777" w:rsidR="006B015D" w:rsidRPr="006B015D" w:rsidRDefault="006B015D" w:rsidP="006B015D">
      <w:pPr>
        <w:shd w:val="clear" w:color="auto" w:fill="FFFFFF"/>
        <w:spacing w:line="360" w:lineRule="auto"/>
        <w:rPr>
          <w:color w:val="3B3B3B"/>
          <w:sz w:val="22"/>
          <w:szCs w:val="22"/>
        </w:rPr>
      </w:pPr>
    </w:p>
    <w:p w14:paraId="76EBA72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1]:</w:t>
      </w:r>
    </w:p>
    <w:p w14:paraId="49781F31" w14:textId="77777777" w:rsidR="006B015D" w:rsidRPr="006B015D" w:rsidRDefault="006B015D" w:rsidP="006B015D">
      <w:pPr>
        <w:shd w:val="clear" w:color="auto" w:fill="FFFFFF"/>
        <w:spacing w:after="240" w:line="360" w:lineRule="auto"/>
        <w:rPr>
          <w:color w:val="3B3B3B"/>
          <w:sz w:val="22"/>
          <w:szCs w:val="22"/>
        </w:rPr>
      </w:pPr>
    </w:p>
    <w:p w14:paraId="2051723F"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6F988D6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A74F92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04869C6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3B2A78A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67636DB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6C74F78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5E4894B0"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217D090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4CFB991" w14:textId="77777777" w:rsidR="006B015D" w:rsidRPr="006B015D" w:rsidRDefault="006B015D" w:rsidP="006B015D">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400EC4B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119DA6E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llection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ounter</w:t>
      </w:r>
    </w:p>
    <w:p w14:paraId="6818C083" w14:textId="77777777" w:rsidR="006B015D" w:rsidRPr="006B015D" w:rsidRDefault="006B015D" w:rsidP="006B015D">
      <w:pPr>
        <w:shd w:val="clear" w:color="auto" w:fill="FFFFFF"/>
        <w:spacing w:line="360" w:lineRule="auto"/>
        <w:rPr>
          <w:color w:val="3B3B3B"/>
          <w:sz w:val="22"/>
          <w:szCs w:val="22"/>
        </w:rPr>
      </w:pPr>
    </w:p>
    <w:p w14:paraId="189E3E3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09C517DA"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930BA32" w14:textId="77777777" w:rsidR="006B015D" w:rsidRPr="006B015D" w:rsidRDefault="006B015D" w:rsidP="006B015D">
      <w:pPr>
        <w:shd w:val="clear" w:color="auto" w:fill="FFFFFF"/>
        <w:spacing w:after="240" w:line="360" w:lineRule="auto"/>
        <w:rPr>
          <w:color w:val="3B3B3B"/>
          <w:sz w:val="22"/>
          <w:szCs w:val="22"/>
        </w:rPr>
      </w:pPr>
    </w:p>
    <w:p w14:paraId="0D63EC4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1. Filtering</w:t>
      </w:r>
    </w:p>
    <w:p w14:paraId="4D6B3628" w14:textId="77777777" w:rsidR="006B015D" w:rsidRPr="006B015D" w:rsidRDefault="006B015D" w:rsidP="006B015D">
      <w:pPr>
        <w:shd w:val="clear" w:color="auto" w:fill="FFFFFF"/>
        <w:spacing w:line="360" w:lineRule="auto"/>
        <w:rPr>
          <w:color w:val="3B3B3B"/>
          <w:sz w:val="22"/>
          <w:szCs w:val="22"/>
        </w:rPr>
      </w:pPr>
    </w:p>
    <w:p w14:paraId="25096D6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extracted parquets</w:t>
      </w:r>
    </w:p>
    <w:p w14:paraId="75B5FBB3" w14:textId="77777777" w:rsidR="006B015D" w:rsidRPr="006B015D" w:rsidRDefault="006B015D" w:rsidP="006B015D">
      <w:pPr>
        <w:shd w:val="clear" w:color="auto" w:fill="FFFFFF"/>
        <w:spacing w:line="360" w:lineRule="auto"/>
        <w:rPr>
          <w:color w:val="3B3B3B"/>
          <w:sz w:val="22"/>
          <w:szCs w:val="22"/>
        </w:rPr>
      </w:pPr>
    </w:p>
    <w:p w14:paraId="6185FD9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2]:</w:t>
      </w:r>
    </w:p>
    <w:p w14:paraId="6C5E2B32" w14:textId="77777777" w:rsidR="006B015D" w:rsidRPr="006B015D" w:rsidRDefault="006B015D" w:rsidP="006B015D">
      <w:pPr>
        <w:shd w:val="clear" w:color="auto" w:fill="FFFFFF"/>
        <w:spacing w:after="240" w:line="360" w:lineRule="auto"/>
        <w:rPr>
          <w:color w:val="3B3B3B"/>
          <w:sz w:val="22"/>
          <w:szCs w:val="22"/>
        </w:rPr>
      </w:pPr>
    </w:p>
    <w:p w14:paraId="73AC16D8"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A31515"/>
          <w:sz w:val="22"/>
          <w:szCs w:val="22"/>
        </w:rPr>
        <w:t>"D:/IceSat/Final/extracted/*.parquet"</w:t>
      </w:r>
      <w:r w:rsidRPr="006B015D">
        <w:rPr>
          <w:color w:val="3B3B3B"/>
          <w:sz w:val="22"/>
          <w:szCs w:val="22"/>
        </w:rPr>
        <w:t>)</w:t>
      </w:r>
    </w:p>
    <w:p w14:paraId="2BF55C13"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df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EDA054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granulePath</w:t>
      </w:r>
      <w:r w:rsidRPr="006B015D">
        <w:rPr>
          <w:color w:val="3B3B3B"/>
          <w:sz w:val="22"/>
          <w:szCs w:val="22"/>
        </w:rPr>
        <w:t xml:space="preserve"> </w:t>
      </w:r>
      <w:r w:rsidRPr="006B015D">
        <w:rPr>
          <w:color w:val="795E26"/>
          <w:sz w:val="22"/>
          <w:szCs w:val="22"/>
        </w:rPr>
        <w:t>in</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001080"/>
          <w:sz w:val="22"/>
          <w:szCs w:val="22"/>
        </w:rPr>
        <w:t>extractedGranules</w:t>
      </w:r>
      <w:r w:rsidRPr="006B015D">
        <w:rPr>
          <w:color w:val="3B3B3B"/>
          <w:sz w:val="22"/>
          <w:szCs w:val="22"/>
        </w:rPr>
        <w:t>):</w:t>
      </w:r>
    </w:p>
    <w:p w14:paraId="0D08DCA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1080"/>
          <w:sz w:val="22"/>
          <w:szCs w:val="22"/>
        </w:rPr>
        <w:t>granulePath</w:t>
      </w:r>
      <w:r w:rsidRPr="006B015D">
        <w:rPr>
          <w:color w:val="3B3B3B"/>
          <w:sz w:val="22"/>
          <w:szCs w:val="22"/>
        </w:rPr>
        <w:t>)</w:t>
      </w:r>
    </w:p>
    <w:p w14:paraId="28065361"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extractedGdf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gdf</w:t>
      </w:r>
      <w:r w:rsidRPr="006B015D">
        <w:rPr>
          <w:color w:val="3B3B3B"/>
          <w:sz w:val="22"/>
          <w:szCs w:val="22"/>
        </w:rPr>
        <w:t>)</w:t>
      </w:r>
    </w:p>
    <w:p w14:paraId="15B9801D" w14:textId="77777777" w:rsidR="006B015D" w:rsidRPr="006B015D" w:rsidRDefault="006B015D" w:rsidP="006B015D">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extractedGdfs</w:t>
      </w:r>
      <w:r w:rsidRPr="006B015D">
        <w:rPr>
          <w:color w:val="3B3B3B"/>
          <w:sz w:val="22"/>
          <w:szCs w:val="22"/>
        </w:rPr>
        <w:t>))</w:t>
      </w:r>
    </w:p>
    <w:p w14:paraId="0874A42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extractedGdf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7DC9B71E"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p>
    <w:p w14:paraId="3E82E306" w14:textId="77777777" w:rsidR="006B015D" w:rsidRPr="006B015D" w:rsidRDefault="006B015D" w:rsidP="006B015D">
      <w:pPr>
        <w:shd w:val="clear" w:color="auto" w:fill="FFFFFF"/>
        <w:spacing w:after="240" w:line="360" w:lineRule="auto"/>
        <w:rPr>
          <w:color w:val="3B3B3B"/>
          <w:sz w:val="22"/>
          <w:szCs w:val="22"/>
        </w:rPr>
      </w:pPr>
    </w:p>
    <w:p w14:paraId="3E4C310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3]:</w:t>
      </w:r>
    </w:p>
    <w:p w14:paraId="0C0196D6" w14:textId="77777777" w:rsidR="006B015D" w:rsidRPr="006B015D" w:rsidRDefault="006B015D" w:rsidP="006B015D">
      <w:pPr>
        <w:shd w:val="clear" w:color="auto" w:fill="FFFFFF"/>
        <w:spacing w:after="240" w:line="360" w:lineRule="auto"/>
        <w:rPr>
          <w:color w:val="3B3B3B"/>
          <w:sz w:val="22"/>
          <w:szCs w:val="22"/>
        </w:rPr>
      </w:pPr>
    </w:p>
    <w:p w14:paraId="3404598C"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h_canopy.</w:t>
      </w:r>
      <w:r w:rsidRPr="006B015D">
        <w:rPr>
          <w:color w:val="795E26"/>
          <w:sz w:val="22"/>
          <w:szCs w:val="22"/>
        </w:rPr>
        <w:t>max</w:t>
      </w:r>
      <w:r w:rsidRPr="006B015D">
        <w:rPr>
          <w:color w:val="3B3B3B"/>
          <w:sz w:val="22"/>
          <w:szCs w:val="22"/>
        </w:rPr>
        <w:t>()</w:t>
      </w:r>
    </w:p>
    <w:p w14:paraId="25EC267A" w14:textId="77777777" w:rsidR="006B015D" w:rsidRPr="006B015D" w:rsidRDefault="006B015D" w:rsidP="006B015D">
      <w:pPr>
        <w:shd w:val="clear" w:color="auto" w:fill="FFFFFF"/>
        <w:spacing w:after="240" w:line="360" w:lineRule="auto"/>
        <w:rPr>
          <w:color w:val="3B3B3B"/>
          <w:sz w:val="22"/>
          <w:szCs w:val="22"/>
        </w:rPr>
      </w:pPr>
    </w:p>
    <w:p w14:paraId="6F8CEF42"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alculating global cutoff</w:t>
      </w:r>
    </w:p>
    <w:p w14:paraId="0CC3A81F" w14:textId="77777777" w:rsidR="006B015D" w:rsidRPr="006B015D" w:rsidRDefault="006B015D" w:rsidP="006B015D">
      <w:pPr>
        <w:shd w:val="clear" w:color="auto" w:fill="FFFFFF"/>
        <w:spacing w:line="360" w:lineRule="auto"/>
        <w:rPr>
          <w:color w:val="3B3B3B"/>
          <w:sz w:val="22"/>
          <w:szCs w:val="22"/>
        </w:rPr>
      </w:pPr>
    </w:p>
    <w:p w14:paraId="49156B87"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4]:</w:t>
      </w:r>
    </w:p>
    <w:p w14:paraId="55CAF1B5" w14:textId="77777777" w:rsidR="006B015D" w:rsidRPr="006B015D" w:rsidRDefault="006B015D" w:rsidP="006B015D">
      <w:pPr>
        <w:shd w:val="clear" w:color="auto" w:fill="FFFFFF"/>
        <w:spacing w:after="240" w:line="360" w:lineRule="auto"/>
        <w:rPr>
          <w:color w:val="3B3B3B"/>
          <w:sz w:val="22"/>
          <w:szCs w:val="22"/>
        </w:rPr>
      </w:pPr>
    </w:p>
    <w:p w14:paraId="65A79A8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rst removing noise canopy values</w:t>
      </w:r>
    </w:p>
    <w:p w14:paraId="69DFE47D"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val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_canopy &lt; 100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D4D792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w:t>
      </w:r>
      <w:r w:rsidRPr="006B015D">
        <w:rPr>
          <w:color w:val="3B3B3B"/>
          <w:sz w:val="22"/>
          <w:szCs w:val="22"/>
        </w:rPr>
        <w:t>[</w:t>
      </w:r>
      <w:r w:rsidRPr="006B015D">
        <w:rPr>
          <w:color w:val="A31515"/>
          <w:sz w:val="22"/>
          <w:szCs w:val="22"/>
        </w:rPr>
        <w:t>'h_canopy'</w:t>
      </w:r>
      <w:r w:rsidRPr="006B015D">
        <w:rPr>
          <w:color w:val="3B3B3B"/>
          <w:sz w:val="22"/>
          <w:szCs w:val="22"/>
        </w:rPr>
        <w:t>].</w:t>
      </w:r>
      <w:r w:rsidRPr="006B015D">
        <w:rPr>
          <w:color w:val="795E26"/>
          <w:sz w:val="22"/>
          <w:szCs w:val="22"/>
        </w:rPr>
        <w:t>quantile</w:t>
      </w:r>
      <w:r w:rsidRPr="006B015D">
        <w:rPr>
          <w:color w:val="3B3B3B"/>
          <w:sz w:val="22"/>
          <w:szCs w:val="22"/>
        </w:rPr>
        <w:t>(</w:t>
      </w:r>
      <w:r w:rsidRPr="006B015D">
        <w:rPr>
          <w:color w:val="098658"/>
          <w:sz w:val="22"/>
          <w:szCs w:val="22"/>
        </w:rPr>
        <w:t>.98</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2</w:t>
      </w:r>
    </w:p>
    <w:p w14:paraId="302CF28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p>
    <w:p w14:paraId="476020F2" w14:textId="77777777" w:rsidR="006B015D" w:rsidRPr="006B015D" w:rsidRDefault="006B015D" w:rsidP="006B015D">
      <w:pPr>
        <w:shd w:val="clear" w:color="auto" w:fill="FFFFFF"/>
        <w:spacing w:after="240" w:line="360" w:lineRule="auto"/>
        <w:rPr>
          <w:color w:val="3B3B3B"/>
          <w:sz w:val="22"/>
          <w:szCs w:val="22"/>
        </w:rPr>
      </w:pPr>
    </w:p>
    <w:p w14:paraId="4DDCB4D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Then applying all filters</w:t>
      </w:r>
    </w:p>
    <w:p w14:paraId="2712562D" w14:textId="77777777" w:rsidR="006B015D" w:rsidRPr="006B015D" w:rsidRDefault="006B015D" w:rsidP="006B015D">
      <w:pPr>
        <w:shd w:val="clear" w:color="auto" w:fill="FFFFFF"/>
        <w:spacing w:line="360" w:lineRule="auto"/>
        <w:rPr>
          <w:color w:val="3B3B3B"/>
          <w:sz w:val="22"/>
          <w:szCs w:val="22"/>
        </w:rPr>
      </w:pPr>
    </w:p>
    <w:p w14:paraId="0580CD6D"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5]:</w:t>
      </w:r>
    </w:p>
    <w:p w14:paraId="3955703E" w14:textId="77777777" w:rsidR="006B015D" w:rsidRPr="006B015D" w:rsidRDefault="006B015D" w:rsidP="006B015D">
      <w:pPr>
        <w:shd w:val="clear" w:color="auto" w:fill="FFFFFF"/>
        <w:spacing w:after="240" w:line="360" w:lineRule="auto"/>
        <w:rPr>
          <w:color w:val="3B3B3B"/>
          <w:sz w:val="22"/>
          <w:szCs w:val="22"/>
        </w:rPr>
      </w:pPr>
    </w:p>
    <w:p w14:paraId="1DBFC35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Assembles query conditions, which can be commented, removed, added. </w:t>
      </w:r>
    </w:p>
    <w:p w14:paraId="60B642D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Query column names must match column naming convention in extracted files.</w:t>
      </w:r>
    </w:p>
    <w:p w14:paraId="4B2E0DB6"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queryConditi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D0EB6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 xml:space="preserve">"h_canopy &gt; 2 and h_canopy &lt; </w:t>
      </w:r>
      <w:r w:rsidRPr="006B015D">
        <w:rPr>
          <w:color w:val="0000FF"/>
          <w:sz w:val="22"/>
          <w:szCs w:val="22"/>
        </w:rPr>
        <w:t>{</w:t>
      </w:r>
      <w:r w:rsidRPr="006B015D">
        <w:rPr>
          <w:color w:val="001080"/>
          <w:sz w:val="22"/>
          <w:szCs w:val="22"/>
        </w:rPr>
        <w:t>globalCutoff</w:t>
      </w:r>
      <w:r w:rsidRPr="006B015D">
        <w:rPr>
          <w:color w:val="0000FF"/>
          <w:sz w:val="22"/>
          <w:szCs w:val="22"/>
        </w:rPr>
        <w:t>}</w:t>
      </w:r>
      <w:r w:rsidRPr="006B015D">
        <w:rPr>
          <w:color w:val="A31515"/>
          <w:sz w:val="22"/>
          <w:szCs w:val="22"/>
        </w:rPr>
        <w:t>"</w:t>
      </w:r>
      <w:r w:rsidRPr="006B015D">
        <w:rPr>
          <w:color w:val="3B3B3B"/>
          <w:sz w:val="22"/>
          <w:szCs w:val="22"/>
        </w:rPr>
        <w:t>,</w:t>
      </w:r>
    </w:p>
    <w:p w14:paraId="29E320D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 == 1"</w:t>
      </w:r>
      <w:r w:rsidRPr="006B015D">
        <w:rPr>
          <w:color w:val="3B3B3B"/>
          <w:sz w:val="22"/>
          <w:szCs w:val="22"/>
        </w:rPr>
        <w:t>,</w:t>
      </w:r>
    </w:p>
    <w:p w14:paraId="09708758"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onth &gt;= 5 and month &lt;= 9"</w:t>
      </w:r>
      <w:r w:rsidRPr="006B015D">
        <w:rPr>
          <w:color w:val="3B3B3B"/>
          <w:sz w:val="22"/>
          <w:szCs w:val="22"/>
        </w:rPr>
        <w:t>,</w:t>
      </w:r>
    </w:p>
    <w:p w14:paraId="3D04F24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_strength == 'strong'"</w:t>
      </w:r>
      <w:r w:rsidRPr="006B015D">
        <w:rPr>
          <w:color w:val="3B3B3B"/>
          <w:sz w:val="22"/>
          <w:szCs w:val="22"/>
        </w:rPr>
        <w:t>,</w:t>
      </w:r>
    </w:p>
    <w:p w14:paraId="01CEF67F"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 &lt;= 1"</w:t>
      </w:r>
      <w:r w:rsidRPr="006B015D">
        <w:rPr>
          <w:color w:val="3B3B3B"/>
          <w:sz w:val="22"/>
          <w:szCs w:val="22"/>
        </w:rPr>
        <w:t>,</w:t>
      </w:r>
    </w:p>
    <w:p w14:paraId="7BD306C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msw_flag &lt;= 0"</w:t>
      </w:r>
    </w:p>
    <w:p w14:paraId="69B8EE2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w:t>
      </w:r>
    </w:p>
    <w:p w14:paraId="7695D696" w14:textId="77777777" w:rsidR="006B015D" w:rsidRPr="006B015D" w:rsidRDefault="006B015D" w:rsidP="006B015D">
      <w:pPr>
        <w:shd w:val="clear" w:color="auto" w:fill="FFFFFF"/>
        <w:spacing w:line="360" w:lineRule="auto"/>
        <w:rPr>
          <w:color w:val="3B3B3B"/>
          <w:sz w:val="22"/>
          <w:szCs w:val="22"/>
        </w:rPr>
      </w:pPr>
    </w:p>
    <w:p w14:paraId="6D56391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lters our dataframe based on provided query conditions</w:t>
      </w:r>
    </w:p>
    <w:p w14:paraId="1FD835B1"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 and "</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queryConditions</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4908C29"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w:t>
      </w:r>
      <w:r w:rsidRPr="006B015D">
        <w:rPr>
          <w:color w:val="A31515"/>
          <w:sz w:val="22"/>
          <w:szCs w:val="22"/>
        </w:rPr>
        <w:t>'yearCen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795E26"/>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w:t>
      </w:r>
      <w:r w:rsidRPr="006B015D">
        <w:rPr>
          <w:color w:val="795E26"/>
          <w:sz w:val="22"/>
          <w:szCs w:val="22"/>
        </w:rPr>
        <w:t>mean</w:t>
      </w:r>
      <w:r w:rsidRPr="006B015D">
        <w:rPr>
          <w:color w:val="3B3B3B"/>
          <w:sz w:val="22"/>
          <w:szCs w:val="22"/>
        </w:rPr>
        <w:t xml:space="preserve">() </w:t>
      </w:r>
    </w:p>
    <w:p w14:paraId="785DD7F5"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p>
    <w:p w14:paraId="4332D4C1" w14:textId="77777777" w:rsidR="006B015D" w:rsidRPr="006B015D" w:rsidRDefault="006B015D" w:rsidP="006B015D">
      <w:pPr>
        <w:shd w:val="clear" w:color="auto" w:fill="FFFFFF"/>
        <w:spacing w:after="240" w:line="360" w:lineRule="auto"/>
        <w:rPr>
          <w:color w:val="3B3B3B"/>
          <w:sz w:val="22"/>
          <w:szCs w:val="22"/>
        </w:rPr>
      </w:pPr>
    </w:p>
    <w:p w14:paraId="1018C89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2. Intersecting with imagery</w:t>
      </w:r>
    </w:p>
    <w:p w14:paraId="21D4A9A4" w14:textId="77777777" w:rsidR="006B015D" w:rsidRPr="006B015D" w:rsidRDefault="006B015D" w:rsidP="006B015D">
      <w:pPr>
        <w:shd w:val="clear" w:color="auto" w:fill="FFFFFF"/>
        <w:spacing w:line="360" w:lineRule="auto"/>
        <w:rPr>
          <w:color w:val="3B3B3B"/>
          <w:sz w:val="22"/>
          <w:szCs w:val="22"/>
        </w:rPr>
      </w:pPr>
    </w:p>
    <w:p w14:paraId="767CCF6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our florence study area</w:t>
      </w:r>
    </w:p>
    <w:p w14:paraId="2D2E29B8" w14:textId="77777777" w:rsidR="006B015D" w:rsidRPr="006B015D" w:rsidRDefault="006B015D" w:rsidP="006B015D">
      <w:pPr>
        <w:shd w:val="clear" w:color="auto" w:fill="FFFFFF"/>
        <w:spacing w:line="360" w:lineRule="auto"/>
        <w:rPr>
          <w:color w:val="3B3B3B"/>
          <w:sz w:val="22"/>
          <w:szCs w:val="22"/>
        </w:rPr>
      </w:pPr>
    </w:p>
    <w:p w14:paraId="5F033668"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6]:</w:t>
      </w:r>
    </w:p>
    <w:p w14:paraId="194B2753" w14:textId="77777777" w:rsidR="006B015D" w:rsidRPr="006B015D" w:rsidRDefault="006B015D" w:rsidP="00785C87">
      <w:pPr>
        <w:shd w:val="clear" w:color="auto" w:fill="FFFFFF"/>
        <w:spacing w:after="240" w:line="360" w:lineRule="auto"/>
        <w:rPr>
          <w:color w:val="3B3B3B"/>
          <w:sz w:val="22"/>
          <w:szCs w:val="22"/>
        </w:rPr>
      </w:pPr>
    </w:p>
    <w:p w14:paraId="733052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 </w:t>
      </w:r>
      <w:r w:rsidRPr="006B015D">
        <w:rPr>
          <w:color w:val="000000"/>
          <w:sz w:val="22"/>
          <w:szCs w:val="22"/>
        </w:rPr>
        <w:t>=</w:t>
      </w:r>
      <w:r w:rsidRPr="006B015D">
        <w:rPr>
          <w:color w:val="3B3B3B"/>
          <w:sz w:val="22"/>
          <w:szCs w:val="22"/>
        </w:rPr>
        <w:t xml:space="preserve"> gpd.read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p>
    <w:p w14:paraId="1FC982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t>
      </w:r>
    </w:p>
    <w:p w14:paraId="10952D42" w14:textId="77777777" w:rsidR="006B015D" w:rsidRPr="006B015D" w:rsidRDefault="006B015D" w:rsidP="00785C87">
      <w:pPr>
        <w:shd w:val="clear" w:color="auto" w:fill="FFFFFF"/>
        <w:spacing w:after="240" w:line="360" w:lineRule="auto"/>
        <w:rPr>
          <w:color w:val="3B3B3B"/>
          <w:sz w:val="22"/>
          <w:szCs w:val="22"/>
        </w:rPr>
      </w:pPr>
    </w:p>
    <w:p w14:paraId="45F5F612"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ading all filtered granules. It will be larger than ~52,000 as its not forest filtered</w:t>
      </w:r>
    </w:p>
    <w:p w14:paraId="07EDFA1E" w14:textId="77777777" w:rsidR="006B015D" w:rsidRPr="006B015D" w:rsidRDefault="006B015D" w:rsidP="00785C87">
      <w:pPr>
        <w:shd w:val="clear" w:color="auto" w:fill="FFFFFF"/>
        <w:spacing w:line="360" w:lineRule="auto"/>
        <w:rPr>
          <w:color w:val="3B3B3B"/>
          <w:sz w:val="22"/>
          <w:szCs w:val="22"/>
        </w:rPr>
      </w:pPr>
    </w:p>
    <w:p w14:paraId="4FA101C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Level 4 EPA ecoregions</w:t>
      </w:r>
    </w:p>
    <w:p w14:paraId="6ECD0D12" w14:textId="77777777" w:rsidR="006B015D" w:rsidRPr="006B015D" w:rsidRDefault="006B015D" w:rsidP="00785C87">
      <w:pPr>
        <w:shd w:val="clear" w:color="auto" w:fill="FFFFFF"/>
        <w:spacing w:line="360" w:lineRule="auto"/>
        <w:rPr>
          <w:color w:val="3B3B3B"/>
          <w:sz w:val="22"/>
          <w:szCs w:val="22"/>
        </w:rPr>
      </w:pPr>
    </w:p>
    <w:p w14:paraId="4B7B621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7]:</w:t>
      </w:r>
    </w:p>
    <w:p w14:paraId="3F93CEE6"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l4eco </w:t>
      </w:r>
      <w:r w:rsidRPr="006B015D">
        <w:rPr>
          <w:color w:val="000000"/>
          <w:sz w:val="22"/>
          <w:szCs w:val="22"/>
        </w:rPr>
        <w:t>=</w:t>
      </w:r>
      <w:r w:rsidRPr="006B015D">
        <w:rPr>
          <w:color w:val="3B3B3B"/>
          <w:sz w:val="22"/>
          <w:szCs w:val="22"/>
        </w:rPr>
        <w:t xml:space="preserve"> gpd.read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shapefiles</w:t>
      </w:r>
      <w:r w:rsidRPr="006B015D">
        <w:rPr>
          <w:color w:val="EE0000"/>
          <w:sz w:val="22"/>
          <w:szCs w:val="22"/>
        </w:rPr>
        <w:t>\u</w:t>
      </w:r>
      <w:r w:rsidRPr="006B015D">
        <w:rPr>
          <w:color w:val="811F3F"/>
          <w:sz w:val="22"/>
          <w:szCs w:val="22"/>
        </w:rPr>
        <w:t>s_eco_l4_state_boundaries</w:t>
      </w:r>
      <w:r w:rsidRPr="006B015D">
        <w:rPr>
          <w:color w:val="EE0000"/>
          <w:sz w:val="22"/>
          <w:szCs w:val="22"/>
        </w:rPr>
        <w:t>\L</w:t>
      </w:r>
      <w:r w:rsidRPr="006B015D">
        <w:rPr>
          <w:color w:val="811F3F"/>
          <w:sz w:val="22"/>
          <w:szCs w:val="22"/>
        </w:rPr>
        <w:t>evel4Ecoregions.shp"</w:t>
      </w:r>
      <w:r w:rsidRPr="006B015D">
        <w:rPr>
          <w:color w:val="3B3B3B"/>
          <w:sz w:val="22"/>
          <w:szCs w:val="22"/>
        </w:rPr>
        <w:t>)</w:t>
      </w:r>
    </w:p>
    <w:p w14:paraId="24752FF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l4eco</w:t>
      </w:r>
    </w:p>
    <w:p w14:paraId="3EBCD09F" w14:textId="77777777" w:rsidR="006B015D" w:rsidRPr="006B015D" w:rsidRDefault="006B015D" w:rsidP="00785C87">
      <w:pPr>
        <w:shd w:val="clear" w:color="auto" w:fill="FFFFFF"/>
        <w:spacing w:after="240" w:line="360" w:lineRule="auto"/>
        <w:rPr>
          <w:color w:val="3B3B3B"/>
          <w:sz w:val="22"/>
          <w:szCs w:val="22"/>
        </w:rPr>
      </w:pPr>
    </w:p>
    <w:p w14:paraId="6C9C33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tersecting all segment centroids in the loblolly region with the EPA level 2 ecoregions</w:t>
      </w:r>
    </w:p>
    <w:p w14:paraId="3F789FB0" w14:textId="77777777" w:rsidR="006B015D" w:rsidRPr="006B015D" w:rsidRDefault="006B015D" w:rsidP="00785C87">
      <w:pPr>
        <w:shd w:val="clear" w:color="auto" w:fill="FFFFFF"/>
        <w:spacing w:line="360" w:lineRule="auto"/>
        <w:rPr>
          <w:color w:val="3B3B3B"/>
          <w:sz w:val="22"/>
          <w:szCs w:val="22"/>
        </w:rPr>
      </w:pPr>
    </w:p>
    <w:p w14:paraId="1193036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8]:</w:t>
      </w:r>
    </w:p>
    <w:p w14:paraId="4FF52495" w14:textId="77777777" w:rsidR="006B015D" w:rsidRPr="006B015D" w:rsidRDefault="006B015D" w:rsidP="00785C87">
      <w:pPr>
        <w:shd w:val="clear" w:color="auto" w:fill="FFFFFF"/>
        <w:spacing w:after="240" w:line="360" w:lineRule="auto"/>
        <w:rPr>
          <w:color w:val="3B3B3B"/>
          <w:sz w:val="22"/>
          <w:szCs w:val="22"/>
        </w:rPr>
      </w:pPr>
    </w:p>
    <w:p w14:paraId="0A89568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florenceCentroidsWithEco </w:t>
      </w:r>
      <w:r w:rsidRPr="006B015D">
        <w:rPr>
          <w:color w:val="000000"/>
          <w:sz w:val="22"/>
          <w:szCs w:val="22"/>
        </w:rPr>
        <w:t>=</w:t>
      </w:r>
      <w:r w:rsidRPr="006B015D">
        <w:rPr>
          <w:color w:val="3B3B3B"/>
          <w:sz w:val="22"/>
          <w:szCs w:val="22"/>
        </w:rPr>
        <w:t xml:space="preserve"> gpd.sjoin(filtered, l4eco[[</w:t>
      </w:r>
      <w:r w:rsidRPr="006B015D">
        <w:rPr>
          <w:color w:val="A31515"/>
          <w:sz w:val="22"/>
          <w:szCs w:val="22"/>
        </w:rPr>
        <w:t>'geometry'</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within'</w:t>
      </w:r>
      <w:r w:rsidRPr="006B015D">
        <w:rPr>
          <w:color w:val="3B3B3B"/>
          <w:sz w:val="22"/>
          <w:szCs w:val="22"/>
        </w:rPr>
        <w:t>).drop(</w:t>
      </w:r>
      <w:r w:rsidRPr="006B015D">
        <w:rPr>
          <w:color w:val="A31515"/>
          <w:sz w:val="22"/>
          <w:szCs w:val="22"/>
        </w:rPr>
        <w:t>'index_right'</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51C8355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rename(</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Level2Ecoregion'</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Level3Ecoregion'</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A31515"/>
          <w:sz w:val="22"/>
          <w:szCs w:val="22"/>
        </w:rPr>
        <w:t>'Level4Ecoregion'</w:t>
      </w:r>
      <w:r w:rsidRPr="006B015D">
        <w:rPr>
          <w:color w:val="3B3B3B"/>
          <w:sz w:val="22"/>
          <w:szCs w:val="22"/>
        </w:rPr>
        <w:t xml:space="preserve">}, </w:t>
      </w:r>
      <w:r w:rsidRPr="006B015D">
        <w:rPr>
          <w:color w:val="001080"/>
          <w:sz w:val="22"/>
          <w:szCs w:val="22"/>
        </w:rPr>
        <w:t>inplace</w:t>
      </w:r>
      <w:r w:rsidRPr="006B015D">
        <w:rPr>
          <w:color w:val="000000"/>
          <w:sz w:val="22"/>
          <w:szCs w:val="22"/>
        </w:rPr>
        <w:t>=</w:t>
      </w:r>
      <w:r w:rsidRPr="006B015D">
        <w:rPr>
          <w:color w:val="0000FF"/>
          <w:sz w:val="22"/>
          <w:szCs w:val="22"/>
        </w:rPr>
        <w:t>True</w:t>
      </w:r>
      <w:r w:rsidRPr="006B015D">
        <w:rPr>
          <w:color w:val="3B3B3B"/>
          <w:sz w:val="22"/>
          <w:szCs w:val="22"/>
        </w:rPr>
        <w:t>)</w:t>
      </w:r>
    </w:p>
    <w:p w14:paraId="08B2C6A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w:t>
      </w:r>
    </w:p>
    <w:p w14:paraId="4D7B1D00" w14:textId="77777777" w:rsidR="006B015D" w:rsidRPr="006B015D" w:rsidRDefault="006B015D" w:rsidP="00785C87">
      <w:pPr>
        <w:shd w:val="clear" w:color="auto" w:fill="FFFFFF"/>
        <w:spacing w:after="240" w:line="360" w:lineRule="auto"/>
        <w:rPr>
          <w:color w:val="3B3B3B"/>
          <w:sz w:val="22"/>
          <w:szCs w:val="22"/>
        </w:rPr>
      </w:pPr>
    </w:p>
    <w:p w14:paraId="07147546"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unction to intersect raster with segments</w:t>
      </w:r>
    </w:p>
    <w:p w14:paraId="36E3C3F7" w14:textId="77777777" w:rsidR="006B015D" w:rsidRPr="006B015D" w:rsidRDefault="006B015D" w:rsidP="00785C87">
      <w:pPr>
        <w:shd w:val="clear" w:color="auto" w:fill="FFFFFF"/>
        <w:spacing w:line="360" w:lineRule="auto"/>
        <w:rPr>
          <w:color w:val="3B3B3B"/>
          <w:sz w:val="22"/>
          <w:szCs w:val="22"/>
        </w:rPr>
      </w:pPr>
    </w:p>
    <w:p w14:paraId="5AE1A3C9"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9]:</w:t>
      </w:r>
    </w:p>
    <w:p w14:paraId="1D5533AF" w14:textId="77777777" w:rsidR="006B015D" w:rsidRPr="006B015D" w:rsidRDefault="006B015D" w:rsidP="00785C87">
      <w:pPr>
        <w:shd w:val="clear" w:color="auto" w:fill="FFFFFF"/>
        <w:spacing w:after="240" w:line="360" w:lineRule="auto"/>
        <w:rPr>
          <w:color w:val="3B3B3B"/>
          <w:sz w:val="22"/>
          <w:szCs w:val="22"/>
        </w:rPr>
      </w:pPr>
    </w:p>
    <w:p w14:paraId="68AC75FF"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intersectWithRaster</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rasterPath</w:t>
      </w: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1080"/>
          <w:sz w:val="22"/>
          <w:szCs w:val="22"/>
        </w:rPr>
        <w:t>adjustmentValue</w:t>
      </w:r>
      <w:r w:rsidRPr="006B015D">
        <w:rPr>
          <w:color w:val="3B3B3B"/>
          <w:sz w:val="22"/>
          <w:szCs w:val="22"/>
        </w:rPr>
        <w:t>):</w:t>
      </w:r>
    </w:p>
    <w:p w14:paraId="3B37A50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intersecting with </w:t>
      </w:r>
      <w:r w:rsidRPr="006B015D">
        <w:rPr>
          <w:color w:val="0000FF"/>
          <w:sz w:val="22"/>
          <w:szCs w:val="22"/>
        </w:rPr>
        <w:t>{</w:t>
      </w:r>
      <w:r w:rsidRPr="006B015D">
        <w:rPr>
          <w:color w:val="3B3B3B"/>
          <w:sz w:val="22"/>
          <w:szCs w:val="22"/>
        </w:rPr>
        <w:t>rasterPath</w:t>
      </w:r>
      <w:r w:rsidRPr="006B015D">
        <w:rPr>
          <w:color w:val="0000FF"/>
          <w:sz w:val="22"/>
          <w:szCs w:val="22"/>
        </w:rPr>
        <w:t>}</w:t>
      </w:r>
      <w:r w:rsidRPr="006B015D">
        <w:rPr>
          <w:color w:val="A31515"/>
          <w:sz w:val="22"/>
          <w:szCs w:val="22"/>
        </w:rPr>
        <w:t>'</w:t>
      </w:r>
      <w:r w:rsidRPr="006B015D">
        <w:rPr>
          <w:color w:val="3B3B3B"/>
          <w:sz w:val="22"/>
          <w:szCs w:val="22"/>
        </w:rPr>
        <w:t>)</w:t>
      </w:r>
    </w:p>
    <w:p w14:paraId="60C3053D" w14:textId="77777777" w:rsidR="006B015D" w:rsidRPr="006B015D" w:rsidRDefault="006B015D" w:rsidP="00785C87">
      <w:pPr>
        <w:shd w:val="clear" w:color="auto" w:fill="FFFFFF"/>
        <w:spacing w:line="360" w:lineRule="auto"/>
        <w:rPr>
          <w:color w:val="3B3B3B"/>
          <w:sz w:val="22"/>
          <w:szCs w:val="22"/>
        </w:rPr>
      </w:pPr>
    </w:p>
    <w:p w14:paraId="34ACCD2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rasterio.open(rasterPath) </w:t>
      </w:r>
      <w:r w:rsidRPr="006B015D">
        <w:rPr>
          <w:color w:val="AF00DB"/>
          <w:sz w:val="22"/>
          <w:szCs w:val="22"/>
        </w:rPr>
        <w:t>as</w:t>
      </w:r>
      <w:r w:rsidRPr="006B015D">
        <w:rPr>
          <w:color w:val="3B3B3B"/>
          <w:sz w:val="22"/>
          <w:szCs w:val="22"/>
        </w:rPr>
        <w:t xml:space="preserve"> raster:</w:t>
      </w:r>
    </w:p>
    <w:p w14:paraId="644627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dataframe.crs </w:t>
      </w:r>
      <w:r w:rsidRPr="006B015D">
        <w:rPr>
          <w:color w:val="000000"/>
          <w:sz w:val="22"/>
          <w:szCs w:val="22"/>
        </w:rPr>
        <w:t>!=</w:t>
      </w:r>
      <w:r w:rsidRPr="006B015D">
        <w:rPr>
          <w:color w:val="3B3B3B"/>
          <w:sz w:val="22"/>
          <w:szCs w:val="22"/>
        </w:rPr>
        <w:t xml:space="preserve"> raster.crs:</w:t>
      </w:r>
    </w:p>
    <w:p w14:paraId="7275BC9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CRS mismatch'</w:t>
      </w:r>
      <w:r w:rsidRPr="006B015D">
        <w:rPr>
          <w:color w:val="3B3B3B"/>
          <w:sz w:val="22"/>
          <w:szCs w:val="22"/>
        </w:rPr>
        <w:t>)</w:t>
      </w:r>
    </w:p>
    <w:p w14:paraId="29D1718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62FD458C" w14:textId="77777777" w:rsidR="006B015D" w:rsidRPr="006B015D" w:rsidRDefault="006B015D" w:rsidP="00785C87">
      <w:pPr>
        <w:shd w:val="clear" w:color="auto" w:fill="FFFFFF"/>
        <w:spacing w:line="360" w:lineRule="auto"/>
        <w:rPr>
          <w:color w:val="3B3B3B"/>
          <w:sz w:val="22"/>
          <w:szCs w:val="22"/>
        </w:rPr>
      </w:pPr>
    </w:p>
    <w:p w14:paraId="2961EF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22E5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coordinates </w:t>
      </w:r>
      <w:r w:rsidRPr="006B015D">
        <w:rPr>
          <w:color w:val="000000"/>
          <w:sz w:val="22"/>
          <w:szCs w:val="22"/>
        </w:rPr>
        <w:t>=</w:t>
      </w:r>
      <w:r w:rsidRPr="006B015D">
        <w:rPr>
          <w:color w:val="3B3B3B"/>
          <w:sz w:val="22"/>
          <w:szCs w:val="22"/>
        </w:rPr>
        <w:t xml:space="preserve"> [(x, y) </w:t>
      </w:r>
      <w:r w:rsidRPr="006B015D">
        <w:rPr>
          <w:color w:val="AF00DB"/>
          <w:sz w:val="22"/>
          <w:szCs w:val="22"/>
        </w:rPr>
        <w:t>for</w:t>
      </w:r>
      <w:r w:rsidRPr="006B015D">
        <w:rPr>
          <w:color w:val="3B3B3B"/>
          <w:sz w:val="22"/>
          <w:szCs w:val="22"/>
        </w:rPr>
        <w:t xml:space="preserve"> x, y </w:t>
      </w:r>
      <w:r w:rsidRPr="006B015D">
        <w:rPr>
          <w:color w:val="AF00DB"/>
          <w:sz w:val="22"/>
          <w:szCs w:val="22"/>
        </w:rPr>
        <w:t>in</w:t>
      </w:r>
      <w:r w:rsidRPr="006B015D">
        <w:rPr>
          <w:color w:val="3B3B3B"/>
          <w:sz w:val="22"/>
          <w:szCs w:val="22"/>
        </w:rPr>
        <w:t xml:space="preserve"> </w:t>
      </w:r>
      <w:r w:rsidRPr="006B015D">
        <w:rPr>
          <w:color w:val="795E26"/>
          <w:sz w:val="22"/>
          <w:szCs w:val="22"/>
        </w:rPr>
        <w:t>zip</w:t>
      </w:r>
      <w:r w:rsidRPr="006B015D">
        <w:rPr>
          <w:color w:val="3B3B3B"/>
          <w:sz w:val="22"/>
          <w:szCs w:val="22"/>
        </w:rPr>
        <w:t>(dataframe[</w:t>
      </w:r>
      <w:r w:rsidRPr="006B015D">
        <w:rPr>
          <w:color w:val="A31515"/>
          <w:sz w:val="22"/>
          <w:szCs w:val="22"/>
        </w:rPr>
        <w:t>"geometry"</w:t>
      </w:r>
      <w:r w:rsidRPr="006B015D">
        <w:rPr>
          <w:color w:val="3B3B3B"/>
          <w:sz w:val="22"/>
          <w:szCs w:val="22"/>
        </w:rPr>
        <w:t>].x, dataframe[</w:t>
      </w:r>
      <w:r w:rsidRPr="006B015D">
        <w:rPr>
          <w:color w:val="A31515"/>
          <w:sz w:val="22"/>
          <w:szCs w:val="22"/>
        </w:rPr>
        <w:t>"geometry"</w:t>
      </w:r>
      <w:r w:rsidRPr="006B015D">
        <w:rPr>
          <w:color w:val="3B3B3B"/>
          <w:sz w:val="22"/>
          <w:szCs w:val="22"/>
        </w:rPr>
        <w:t>].y)]</w:t>
      </w:r>
    </w:p>
    <w:p w14:paraId="2EC29588" w14:textId="77777777" w:rsidR="006B015D" w:rsidRPr="006B015D" w:rsidRDefault="006B015D" w:rsidP="00785C87">
      <w:pPr>
        <w:shd w:val="clear" w:color="auto" w:fill="FFFFFF"/>
        <w:spacing w:line="360" w:lineRule="auto"/>
        <w:rPr>
          <w:color w:val="3B3B3B"/>
          <w:sz w:val="22"/>
          <w:szCs w:val="22"/>
        </w:rPr>
      </w:pPr>
    </w:p>
    <w:p w14:paraId="79EF59D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sampling coords'</w:t>
      </w:r>
      <w:r w:rsidRPr="006B015D">
        <w:rPr>
          <w:color w:val="3B3B3B"/>
          <w:sz w:val="22"/>
          <w:szCs w:val="22"/>
        </w:rPr>
        <w:t>)</w:t>
      </w:r>
    </w:p>
    <w:p w14:paraId="6E56B2B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val[</w:t>
      </w:r>
      <w:r w:rsidRPr="006B015D">
        <w:rPr>
          <w:color w:val="098658"/>
          <w:sz w:val="22"/>
          <w:szCs w:val="22"/>
        </w:rPr>
        <w:t>0</w:t>
      </w:r>
      <w:r w:rsidRPr="006B015D">
        <w:rPr>
          <w:color w:val="3B3B3B"/>
          <w:sz w:val="22"/>
          <w:szCs w:val="22"/>
        </w:rPr>
        <w:t xml:space="preserve">] </w:t>
      </w:r>
      <w:r w:rsidRPr="006B015D">
        <w:rPr>
          <w:color w:val="AF00DB"/>
          <w:sz w:val="22"/>
          <w:szCs w:val="22"/>
        </w:rPr>
        <w:t>if</w:t>
      </w:r>
      <w:r w:rsidRPr="006B015D">
        <w:rPr>
          <w:color w:val="3B3B3B"/>
          <w:sz w:val="22"/>
          <w:szCs w:val="22"/>
        </w:rPr>
        <w:t xml:space="preserve"> val </w:t>
      </w:r>
      <w:r w:rsidRPr="006B015D">
        <w:rPr>
          <w:color w:val="AF00DB"/>
          <w:sz w:val="22"/>
          <w:szCs w:val="22"/>
        </w:rPr>
        <w:t>else</w:t>
      </w:r>
      <w:r w:rsidRPr="006B015D">
        <w:rPr>
          <w:color w:val="3B3B3B"/>
          <w:sz w:val="22"/>
          <w:szCs w:val="22"/>
        </w:rPr>
        <w:t xml:space="preserve"> </w:t>
      </w:r>
      <w:r w:rsidRPr="006B015D">
        <w:rPr>
          <w:color w:val="0000FF"/>
          <w:sz w:val="22"/>
          <w:szCs w:val="22"/>
        </w:rPr>
        <w:t>Non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val </w:t>
      </w:r>
      <w:r w:rsidRPr="006B015D">
        <w:rPr>
          <w:color w:val="AF00DB"/>
          <w:sz w:val="22"/>
          <w:szCs w:val="22"/>
        </w:rPr>
        <w:t>in</w:t>
      </w:r>
      <w:r w:rsidRPr="006B015D">
        <w:rPr>
          <w:color w:val="3B3B3B"/>
          <w:sz w:val="22"/>
          <w:szCs w:val="22"/>
        </w:rPr>
        <w:t xml:space="preserve"> raster.sample(coordinates)]</w:t>
      </w:r>
    </w:p>
    <w:p w14:paraId="0F1240FE" w14:textId="77777777" w:rsidR="006B015D" w:rsidRPr="006B015D" w:rsidRDefault="006B015D" w:rsidP="00785C87">
      <w:pPr>
        <w:shd w:val="clear" w:color="auto" w:fill="FFFFFF"/>
        <w:spacing w:line="360" w:lineRule="auto"/>
        <w:rPr>
          <w:color w:val="3B3B3B"/>
          <w:sz w:val="22"/>
          <w:szCs w:val="22"/>
        </w:rPr>
      </w:pPr>
    </w:p>
    <w:p w14:paraId="4A53FA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adjustmentValue:</w:t>
      </w:r>
    </w:p>
    <w:p w14:paraId="12B0BEF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adjusting raster values by'</w:t>
      </w:r>
      <w:r w:rsidRPr="006B015D">
        <w:rPr>
          <w:color w:val="3B3B3B"/>
          <w:sz w:val="22"/>
          <w:szCs w:val="22"/>
        </w:rPr>
        <w:t>, adjustmentValue)</w:t>
      </w:r>
    </w:p>
    <w:p w14:paraId="219B4C9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x </w:t>
      </w:r>
      <w:r w:rsidRPr="006B015D">
        <w:rPr>
          <w:color w:val="000000"/>
          <w:sz w:val="22"/>
          <w:szCs w:val="22"/>
        </w:rPr>
        <w:t>+</w:t>
      </w:r>
      <w:r w:rsidRPr="006B015D">
        <w:rPr>
          <w:color w:val="3B3B3B"/>
          <w:sz w:val="22"/>
          <w:szCs w:val="22"/>
        </w:rPr>
        <w:t xml:space="preserve"> adjustmentValue </w:t>
      </w:r>
      <w:r w:rsidRPr="006B015D">
        <w:rPr>
          <w:color w:val="AF00DB"/>
          <w:sz w:val="22"/>
          <w:szCs w:val="22"/>
        </w:rPr>
        <w:t>if</w:t>
      </w:r>
      <w:r w:rsidRPr="006B015D">
        <w:rPr>
          <w:color w:val="3B3B3B"/>
          <w:sz w:val="22"/>
          <w:szCs w:val="22"/>
        </w:rPr>
        <w:t xml:space="preserve"> pd.notna(x) </w:t>
      </w:r>
      <w:r w:rsidRPr="006B015D">
        <w:rPr>
          <w:color w:val="AF00DB"/>
          <w:sz w:val="22"/>
          <w:szCs w:val="22"/>
        </w:rPr>
        <w:t>else</w:t>
      </w:r>
      <w:r w:rsidRPr="006B015D">
        <w:rPr>
          <w:color w:val="3B3B3B"/>
          <w:sz w:val="22"/>
          <w:szCs w:val="22"/>
        </w:rPr>
        <w:t xml:space="preserve"> x)            </w:t>
      </w:r>
    </w:p>
    <w:p w14:paraId="5DD73465" w14:textId="77777777" w:rsidR="006B015D" w:rsidRPr="006B015D" w:rsidRDefault="006B015D" w:rsidP="00785C87">
      <w:pPr>
        <w:shd w:val="clear" w:color="auto" w:fill="FFFFFF"/>
        <w:spacing w:line="360" w:lineRule="auto"/>
        <w:rPr>
          <w:color w:val="3B3B3B"/>
          <w:sz w:val="22"/>
          <w:szCs w:val="22"/>
        </w:rPr>
      </w:pPr>
    </w:p>
    <w:p w14:paraId="2401EF3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stype(</w:t>
      </w:r>
      <w:r w:rsidRPr="006B015D">
        <w:rPr>
          <w:color w:val="A31515"/>
          <w:sz w:val="22"/>
          <w:szCs w:val="22"/>
        </w:rPr>
        <w:t>"Int64"</w:t>
      </w:r>
      <w:r w:rsidRPr="006B015D">
        <w:rPr>
          <w:color w:val="3B3B3B"/>
          <w:sz w:val="22"/>
          <w:szCs w:val="22"/>
        </w:rPr>
        <w:t>)</w:t>
      </w:r>
    </w:p>
    <w:p w14:paraId="7942F9B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
    <w:p w14:paraId="1973523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w:t>
      </w:r>
      <w:r w:rsidRPr="006B015D">
        <w:rPr>
          <w:color w:val="3B3B3B"/>
          <w:sz w:val="22"/>
          <w:szCs w:val="22"/>
        </w:rPr>
        <w:t>)</w:t>
      </w:r>
    </w:p>
    <w:p w14:paraId="782646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return</w:t>
      </w:r>
      <w:r w:rsidRPr="006B015D">
        <w:rPr>
          <w:color w:val="3B3B3B"/>
          <w:sz w:val="22"/>
          <w:szCs w:val="22"/>
        </w:rPr>
        <w:t xml:space="preserve"> dataframe</w:t>
      </w:r>
    </w:p>
    <w:p w14:paraId="6F5B19EC" w14:textId="77777777" w:rsidR="006B015D" w:rsidRPr="006B015D" w:rsidRDefault="006B015D" w:rsidP="00785C87">
      <w:pPr>
        <w:shd w:val="clear" w:color="auto" w:fill="FFFFFF"/>
        <w:spacing w:after="240" w:line="360" w:lineRule="auto"/>
        <w:rPr>
          <w:color w:val="3B3B3B"/>
          <w:sz w:val="22"/>
          <w:szCs w:val="22"/>
        </w:rPr>
      </w:pPr>
    </w:p>
    <w:p w14:paraId="14FE5678"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most recent fast loss</w:t>
      </w:r>
    </w:p>
    <w:p w14:paraId="7C47E413" w14:textId="77777777" w:rsidR="006B015D" w:rsidRPr="006B015D" w:rsidRDefault="006B015D" w:rsidP="00785C87">
      <w:pPr>
        <w:shd w:val="clear" w:color="auto" w:fill="FFFFFF"/>
        <w:spacing w:line="360" w:lineRule="auto"/>
        <w:rPr>
          <w:color w:val="3B3B3B"/>
          <w:sz w:val="22"/>
          <w:szCs w:val="22"/>
        </w:rPr>
      </w:pPr>
    </w:p>
    <w:p w14:paraId="6D05ACB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0]:</w:t>
      </w:r>
    </w:p>
    <w:p w14:paraId="0DC05748" w14:textId="77777777" w:rsidR="006B015D" w:rsidRPr="006B015D" w:rsidRDefault="006B015D" w:rsidP="00785C87">
      <w:pPr>
        <w:shd w:val="clear" w:color="auto" w:fill="FFFFFF"/>
        <w:spacing w:after="240" w:line="360" w:lineRule="auto"/>
        <w:rPr>
          <w:color w:val="3B3B3B"/>
          <w:sz w:val="22"/>
          <w:szCs w:val="22"/>
        </w:rPr>
      </w:pPr>
    </w:p>
    <w:p w14:paraId="26E1147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 </w:t>
      </w:r>
      <w:r w:rsidRPr="006B015D">
        <w:rPr>
          <w:color w:val="000000"/>
          <w:sz w:val="22"/>
          <w:szCs w:val="22"/>
        </w:rPr>
        <w:t>=</w:t>
      </w:r>
      <w:r w:rsidRPr="006B015D">
        <w:rPr>
          <w:color w:val="3B3B3B"/>
          <w:sz w:val="22"/>
          <w:szCs w:val="22"/>
        </w:rPr>
        <w:t xml:space="preserve"> intersectWithRaster(florenceCentroidsWithEco,</w:t>
      </w:r>
    </w:p>
    <w:p w14:paraId="23D9D7C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L</w:t>
      </w:r>
      <w:r w:rsidRPr="006B015D">
        <w:rPr>
          <w:color w:val="811F3F"/>
          <w:sz w:val="22"/>
          <w:szCs w:val="22"/>
        </w:rPr>
        <w:t>CMSLandChange</w:t>
      </w:r>
      <w:r w:rsidRPr="006B015D">
        <w:rPr>
          <w:color w:val="EE0000"/>
          <w:sz w:val="22"/>
          <w:szCs w:val="22"/>
        </w:rPr>
        <w:t>\F</w:t>
      </w:r>
      <w:r w:rsidRPr="006B015D">
        <w:rPr>
          <w:color w:val="811F3F"/>
          <w:sz w:val="22"/>
          <w:szCs w:val="22"/>
        </w:rPr>
        <w:t>astLossExtracted.tif"</w:t>
      </w:r>
      <w:r w:rsidRPr="006B015D">
        <w:rPr>
          <w:color w:val="3B3B3B"/>
          <w:sz w:val="22"/>
          <w:szCs w:val="22"/>
        </w:rPr>
        <w:t>,</w:t>
      </w:r>
    </w:p>
    <w:p w14:paraId="7737543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astLossYear'</w:t>
      </w:r>
      <w:r w:rsidRPr="006B015D">
        <w:rPr>
          <w:color w:val="3B3B3B"/>
          <w:sz w:val="22"/>
          <w:szCs w:val="22"/>
        </w:rPr>
        <w:t>,</w:t>
      </w:r>
    </w:p>
    <w:p w14:paraId="20A5BB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11137C4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970</w:t>
      </w:r>
    </w:p>
    <w:p w14:paraId="3394183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p>
    <w:p w14:paraId="5372076A" w14:textId="77777777" w:rsidR="006B015D" w:rsidRPr="006B015D" w:rsidRDefault="006B015D" w:rsidP="00785C87">
      <w:pPr>
        <w:shd w:val="clear" w:color="auto" w:fill="FFFFFF"/>
        <w:spacing w:after="240" w:line="360" w:lineRule="auto"/>
        <w:rPr>
          <w:color w:val="3B3B3B"/>
          <w:sz w:val="22"/>
          <w:szCs w:val="22"/>
        </w:rPr>
      </w:pPr>
    </w:p>
    <w:p w14:paraId="58935D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5]:</w:t>
      </w:r>
    </w:p>
    <w:p w14:paraId="2863ADA1" w14:textId="77777777" w:rsidR="006B015D" w:rsidRPr="006B015D" w:rsidRDefault="006B015D" w:rsidP="00785C87">
      <w:pPr>
        <w:shd w:val="clear" w:color="auto" w:fill="FFFFFF"/>
        <w:spacing w:after="240" w:line="360" w:lineRule="auto"/>
        <w:rPr>
          <w:color w:val="3B3B3B"/>
          <w:sz w:val="22"/>
          <w:szCs w:val="22"/>
        </w:rPr>
      </w:pPr>
    </w:p>
    <w:p w14:paraId="1308D1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value_counts()</w:t>
      </w:r>
    </w:p>
    <w:p w14:paraId="544CB2F0" w14:textId="77777777" w:rsidR="006B015D" w:rsidRPr="006B015D" w:rsidRDefault="006B015D" w:rsidP="00785C87">
      <w:pPr>
        <w:shd w:val="clear" w:color="auto" w:fill="FFFFFF"/>
        <w:spacing w:after="240" w:line="360" w:lineRule="auto"/>
        <w:rPr>
          <w:color w:val="3B3B3B"/>
          <w:sz w:val="22"/>
          <w:szCs w:val="22"/>
        </w:rPr>
      </w:pPr>
    </w:p>
    <w:p w14:paraId="1D797F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undisturbed cells, removing disturbances after 2016. \</w:t>
      </w:r>
    </w:p>
    <w:p w14:paraId="5909E65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Update 03/10 this was changed to include the year of ICESat-2 collection***</w:t>
      </w:r>
    </w:p>
    <w:p w14:paraId="6BD73C93" w14:textId="77777777" w:rsidR="006B015D" w:rsidRPr="006B015D" w:rsidRDefault="006B015D" w:rsidP="00785C87">
      <w:pPr>
        <w:shd w:val="clear" w:color="auto" w:fill="FFFFFF"/>
        <w:spacing w:line="360" w:lineRule="auto"/>
        <w:rPr>
          <w:color w:val="3B3B3B"/>
          <w:sz w:val="22"/>
          <w:szCs w:val="22"/>
        </w:rPr>
      </w:pPr>
    </w:p>
    <w:p w14:paraId="3B3BB57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6]:</w:t>
      </w:r>
    </w:p>
    <w:p w14:paraId="7CAE270A" w14:textId="77777777" w:rsidR="006B015D" w:rsidRPr="006B015D" w:rsidRDefault="006B015D" w:rsidP="00785C87">
      <w:pPr>
        <w:shd w:val="clear" w:color="auto" w:fill="FFFFFF"/>
        <w:spacing w:after="240" w:line="360" w:lineRule="auto"/>
        <w:rPr>
          <w:color w:val="3B3B3B"/>
          <w:sz w:val="22"/>
          <w:szCs w:val="22"/>
        </w:rPr>
      </w:pPr>
    </w:p>
    <w:p w14:paraId="401CB866"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roupFastLossYear</w:t>
      </w:r>
      <w:r w:rsidRPr="006B015D">
        <w:rPr>
          <w:color w:val="3B3B3B"/>
          <w:sz w:val="22"/>
          <w:szCs w:val="22"/>
        </w:rPr>
        <w:t>(</w:t>
      </w:r>
      <w:r w:rsidRPr="006B015D">
        <w:rPr>
          <w:color w:val="001080"/>
          <w:sz w:val="22"/>
          <w:szCs w:val="22"/>
        </w:rPr>
        <w:t>row</w:t>
      </w:r>
      <w:r w:rsidRPr="006B015D">
        <w:rPr>
          <w:color w:val="3B3B3B"/>
          <w:sz w:val="22"/>
          <w:szCs w:val="22"/>
        </w:rPr>
        <w:t>):</w:t>
      </w:r>
    </w:p>
    <w:p w14:paraId="28DAEE0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842</w:t>
      </w:r>
      <w:r w:rsidRPr="006B015D">
        <w:rPr>
          <w:color w:val="3B3B3B"/>
          <w:sz w:val="22"/>
          <w:szCs w:val="22"/>
        </w:rPr>
        <w:t>:</w:t>
      </w:r>
    </w:p>
    <w:p w14:paraId="71E98B1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Undisturbed'</w:t>
      </w:r>
    </w:p>
    <w:p w14:paraId="278A767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gt;</w:t>
      </w:r>
      <w:r w:rsidRPr="006B015D">
        <w:rPr>
          <w:color w:val="3B3B3B"/>
          <w:sz w:val="22"/>
          <w:szCs w:val="22"/>
        </w:rPr>
        <w:t xml:space="preserve"> row[</w:t>
      </w:r>
      <w:r w:rsidRPr="006B015D">
        <w:rPr>
          <w:color w:val="A31515"/>
          <w:sz w:val="22"/>
          <w:szCs w:val="22"/>
        </w:rPr>
        <w:t>'year'</w:t>
      </w:r>
      <w:r w:rsidRPr="006B015D">
        <w:rPr>
          <w:color w:val="3B3B3B"/>
          <w:sz w:val="22"/>
          <w:szCs w:val="22"/>
        </w:rPr>
        <w:t>]:</w:t>
      </w:r>
    </w:p>
    <w:p w14:paraId="05F027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After Collection'</w:t>
      </w:r>
    </w:p>
    <w:p w14:paraId="691F730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768DDCF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age </w:t>
      </w:r>
      <w:r w:rsidRPr="006B015D">
        <w:rPr>
          <w:color w:val="000000"/>
          <w:sz w:val="22"/>
          <w:szCs w:val="22"/>
        </w:rPr>
        <w:t>=</w:t>
      </w:r>
      <w:r w:rsidRPr="006B015D">
        <w:rPr>
          <w:color w:val="3B3B3B"/>
          <w:sz w:val="22"/>
          <w:szCs w:val="22"/>
        </w:rPr>
        <w:t xml:space="preserve"> row[</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row[</w:t>
      </w:r>
      <w:r w:rsidRPr="006B015D">
        <w:rPr>
          <w:color w:val="A31515"/>
          <w:sz w:val="22"/>
          <w:szCs w:val="22"/>
        </w:rPr>
        <w:t>'FastLossYear'</w:t>
      </w:r>
      <w:r w:rsidRPr="006B015D">
        <w:rPr>
          <w:color w:val="3B3B3B"/>
          <w:sz w:val="22"/>
          <w:szCs w:val="22"/>
        </w:rPr>
        <w:t>]</w:t>
      </w:r>
    </w:p>
    <w:p w14:paraId="3B63CE3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EEC15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0-3 Years'</w:t>
      </w:r>
    </w:p>
    <w:p w14:paraId="421263D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10</w:t>
      </w:r>
      <w:r w:rsidRPr="006B015D">
        <w:rPr>
          <w:color w:val="3B3B3B"/>
          <w:sz w:val="22"/>
          <w:szCs w:val="22"/>
        </w:rPr>
        <w:t>:</w:t>
      </w:r>
    </w:p>
    <w:p w14:paraId="568E00C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lt;10 Years'</w:t>
      </w:r>
    </w:p>
    <w:p w14:paraId="20C1D1C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20</w:t>
      </w:r>
      <w:r w:rsidRPr="006B015D">
        <w:rPr>
          <w:color w:val="3B3B3B"/>
          <w:sz w:val="22"/>
          <w:szCs w:val="22"/>
        </w:rPr>
        <w:t>:</w:t>
      </w:r>
    </w:p>
    <w:p w14:paraId="46998B3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10-20 Years'</w:t>
      </w:r>
    </w:p>
    <w:p w14:paraId="0B7DD71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0</w:t>
      </w:r>
      <w:r w:rsidRPr="006B015D">
        <w:rPr>
          <w:color w:val="3B3B3B"/>
          <w:sz w:val="22"/>
          <w:szCs w:val="22"/>
        </w:rPr>
        <w:t>:</w:t>
      </w:r>
    </w:p>
    <w:p w14:paraId="75B0F2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20-30 Years'</w:t>
      </w:r>
    </w:p>
    <w:p w14:paraId="2063838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4BA86F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30+ Years'</w:t>
      </w:r>
    </w:p>
    <w:p w14:paraId="22D8D4A0" w14:textId="77777777" w:rsidR="006B015D" w:rsidRPr="006B015D" w:rsidRDefault="006B015D" w:rsidP="00785C87">
      <w:pPr>
        <w:shd w:val="clear" w:color="auto" w:fill="FFFFFF"/>
        <w:spacing w:line="360" w:lineRule="auto"/>
        <w:rPr>
          <w:color w:val="3B3B3B"/>
          <w:sz w:val="22"/>
          <w:szCs w:val="22"/>
        </w:rPr>
      </w:pPr>
    </w:p>
    <w:p w14:paraId="7361D39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AgeGroup </w:t>
      </w:r>
      <w:r w:rsidRPr="006B015D">
        <w:rPr>
          <w:color w:val="000000"/>
          <w:sz w:val="22"/>
          <w:szCs w:val="22"/>
        </w:rPr>
        <w:t>=</w:t>
      </w:r>
      <w:r w:rsidRPr="006B015D">
        <w:rPr>
          <w:color w:val="3B3B3B"/>
          <w:sz w:val="22"/>
          <w:szCs w:val="22"/>
        </w:rPr>
        <w:t xml:space="preserve"> florenceWithFastLoss.assign(</w:t>
      </w:r>
      <w:r w:rsidRPr="006B015D">
        <w:rPr>
          <w:color w:val="001080"/>
          <w:sz w:val="22"/>
          <w:szCs w:val="22"/>
        </w:rPr>
        <w:t>FastLossAgeGroup</w:t>
      </w:r>
      <w:r w:rsidRPr="006B015D">
        <w:rPr>
          <w:color w:val="000000"/>
          <w:sz w:val="22"/>
          <w:szCs w:val="22"/>
        </w:rPr>
        <w:t>=</w:t>
      </w:r>
      <w:r w:rsidRPr="006B015D">
        <w:rPr>
          <w:color w:val="3B3B3B"/>
          <w:sz w:val="22"/>
          <w:szCs w:val="22"/>
        </w:rPr>
        <w:t xml:space="preserve">florenceWithFastLoss.apply(groupFastLossYear,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B0037E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FastLossAgeGroup'</w:t>
      </w:r>
      <w:r w:rsidRPr="006B015D">
        <w:rPr>
          <w:color w:val="3B3B3B"/>
          <w:sz w:val="22"/>
          <w:szCs w:val="22"/>
        </w:rPr>
        <w:t>].value_counts()</w:t>
      </w:r>
    </w:p>
    <w:p w14:paraId="226D7B27" w14:textId="77777777" w:rsidR="006B015D" w:rsidRPr="006B015D" w:rsidRDefault="006B015D" w:rsidP="00785C87">
      <w:pPr>
        <w:shd w:val="clear" w:color="auto" w:fill="FFFFFF"/>
        <w:spacing w:after="240" w:line="360" w:lineRule="auto"/>
        <w:rPr>
          <w:color w:val="3B3B3B"/>
          <w:sz w:val="22"/>
          <w:szCs w:val="22"/>
        </w:rPr>
      </w:pPr>
    </w:p>
    <w:p w14:paraId="5D1A3FA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7]:</w:t>
      </w:r>
    </w:p>
    <w:p w14:paraId="530934F3" w14:textId="77777777" w:rsidR="006B015D" w:rsidRPr="006B015D" w:rsidRDefault="006B015D" w:rsidP="00785C87">
      <w:pPr>
        <w:shd w:val="clear" w:color="auto" w:fill="FFFFFF"/>
        <w:spacing w:after="240" w:line="360" w:lineRule="auto"/>
        <w:rPr>
          <w:color w:val="3B3B3B"/>
          <w:sz w:val="22"/>
          <w:szCs w:val="22"/>
        </w:rPr>
      </w:pPr>
    </w:p>
    <w:p w14:paraId="23412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 xml:space="preserve">] </w:t>
      </w:r>
      <w:r w:rsidRPr="006B015D">
        <w:rPr>
          <w:color w:val="000000"/>
          <w:sz w:val="22"/>
          <w:szCs w:val="22"/>
        </w:rPr>
        <w:t>=</w:t>
      </w:r>
      <w:r w:rsidRPr="006B015D">
        <w:rPr>
          <w:color w:val="3B3B3B"/>
          <w:sz w:val="22"/>
          <w:szCs w:val="22"/>
        </w:rPr>
        <w:t xml:space="preserve"> np.where(</w:t>
      </w:r>
    </w:p>
    <w:p w14:paraId="147946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florenceWithFastLossAgeGroup[</w:t>
      </w:r>
      <w:r w:rsidRPr="006B015D">
        <w:rPr>
          <w:color w:val="A31515"/>
          <w:sz w:val="22"/>
          <w:szCs w:val="22"/>
        </w:rPr>
        <w:t>'FastLossAgeGroup'</w:t>
      </w:r>
      <w:r w:rsidRPr="006B015D">
        <w:rPr>
          <w:color w:val="3B3B3B"/>
          <w:sz w:val="22"/>
          <w:szCs w:val="22"/>
        </w:rPr>
        <w:t>].isin([</w:t>
      </w:r>
      <w:r w:rsidRPr="006B015D">
        <w:rPr>
          <w:color w:val="A31515"/>
          <w:sz w:val="22"/>
          <w:szCs w:val="22"/>
        </w:rPr>
        <w:t>'After Collection'</w:t>
      </w:r>
      <w:r w:rsidRPr="006B015D">
        <w:rPr>
          <w:color w:val="3B3B3B"/>
          <w:sz w:val="22"/>
          <w:szCs w:val="22"/>
        </w:rPr>
        <w:t xml:space="preserve">, </w:t>
      </w:r>
      <w:r w:rsidRPr="006B015D">
        <w:rPr>
          <w:color w:val="A31515"/>
          <w:sz w:val="22"/>
          <w:szCs w:val="22"/>
        </w:rPr>
        <w:t>'0-3 Years'</w:t>
      </w:r>
      <w:r w:rsidRPr="006B015D">
        <w:rPr>
          <w:color w:val="3B3B3B"/>
          <w:sz w:val="22"/>
          <w:szCs w:val="22"/>
        </w:rPr>
        <w:t xml:space="preserve">, </w:t>
      </w:r>
      <w:r w:rsidRPr="006B015D">
        <w:rPr>
          <w:color w:val="A31515"/>
          <w:sz w:val="22"/>
          <w:szCs w:val="22"/>
        </w:rPr>
        <w:t>'Undisturbed'</w:t>
      </w:r>
      <w:r w:rsidRPr="006B015D">
        <w:rPr>
          <w:color w:val="3B3B3B"/>
          <w:sz w:val="22"/>
          <w:szCs w:val="22"/>
        </w:rPr>
        <w:t>]),</w:t>
      </w:r>
    </w:p>
    <w:p w14:paraId="0B8EF02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o'</w:t>
      </w:r>
      <w:r w:rsidRPr="006B015D">
        <w:rPr>
          <w:color w:val="3B3B3B"/>
          <w:sz w:val="22"/>
          <w:szCs w:val="22"/>
        </w:rPr>
        <w:t>,</w:t>
      </w:r>
    </w:p>
    <w:p w14:paraId="059EEE7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Yes'</w:t>
      </w:r>
    </w:p>
    <w:p w14:paraId="3D301CB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79CA29C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value_counts()</w:t>
      </w:r>
    </w:p>
    <w:p w14:paraId="5BB202A6" w14:textId="77777777" w:rsidR="006B015D" w:rsidRPr="006B015D" w:rsidRDefault="006B015D" w:rsidP="00785C87">
      <w:pPr>
        <w:shd w:val="clear" w:color="auto" w:fill="FFFFFF"/>
        <w:spacing w:after="240" w:line="360" w:lineRule="auto"/>
        <w:rPr>
          <w:color w:val="3B3B3B"/>
          <w:sz w:val="22"/>
          <w:szCs w:val="22"/>
        </w:rPr>
      </w:pPr>
    </w:p>
    <w:p w14:paraId="571C733E"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Assigning NLCD landcover</w:t>
      </w:r>
    </w:p>
    <w:p w14:paraId="797E02A9" w14:textId="77777777" w:rsidR="006B015D" w:rsidRPr="006B015D" w:rsidRDefault="006B015D" w:rsidP="00785C87">
      <w:pPr>
        <w:shd w:val="clear" w:color="auto" w:fill="FFFFFF"/>
        <w:spacing w:line="360" w:lineRule="auto"/>
        <w:rPr>
          <w:color w:val="3B3B3B"/>
          <w:sz w:val="22"/>
          <w:szCs w:val="22"/>
        </w:rPr>
      </w:pPr>
    </w:p>
    <w:p w14:paraId="7239183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8]:</w:t>
      </w:r>
    </w:p>
    <w:p w14:paraId="1363A5F8" w14:textId="77777777" w:rsidR="006B015D" w:rsidRPr="006B015D" w:rsidRDefault="006B015D" w:rsidP="00785C87">
      <w:pPr>
        <w:shd w:val="clear" w:color="auto" w:fill="FFFFFF"/>
        <w:spacing w:after="240" w:line="360" w:lineRule="auto"/>
        <w:rPr>
          <w:color w:val="3B3B3B"/>
          <w:sz w:val="22"/>
          <w:szCs w:val="22"/>
        </w:rPr>
      </w:pPr>
    </w:p>
    <w:p w14:paraId="70E2CB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NLCD </w:t>
      </w:r>
      <w:r w:rsidRPr="006B015D">
        <w:rPr>
          <w:color w:val="000000"/>
          <w:sz w:val="22"/>
          <w:szCs w:val="22"/>
        </w:rPr>
        <w:t>=</w:t>
      </w:r>
      <w:r w:rsidRPr="006B015D">
        <w:rPr>
          <w:color w:val="3B3B3B"/>
          <w:sz w:val="22"/>
          <w:szCs w:val="22"/>
        </w:rPr>
        <w:t xml:space="preserve"> intersectWithRaster(florenceWithFastLossAgeGroup, </w:t>
      </w:r>
    </w:p>
    <w:p w14:paraId="47A2CE2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N</w:t>
      </w:r>
      <w:r w:rsidRPr="006B015D">
        <w:rPr>
          <w:color w:val="811F3F"/>
          <w:sz w:val="22"/>
          <w:szCs w:val="22"/>
        </w:rPr>
        <w:t>LCDLandCover</w:t>
      </w:r>
      <w:r w:rsidRPr="006B015D">
        <w:rPr>
          <w:color w:val="EE0000"/>
          <w:sz w:val="22"/>
          <w:szCs w:val="22"/>
        </w:rPr>
        <w:t>\N</w:t>
      </w:r>
      <w:r w:rsidRPr="006B015D">
        <w:rPr>
          <w:color w:val="811F3F"/>
          <w:sz w:val="22"/>
          <w:szCs w:val="22"/>
        </w:rPr>
        <w:t>LCDExtracted.tif"</w:t>
      </w:r>
      <w:r w:rsidRPr="006B015D">
        <w:rPr>
          <w:color w:val="3B3B3B"/>
          <w:sz w:val="22"/>
          <w:szCs w:val="22"/>
        </w:rPr>
        <w:t>,</w:t>
      </w:r>
    </w:p>
    <w:p w14:paraId="4BCB281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NLCD_2023'</w:t>
      </w:r>
      <w:r w:rsidRPr="006B015D">
        <w:rPr>
          <w:color w:val="3B3B3B"/>
          <w:sz w:val="22"/>
          <w:szCs w:val="22"/>
        </w:rPr>
        <w:t>,</w:t>
      </w:r>
    </w:p>
    <w:p w14:paraId="4BCE2B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3F785C6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r w:rsidRPr="006B015D">
        <w:rPr>
          <w:color w:val="A31515"/>
          <w:sz w:val="22"/>
          <w:szCs w:val="22"/>
        </w:rPr>
        <w:t>'NLCD_2023_Label'</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NLCD[</w:t>
      </w:r>
      <w:r w:rsidRPr="006B015D">
        <w:rPr>
          <w:color w:val="A31515"/>
          <w:sz w:val="22"/>
          <w:szCs w:val="22"/>
        </w:rPr>
        <w:t>'NLCD_2023'</w:t>
      </w:r>
      <w:r w:rsidRPr="006B015D">
        <w:rPr>
          <w:color w:val="3B3B3B"/>
          <w:sz w:val="22"/>
          <w:szCs w:val="22"/>
        </w:rPr>
        <w:t>].map({</w:t>
      </w:r>
      <w:r w:rsidRPr="006B015D">
        <w:rPr>
          <w:color w:val="098658"/>
          <w:sz w:val="22"/>
          <w:szCs w:val="22"/>
        </w:rPr>
        <w:t>41</w:t>
      </w:r>
      <w:r w:rsidRPr="006B015D">
        <w:rPr>
          <w:color w:val="3B3B3B"/>
          <w:sz w:val="22"/>
          <w:szCs w:val="22"/>
        </w:rPr>
        <w:t xml:space="preserve">: </w:t>
      </w:r>
      <w:r w:rsidRPr="006B015D">
        <w:rPr>
          <w:color w:val="A31515"/>
          <w:sz w:val="22"/>
          <w:szCs w:val="22"/>
        </w:rPr>
        <w:t>'Deciduous Forest'</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A31515"/>
          <w:sz w:val="22"/>
          <w:szCs w:val="22"/>
        </w:rPr>
        <w:t>'Evergreen Forest'</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A31515"/>
          <w:sz w:val="22"/>
          <w:szCs w:val="22"/>
        </w:rPr>
        <w:t>'Mixed Forest'</w:t>
      </w:r>
      <w:r w:rsidRPr="006B015D">
        <w:rPr>
          <w:color w:val="3B3B3B"/>
          <w:sz w:val="22"/>
          <w:szCs w:val="22"/>
        </w:rPr>
        <w:t xml:space="preserve">, </w:t>
      </w:r>
      <w:r w:rsidRPr="006B015D">
        <w:rPr>
          <w:color w:val="098658"/>
          <w:sz w:val="22"/>
          <w:szCs w:val="22"/>
        </w:rPr>
        <w:t>90</w:t>
      </w:r>
      <w:r w:rsidRPr="006B015D">
        <w:rPr>
          <w:color w:val="3B3B3B"/>
          <w:sz w:val="22"/>
          <w:szCs w:val="22"/>
        </w:rPr>
        <w:t xml:space="preserve">: </w:t>
      </w:r>
      <w:r w:rsidRPr="006B015D">
        <w:rPr>
          <w:color w:val="A31515"/>
          <w:sz w:val="22"/>
          <w:szCs w:val="22"/>
        </w:rPr>
        <w:t>'Woody Wetlands'</w:t>
      </w:r>
      <w:r w:rsidRPr="006B015D">
        <w:rPr>
          <w:color w:val="3B3B3B"/>
          <w:sz w:val="22"/>
          <w:szCs w:val="22"/>
        </w:rPr>
        <w:t>})</w:t>
      </w:r>
    </w:p>
    <w:p w14:paraId="077D7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p>
    <w:p w14:paraId="72424E03" w14:textId="77777777" w:rsidR="006B015D" w:rsidRPr="006B015D" w:rsidRDefault="006B015D" w:rsidP="00785C87">
      <w:pPr>
        <w:shd w:val="clear" w:color="auto" w:fill="FFFFFF"/>
        <w:spacing w:line="360" w:lineRule="auto"/>
        <w:rPr>
          <w:color w:val="3B3B3B"/>
          <w:sz w:val="22"/>
          <w:szCs w:val="22"/>
        </w:rPr>
      </w:pPr>
    </w:p>
    <w:p w14:paraId="74B7CE9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Flood Mask</w:t>
      </w:r>
    </w:p>
    <w:p w14:paraId="4A7E2AE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9]:</w:t>
      </w:r>
    </w:p>
    <w:p w14:paraId="654015D0" w14:textId="77777777" w:rsidR="006B015D" w:rsidRPr="006B015D" w:rsidRDefault="006B015D" w:rsidP="00785C87">
      <w:pPr>
        <w:shd w:val="clear" w:color="auto" w:fill="FFFFFF"/>
        <w:spacing w:after="240" w:line="360" w:lineRule="auto"/>
        <w:rPr>
          <w:color w:val="3B3B3B"/>
          <w:sz w:val="22"/>
          <w:szCs w:val="22"/>
        </w:rPr>
      </w:pPr>
    </w:p>
    <w:p w14:paraId="6691B41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looding </w:t>
      </w:r>
      <w:r w:rsidRPr="006B015D">
        <w:rPr>
          <w:color w:val="000000"/>
          <w:sz w:val="22"/>
          <w:szCs w:val="22"/>
        </w:rPr>
        <w:t>=</w:t>
      </w:r>
      <w:r w:rsidRPr="006B015D">
        <w:rPr>
          <w:color w:val="3B3B3B"/>
          <w:sz w:val="22"/>
          <w:szCs w:val="22"/>
        </w:rPr>
        <w:t xml:space="preserve"> intersectWithRaster(florenceWithNLCD, </w:t>
      </w:r>
    </w:p>
    <w:p w14:paraId="7EB797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F</w:t>
      </w:r>
      <w:r w:rsidRPr="006B015D">
        <w:rPr>
          <w:color w:val="811F3F"/>
          <w:sz w:val="22"/>
          <w:szCs w:val="22"/>
        </w:rPr>
        <w:t>lorenceFloodExtent</w:t>
      </w:r>
      <w:r w:rsidRPr="006B015D">
        <w:rPr>
          <w:color w:val="EE0000"/>
          <w:sz w:val="22"/>
          <w:szCs w:val="22"/>
        </w:rPr>
        <w:t>\F</w:t>
      </w:r>
      <w:r w:rsidRPr="006B015D">
        <w:rPr>
          <w:color w:val="811F3F"/>
          <w:sz w:val="22"/>
          <w:szCs w:val="22"/>
        </w:rPr>
        <w:t>lorenceFloodExtentReprojected.tif"</w:t>
      </w:r>
      <w:r w:rsidRPr="006B015D">
        <w:rPr>
          <w:color w:val="3B3B3B"/>
          <w:sz w:val="22"/>
          <w:szCs w:val="22"/>
        </w:rPr>
        <w:t>,</w:t>
      </w:r>
    </w:p>
    <w:p w14:paraId="6438F0B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loodBinary'</w:t>
      </w:r>
      <w:r w:rsidRPr="006B015D">
        <w:rPr>
          <w:color w:val="3B3B3B"/>
          <w:sz w:val="22"/>
          <w:szCs w:val="22"/>
        </w:rPr>
        <w:t>,</w:t>
      </w:r>
    </w:p>
    <w:p w14:paraId="777848B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5C8A8E5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looding[</w:t>
      </w:r>
      <w:r w:rsidRPr="006B015D">
        <w:rPr>
          <w:color w:val="A31515"/>
          <w:sz w:val="22"/>
          <w:szCs w:val="22"/>
        </w:rPr>
        <w:t>'FloodBinary'</w:t>
      </w:r>
      <w:r w:rsidRPr="006B015D">
        <w:rPr>
          <w:color w:val="3B3B3B"/>
          <w:sz w:val="22"/>
          <w:szCs w:val="22"/>
        </w:rPr>
        <w:t>].apply(</w:t>
      </w:r>
    </w:p>
    <w:p w14:paraId="4A827A6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w:t>
      </w:r>
      <w:r w:rsidRPr="006B015D">
        <w:rPr>
          <w:color w:val="A31515"/>
          <w:sz w:val="22"/>
          <w:szCs w:val="22"/>
        </w:rPr>
        <w:t>'Un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pd.isna(x) </w:t>
      </w:r>
      <w:r w:rsidRPr="006B015D">
        <w:rPr>
          <w:color w:val="AF00DB"/>
          <w:sz w:val="22"/>
          <w:szCs w:val="22"/>
        </w:rPr>
        <w:t>else</w:t>
      </w:r>
      <w:r w:rsidRPr="006B015D">
        <w:rPr>
          <w:color w:val="3B3B3B"/>
          <w:sz w:val="22"/>
          <w:szCs w:val="22"/>
        </w:rPr>
        <w:t xml:space="preserve"> </w:t>
      </w:r>
      <w:r w:rsidRPr="006B015D">
        <w:rPr>
          <w:color w:val="A31515"/>
          <w:sz w:val="22"/>
          <w:szCs w:val="22"/>
        </w:rPr>
        <w:t>'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x </w:t>
      </w:r>
      <w:r w:rsidRPr="006B015D">
        <w:rPr>
          <w:color w:val="000000"/>
          <w:sz w:val="22"/>
          <w:szCs w:val="22"/>
        </w:rPr>
        <w:t>==</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F00DB"/>
          <w:sz w:val="22"/>
          <w:szCs w:val="22"/>
        </w:rPr>
        <w:t>else</w:t>
      </w:r>
      <w:r w:rsidRPr="006B015D">
        <w:rPr>
          <w:color w:val="3B3B3B"/>
          <w:sz w:val="22"/>
          <w:szCs w:val="22"/>
        </w:rPr>
        <w:t xml:space="preserve"> </w:t>
      </w:r>
      <w:r w:rsidRPr="006B015D">
        <w:rPr>
          <w:color w:val="0000FF"/>
          <w:sz w:val="22"/>
          <w:szCs w:val="22"/>
        </w:rPr>
        <w:t>None</w:t>
      </w:r>
    </w:p>
    <w:p w14:paraId="0A9E145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6D7E0D9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p>
    <w:p w14:paraId="17DB389D" w14:textId="77777777" w:rsidR="006B015D" w:rsidRPr="006B015D" w:rsidRDefault="006B015D" w:rsidP="00785C87">
      <w:pPr>
        <w:shd w:val="clear" w:color="auto" w:fill="FFFFFF"/>
        <w:spacing w:after="240" w:line="360" w:lineRule="auto"/>
        <w:rPr>
          <w:color w:val="3B3B3B"/>
          <w:sz w:val="22"/>
          <w:szCs w:val="22"/>
        </w:rPr>
      </w:pPr>
    </w:p>
    <w:p w14:paraId="501796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0]:</w:t>
      </w:r>
    </w:p>
    <w:p w14:paraId="33FD7605" w14:textId="77777777" w:rsidR="006B015D" w:rsidRPr="006B015D" w:rsidRDefault="006B015D" w:rsidP="00785C87">
      <w:pPr>
        <w:shd w:val="clear" w:color="auto" w:fill="FFFFFF"/>
        <w:spacing w:after="240" w:line="360" w:lineRule="auto"/>
        <w:rPr>
          <w:color w:val="3B3B3B"/>
          <w:sz w:val="22"/>
          <w:szCs w:val="22"/>
        </w:rPr>
      </w:pPr>
    </w:p>
    <w:p w14:paraId="1DA5769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value_counts()</w:t>
      </w:r>
    </w:p>
    <w:p w14:paraId="6FC3FB83" w14:textId="77777777" w:rsidR="006B015D" w:rsidRPr="006B015D" w:rsidRDefault="006B015D" w:rsidP="00785C87">
      <w:pPr>
        <w:shd w:val="clear" w:color="auto" w:fill="FFFFFF"/>
        <w:spacing w:after="240" w:line="360" w:lineRule="auto"/>
        <w:rPr>
          <w:color w:val="3B3B3B"/>
          <w:sz w:val="22"/>
          <w:szCs w:val="22"/>
        </w:rPr>
      </w:pPr>
    </w:p>
    <w:p w14:paraId="4C94BD4F"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coding nlcd, year, and flooding impact</w:t>
      </w:r>
    </w:p>
    <w:p w14:paraId="012F6F1F" w14:textId="77777777" w:rsidR="006B015D" w:rsidRPr="006B015D" w:rsidRDefault="006B015D" w:rsidP="00785C87">
      <w:pPr>
        <w:shd w:val="clear" w:color="auto" w:fill="FFFFFF"/>
        <w:spacing w:line="360" w:lineRule="auto"/>
        <w:rPr>
          <w:color w:val="3B3B3B"/>
          <w:sz w:val="22"/>
          <w:szCs w:val="22"/>
        </w:rPr>
      </w:pPr>
    </w:p>
    <w:p w14:paraId="13C6AF9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1]:</w:t>
      </w:r>
    </w:p>
    <w:p w14:paraId="4849DCBD" w14:textId="77777777" w:rsidR="006B015D" w:rsidRPr="006B015D" w:rsidRDefault="006B015D" w:rsidP="00785C87">
      <w:pPr>
        <w:shd w:val="clear" w:color="auto" w:fill="FFFFFF"/>
        <w:spacing w:after="240" w:line="360" w:lineRule="auto"/>
        <w:rPr>
          <w:color w:val="3B3B3B"/>
          <w:sz w:val="22"/>
          <w:szCs w:val="22"/>
        </w:rPr>
      </w:pPr>
    </w:p>
    <w:p w14:paraId="54A6113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orestCentroids </w:t>
      </w:r>
      <w:r w:rsidRPr="006B015D">
        <w:rPr>
          <w:color w:val="000000"/>
          <w:sz w:val="22"/>
          <w:szCs w:val="22"/>
        </w:rPr>
        <w:t>=</w:t>
      </w:r>
      <w:r w:rsidRPr="006B015D">
        <w:rPr>
          <w:color w:val="3B3B3B"/>
          <w:sz w:val="22"/>
          <w:szCs w:val="22"/>
        </w:rPr>
        <w:t xml:space="preserve"> florenceWithFlooding[florenceWithFlooding[</w:t>
      </w:r>
      <w:r w:rsidRPr="006B015D">
        <w:rPr>
          <w:color w:val="A31515"/>
          <w:sz w:val="22"/>
          <w:szCs w:val="22"/>
        </w:rPr>
        <w:t>"NLCD_2023"</w:t>
      </w:r>
      <w:r w:rsidRPr="006B015D">
        <w:rPr>
          <w:color w:val="3B3B3B"/>
          <w:sz w:val="22"/>
          <w:szCs w:val="22"/>
        </w:rPr>
        <w:t>].isin([</w:t>
      </w:r>
      <w:r w:rsidRPr="006B015D">
        <w:rPr>
          <w:color w:val="098658"/>
          <w:sz w:val="22"/>
          <w:szCs w:val="22"/>
        </w:rPr>
        <w:t>41</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098658"/>
          <w:sz w:val="22"/>
          <w:szCs w:val="22"/>
        </w:rPr>
        <w:t>90</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01EE74BF" w14:textId="77777777" w:rsidR="006B015D" w:rsidRPr="006B015D" w:rsidRDefault="006B015D" w:rsidP="00785C87">
      <w:pPr>
        <w:shd w:val="clear" w:color="auto" w:fill="FFFFFF"/>
        <w:spacing w:line="360" w:lineRule="auto"/>
        <w:rPr>
          <w:color w:val="3B3B3B"/>
          <w:sz w:val="22"/>
          <w:szCs w:val="22"/>
        </w:rPr>
      </w:pPr>
      <w:r w:rsidRPr="006B015D">
        <w:rPr>
          <w:color w:val="795E26"/>
          <w:sz w:val="22"/>
          <w:szCs w:val="22"/>
        </w:rPr>
        <w:lastRenderedPageBreak/>
        <w:t>print</w:t>
      </w:r>
      <w:r w:rsidRPr="006B015D">
        <w:rPr>
          <w:color w:val="3B3B3B"/>
          <w:sz w:val="22"/>
          <w:szCs w:val="22"/>
        </w:rPr>
        <w:t>(</w:t>
      </w:r>
      <w:r w:rsidRPr="006B015D">
        <w:rPr>
          <w:color w:val="795E26"/>
          <w:sz w:val="22"/>
          <w:szCs w:val="22"/>
        </w:rPr>
        <w:t>len</w:t>
      </w:r>
      <w:r w:rsidRPr="006B015D">
        <w:rPr>
          <w:color w:val="3B3B3B"/>
          <w:sz w:val="22"/>
          <w:szCs w:val="22"/>
        </w:rPr>
        <w:t>(forestCentroids))</w:t>
      </w:r>
    </w:p>
    <w:p w14:paraId="340185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head()</w:t>
      </w:r>
    </w:p>
    <w:p w14:paraId="395BF563" w14:textId="77777777" w:rsidR="006B015D" w:rsidRPr="006B015D" w:rsidRDefault="006B015D" w:rsidP="00785C87">
      <w:pPr>
        <w:shd w:val="clear" w:color="auto" w:fill="FFFFFF"/>
        <w:spacing w:after="240" w:line="360" w:lineRule="auto"/>
        <w:rPr>
          <w:color w:val="3B3B3B"/>
          <w:sz w:val="22"/>
          <w:szCs w:val="22"/>
        </w:rPr>
      </w:pPr>
    </w:p>
    <w:p w14:paraId="17E1B7A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2]:</w:t>
      </w:r>
    </w:p>
    <w:p w14:paraId="494E34BD" w14:textId="77777777" w:rsidR="006B015D" w:rsidRPr="006B015D" w:rsidRDefault="006B015D" w:rsidP="00785C87">
      <w:pPr>
        <w:shd w:val="clear" w:color="auto" w:fill="FFFFFF"/>
        <w:spacing w:after="240" w:line="360" w:lineRule="auto"/>
        <w:rPr>
          <w:color w:val="3B3B3B"/>
          <w:sz w:val="22"/>
          <w:szCs w:val="22"/>
        </w:rPr>
      </w:pPr>
    </w:p>
    <w:p w14:paraId="584A18A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w:t>
      </w:r>
      <w:r w:rsidRPr="006B015D">
        <w:rPr>
          <w:color w:val="A31515"/>
          <w:sz w:val="22"/>
          <w:szCs w:val="22"/>
        </w:rPr>
        <w:t>'DisturbancePresence'</w:t>
      </w:r>
      <w:r w:rsidRPr="006B015D">
        <w:rPr>
          <w:color w:val="3B3B3B"/>
          <w:sz w:val="22"/>
          <w:szCs w:val="22"/>
        </w:rPr>
        <w:t>].value_counts()</w:t>
      </w:r>
    </w:p>
    <w:p w14:paraId="2DA12214" w14:textId="77777777" w:rsidR="006B015D" w:rsidRPr="006B015D" w:rsidRDefault="006B015D" w:rsidP="00785C87">
      <w:pPr>
        <w:shd w:val="clear" w:color="auto" w:fill="FFFFFF"/>
        <w:spacing w:after="240" w:line="360" w:lineRule="auto"/>
        <w:rPr>
          <w:color w:val="3B3B3B"/>
          <w:sz w:val="22"/>
          <w:szCs w:val="22"/>
        </w:rPr>
      </w:pPr>
    </w:p>
    <w:p w14:paraId="19A5177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Writing out the forest centroids within the study area</w:t>
      </w:r>
    </w:p>
    <w:p w14:paraId="6D81B433" w14:textId="77777777" w:rsidR="006B015D" w:rsidRPr="006B015D" w:rsidRDefault="006B015D" w:rsidP="00785C87">
      <w:pPr>
        <w:shd w:val="clear" w:color="auto" w:fill="FFFFFF"/>
        <w:spacing w:line="360" w:lineRule="auto"/>
        <w:rPr>
          <w:color w:val="3B3B3B"/>
          <w:sz w:val="22"/>
          <w:szCs w:val="22"/>
        </w:rPr>
      </w:pPr>
    </w:p>
    <w:p w14:paraId="23EAFA6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3]:</w:t>
      </w:r>
    </w:p>
    <w:p w14:paraId="0895B84F" w14:textId="77777777" w:rsidR="006B015D" w:rsidRPr="006B015D" w:rsidRDefault="006B015D" w:rsidP="00785C87">
      <w:pPr>
        <w:shd w:val="clear" w:color="auto" w:fill="FFFFFF"/>
        <w:spacing w:after="240" w:line="360" w:lineRule="auto"/>
        <w:rPr>
          <w:color w:val="3B3B3B"/>
          <w:sz w:val="22"/>
          <w:szCs w:val="22"/>
        </w:rPr>
      </w:pPr>
    </w:p>
    <w:p w14:paraId="72CC759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28C7A88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GeoJSON"</w:t>
      </w:r>
      <w:r w:rsidRPr="006B015D">
        <w:rPr>
          <w:color w:val="3B3B3B"/>
          <w:sz w:val="22"/>
          <w:szCs w:val="22"/>
        </w:rPr>
        <w:t>)</w:t>
      </w:r>
    </w:p>
    <w:p w14:paraId="0E98FCF7" w14:textId="77777777" w:rsidR="006B015D" w:rsidRPr="006B015D" w:rsidRDefault="006B015D" w:rsidP="00785C87">
      <w:pPr>
        <w:shd w:val="clear" w:color="auto" w:fill="FFFFFF"/>
        <w:spacing w:after="240" w:line="360" w:lineRule="auto"/>
        <w:rPr>
          <w:color w:val="3B3B3B"/>
          <w:sz w:val="22"/>
          <w:szCs w:val="22"/>
        </w:rPr>
      </w:pPr>
    </w:p>
    <w:p w14:paraId="484FAC3C" w14:textId="6472C6BC" w:rsidR="006B015D" w:rsidRPr="006B015D" w:rsidRDefault="006B015D" w:rsidP="00785C87">
      <w:pPr>
        <w:shd w:val="clear" w:color="auto" w:fill="FFFFFF"/>
        <w:spacing w:line="360" w:lineRule="auto"/>
        <w:rPr>
          <w:color w:val="3B3B3B"/>
          <w:sz w:val="22"/>
          <w:szCs w:val="22"/>
        </w:rPr>
      </w:pPr>
      <w:r w:rsidRPr="006B015D">
        <w:rPr>
          <w:color w:val="008000"/>
          <w:sz w:val="22"/>
          <w:szCs w:val="22"/>
        </w:rPr>
        <w:t># In[ ]:</w:t>
      </w:r>
      <w:r w:rsidRPr="006B015D">
        <w:rPr>
          <w:b/>
          <w:bCs/>
          <w:sz w:val="22"/>
          <w:szCs w:val="22"/>
        </w:rPr>
        <w:br w:type="page"/>
      </w:r>
    </w:p>
    <w:p w14:paraId="4CA0E3F5" w14:textId="2785DB7F" w:rsidR="00C521E9" w:rsidRDefault="00C521E9" w:rsidP="00785C87">
      <w:pPr>
        <w:numPr>
          <w:ilvl w:val="1"/>
          <w:numId w:val="9"/>
        </w:numPr>
        <w:spacing w:line="360" w:lineRule="auto"/>
        <w:rPr>
          <w:b/>
          <w:bCs/>
          <w:sz w:val="22"/>
          <w:szCs w:val="22"/>
        </w:rPr>
      </w:pPr>
      <w:r>
        <w:rPr>
          <w:b/>
          <w:bCs/>
          <w:sz w:val="22"/>
          <w:szCs w:val="22"/>
        </w:rPr>
        <w:lastRenderedPageBreak/>
        <w:t>Python Script to Create Polygons of ATL08 Segments</w:t>
      </w:r>
    </w:p>
    <w:p w14:paraId="79473BE2"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usr/bin/env python</w:t>
      </w:r>
    </w:p>
    <w:p w14:paraId="3CD1372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coding: utf-8</w:t>
      </w:r>
    </w:p>
    <w:p w14:paraId="413CA15D" w14:textId="77777777" w:rsidR="00C521E9" w:rsidRPr="006B015D" w:rsidRDefault="00C521E9" w:rsidP="00785C87">
      <w:pPr>
        <w:shd w:val="clear" w:color="auto" w:fill="FFFFFF"/>
        <w:spacing w:line="360" w:lineRule="auto"/>
        <w:rPr>
          <w:color w:val="3B3B3B"/>
          <w:sz w:val="22"/>
          <w:szCs w:val="22"/>
        </w:rPr>
      </w:pPr>
    </w:p>
    <w:p w14:paraId="4E07455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2]:</w:t>
      </w:r>
    </w:p>
    <w:p w14:paraId="07FC5C00" w14:textId="77777777" w:rsidR="00C521E9" w:rsidRPr="006B015D" w:rsidRDefault="00C521E9" w:rsidP="00785C87">
      <w:pPr>
        <w:shd w:val="clear" w:color="auto" w:fill="FFFFFF"/>
        <w:spacing w:after="240" w:line="360" w:lineRule="auto"/>
        <w:rPr>
          <w:color w:val="3B3B3B"/>
          <w:sz w:val="22"/>
          <w:szCs w:val="22"/>
        </w:rPr>
      </w:pPr>
    </w:p>
    <w:p w14:paraId="7762185B"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094D4948"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75010A1F"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43EE459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26F0954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769BECC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56D797A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27E1201C"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02998820"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707DEB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ystac</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atalog</w:t>
      </w:r>
      <w:r w:rsidRPr="006B015D">
        <w:rPr>
          <w:color w:val="3B3B3B"/>
          <w:sz w:val="22"/>
          <w:szCs w:val="22"/>
        </w:rPr>
        <w:t xml:space="preserve">, </w:t>
      </w:r>
      <w:r w:rsidRPr="006B015D">
        <w:rPr>
          <w:color w:val="795E26"/>
          <w:sz w:val="22"/>
          <w:szCs w:val="22"/>
        </w:rPr>
        <w:t>get_stac_version</w:t>
      </w:r>
    </w:p>
    <w:p w14:paraId="63F7B09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ystac</w:t>
      </w:r>
    </w:p>
    <w:p w14:paraId="303EF58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pystac_client </w:t>
      </w:r>
      <w:r w:rsidRPr="006B015D">
        <w:rPr>
          <w:color w:val="AF00DB"/>
          <w:sz w:val="22"/>
          <w:szCs w:val="22"/>
        </w:rPr>
        <w:t>import</w:t>
      </w:r>
      <w:r w:rsidRPr="006B015D">
        <w:rPr>
          <w:color w:val="3B3B3B"/>
          <w:sz w:val="22"/>
          <w:szCs w:val="22"/>
        </w:rPr>
        <w:t xml:space="preserve"> Client</w:t>
      </w:r>
    </w:p>
    <w:p w14:paraId="7A5E70B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colorcet </w:t>
      </w:r>
      <w:r w:rsidRPr="006B015D">
        <w:rPr>
          <w:color w:val="AF00DB"/>
          <w:sz w:val="22"/>
          <w:szCs w:val="22"/>
        </w:rPr>
        <w:t>as</w:t>
      </w:r>
      <w:r w:rsidRPr="006B015D">
        <w:rPr>
          <w:color w:val="3B3B3B"/>
          <w:sz w:val="22"/>
          <w:szCs w:val="22"/>
        </w:rPr>
        <w:t xml:space="preserve"> </w:t>
      </w:r>
      <w:r w:rsidRPr="006B015D">
        <w:rPr>
          <w:color w:val="267F99"/>
          <w:sz w:val="22"/>
          <w:szCs w:val="22"/>
        </w:rPr>
        <w:t>cc</w:t>
      </w:r>
    </w:p>
    <w:p w14:paraId="14163409" w14:textId="77777777" w:rsidR="00C521E9" w:rsidRPr="006B015D" w:rsidRDefault="00C521E9" w:rsidP="00785C87">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32D6E8F4"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import</w:t>
      </w:r>
      <w:r w:rsidRPr="006B015D">
        <w:rPr>
          <w:color w:val="3B3B3B"/>
          <w:sz w:val="22"/>
          <w:szCs w:val="22"/>
          <w:lang w:val="fr-FR"/>
        </w:rPr>
        <w:t xml:space="preserve"> pystac_client</w:t>
      </w:r>
    </w:p>
    <w:p w14:paraId="79B3AE81"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from</w:t>
      </w:r>
      <w:r w:rsidRPr="006B015D">
        <w:rPr>
          <w:color w:val="3B3B3B"/>
          <w:sz w:val="22"/>
          <w:szCs w:val="22"/>
          <w:lang w:val="fr-FR"/>
        </w:rPr>
        <w:t xml:space="preserve"> </w:t>
      </w:r>
      <w:r w:rsidRPr="006B015D">
        <w:rPr>
          <w:color w:val="267F99"/>
          <w:sz w:val="22"/>
          <w:szCs w:val="22"/>
          <w:lang w:val="fr-FR"/>
        </w:rPr>
        <w:t>pystac</w:t>
      </w:r>
      <w:r w:rsidRPr="006B015D">
        <w:rPr>
          <w:color w:val="3B3B3B"/>
          <w:sz w:val="22"/>
          <w:szCs w:val="22"/>
          <w:lang w:val="fr-FR"/>
        </w:rPr>
        <w:t xml:space="preserve"> </w:t>
      </w:r>
      <w:r w:rsidRPr="006B015D">
        <w:rPr>
          <w:color w:val="AF00DB"/>
          <w:sz w:val="22"/>
          <w:szCs w:val="22"/>
          <w:lang w:val="fr-FR"/>
        </w:rPr>
        <w:t>import</w:t>
      </w:r>
      <w:r w:rsidRPr="006B015D">
        <w:rPr>
          <w:color w:val="3B3B3B"/>
          <w:sz w:val="22"/>
          <w:szCs w:val="22"/>
          <w:lang w:val="fr-FR"/>
        </w:rPr>
        <w:t xml:space="preserve"> </w:t>
      </w:r>
      <w:r w:rsidRPr="006B015D">
        <w:rPr>
          <w:color w:val="267F99"/>
          <w:sz w:val="22"/>
          <w:szCs w:val="22"/>
          <w:lang w:val="fr-FR"/>
        </w:rPr>
        <w:t>CatalogType</w:t>
      </w:r>
    </w:p>
    <w:p w14:paraId="7D3A913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fiona</w:t>
      </w:r>
    </w:p>
    <w:p w14:paraId="4AE192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shapely</w:t>
      </w:r>
    </w:p>
    <w:p w14:paraId="4AB7153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klearn</w:t>
      </w:r>
      <w:r w:rsidRPr="006B015D">
        <w:rPr>
          <w:color w:val="3B3B3B"/>
          <w:sz w:val="22"/>
          <w:szCs w:val="22"/>
        </w:rPr>
        <w:t>.</w:t>
      </w:r>
      <w:r w:rsidRPr="006B015D">
        <w:rPr>
          <w:color w:val="267F99"/>
          <w:sz w:val="22"/>
          <w:szCs w:val="22"/>
        </w:rPr>
        <w:t>linear_model</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LinearRegression</w:t>
      </w:r>
    </w:p>
    <w:p w14:paraId="6CB535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7ECB64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geometr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oint</w:t>
      </w:r>
      <w:r w:rsidRPr="006B015D">
        <w:rPr>
          <w:color w:val="3B3B3B"/>
          <w:sz w:val="22"/>
          <w:szCs w:val="22"/>
        </w:rPr>
        <w:t xml:space="preserve">, </w:t>
      </w:r>
      <w:r w:rsidRPr="006B015D">
        <w:rPr>
          <w:color w:val="267F99"/>
          <w:sz w:val="22"/>
          <w:szCs w:val="22"/>
        </w:rPr>
        <w:t>LineString</w:t>
      </w:r>
      <w:r w:rsidRPr="006B015D">
        <w:rPr>
          <w:color w:val="3B3B3B"/>
          <w:sz w:val="22"/>
          <w:szCs w:val="22"/>
        </w:rPr>
        <w:t xml:space="preserve">, </w:t>
      </w:r>
      <w:r w:rsidRPr="006B015D">
        <w:rPr>
          <w:color w:val="267F99"/>
          <w:sz w:val="22"/>
          <w:szCs w:val="22"/>
        </w:rPr>
        <w:t>Polygon</w:t>
      </w:r>
      <w:r w:rsidRPr="006B015D">
        <w:rPr>
          <w:color w:val="3B3B3B"/>
          <w:sz w:val="22"/>
          <w:szCs w:val="22"/>
        </w:rPr>
        <w:t xml:space="preserve">, </w:t>
      </w:r>
      <w:r w:rsidRPr="006B015D">
        <w:rPr>
          <w:color w:val="267F99"/>
          <w:sz w:val="22"/>
          <w:szCs w:val="22"/>
        </w:rPr>
        <w:t>MultiPolygon</w:t>
      </w:r>
      <w:r w:rsidRPr="006B015D">
        <w:rPr>
          <w:color w:val="3B3B3B"/>
          <w:sz w:val="22"/>
          <w:szCs w:val="22"/>
        </w:rPr>
        <w:t xml:space="preserve">, </w:t>
      </w:r>
      <w:r w:rsidRPr="006B015D">
        <w:rPr>
          <w:color w:val="267F99"/>
          <w:sz w:val="22"/>
          <w:szCs w:val="22"/>
        </w:rPr>
        <w:t>Polygon</w:t>
      </w:r>
    </w:p>
    <w:p w14:paraId="5BEBC5B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rotate</w:t>
      </w:r>
    </w:p>
    <w:p w14:paraId="7F0CF3C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2EF1855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029454DD" w14:textId="77777777" w:rsidR="00C521E9" w:rsidRPr="006B015D" w:rsidRDefault="00C521E9" w:rsidP="00785C87">
      <w:pPr>
        <w:shd w:val="clear" w:color="auto" w:fill="FFFFFF"/>
        <w:spacing w:after="240" w:line="360" w:lineRule="auto"/>
        <w:rPr>
          <w:color w:val="3B3B3B"/>
          <w:sz w:val="22"/>
          <w:szCs w:val="22"/>
        </w:rPr>
      </w:pPr>
    </w:p>
    <w:p w14:paraId="0F884CF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our EPT projects to join with centroids</w:t>
      </w:r>
    </w:p>
    <w:p w14:paraId="7AFE9AA4" w14:textId="77777777" w:rsidR="00C521E9" w:rsidRPr="006B015D" w:rsidRDefault="00C521E9" w:rsidP="00785C87">
      <w:pPr>
        <w:shd w:val="clear" w:color="auto" w:fill="FFFFFF"/>
        <w:spacing w:line="360" w:lineRule="auto"/>
        <w:rPr>
          <w:color w:val="3B3B3B"/>
          <w:sz w:val="22"/>
          <w:szCs w:val="22"/>
        </w:rPr>
      </w:pPr>
    </w:p>
    <w:p w14:paraId="147F8BC7"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lastRenderedPageBreak/>
        <w:t># In[3]:</w:t>
      </w:r>
    </w:p>
    <w:p w14:paraId="7C22110E" w14:textId="77777777" w:rsidR="00C521E9" w:rsidRPr="006B015D" w:rsidRDefault="00C521E9" w:rsidP="00785C87">
      <w:pPr>
        <w:shd w:val="clear" w:color="auto" w:fill="FFFFFF"/>
        <w:spacing w:after="240" w:line="360" w:lineRule="auto"/>
        <w:rPr>
          <w:color w:val="3B3B3B"/>
          <w:sz w:val="22"/>
          <w:szCs w:val="22"/>
        </w:rPr>
      </w:pPr>
    </w:p>
    <w:p w14:paraId="41F53607"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w:t>
      </w:r>
      <w:r w:rsidRPr="006B015D">
        <w:rPr>
          <w:color w:val="EE0000"/>
          <w:sz w:val="22"/>
          <w:szCs w:val="22"/>
        </w:rPr>
        <w:t>\u</w:t>
      </w:r>
      <w:r w:rsidRPr="006B015D">
        <w:rPr>
          <w:color w:val="811F3F"/>
          <w:sz w:val="22"/>
          <w:szCs w:val="22"/>
        </w:rPr>
        <w:t>ndissolvedProjects.parquet"</w:t>
      </w:r>
      <w:r w:rsidRPr="006B015D">
        <w:rPr>
          <w:color w:val="3B3B3B"/>
          <w:sz w:val="22"/>
          <w:szCs w:val="22"/>
        </w:rPr>
        <w:t>)</w:t>
      </w:r>
    </w:p>
    <w:p w14:paraId="772692C4"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undissolvedProjects</w:t>
      </w:r>
      <w:r w:rsidRPr="006B015D">
        <w:rPr>
          <w:color w:val="3B3B3B"/>
          <w:sz w:val="22"/>
          <w:szCs w:val="22"/>
        </w:rPr>
        <w:t>.</w:t>
      </w:r>
      <w:r w:rsidRPr="006B015D">
        <w:rPr>
          <w:color w:val="795E26"/>
          <w:sz w:val="22"/>
          <w:szCs w:val="22"/>
        </w:rPr>
        <w:t>rename</w:t>
      </w:r>
      <w:r w:rsidRPr="006B015D">
        <w:rPr>
          <w:color w:val="3B3B3B"/>
          <w:sz w:val="22"/>
          <w:szCs w:val="22"/>
        </w:rPr>
        <w:t>(</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id'</w:t>
      </w:r>
      <w:r w:rsidRPr="006B015D">
        <w:rPr>
          <w:color w:val="3B3B3B"/>
          <w:sz w:val="22"/>
          <w:szCs w:val="22"/>
        </w:rPr>
        <w:t>:</w:t>
      </w:r>
      <w:r w:rsidRPr="006B015D">
        <w:rPr>
          <w:color w:val="A31515"/>
          <w:sz w:val="22"/>
          <w:szCs w:val="22"/>
        </w:rPr>
        <w:t>'projectID'</w:t>
      </w:r>
      <w:r w:rsidRPr="006B015D">
        <w:rPr>
          <w:color w:val="3B3B3B"/>
          <w:sz w:val="22"/>
          <w:szCs w:val="22"/>
        </w:rPr>
        <w:t>})</w:t>
      </w:r>
    </w:p>
    <w:p w14:paraId="1DD95C7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p>
    <w:p w14:paraId="36BC42FA" w14:textId="77777777" w:rsidR="00C521E9" w:rsidRPr="006B015D" w:rsidRDefault="00C521E9" w:rsidP="00785C87">
      <w:pPr>
        <w:shd w:val="clear" w:color="auto" w:fill="FFFFFF"/>
        <w:spacing w:after="240" w:line="360" w:lineRule="auto"/>
        <w:rPr>
          <w:color w:val="3B3B3B"/>
          <w:sz w:val="22"/>
          <w:szCs w:val="22"/>
        </w:rPr>
      </w:pPr>
    </w:p>
    <w:p w14:paraId="6F62482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Florence centroids</w:t>
      </w:r>
    </w:p>
    <w:p w14:paraId="28782B56" w14:textId="77777777" w:rsidR="00C521E9" w:rsidRPr="006B015D" w:rsidRDefault="00C521E9" w:rsidP="00785C87">
      <w:pPr>
        <w:shd w:val="clear" w:color="auto" w:fill="FFFFFF"/>
        <w:spacing w:line="360" w:lineRule="auto"/>
        <w:rPr>
          <w:color w:val="3B3B3B"/>
          <w:sz w:val="22"/>
          <w:szCs w:val="22"/>
        </w:rPr>
      </w:pPr>
    </w:p>
    <w:p w14:paraId="25234A4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4]:</w:t>
      </w:r>
    </w:p>
    <w:p w14:paraId="55E44214" w14:textId="77777777" w:rsidR="00C521E9" w:rsidRPr="006B015D" w:rsidRDefault="00C521E9" w:rsidP="00785C87">
      <w:pPr>
        <w:shd w:val="clear" w:color="auto" w:fill="FFFFFF"/>
        <w:spacing w:after="240" w:line="360" w:lineRule="auto"/>
        <w:rPr>
          <w:color w:val="3B3B3B"/>
          <w:sz w:val="22"/>
          <w:szCs w:val="22"/>
        </w:rPr>
      </w:pPr>
    </w:p>
    <w:p w14:paraId="30C7E86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002ADFC2" w14:textId="77777777" w:rsidR="00C521E9" w:rsidRPr="006B015D" w:rsidRDefault="00C521E9" w:rsidP="00785C87">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workingSet</w:t>
      </w:r>
      <w:r w:rsidRPr="006B015D">
        <w:rPr>
          <w:color w:val="3B3B3B"/>
          <w:sz w:val="22"/>
          <w:szCs w:val="22"/>
        </w:rPr>
        <w:t>))</w:t>
      </w:r>
    </w:p>
    <w:p w14:paraId="07D6B506"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w:t>
      </w:r>
      <w:r w:rsidRPr="006B015D">
        <w:rPr>
          <w:color w:val="795E26"/>
          <w:sz w:val="22"/>
          <w:szCs w:val="22"/>
        </w:rPr>
        <w:t>head</w:t>
      </w:r>
      <w:r w:rsidRPr="006B015D">
        <w:rPr>
          <w:color w:val="3B3B3B"/>
          <w:sz w:val="22"/>
          <w:szCs w:val="22"/>
        </w:rPr>
        <w:t>()</w:t>
      </w:r>
    </w:p>
    <w:p w14:paraId="52EB6CB7" w14:textId="77777777" w:rsidR="00C521E9" w:rsidRPr="006B015D" w:rsidRDefault="00C521E9" w:rsidP="00785C87">
      <w:pPr>
        <w:shd w:val="clear" w:color="auto" w:fill="FFFFFF"/>
        <w:spacing w:after="240" w:line="360" w:lineRule="auto"/>
        <w:rPr>
          <w:color w:val="3B3B3B"/>
          <w:sz w:val="22"/>
          <w:szCs w:val="22"/>
        </w:rPr>
      </w:pPr>
    </w:p>
    <w:p w14:paraId="2CB67FE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5]:</w:t>
      </w:r>
    </w:p>
    <w:p w14:paraId="7055FD96" w14:textId="77777777" w:rsidR="00C521E9" w:rsidRPr="006B015D" w:rsidRDefault="00C521E9" w:rsidP="00785C87">
      <w:pPr>
        <w:shd w:val="clear" w:color="auto" w:fill="FFFFFF"/>
        <w:spacing w:after="240" w:line="360" w:lineRule="auto"/>
        <w:rPr>
          <w:color w:val="3B3B3B"/>
          <w:sz w:val="22"/>
          <w:szCs w:val="22"/>
        </w:rPr>
      </w:pPr>
    </w:p>
    <w:p w14:paraId="2DEE4B9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V</w:t>
      </w:r>
      <w:r w:rsidRPr="006B015D">
        <w:rPr>
          <w:color w:val="811F3F"/>
          <w:sz w:val="22"/>
          <w:szCs w:val="22"/>
        </w:rPr>
        <w:t>12</w:t>
      </w:r>
      <w:r w:rsidRPr="006B015D">
        <w:rPr>
          <w:color w:val="EE0000"/>
          <w:sz w:val="22"/>
          <w:szCs w:val="22"/>
        </w:rPr>
        <w:t>\m</w:t>
      </w:r>
      <w:r w:rsidRPr="006B015D">
        <w:rPr>
          <w:color w:val="811F3F"/>
          <w:sz w:val="22"/>
          <w:szCs w:val="22"/>
        </w:rPr>
        <w:t>apping\data</w:t>
      </w:r>
      <w:r w:rsidRPr="006B015D">
        <w:rPr>
          <w:color w:val="EE0000"/>
          <w:sz w:val="22"/>
          <w:szCs w:val="22"/>
        </w:rPr>
        <w:t>\r</w:t>
      </w:r>
      <w:r w:rsidRPr="006B015D">
        <w:rPr>
          <w:color w:val="811F3F"/>
          <w:sz w:val="22"/>
          <w:szCs w:val="22"/>
        </w:rPr>
        <w:t>oughEastCoastEnvelope.shp"</w:t>
      </w:r>
      <w:r w:rsidRPr="006B015D">
        <w:rPr>
          <w:color w:val="3B3B3B"/>
          <w:sz w:val="22"/>
          <w:szCs w:val="22"/>
        </w:rPr>
        <w:t>)</w:t>
      </w:r>
    </w:p>
    <w:p w14:paraId="29D5DF0E"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001080"/>
          <w:sz w:val="22"/>
          <w:szCs w:val="22"/>
        </w:rPr>
        <w: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rojectCRS</w:t>
      </w:r>
      <w:r w:rsidRPr="006B015D">
        <w:rPr>
          <w:color w:val="3B3B3B"/>
          <w:sz w:val="22"/>
          <w:szCs w:val="22"/>
        </w:rPr>
        <w:t>:</w:t>
      </w:r>
    </w:p>
    <w:p w14:paraId="0CDAECB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reprojecting envelope'</w:t>
      </w:r>
      <w:r w:rsidRPr="006B015D">
        <w:rPr>
          <w:color w:val="3B3B3B"/>
          <w:sz w:val="22"/>
          <w:szCs w:val="22"/>
        </w:rPr>
        <w:t>)</w:t>
      </w:r>
    </w:p>
    <w:p w14:paraId="45B7C6A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64DBC6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F41A84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allGroundTrackKML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4E1F5CC"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arentDi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R</w:t>
      </w:r>
      <w:r w:rsidRPr="006B015D">
        <w:rPr>
          <w:color w:val="811F3F"/>
          <w:sz w:val="22"/>
          <w:szCs w:val="22"/>
        </w:rPr>
        <w:t>eferenceGroundTrackKMLs"</w:t>
      </w:r>
    </w:p>
    <w:p w14:paraId="1B9F87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root</w:t>
      </w:r>
      <w:r w:rsidRPr="006B015D">
        <w:rPr>
          <w:color w:val="3B3B3B"/>
          <w:sz w:val="22"/>
          <w:szCs w:val="22"/>
        </w:rPr>
        <w:t xml:space="preserve">, </w:t>
      </w:r>
      <w:r w:rsidRPr="006B015D">
        <w:rPr>
          <w:color w:val="001080"/>
          <w:sz w:val="22"/>
          <w:szCs w:val="22"/>
        </w:rPr>
        <w:t>dirs</w:t>
      </w:r>
      <w:r w:rsidRPr="006B015D">
        <w:rPr>
          <w:color w:val="3B3B3B"/>
          <w:sz w:val="22"/>
          <w:szCs w:val="22"/>
        </w:rPr>
        <w:t xml:space="preserve">, </w:t>
      </w:r>
      <w:r w:rsidRPr="006B015D">
        <w:rPr>
          <w:color w:val="001080"/>
          <w:sz w:val="22"/>
          <w:szCs w:val="22"/>
        </w:rPr>
        <w:t>files</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795E26"/>
          <w:sz w:val="22"/>
          <w:szCs w:val="22"/>
        </w:rPr>
        <w:t>walk</w:t>
      </w:r>
      <w:r w:rsidRPr="006B015D">
        <w:rPr>
          <w:color w:val="3B3B3B"/>
          <w:sz w:val="22"/>
          <w:szCs w:val="22"/>
        </w:rPr>
        <w:t>(</w:t>
      </w:r>
      <w:r w:rsidRPr="006B015D">
        <w:rPr>
          <w:color w:val="001080"/>
          <w:sz w:val="22"/>
          <w:szCs w:val="22"/>
        </w:rPr>
        <w:t>parentDir</w:t>
      </w:r>
      <w:r w:rsidRPr="006B015D">
        <w:rPr>
          <w:color w:val="3B3B3B"/>
          <w:sz w:val="22"/>
          <w:szCs w:val="22"/>
        </w:rPr>
        <w:t>):</w:t>
      </w:r>
    </w:p>
    <w:p w14:paraId="522E497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s</w:t>
      </w:r>
      <w:r w:rsidRPr="006B015D">
        <w:rPr>
          <w:color w:val="3B3B3B"/>
          <w:sz w:val="22"/>
          <w:szCs w:val="22"/>
        </w:rPr>
        <w:t>:</w:t>
      </w:r>
    </w:p>
    <w:p w14:paraId="54C5472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795E26"/>
          <w:sz w:val="22"/>
          <w:szCs w:val="22"/>
        </w:rPr>
        <w:t>endswith</w:t>
      </w:r>
      <w:r w:rsidRPr="006B015D">
        <w:rPr>
          <w:color w:val="3B3B3B"/>
          <w:sz w:val="22"/>
          <w:szCs w:val="22"/>
        </w:rPr>
        <w:t>(</w:t>
      </w:r>
      <w:r w:rsidRPr="006B015D">
        <w:rPr>
          <w:color w:val="A31515"/>
          <w:sz w:val="22"/>
          <w:szCs w:val="22"/>
        </w:rPr>
        <w:t>".kml"</w:t>
      </w:r>
      <w:r w:rsidRPr="006B015D">
        <w:rPr>
          <w:color w:val="3B3B3B"/>
          <w:sz w:val="22"/>
          <w:szCs w:val="22"/>
        </w:rPr>
        <w:t>):</w:t>
      </w:r>
    </w:p>
    <w:p w14:paraId="2F48673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GroundTrackKML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root</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07AD3321" w14:textId="77777777" w:rsidR="00C521E9" w:rsidRPr="006B015D" w:rsidRDefault="00C521E9" w:rsidP="00785C87">
      <w:pPr>
        <w:shd w:val="clear" w:color="auto" w:fill="FFFFFF"/>
        <w:spacing w:line="360" w:lineRule="auto"/>
        <w:rPr>
          <w:color w:val="3B3B3B"/>
          <w:sz w:val="22"/>
          <w:szCs w:val="22"/>
        </w:rPr>
      </w:pPr>
    </w:p>
    <w:p w14:paraId="1A8F33A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dataframe</w:t>
      </w:r>
      <w:r w:rsidRPr="006B015D">
        <w:rPr>
          <w:color w:val="3B3B3B"/>
          <w:sz w:val="22"/>
          <w:szCs w:val="22"/>
        </w:rPr>
        <w:t>):</w:t>
      </w:r>
    </w:p>
    <w:p w14:paraId="02BD967E" w14:textId="77777777" w:rsidR="00C521E9" w:rsidRPr="006B015D" w:rsidRDefault="00C521E9" w:rsidP="00785C87">
      <w:pPr>
        <w:shd w:val="clear" w:color="auto" w:fill="FFFFFF"/>
        <w:spacing w:line="360" w:lineRule="auto"/>
        <w:rPr>
          <w:color w:val="3B3B3B"/>
          <w:sz w:val="22"/>
          <w:szCs w:val="22"/>
        </w:rPr>
      </w:pPr>
    </w:p>
    <w:p w14:paraId="3E4306D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sort_values(</w:t>
      </w:r>
      <w:r w:rsidRPr="006B015D">
        <w:rPr>
          <w:color w:val="A31515"/>
          <w:sz w:val="22"/>
          <w:szCs w:val="22"/>
        </w:rPr>
        <w:t>'datetime'</w:t>
      </w:r>
      <w:r w:rsidRPr="006B015D">
        <w:rPr>
          <w:color w:val="3B3B3B"/>
          <w:sz w:val="22"/>
          <w:szCs w:val="22"/>
        </w:rPr>
        <w:t>)</w:t>
      </w:r>
    </w:p>
    <w:p w14:paraId="2C692565" w14:textId="77777777" w:rsidR="00C521E9" w:rsidRPr="006B015D" w:rsidRDefault="00C521E9" w:rsidP="00785C87">
      <w:pPr>
        <w:shd w:val="clear" w:color="auto" w:fill="FFFFFF"/>
        <w:spacing w:line="360" w:lineRule="auto"/>
        <w:rPr>
          <w:color w:val="3B3B3B"/>
          <w:sz w:val="22"/>
          <w:szCs w:val="22"/>
        </w:rPr>
      </w:pPr>
    </w:p>
    <w:p w14:paraId="58CC574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w:t>
      </w:r>
      <w:r w:rsidRPr="006B015D">
        <w:rPr>
          <w:color w:val="A31515"/>
          <w:sz w:val="22"/>
          <w:szCs w:val="22"/>
        </w:rPr>
        <w:t>'start_cycle'</w:t>
      </w:r>
      <w:r w:rsidRPr="006B015D">
        <w:rPr>
          <w:color w:val="3B3B3B"/>
          <w:sz w:val="22"/>
          <w:szCs w:val="22"/>
        </w:rPr>
        <w:t>].iloc[</w:t>
      </w:r>
      <w:r w:rsidRPr="006B015D">
        <w:rPr>
          <w:color w:val="098658"/>
          <w:sz w:val="22"/>
          <w:szCs w:val="22"/>
        </w:rPr>
        <w:t>0</w:t>
      </w:r>
      <w:r w:rsidRPr="006B015D">
        <w:rPr>
          <w:color w:val="3B3B3B"/>
          <w:sz w:val="22"/>
          <w:szCs w:val="22"/>
        </w:rPr>
        <w:t>]</w:t>
      </w:r>
    </w:p>
    <w:p w14:paraId="323D127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gt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str</w:t>
      </w:r>
      <w:r w:rsidRPr="006B015D">
        <w:rPr>
          <w:color w:val="3B3B3B"/>
          <w:sz w:val="22"/>
          <w:szCs w:val="22"/>
        </w:rPr>
        <w:t>(</w:t>
      </w:r>
      <w:r w:rsidRPr="006B015D">
        <w:rPr>
          <w:color w:val="001080"/>
          <w:sz w:val="22"/>
          <w:szCs w:val="22"/>
        </w:rPr>
        <w:t>dataframe</w:t>
      </w:r>
      <w:r w:rsidRPr="006B015D">
        <w:rPr>
          <w:color w:val="3B3B3B"/>
          <w:sz w:val="22"/>
          <w:szCs w:val="22"/>
        </w:rPr>
        <w:t>[</w:t>
      </w:r>
      <w:r w:rsidRPr="006B015D">
        <w:rPr>
          <w:color w:val="A31515"/>
          <w:sz w:val="22"/>
          <w:szCs w:val="22"/>
        </w:rPr>
        <w:t>'rgt'</w:t>
      </w:r>
      <w:r w:rsidRPr="006B015D">
        <w:rPr>
          <w:color w:val="3B3B3B"/>
          <w:sz w:val="22"/>
          <w:szCs w:val="22"/>
        </w:rPr>
        <w:t>].iloc[</w:t>
      </w:r>
      <w:r w:rsidRPr="006B015D">
        <w:rPr>
          <w:color w:val="098658"/>
          <w:sz w:val="22"/>
          <w:szCs w:val="22"/>
        </w:rPr>
        <w:t>0</w:t>
      </w:r>
      <w:r w:rsidRPr="006B015D">
        <w:rPr>
          <w:color w:val="3B3B3B"/>
          <w:sz w:val="22"/>
          <w:szCs w:val="22"/>
        </w:rPr>
        <w:t>]).</w:t>
      </w:r>
      <w:r w:rsidRPr="006B015D">
        <w:rPr>
          <w:color w:val="795E26"/>
          <w:sz w:val="22"/>
          <w:szCs w:val="22"/>
        </w:rPr>
        <w:t>zfill</w:t>
      </w:r>
      <w:r w:rsidRPr="006B015D">
        <w:rPr>
          <w:color w:val="3B3B3B"/>
          <w:sz w:val="22"/>
          <w:szCs w:val="22"/>
        </w:rPr>
        <w:t>(</w:t>
      </w:r>
      <w:r w:rsidRPr="006B015D">
        <w:rPr>
          <w:color w:val="098658"/>
          <w:sz w:val="22"/>
          <w:szCs w:val="22"/>
        </w:rPr>
        <w:t>4</w:t>
      </w:r>
      <w:r w:rsidRPr="006B015D">
        <w:rPr>
          <w:color w:val="3B3B3B"/>
          <w:sz w:val="22"/>
          <w:szCs w:val="22"/>
        </w:rPr>
        <w:t>)</w:t>
      </w:r>
    </w:p>
    <w:p w14:paraId="6BFB1B20" w14:textId="77777777" w:rsidR="00C521E9" w:rsidRPr="006B015D" w:rsidRDefault="00C521E9" w:rsidP="00785C87">
      <w:pPr>
        <w:shd w:val="clear" w:color="auto" w:fill="FFFFFF"/>
        <w:spacing w:line="360" w:lineRule="auto"/>
        <w:rPr>
          <w:color w:val="3B3B3B"/>
          <w:sz w:val="22"/>
          <w:szCs w:val="22"/>
        </w:rPr>
      </w:pPr>
    </w:p>
    <w:p w14:paraId="1B4C930A"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relevant kml file to read from</w:t>
      </w:r>
    </w:p>
    <w:p w14:paraId="63B196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tching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next</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GroundTrackKML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00FF"/>
          <w:sz w:val="22"/>
          <w:szCs w:val="22"/>
        </w:rPr>
        <w:t>f</w:t>
      </w:r>
      <w:r w:rsidRPr="006B015D">
        <w:rPr>
          <w:color w:val="A31515"/>
          <w:sz w:val="22"/>
          <w:szCs w:val="22"/>
        </w:rPr>
        <w:t>'RGT_</w:t>
      </w:r>
      <w:r w:rsidRPr="006B015D">
        <w:rPr>
          <w:color w:val="0000FF"/>
          <w:sz w:val="22"/>
          <w:szCs w:val="22"/>
        </w:rPr>
        <w:t>{</w:t>
      </w:r>
      <w:r w:rsidRPr="006B015D">
        <w:rPr>
          <w:color w:val="001080"/>
          <w:sz w:val="22"/>
          <w:szCs w:val="22"/>
        </w:rPr>
        <w:t>rgtNumber</w:t>
      </w:r>
      <w:r w:rsidRPr="006B015D">
        <w:rPr>
          <w:color w:val="0000FF"/>
          <w:sz w:val="22"/>
          <w:szCs w:val="22"/>
        </w:rPr>
        <w:t>}</w:t>
      </w:r>
      <w:r w:rsidRPr="006B015D">
        <w:rPr>
          <w:color w:val="A31515"/>
          <w:sz w:val="22"/>
          <w:szCs w:val="22"/>
        </w:rPr>
        <w:t>_cycle</w:t>
      </w:r>
      <w:r w:rsidRPr="006B015D">
        <w:rPr>
          <w:color w:val="0000FF"/>
          <w:sz w:val="22"/>
          <w:szCs w:val="22"/>
        </w:rPr>
        <w:t>{</w:t>
      </w:r>
      <w:r w:rsidRPr="006B015D">
        <w:rPr>
          <w:color w:val="001080"/>
          <w:sz w:val="22"/>
          <w:szCs w:val="22"/>
        </w:rPr>
        <w:t>cycleNumber</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basename</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2EDC7C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Cycle:', cycleNumber, 'RGT:', rgtNumber, os.path.basename(matchingFile))</w:t>
      </w:r>
    </w:p>
    <w:p w14:paraId="5BA3B68B" w14:textId="77777777" w:rsidR="00C521E9" w:rsidRPr="006B015D" w:rsidRDefault="00C521E9" w:rsidP="00785C87">
      <w:pPr>
        <w:shd w:val="clear" w:color="auto" w:fill="FFFFFF"/>
        <w:spacing w:line="360" w:lineRule="auto"/>
        <w:rPr>
          <w:color w:val="3B3B3B"/>
          <w:sz w:val="22"/>
          <w:szCs w:val="22"/>
        </w:rPr>
      </w:pPr>
    </w:p>
    <w:p w14:paraId="329ED3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1080"/>
          <w:sz w:val="22"/>
          <w:szCs w:val="22"/>
        </w:rPr>
        <w:t>matchingFile</w:t>
      </w:r>
      <w:r w:rsidRPr="006B015D">
        <w:rPr>
          <w:color w:val="3B3B3B"/>
          <w:sz w:val="22"/>
          <w:szCs w:val="22"/>
        </w:rPr>
        <w:t xml:space="preserve">, </w:t>
      </w:r>
      <w:r w:rsidRPr="006B015D">
        <w:rPr>
          <w:color w:val="001080"/>
          <w:sz w:val="22"/>
          <w:szCs w:val="22"/>
        </w:rPr>
        <w:t>driver</w:t>
      </w:r>
      <w:r w:rsidRPr="006B015D">
        <w:rPr>
          <w:color w:val="000000"/>
          <w:sz w:val="22"/>
          <w:szCs w:val="22"/>
        </w:rPr>
        <w:t>=</w:t>
      </w:r>
      <w:r w:rsidRPr="006B015D">
        <w:rPr>
          <w:color w:val="A31515"/>
          <w:sz w:val="22"/>
          <w:szCs w:val="22"/>
        </w:rPr>
        <w:t>'libKML'</w:t>
      </w:r>
      <w:r w:rsidRPr="006B015D">
        <w:rPr>
          <w:color w:val="3B3B3B"/>
          <w:sz w:val="22"/>
          <w:szCs w:val="22"/>
        </w:rPr>
        <w:t>)</w:t>
      </w:r>
    </w:p>
    <w:p w14:paraId="1228A45F" w14:textId="77777777" w:rsidR="00C521E9" w:rsidRPr="006B015D" w:rsidRDefault="00C521E9" w:rsidP="00785C87">
      <w:pPr>
        <w:shd w:val="clear" w:color="auto" w:fill="FFFFFF"/>
        <w:spacing w:line="360" w:lineRule="auto"/>
        <w:rPr>
          <w:color w:val="3B3B3B"/>
          <w:sz w:val="22"/>
          <w:szCs w:val="22"/>
        </w:rPr>
      </w:pPr>
    </w:p>
    <w:p w14:paraId="3C3699C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reating a dataframe for our kml geometry and renaming columns</w:t>
      </w:r>
    </w:p>
    <w:p w14:paraId="15B6CC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kml</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001080"/>
          <w:sz w:val="22"/>
          <w:szCs w:val="22"/>
        </w:rPr>
        <w:t>coords</w:t>
      </w:r>
      <w:r w:rsidRPr="006B015D">
        <w:rPr>
          <w:color w:val="3B3B3B"/>
          <w:sz w:val="22"/>
          <w:szCs w:val="22"/>
        </w:rPr>
        <w:t>)</w:t>
      </w:r>
    </w:p>
    <w:p w14:paraId="20E155B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w:t>
      </w:r>
      <w:r w:rsidRPr="006B015D">
        <w:rPr>
          <w:color w:val="001080"/>
          <w:sz w:val="22"/>
          <w:szCs w:val="22"/>
        </w:rPr>
        <w:t>colum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ongitude'</w:t>
      </w:r>
      <w:r w:rsidRPr="006B015D">
        <w:rPr>
          <w:color w:val="3B3B3B"/>
          <w:sz w:val="22"/>
          <w:szCs w:val="22"/>
        </w:rPr>
        <w:t xml:space="preserve">, </w:t>
      </w:r>
      <w:r w:rsidRPr="006B015D">
        <w:rPr>
          <w:color w:val="A31515"/>
          <w:sz w:val="22"/>
          <w:szCs w:val="22"/>
        </w:rPr>
        <w:t>'latitude'</w:t>
      </w:r>
      <w:r w:rsidRPr="006B015D">
        <w:rPr>
          <w:color w:val="3B3B3B"/>
          <w:sz w:val="22"/>
          <w:szCs w:val="22"/>
        </w:rPr>
        <w:t xml:space="preserve">, </w:t>
      </w:r>
      <w:r w:rsidRPr="006B015D">
        <w:rPr>
          <w:color w:val="A31515"/>
          <w:sz w:val="22"/>
          <w:szCs w:val="22"/>
        </w:rPr>
        <w:t>'z'</w:t>
      </w:r>
      <w:r w:rsidRPr="006B015D">
        <w:rPr>
          <w:color w:val="3B3B3B"/>
          <w:sz w:val="22"/>
          <w:szCs w:val="22"/>
        </w:rPr>
        <w:t>]</w:t>
      </w:r>
    </w:p>
    <w:p w14:paraId="7FA1A28B" w14:textId="77777777" w:rsidR="00C521E9" w:rsidRPr="006B015D" w:rsidRDefault="00C521E9" w:rsidP="00785C87">
      <w:pPr>
        <w:shd w:val="clear" w:color="auto" w:fill="FFFFFF"/>
        <w:spacing w:line="360" w:lineRule="auto"/>
        <w:rPr>
          <w:color w:val="3B3B3B"/>
          <w:sz w:val="22"/>
          <w:szCs w:val="22"/>
        </w:rPr>
      </w:pPr>
    </w:p>
    <w:p w14:paraId="76E5ABA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nverting dataframe to a geodataframe and clipping to our kentucky intersection</w:t>
      </w:r>
    </w:p>
    <w:p w14:paraId="63F60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6F70A8B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kmlDf</w:t>
      </w:r>
      <w:r w:rsidRPr="006B015D">
        <w:rPr>
          <w:color w:val="3B3B3B"/>
          <w:sz w:val="22"/>
          <w:szCs w:val="22"/>
        </w:rPr>
        <w:t xml:space="preserve">.longitude, </w:t>
      </w:r>
      <w:r w:rsidRPr="006B015D">
        <w:rPr>
          <w:color w:val="001080"/>
          <w:sz w:val="22"/>
          <w:szCs w:val="22"/>
        </w:rPr>
        <w:t>kmlDf</w:t>
      </w:r>
      <w:r w:rsidRPr="006B015D">
        <w:rPr>
          <w:color w:val="3B3B3B"/>
          <w:sz w:val="22"/>
          <w:szCs w:val="22"/>
        </w:rPr>
        <w:t xml:space="preserve">.latitude), </w:t>
      </w:r>
      <w:r w:rsidRPr="006B015D">
        <w:rPr>
          <w:color w:val="001080"/>
          <w:sz w:val="22"/>
          <w:szCs w:val="22"/>
        </w:rPr>
        <w:t>crs</w:t>
      </w:r>
      <w:r w:rsidRPr="006B015D">
        <w:rPr>
          <w:color w:val="000000"/>
          <w:sz w:val="22"/>
          <w:szCs w:val="22"/>
        </w:rPr>
        <w:t>=</w:t>
      </w:r>
      <w:r w:rsidRPr="006B015D">
        <w:rPr>
          <w:color w:val="A31515"/>
          <w:sz w:val="22"/>
          <w:szCs w:val="22"/>
        </w:rPr>
        <w:t>"EPSG:4326"</w:t>
      </w:r>
    </w:p>
    <w:p w14:paraId="5005586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eastCoastEnvelope</w:t>
      </w:r>
      <w:r w:rsidRPr="006B015D">
        <w:rPr>
          <w:color w:val="3B3B3B"/>
          <w:sz w:val="22"/>
          <w:szCs w:val="22"/>
        </w:rPr>
        <w:t>)</w:t>
      </w:r>
    </w:p>
    <w:p w14:paraId="781E8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45272C3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0AD8F283" w14:textId="77777777" w:rsidR="00C521E9" w:rsidRPr="006B015D" w:rsidRDefault="00C521E9" w:rsidP="00785C87">
      <w:pPr>
        <w:shd w:val="clear" w:color="auto" w:fill="FFFFFF"/>
        <w:spacing w:line="360" w:lineRule="auto"/>
        <w:rPr>
          <w:color w:val="3B3B3B"/>
          <w:sz w:val="22"/>
          <w:szCs w:val="22"/>
        </w:rPr>
      </w:pPr>
    </w:p>
    <w:p w14:paraId="3FDC30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first row, i.e., the first moment the track passes through the east coast</w:t>
      </w:r>
    </w:p>
    <w:p w14:paraId="7D4179CE"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LENGTH:'</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kmlGdf</w:t>
      </w:r>
      <w:r w:rsidRPr="006B015D">
        <w:rPr>
          <w:color w:val="3B3B3B"/>
          <w:sz w:val="22"/>
          <w:szCs w:val="22"/>
        </w:rPr>
        <w:t>))</w:t>
      </w:r>
    </w:p>
    <w:p w14:paraId="53EAC95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r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98658"/>
          <w:sz w:val="22"/>
          <w:szCs w:val="22"/>
        </w:rPr>
        <w:t>0</w:t>
      </w:r>
      <w:r w:rsidRPr="006B015D">
        <w:rPr>
          <w:color w:val="3B3B3B"/>
          <w:sz w:val="22"/>
          <w:szCs w:val="22"/>
        </w:rPr>
        <w:t>]</w:t>
      </w:r>
    </w:p>
    <w:p w14:paraId="713A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3E1445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last row, i.e., the last moment the track passes through the east coast</w:t>
      </w:r>
    </w:p>
    <w:p w14:paraId="540862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00000"/>
          <w:sz w:val="22"/>
          <w:szCs w:val="22"/>
        </w:rPr>
        <w:t>-</w:t>
      </w:r>
      <w:r w:rsidRPr="006B015D">
        <w:rPr>
          <w:color w:val="098658"/>
          <w:sz w:val="22"/>
          <w:szCs w:val="22"/>
        </w:rPr>
        <w:t>1</w:t>
      </w:r>
      <w:r w:rsidRPr="006B015D">
        <w:rPr>
          <w:color w:val="3B3B3B"/>
          <w:sz w:val="22"/>
          <w:szCs w:val="22"/>
        </w:rPr>
        <w:t>]</w:t>
      </w:r>
    </w:p>
    <w:p w14:paraId="60C8E2D6" w14:textId="77777777" w:rsidR="00C521E9" w:rsidRPr="006B015D" w:rsidRDefault="00C521E9" w:rsidP="00785C87">
      <w:pPr>
        <w:shd w:val="clear" w:color="auto" w:fill="FFFFFF"/>
        <w:spacing w:line="360" w:lineRule="auto"/>
        <w:rPr>
          <w:color w:val="3B3B3B"/>
          <w:sz w:val="22"/>
          <w:szCs w:val="22"/>
        </w:rPr>
      </w:pPr>
    </w:p>
    <w:p w14:paraId="15B30E6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13D278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south to north</w:t>
      </w:r>
    </w:p>
    <w:p w14:paraId="7222B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3A04B77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8000"/>
          <w:sz w:val="22"/>
          <w:szCs w:val="22"/>
        </w:rPr>
        <w:t># print('Moving SOUTH to NORTH, bottom to top')</w:t>
      </w:r>
    </w:p>
    <w:p w14:paraId="61FE1608" w14:textId="77777777" w:rsidR="00C521E9" w:rsidRPr="006B015D" w:rsidRDefault="00C521E9" w:rsidP="00785C87">
      <w:pPr>
        <w:shd w:val="clear" w:color="auto" w:fill="FFFFFF"/>
        <w:spacing w:line="360" w:lineRule="auto"/>
        <w:rPr>
          <w:color w:val="3B3B3B"/>
          <w:sz w:val="22"/>
          <w:szCs w:val="22"/>
        </w:rPr>
      </w:pPr>
    </w:p>
    <w:p w14:paraId="6BA022A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HORIZONTAL DIRECTION</w:t>
      </w:r>
    </w:p>
    <w:p w14:paraId="795E09C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 earliest segment is more WESTWARD than the last, platform moving SW to NE</w:t>
      </w:r>
    </w:p>
    <w:p w14:paraId="27AAF30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643A79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turn ('rotation should be +2')</w:t>
      </w:r>
    </w:p>
    <w:p w14:paraId="3265961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p>
    <w:p w14:paraId="7E3C4513" w14:textId="77777777" w:rsidR="00C521E9" w:rsidRPr="006B015D" w:rsidRDefault="00C521E9" w:rsidP="00785C87">
      <w:pPr>
        <w:shd w:val="clear" w:color="auto" w:fill="FFFFFF"/>
        <w:spacing w:line="360" w:lineRule="auto"/>
        <w:rPr>
          <w:color w:val="3B3B3B"/>
          <w:sz w:val="22"/>
          <w:szCs w:val="22"/>
        </w:rPr>
      </w:pPr>
    </w:p>
    <w:p w14:paraId="6932DDB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5F7194F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liest segment is more EASTWARD than the last, platform is moving SE to NW</w:t>
      </w:r>
    </w:p>
    <w:p w14:paraId="236CCAD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1FAF087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mt('rotation should be -2')</w:t>
      </w:r>
    </w:p>
    <w:p w14:paraId="18E41C4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021D132E" w14:textId="77777777" w:rsidR="00C521E9" w:rsidRPr="006B015D" w:rsidRDefault="00C521E9" w:rsidP="00785C87">
      <w:pPr>
        <w:shd w:val="clear" w:color="auto" w:fill="FFFFFF"/>
        <w:spacing w:line="360" w:lineRule="auto"/>
        <w:rPr>
          <w:color w:val="3B3B3B"/>
          <w:sz w:val="22"/>
          <w:szCs w:val="22"/>
        </w:rPr>
      </w:pPr>
    </w:p>
    <w:p w14:paraId="307581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6EAC29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7391B9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north to south</w:t>
      </w:r>
    </w:p>
    <w:p w14:paraId="04E5255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65D528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Moving NORTH to SOUTH, top to bottom\n')</w:t>
      </w:r>
    </w:p>
    <w:p w14:paraId="3D77312A" w14:textId="77777777" w:rsidR="00C521E9" w:rsidRPr="006B015D" w:rsidRDefault="00C521E9" w:rsidP="00785C87">
      <w:pPr>
        <w:shd w:val="clear" w:color="auto" w:fill="FFFFFF"/>
        <w:spacing w:line="360" w:lineRule="auto"/>
        <w:rPr>
          <w:color w:val="3B3B3B"/>
          <w:sz w:val="22"/>
          <w:szCs w:val="22"/>
        </w:rPr>
      </w:pPr>
    </w:p>
    <w:p w14:paraId="20A5FE6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1B1CE58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WESTWARD than last, platform is moving NW to SE</w:t>
      </w:r>
    </w:p>
    <w:p w14:paraId="3E9EED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720CDF5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72E0FC9F" w14:textId="77777777" w:rsidR="00C521E9" w:rsidRPr="006B015D" w:rsidRDefault="00C521E9" w:rsidP="00785C87">
      <w:pPr>
        <w:shd w:val="clear" w:color="auto" w:fill="FFFFFF"/>
        <w:spacing w:line="360" w:lineRule="auto"/>
        <w:rPr>
          <w:color w:val="3B3B3B"/>
          <w:sz w:val="22"/>
          <w:szCs w:val="22"/>
        </w:rPr>
      </w:pPr>
    </w:p>
    <w:p w14:paraId="3C484E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3D06F5F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EASTWARD than last, platform is moving NE to SW</w:t>
      </w:r>
    </w:p>
    <w:p w14:paraId="4F16D1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39740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r w:rsidRPr="006B015D">
        <w:rPr>
          <w:color w:val="3B3B3B"/>
          <w:sz w:val="22"/>
          <w:szCs w:val="22"/>
        </w:rPr>
        <w:t xml:space="preserve">  </w:t>
      </w:r>
    </w:p>
    <w:p w14:paraId="3473886C" w14:textId="77777777" w:rsidR="00C521E9" w:rsidRPr="006B015D" w:rsidRDefault="00C521E9" w:rsidP="00785C87">
      <w:pPr>
        <w:shd w:val="clear" w:color="auto" w:fill="FFFFFF"/>
        <w:spacing w:line="360" w:lineRule="auto"/>
        <w:rPr>
          <w:color w:val="3B3B3B"/>
          <w:sz w:val="22"/>
          <w:szCs w:val="22"/>
        </w:rPr>
      </w:pPr>
    </w:p>
    <w:p w14:paraId="4F45715F"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geo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361B370F" w14:textId="77777777" w:rsidR="00C521E9" w:rsidRPr="006B015D" w:rsidRDefault="00C521E9" w:rsidP="00785C87">
      <w:pPr>
        <w:shd w:val="clear" w:color="auto" w:fill="FFFFFF"/>
        <w:spacing w:line="360" w:lineRule="auto"/>
        <w:rPr>
          <w:color w:val="3B3B3B"/>
          <w:sz w:val="22"/>
          <w:szCs w:val="22"/>
        </w:rPr>
      </w:pPr>
    </w:p>
    <w:p w14:paraId="4D1C035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geodataframe</w:t>
      </w:r>
      <w:r w:rsidRPr="006B015D">
        <w:rPr>
          <w:color w:val="3B3B3B"/>
          <w:sz w:val="22"/>
          <w:szCs w:val="22"/>
        </w:rPr>
        <w:t>)</w:t>
      </w:r>
    </w:p>
    <w:p w14:paraId="46B989C8" w14:textId="77777777" w:rsidR="00C521E9" w:rsidRPr="006B015D" w:rsidRDefault="00C521E9" w:rsidP="00785C87">
      <w:pPr>
        <w:shd w:val="clear" w:color="auto" w:fill="FFFFFF"/>
        <w:spacing w:line="360" w:lineRule="auto"/>
        <w:rPr>
          <w:color w:val="3B3B3B"/>
          <w:sz w:val="22"/>
          <w:szCs w:val="22"/>
        </w:rPr>
      </w:pPr>
    </w:p>
    <w:p w14:paraId="56E7A1A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795E26"/>
          <w:sz w:val="22"/>
          <w:szCs w:val="22"/>
        </w:rPr>
        <w:t>box</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F32A339" w14:textId="77777777" w:rsidR="00C521E9" w:rsidRPr="006B015D" w:rsidRDefault="00C521E9" w:rsidP="00785C87">
      <w:pPr>
        <w:shd w:val="clear" w:color="auto" w:fill="FFFFFF"/>
        <w:spacing w:line="360" w:lineRule="auto"/>
        <w:rPr>
          <w:color w:val="3B3B3B"/>
          <w:sz w:val="22"/>
          <w:szCs w:val="22"/>
        </w:rPr>
      </w:pPr>
    </w:p>
    <w:p w14:paraId="24AC83B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ow we assign the previously determined rotaion angle to a column value</w:t>
      </w:r>
    </w:p>
    <w:p w14:paraId="094604A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ngle</w:t>
      </w:r>
    </w:p>
    <w:p w14:paraId="5E2D8090" w14:textId="77777777" w:rsidR="00C521E9" w:rsidRPr="006B015D" w:rsidRDefault="00C521E9" w:rsidP="00785C87">
      <w:pPr>
        <w:shd w:val="clear" w:color="auto" w:fill="FFFFFF"/>
        <w:spacing w:line="360" w:lineRule="auto"/>
        <w:rPr>
          <w:color w:val="3B3B3B"/>
          <w:sz w:val="22"/>
          <w:szCs w:val="22"/>
        </w:rPr>
      </w:pPr>
    </w:p>
    <w:p w14:paraId="12AA04D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otating each row's polygon geometry by the corresponding value in the rotation_angle column</w:t>
      </w:r>
    </w:p>
    <w:p w14:paraId="1F8918A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w:t>
      </w:r>
      <w:r w:rsidRPr="006B015D">
        <w:rPr>
          <w:color w:val="795E26"/>
          <w:sz w:val="22"/>
          <w:szCs w:val="22"/>
        </w:rPr>
        <w:t>rotate</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x,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y)),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6983A95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7B05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geodataframe</w:t>
      </w:r>
    </w:p>
    <w:p w14:paraId="14A0565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61D43E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0BC3289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8F93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aking a dictionary to hold a dataframe for each unique combination of ICESat-2 cycle and reference ground track, there's 143 unique combinations of these variables</w:t>
      </w:r>
    </w:p>
    <w:p w14:paraId="6CF610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36D4788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01FDC9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1080"/>
          <w:sz w:val="22"/>
          <w:szCs w:val="22"/>
        </w:rPr>
        <w:t>cycleRGTDatafram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dataframe</w:t>
      </w:r>
      <w:r w:rsidRPr="006B015D">
        <w:rPr>
          <w:color w:val="3B3B3B"/>
          <w:sz w:val="22"/>
          <w:szCs w:val="22"/>
        </w:rPr>
        <w:t>.groupby([</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w:t>
      </w:r>
    </w:p>
    <w:p w14:paraId="315E134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cycleRGTDataframe</w:t>
      </w:r>
    </w:p>
    <w:p w14:paraId="01173C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segments for cycle:'</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A31515"/>
          <w:sz w:val="22"/>
          <w:szCs w:val="22"/>
        </w:rPr>
        <w:t>'dataframe length'</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cycleRGTDataframe</w:t>
      </w:r>
      <w:r w:rsidRPr="006B015D">
        <w:rPr>
          <w:color w:val="3B3B3B"/>
          <w:sz w:val="22"/>
          <w:szCs w:val="22"/>
        </w:rPr>
        <w:t>))</w:t>
      </w:r>
    </w:p>
    <w:p w14:paraId="73703852" w14:textId="77777777" w:rsidR="00C521E9" w:rsidRPr="006B015D" w:rsidRDefault="00C521E9" w:rsidP="00785C87">
      <w:pPr>
        <w:shd w:val="clear" w:color="auto" w:fill="FFFFFF"/>
        <w:spacing w:line="360" w:lineRule="auto"/>
        <w:rPr>
          <w:color w:val="3B3B3B"/>
          <w:sz w:val="22"/>
          <w:szCs w:val="22"/>
        </w:rPr>
      </w:pPr>
    </w:p>
    <w:p w14:paraId="332D9B6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startCycle</w:t>
      </w:r>
      <w:r w:rsidRPr="006B015D">
        <w:rPr>
          <w:color w:val="0000FF"/>
          <w:sz w:val="22"/>
          <w:szCs w:val="22"/>
        </w:rPr>
        <w:t>}</w:t>
      </w:r>
      <w:r w:rsidRPr="006B015D">
        <w:rPr>
          <w:color w:val="A31515"/>
          <w:sz w:val="22"/>
          <w:szCs w:val="22"/>
        </w:rPr>
        <w:t>,</w:t>
      </w:r>
      <w:r w:rsidRPr="006B015D">
        <w:rPr>
          <w:color w:val="0000FF"/>
          <w:sz w:val="22"/>
          <w:szCs w:val="22"/>
        </w:rPr>
        <w:t>{</w:t>
      </w:r>
      <w:r w:rsidRPr="006B015D">
        <w:rPr>
          <w:color w:val="001080"/>
          <w:sz w:val="22"/>
          <w:szCs w:val="22"/>
        </w:rPr>
        <w:t>rgt</w:t>
      </w:r>
      <w:r w:rsidRPr="006B015D">
        <w:rPr>
          <w:color w:val="0000FF"/>
          <w:sz w:val="22"/>
          <w:szCs w:val="22"/>
        </w:rPr>
        <w:t>}</w:t>
      </w:r>
      <w:r w:rsidRPr="006B015D">
        <w:rPr>
          <w:color w:val="A31515"/>
          <w:sz w:val="22"/>
          <w:szCs w:val="22"/>
        </w:rPr>
        <w:t>"</w:t>
      </w:r>
    </w:p>
    <w:p w14:paraId="77AF75F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14C68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f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cycleRGT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0B6060C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dfWithPolygons</w:t>
      </w:r>
      <w:r w:rsidRPr="006B015D">
        <w:rPr>
          <w:color w:val="3B3B3B"/>
          <w:sz w:val="22"/>
          <w:szCs w:val="22"/>
        </w:rPr>
        <w:t>)</w:t>
      </w:r>
    </w:p>
    <w:p w14:paraId="0B6D480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Done creating segments\n')</w:t>
      </w:r>
    </w:p>
    <w:p w14:paraId="7A70DB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6A4A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Stacking them vertically after into one final dataframe</w:t>
      </w:r>
    </w:p>
    <w:p w14:paraId="06D8BFF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dataframesWithPolygon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4448AA0A" w14:textId="77777777" w:rsidR="00C521E9" w:rsidRPr="006B015D" w:rsidRDefault="00C521E9" w:rsidP="00785C87">
      <w:pPr>
        <w:shd w:val="clear" w:color="auto" w:fill="FFFFFF"/>
        <w:spacing w:line="360" w:lineRule="auto"/>
        <w:rPr>
          <w:color w:val="3B3B3B"/>
          <w:sz w:val="22"/>
          <w:szCs w:val="22"/>
        </w:rPr>
      </w:pPr>
    </w:p>
    <w:p w14:paraId="32B0168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285D0B2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pivotToGeosegments(</w:t>
      </w:r>
      <w:r w:rsidRPr="006B015D">
        <w:rPr>
          <w:color w:val="001080"/>
          <w:sz w:val="22"/>
          <w:szCs w:val="22"/>
        </w:rPr>
        <w:t>finalDataframe</w:t>
      </w:r>
      <w:r w:rsidRPr="006B015D">
        <w:rPr>
          <w:color w:val="3B3B3B"/>
          <w:sz w:val="22"/>
          <w:szCs w:val="22"/>
        </w:rPr>
        <w:t>)</w:t>
      </w:r>
    </w:p>
    <w:p w14:paraId="148227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0229F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finalDataframe</w:t>
      </w:r>
    </w:p>
    <w:p w14:paraId="2B50E521" w14:textId="77777777" w:rsidR="00C521E9" w:rsidRPr="006B015D" w:rsidRDefault="00C521E9" w:rsidP="00785C87">
      <w:pPr>
        <w:shd w:val="clear" w:color="auto" w:fill="FFFFFF"/>
        <w:spacing w:line="360" w:lineRule="auto"/>
        <w:rPr>
          <w:color w:val="3B3B3B"/>
          <w:sz w:val="22"/>
          <w:szCs w:val="22"/>
        </w:rPr>
      </w:pPr>
    </w:p>
    <w:p w14:paraId="5973003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workingSet</w:t>
      </w:r>
      <w:r w:rsidRPr="006B015D">
        <w:rPr>
          <w:color w:val="3B3B3B"/>
          <w:sz w:val="22"/>
          <w:szCs w:val="22"/>
        </w:rPr>
        <w:t xml:space="preserve">, </w:t>
      </w:r>
      <w:r w:rsidRPr="006B015D">
        <w:rPr>
          <w:color w:val="001080"/>
          <w:sz w:val="22"/>
          <w:szCs w:val="22"/>
        </w:rPr>
        <w:t>geosegmentFlag</w:t>
      </w:r>
      <w:r w:rsidRPr="006B015D">
        <w:rPr>
          <w:color w:val="000000"/>
          <w:sz w:val="22"/>
          <w:szCs w:val="22"/>
        </w:rPr>
        <w:t>=</w:t>
      </w:r>
      <w:r w:rsidRPr="006B015D">
        <w:rPr>
          <w:color w:val="0000FF"/>
          <w:sz w:val="22"/>
          <w:szCs w:val="22"/>
        </w:rPr>
        <w:t>False</w:t>
      </w:r>
      <w:r w:rsidRPr="006B015D">
        <w:rPr>
          <w:color w:val="3B3B3B"/>
          <w:sz w:val="22"/>
          <w:szCs w:val="22"/>
        </w:rPr>
        <w:t>)</w:t>
      </w:r>
    </w:p>
    <w:p w14:paraId="2BDB7CDF"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p>
    <w:p w14:paraId="1E523069" w14:textId="77777777" w:rsidR="00C521E9" w:rsidRPr="006B015D" w:rsidRDefault="00C521E9" w:rsidP="00785C87">
      <w:pPr>
        <w:shd w:val="clear" w:color="auto" w:fill="FFFFFF"/>
        <w:spacing w:after="240" w:line="360" w:lineRule="auto"/>
        <w:rPr>
          <w:color w:val="3B3B3B"/>
          <w:sz w:val="22"/>
          <w:szCs w:val="22"/>
        </w:rPr>
      </w:pPr>
    </w:p>
    <w:p w14:paraId="5217E4DD"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6]:</w:t>
      </w:r>
    </w:p>
    <w:p w14:paraId="79B3DF61" w14:textId="77777777" w:rsidR="00C521E9" w:rsidRPr="006B015D" w:rsidRDefault="00C521E9" w:rsidP="00785C87">
      <w:pPr>
        <w:shd w:val="clear" w:color="auto" w:fill="FFFFFF"/>
        <w:spacing w:after="240" w:line="360" w:lineRule="auto"/>
        <w:rPr>
          <w:color w:val="3B3B3B"/>
          <w:sz w:val="22"/>
          <w:szCs w:val="22"/>
        </w:rPr>
      </w:pPr>
    </w:p>
    <w:p w14:paraId="048D7810"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ithEP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sjoin(</w:t>
      </w:r>
      <w:r w:rsidRPr="006B015D">
        <w:rPr>
          <w:color w:val="001080"/>
          <w:sz w:val="22"/>
          <w:szCs w:val="22"/>
        </w:rPr>
        <w:t>undissolvedProjects</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intersects'</w:t>
      </w:r>
      <w:r w:rsidRPr="006B015D">
        <w:rPr>
          <w:color w:val="3B3B3B"/>
          <w:sz w:val="22"/>
          <w:szCs w:val="22"/>
        </w:rPr>
        <w:t>)</w:t>
      </w:r>
    </w:p>
    <w:p w14:paraId="4243BFF9"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ithEPT</w:t>
      </w:r>
      <w:r w:rsidRPr="006B015D">
        <w:rPr>
          <w:color w:val="3B3B3B"/>
          <w:sz w:val="22"/>
          <w:szCs w:val="22"/>
        </w:rPr>
        <w:t>.merge(</w:t>
      </w:r>
      <w:r w:rsidRPr="006B015D">
        <w:rPr>
          <w:color w:val="001080"/>
          <w:sz w:val="22"/>
          <w:szCs w:val="22"/>
        </w:rPr>
        <w:t>undissolvedProjects</w:t>
      </w:r>
      <w:r w:rsidRPr="006B015D">
        <w:rPr>
          <w:color w:val="3B3B3B"/>
          <w:sz w:val="22"/>
          <w:szCs w:val="22"/>
        </w:rPr>
        <w:t>[[</w:t>
      </w:r>
      <w:r w:rsidRPr="006B015D">
        <w:rPr>
          <w:color w:val="A31515"/>
          <w:sz w:val="22"/>
          <w:szCs w:val="22"/>
        </w:rPr>
        <w:t>'asset'</w:t>
      </w:r>
      <w:r w:rsidRPr="006B015D">
        <w:rPr>
          <w:color w:val="3B3B3B"/>
          <w:sz w:val="22"/>
          <w:szCs w:val="22"/>
        </w:rPr>
        <w:t xml:space="preserve">, </w:t>
      </w:r>
      <w:r w:rsidRPr="006B015D">
        <w:rPr>
          <w:color w:val="A31515"/>
          <w:sz w:val="22"/>
          <w:szCs w:val="22"/>
        </w:rPr>
        <w:t>'projectID'</w:t>
      </w:r>
      <w:r w:rsidRPr="006B015D">
        <w:rPr>
          <w:color w:val="3B3B3B"/>
          <w:sz w:val="22"/>
          <w:szCs w:val="22"/>
        </w:rPr>
        <w:t xml:space="preserve">]], </w:t>
      </w:r>
      <w:r w:rsidRPr="006B015D">
        <w:rPr>
          <w:color w:val="001080"/>
          <w:sz w:val="22"/>
          <w:szCs w:val="22"/>
        </w:rPr>
        <w:t>left_on</w:t>
      </w:r>
      <w:r w:rsidRPr="006B015D">
        <w:rPr>
          <w:color w:val="000000"/>
          <w:sz w:val="22"/>
          <w:szCs w:val="22"/>
        </w:rPr>
        <w:t>=</w:t>
      </w:r>
      <w:r w:rsidRPr="006B015D">
        <w:rPr>
          <w:color w:val="A31515"/>
          <w:sz w:val="22"/>
          <w:szCs w:val="22"/>
        </w:rPr>
        <w:t>'index_right'</w:t>
      </w:r>
      <w:r w:rsidRPr="006B015D">
        <w:rPr>
          <w:color w:val="3B3B3B"/>
          <w:sz w:val="22"/>
          <w:szCs w:val="22"/>
        </w:rPr>
        <w:t xml:space="preserve">, </w:t>
      </w:r>
      <w:r w:rsidRPr="006B015D">
        <w:rPr>
          <w:color w:val="001080"/>
          <w:sz w:val="22"/>
          <w:szCs w:val="22"/>
        </w:rPr>
        <w:t>right_index</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3C289C35"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w:t>
      </w:r>
      <w:r w:rsidRPr="006B015D">
        <w:rPr>
          <w:color w:val="A31515"/>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projectID'</w:t>
      </w:r>
      <w:r w:rsidRPr="006B015D">
        <w:rPr>
          <w:color w:val="3B3B3B"/>
          <w:sz w:val="22"/>
          <w:szCs w:val="22"/>
        </w:rPr>
        <w:t>]</w:t>
      </w:r>
    </w:p>
    <w:p w14:paraId="7CFD748B"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p>
    <w:p w14:paraId="226CE9CA" w14:textId="77777777" w:rsidR="00C521E9" w:rsidRPr="006B015D" w:rsidRDefault="00C521E9" w:rsidP="00785C87">
      <w:pPr>
        <w:shd w:val="clear" w:color="auto" w:fill="FFFFFF"/>
        <w:spacing w:after="240" w:line="360" w:lineRule="auto"/>
        <w:rPr>
          <w:color w:val="3B3B3B"/>
          <w:sz w:val="22"/>
          <w:szCs w:val="22"/>
        </w:rPr>
      </w:pPr>
    </w:p>
    <w:p w14:paraId="4751B66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7]:</w:t>
      </w:r>
    </w:p>
    <w:p w14:paraId="24D0A82D" w14:textId="77777777" w:rsidR="00C521E9" w:rsidRPr="006B015D" w:rsidRDefault="00C521E9" w:rsidP="00785C87">
      <w:pPr>
        <w:shd w:val="clear" w:color="auto" w:fill="FFFFFF"/>
        <w:spacing w:after="240" w:line="360" w:lineRule="auto"/>
        <w:rPr>
          <w:color w:val="3B3B3B"/>
          <w:sz w:val="22"/>
          <w:szCs w:val="22"/>
        </w:rPr>
      </w:pPr>
    </w:p>
    <w:p w14:paraId="73D096BE"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2433F368" w14:textId="77777777" w:rsidR="00C521E9"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GeoJSON"</w:t>
      </w:r>
      <w:r w:rsidRPr="006B015D">
        <w:rPr>
          <w:color w:val="3B3B3B"/>
          <w:sz w:val="22"/>
          <w:szCs w:val="22"/>
        </w:rPr>
        <w:t>)</w:t>
      </w:r>
    </w:p>
    <w:p w14:paraId="780DA456" w14:textId="77777777" w:rsidR="00C521E9" w:rsidRPr="006B015D" w:rsidRDefault="00C521E9" w:rsidP="00785C87">
      <w:pPr>
        <w:spacing w:line="360" w:lineRule="auto"/>
        <w:rPr>
          <w:color w:val="3B3B3B"/>
          <w:sz w:val="22"/>
          <w:szCs w:val="22"/>
        </w:rPr>
      </w:pPr>
    </w:p>
    <w:p w14:paraId="310F8844" w14:textId="77777777" w:rsidR="00C521E9" w:rsidRDefault="00C521E9" w:rsidP="00785C87">
      <w:pPr>
        <w:spacing w:line="360" w:lineRule="auto"/>
        <w:rPr>
          <w:b/>
          <w:bCs/>
          <w:sz w:val="22"/>
          <w:szCs w:val="22"/>
        </w:rPr>
      </w:pPr>
    </w:p>
    <w:p w14:paraId="74E5204B" w14:textId="77777777" w:rsidR="00785C87" w:rsidRDefault="00785C87" w:rsidP="00785C87">
      <w:pPr>
        <w:spacing w:line="360" w:lineRule="auto"/>
        <w:rPr>
          <w:b/>
          <w:bCs/>
          <w:sz w:val="22"/>
          <w:szCs w:val="22"/>
        </w:rPr>
      </w:pPr>
      <w:r>
        <w:rPr>
          <w:b/>
          <w:bCs/>
          <w:sz w:val="22"/>
          <w:szCs w:val="22"/>
        </w:rPr>
        <w:br w:type="page"/>
      </w:r>
    </w:p>
    <w:p w14:paraId="54F07917" w14:textId="06970D0A" w:rsidR="006B015D" w:rsidRDefault="00785C87" w:rsidP="00785C87">
      <w:pPr>
        <w:numPr>
          <w:ilvl w:val="1"/>
          <w:numId w:val="9"/>
        </w:numPr>
        <w:spacing w:line="360" w:lineRule="auto"/>
        <w:rPr>
          <w:b/>
          <w:bCs/>
          <w:sz w:val="22"/>
          <w:szCs w:val="22"/>
        </w:rPr>
      </w:pPr>
      <w:r>
        <w:rPr>
          <w:b/>
          <w:bCs/>
          <w:sz w:val="22"/>
          <w:szCs w:val="22"/>
        </w:rPr>
        <w:lastRenderedPageBreak/>
        <w:t>R Script for Analyses of Phases 1, 2, 4, and 5</w:t>
      </w:r>
    </w:p>
    <w:p w14:paraId="09BC0894" w14:textId="77777777" w:rsidR="00785C87" w:rsidRPr="00785C87" w:rsidRDefault="00785C87" w:rsidP="00785C87">
      <w:pPr>
        <w:spacing w:line="360" w:lineRule="auto"/>
        <w:rPr>
          <w:sz w:val="22"/>
          <w:szCs w:val="22"/>
        </w:rPr>
      </w:pPr>
      <w:r w:rsidRPr="00785C87">
        <w:rPr>
          <w:sz w:val="22"/>
          <w:szCs w:val="22"/>
        </w:rPr>
        <w:t>---</w:t>
      </w:r>
    </w:p>
    <w:p w14:paraId="0DA1BF48" w14:textId="77777777" w:rsidR="00785C87" w:rsidRPr="00785C87" w:rsidRDefault="00785C87" w:rsidP="00785C87">
      <w:pPr>
        <w:spacing w:line="360" w:lineRule="auto"/>
        <w:rPr>
          <w:sz w:val="22"/>
          <w:szCs w:val="22"/>
        </w:rPr>
      </w:pPr>
      <w:r w:rsidRPr="00785C87">
        <w:rPr>
          <w:sz w:val="22"/>
          <w:szCs w:val="22"/>
        </w:rPr>
        <w:t>title: "FinalAnalysis"</w:t>
      </w:r>
    </w:p>
    <w:p w14:paraId="1133D266" w14:textId="77777777" w:rsidR="00785C87" w:rsidRPr="00785C87" w:rsidRDefault="00785C87" w:rsidP="00785C87">
      <w:pPr>
        <w:spacing w:line="360" w:lineRule="auto"/>
        <w:rPr>
          <w:sz w:val="22"/>
          <w:szCs w:val="22"/>
        </w:rPr>
      </w:pPr>
      <w:r w:rsidRPr="00785C87">
        <w:rPr>
          <w:sz w:val="22"/>
          <w:szCs w:val="22"/>
        </w:rPr>
        <w:t>format: html</w:t>
      </w:r>
    </w:p>
    <w:p w14:paraId="0C1B5119" w14:textId="77777777" w:rsidR="00785C87" w:rsidRPr="00785C87" w:rsidRDefault="00785C87" w:rsidP="00785C87">
      <w:pPr>
        <w:spacing w:line="360" w:lineRule="auto"/>
        <w:rPr>
          <w:sz w:val="22"/>
          <w:szCs w:val="22"/>
        </w:rPr>
      </w:pPr>
      <w:r w:rsidRPr="00785C87">
        <w:rPr>
          <w:sz w:val="22"/>
          <w:szCs w:val="22"/>
        </w:rPr>
        <w:t>editor: visual</w:t>
      </w:r>
    </w:p>
    <w:p w14:paraId="0F02EED9" w14:textId="77777777" w:rsidR="00785C87" w:rsidRPr="00785C87" w:rsidRDefault="00785C87" w:rsidP="00785C87">
      <w:pPr>
        <w:spacing w:line="360" w:lineRule="auto"/>
        <w:rPr>
          <w:sz w:val="22"/>
          <w:szCs w:val="22"/>
        </w:rPr>
      </w:pPr>
      <w:r w:rsidRPr="00785C87">
        <w:rPr>
          <w:sz w:val="22"/>
          <w:szCs w:val="22"/>
        </w:rPr>
        <w:t>---</w:t>
      </w:r>
    </w:p>
    <w:p w14:paraId="7E91A83C" w14:textId="77777777" w:rsidR="00785C87" w:rsidRPr="00785C87" w:rsidRDefault="00785C87" w:rsidP="00785C87">
      <w:pPr>
        <w:spacing w:line="360" w:lineRule="auto"/>
        <w:rPr>
          <w:sz w:val="22"/>
          <w:szCs w:val="22"/>
        </w:rPr>
      </w:pPr>
    </w:p>
    <w:p w14:paraId="34F008D9" w14:textId="77777777" w:rsidR="00785C87" w:rsidRPr="00785C87" w:rsidRDefault="00785C87" w:rsidP="00785C87">
      <w:pPr>
        <w:spacing w:line="360" w:lineRule="auto"/>
        <w:rPr>
          <w:sz w:val="22"/>
          <w:szCs w:val="22"/>
        </w:rPr>
      </w:pPr>
      <w:r w:rsidRPr="00785C87">
        <w:rPr>
          <w:sz w:val="22"/>
          <w:szCs w:val="22"/>
        </w:rPr>
        <w:t># Libraries</w:t>
      </w:r>
    </w:p>
    <w:p w14:paraId="77903AD4" w14:textId="77777777" w:rsidR="00785C87" w:rsidRPr="00785C87" w:rsidRDefault="00785C87" w:rsidP="00785C87">
      <w:pPr>
        <w:spacing w:line="360" w:lineRule="auto"/>
        <w:rPr>
          <w:sz w:val="22"/>
          <w:szCs w:val="22"/>
        </w:rPr>
      </w:pPr>
    </w:p>
    <w:p w14:paraId="732DDA96" w14:textId="77777777" w:rsidR="00785C87" w:rsidRPr="00785C87" w:rsidRDefault="00785C87" w:rsidP="00785C87">
      <w:pPr>
        <w:spacing w:line="360" w:lineRule="auto"/>
        <w:rPr>
          <w:sz w:val="22"/>
          <w:szCs w:val="22"/>
        </w:rPr>
      </w:pPr>
      <w:r w:rsidRPr="00785C87">
        <w:rPr>
          <w:sz w:val="22"/>
          <w:szCs w:val="22"/>
        </w:rPr>
        <w:t>```{r setup, warning=FALSE, message=FALSE}</w:t>
      </w:r>
    </w:p>
    <w:p w14:paraId="4127AB32" w14:textId="77777777" w:rsidR="00785C87" w:rsidRPr="00785C87" w:rsidRDefault="00785C87" w:rsidP="00785C87">
      <w:pPr>
        <w:spacing w:line="360" w:lineRule="auto"/>
        <w:rPr>
          <w:sz w:val="22"/>
          <w:szCs w:val="22"/>
        </w:rPr>
      </w:pPr>
      <w:r w:rsidRPr="00785C87">
        <w:rPr>
          <w:sz w:val="22"/>
          <w:szCs w:val="22"/>
        </w:rPr>
        <w:t>library(tidyverse)</w:t>
      </w:r>
    </w:p>
    <w:p w14:paraId="29DF7D00" w14:textId="77777777" w:rsidR="00785C87" w:rsidRPr="00785C87" w:rsidRDefault="00785C87" w:rsidP="00785C87">
      <w:pPr>
        <w:spacing w:line="360" w:lineRule="auto"/>
        <w:rPr>
          <w:sz w:val="22"/>
          <w:szCs w:val="22"/>
        </w:rPr>
      </w:pPr>
      <w:r w:rsidRPr="00785C87">
        <w:rPr>
          <w:sz w:val="22"/>
          <w:szCs w:val="22"/>
        </w:rPr>
        <w:t>library(RobustLinearReg)</w:t>
      </w:r>
    </w:p>
    <w:p w14:paraId="7DCB28B0" w14:textId="77777777" w:rsidR="00785C87" w:rsidRPr="00785C87" w:rsidRDefault="00785C87" w:rsidP="00785C87">
      <w:pPr>
        <w:spacing w:line="360" w:lineRule="auto"/>
        <w:rPr>
          <w:sz w:val="22"/>
          <w:szCs w:val="22"/>
        </w:rPr>
      </w:pPr>
      <w:r w:rsidRPr="00785C87">
        <w:rPr>
          <w:sz w:val="22"/>
          <w:szCs w:val="22"/>
        </w:rPr>
        <w:t>library(caret)</w:t>
      </w:r>
    </w:p>
    <w:p w14:paraId="75E4D0E9" w14:textId="77777777" w:rsidR="00785C87" w:rsidRPr="00785C87" w:rsidRDefault="00785C87" w:rsidP="00785C87">
      <w:pPr>
        <w:spacing w:line="360" w:lineRule="auto"/>
        <w:rPr>
          <w:sz w:val="22"/>
          <w:szCs w:val="22"/>
        </w:rPr>
      </w:pPr>
      <w:r w:rsidRPr="00785C87">
        <w:rPr>
          <w:sz w:val="22"/>
          <w:szCs w:val="22"/>
        </w:rPr>
        <w:t>library(mgcv)</w:t>
      </w:r>
    </w:p>
    <w:p w14:paraId="662F66EA" w14:textId="77777777" w:rsidR="00785C87" w:rsidRPr="00785C87" w:rsidRDefault="00785C87" w:rsidP="00785C87">
      <w:pPr>
        <w:spacing w:line="360" w:lineRule="auto"/>
        <w:rPr>
          <w:sz w:val="22"/>
          <w:szCs w:val="22"/>
        </w:rPr>
      </w:pPr>
      <w:r w:rsidRPr="00785C87">
        <w:rPr>
          <w:sz w:val="22"/>
          <w:szCs w:val="22"/>
        </w:rPr>
        <w:t>library(arrow)</w:t>
      </w:r>
    </w:p>
    <w:p w14:paraId="438C0AFB" w14:textId="77777777" w:rsidR="00785C87" w:rsidRPr="00785C87" w:rsidRDefault="00785C87" w:rsidP="00785C87">
      <w:pPr>
        <w:spacing w:line="360" w:lineRule="auto"/>
        <w:rPr>
          <w:sz w:val="22"/>
          <w:szCs w:val="22"/>
        </w:rPr>
      </w:pPr>
      <w:r w:rsidRPr="00785C87">
        <w:rPr>
          <w:sz w:val="22"/>
          <w:szCs w:val="22"/>
        </w:rPr>
        <w:t>library(dplyr)</w:t>
      </w:r>
    </w:p>
    <w:p w14:paraId="6E8E0F34" w14:textId="77777777" w:rsidR="00785C87" w:rsidRPr="00785C87" w:rsidRDefault="00785C87" w:rsidP="00785C87">
      <w:pPr>
        <w:spacing w:line="360" w:lineRule="auto"/>
        <w:rPr>
          <w:sz w:val="22"/>
          <w:szCs w:val="22"/>
        </w:rPr>
      </w:pPr>
      <w:r w:rsidRPr="00785C87">
        <w:rPr>
          <w:sz w:val="22"/>
          <w:szCs w:val="22"/>
        </w:rPr>
        <w:t>library(cowplot)</w:t>
      </w:r>
    </w:p>
    <w:p w14:paraId="5AEA3DCB" w14:textId="77777777" w:rsidR="00785C87" w:rsidRPr="00785C87" w:rsidRDefault="00785C87" w:rsidP="00785C87">
      <w:pPr>
        <w:spacing w:line="360" w:lineRule="auto"/>
        <w:rPr>
          <w:sz w:val="22"/>
          <w:szCs w:val="22"/>
        </w:rPr>
      </w:pPr>
      <w:r w:rsidRPr="00785C87">
        <w:rPr>
          <w:sz w:val="22"/>
          <w:szCs w:val="22"/>
        </w:rPr>
        <w:t>library(broom)</w:t>
      </w:r>
    </w:p>
    <w:p w14:paraId="675170FB" w14:textId="77777777" w:rsidR="00785C87" w:rsidRPr="00785C87" w:rsidRDefault="00785C87" w:rsidP="00785C87">
      <w:pPr>
        <w:spacing w:line="360" w:lineRule="auto"/>
        <w:rPr>
          <w:sz w:val="22"/>
          <w:szCs w:val="22"/>
        </w:rPr>
      </w:pPr>
      <w:r w:rsidRPr="00785C87">
        <w:rPr>
          <w:sz w:val="22"/>
          <w:szCs w:val="22"/>
        </w:rPr>
        <w:t>library(glue)</w:t>
      </w:r>
    </w:p>
    <w:p w14:paraId="3A683E07" w14:textId="77777777" w:rsidR="00785C87" w:rsidRPr="00785C87" w:rsidRDefault="00785C87" w:rsidP="00785C87">
      <w:pPr>
        <w:spacing w:line="360" w:lineRule="auto"/>
        <w:rPr>
          <w:sz w:val="22"/>
          <w:szCs w:val="22"/>
        </w:rPr>
      </w:pPr>
      <w:r w:rsidRPr="00785C87">
        <w:rPr>
          <w:sz w:val="22"/>
          <w:szCs w:val="22"/>
        </w:rPr>
        <w:t>library(trend)</w:t>
      </w:r>
    </w:p>
    <w:p w14:paraId="4C205B26" w14:textId="77777777" w:rsidR="00785C87" w:rsidRPr="00785C87" w:rsidRDefault="00785C87" w:rsidP="00785C87">
      <w:pPr>
        <w:spacing w:line="360" w:lineRule="auto"/>
        <w:rPr>
          <w:sz w:val="22"/>
          <w:szCs w:val="22"/>
        </w:rPr>
      </w:pPr>
      <w:r w:rsidRPr="00785C87">
        <w:rPr>
          <w:sz w:val="22"/>
          <w:szCs w:val="22"/>
        </w:rPr>
        <w:t>library(TOSTER)</w:t>
      </w:r>
    </w:p>
    <w:p w14:paraId="10559B06" w14:textId="77777777" w:rsidR="00785C87" w:rsidRPr="00785C87" w:rsidRDefault="00785C87" w:rsidP="00785C87">
      <w:pPr>
        <w:spacing w:line="360" w:lineRule="auto"/>
        <w:rPr>
          <w:sz w:val="22"/>
          <w:szCs w:val="22"/>
        </w:rPr>
      </w:pPr>
      <w:r w:rsidRPr="00785C87">
        <w:rPr>
          <w:sz w:val="22"/>
          <w:szCs w:val="22"/>
        </w:rPr>
        <w:t>```</w:t>
      </w:r>
    </w:p>
    <w:p w14:paraId="3F28DCF8" w14:textId="77777777" w:rsidR="00785C87" w:rsidRPr="00785C87" w:rsidRDefault="00785C87" w:rsidP="00785C87">
      <w:pPr>
        <w:spacing w:line="360" w:lineRule="auto"/>
        <w:rPr>
          <w:sz w:val="22"/>
          <w:szCs w:val="22"/>
        </w:rPr>
      </w:pPr>
    </w:p>
    <w:p w14:paraId="1DB1DAE1" w14:textId="77777777" w:rsidR="00785C87" w:rsidRPr="00785C87" w:rsidRDefault="00785C87" w:rsidP="00785C87">
      <w:pPr>
        <w:spacing w:line="360" w:lineRule="auto"/>
        <w:rPr>
          <w:sz w:val="22"/>
          <w:szCs w:val="22"/>
        </w:rPr>
      </w:pPr>
      <w:r w:rsidRPr="00785C87">
        <w:rPr>
          <w:sz w:val="22"/>
          <w:szCs w:val="22"/>
        </w:rPr>
        <w:t># Reading Data</w:t>
      </w:r>
    </w:p>
    <w:p w14:paraId="4B26B9D6" w14:textId="77777777" w:rsidR="00785C87" w:rsidRPr="00785C87" w:rsidRDefault="00785C87" w:rsidP="00785C87">
      <w:pPr>
        <w:spacing w:line="360" w:lineRule="auto"/>
        <w:rPr>
          <w:sz w:val="22"/>
          <w:szCs w:val="22"/>
        </w:rPr>
      </w:pPr>
    </w:p>
    <w:p w14:paraId="27B42740" w14:textId="77777777" w:rsidR="00785C87" w:rsidRPr="00785C87" w:rsidRDefault="00785C87" w:rsidP="00785C87">
      <w:pPr>
        <w:spacing w:line="360" w:lineRule="auto"/>
        <w:rPr>
          <w:sz w:val="22"/>
          <w:szCs w:val="22"/>
        </w:rPr>
      </w:pPr>
      <w:r w:rsidRPr="00785C87">
        <w:rPr>
          <w:sz w:val="22"/>
          <w:szCs w:val="22"/>
        </w:rPr>
        <w:t>```{r}</w:t>
      </w:r>
    </w:p>
    <w:p w14:paraId="45529A4A" w14:textId="77777777" w:rsidR="00785C87" w:rsidRPr="00785C87" w:rsidRDefault="00785C87" w:rsidP="00785C87">
      <w:pPr>
        <w:spacing w:line="360" w:lineRule="auto"/>
        <w:rPr>
          <w:sz w:val="22"/>
          <w:szCs w:val="22"/>
        </w:rPr>
      </w:pPr>
      <w:r w:rsidRPr="00785C87">
        <w:rPr>
          <w:sz w:val="22"/>
          <w:szCs w:val="22"/>
        </w:rPr>
        <w:t># Our working set: polygons for all years of ICESat-2 data with &gt; 3 years recovery, or disturbance before icesat-2 collection</w:t>
      </w:r>
    </w:p>
    <w:p w14:paraId="0CF5F322" w14:textId="77777777" w:rsidR="00785C87" w:rsidRPr="00785C87" w:rsidRDefault="00785C87" w:rsidP="00785C87">
      <w:pPr>
        <w:spacing w:line="360" w:lineRule="auto"/>
        <w:rPr>
          <w:sz w:val="22"/>
          <w:szCs w:val="22"/>
        </w:rPr>
      </w:pPr>
      <w:r w:rsidRPr="00785C87">
        <w:rPr>
          <w:sz w:val="22"/>
          <w:szCs w:val="22"/>
        </w:rPr>
        <w:t xml:space="preserve">workingSet &lt;- read_parquet("D:/IceSat/Final/segments/newWorkingSetPolygonsWITHALSMetrics.parquet") |&gt; </w:t>
      </w:r>
    </w:p>
    <w:p w14:paraId="527D288E" w14:textId="77777777" w:rsidR="00785C87" w:rsidRPr="00785C87" w:rsidRDefault="00785C87" w:rsidP="00785C87">
      <w:pPr>
        <w:spacing w:line="360" w:lineRule="auto"/>
        <w:rPr>
          <w:sz w:val="22"/>
          <w:szCs w:val="22"/>
        </w:rPr>
      </w:pPr>
      <w:r w:rsidRPr="00785C87">
        <w:rPr>
          <w:sz w:val="22"/>
          <w:szCs w:val="22"/>
        </w:rPr>
        <w:t xml:space="preserve">  filter(!(FastLossAgeGroup %in% c("0-3 Years", "After Collection")))</w:t>
      </w:r>
    </w:p>
    <w:p w14:paraId="2689BB2F" w14:textId="77777777" w:rsidR="00785C87" w:rsidRPr="00785C87" w:rsidRDefault="00785C87" w:rsidP="00785C87">
      <w:pPr>
        <w:spacing w:line="360" w:lineRule="auto"/>
        <w:rPr>
          <w:sz w:val="22"/>
          <w:szCs w:val="22"/>
        </w:rPr>
      </w:pPr>
    </w:p>
    <w:p w14:paraId="0CDECD9F" w14:textId="77777777" w:rsidR="00785C87" w:rsidRPr="00785C87" w:rsidRDefault="00785C87" w:rsidP="00785C87">
      <w:pPr>
        <w:spacing w:line="360" w:lineRule="auto"/>
        <w:rPr>
          <w:sz w:val="22"/>
          <w:szCs w:val="22"/>
        </w:rPr>
      </w:pPr>
      <w:r w:rsidRPr="00785C87">
        <w:rPr>
          <w:sz w:val="22"/>
          <w:szCs w:val="22"/>
        </w:rPr>
        <w:t># Our validation set of only polygons collected in 2020</w:t>
      </w:r>
    </w:p>
    <w:p w14:paraId="5A83148B" w14:textId="77777777" w:rsidR="00785C87" w:rsidRPr="00785C87" w:rsidRDefault="00785C87" w:rsidP="00785C87">
      <w:pPr>
        <w:spacing w:line="360" w:lineRule="auto"/>
        <w:rPr>
          <w:sz w:val="22"/>
          <w:szCs w:val="22"/>
        </w:rPr>
      </w:pPr>
      <w:r w:rsidRPr="00785C87">
        <w:rPr>
          <w:sz w:val="22"/>
          <w:szCs w:val="22"/>
        </w:rPr>
        <w:t xml:space="preserve">validationSet &lt;- workingSet |&gt; </w:t>
      </w:r>
    </w:p>
    <w:p w14:paraId="71B7F2C8" w14:textId="77777777" w:rsidR="00785C87" w:rsidRPr="00785C87" w:rsidRDefault="00785C87" w:rsidP="00785C87">
      <w:pPr>
        <w:spacing w:line="360" w:lineRule="auto"/>
        <w:rPr>
          <w:sz w:val="22"/>
          <w:szCs w:val="22"/>
        </w:rPr>
      </w:pPr>
      <w:r w:rsidRPr="00785C87">
        <w:rPr>
          <w:sz w:val="22"/>
          <w:szCs w:val="22"/>
        </w:rPr>
        <w:lastRenderedPageBreak/>
        <w:t xml:space="preserve">  filter(year == 2020)</w:t>
      </w:r>
    </w:p>
    <w:p w14:paraId="38E9DE24" w14:textId="77777777" w:rsidR="00785C87" w:rsidRPr="00785C87" w:rsidRDefault="00785C87" w:rsidP="00785C87">
      <w:pPr>
        <w:spacing w:line="360" w:lineRule="auto"/>
        <w:rPr>
          <w:sz w:val="22"/>
          <w:szCs w:val="22"/>
        </w:rPr>
      </w:pPr>
    </w:p>
    <w:p w14:paraId="7EFBCBBD" w14:textId="77777777" w:rsidR="00785C87" w:rsidRPr="00785C87" w:rsidRDefault="00785C87" w:rsidP="00785C87">
      <w:pPr>
        <w:spacing w:line="360" w:lineRule="auto"/>
        <w:rPr>
          <w:sz w:val="22"/>
          <w:szCs w:val="22"/>
        </w:rPr>
      </w:pPr>
      <w:r w:rsidRPr="00785C87">
        <w:rPr>
          <w:sz w:val="22"/>
          <w:szCs w:val="22"/>
        </w:rPr>
        <w:t># removing 2019 from consideration for spatial biases</w:t>
      </w:r>
    </w:p>
    <w:p w14:paraId="1CC40880" w14:textId="77777777" w:rsidR="00785C87" w:rsidRPr="00785C87" w:rsidRDefault="00785C87" w:rsidP="00785C87">
      <w:pPr>
        <w:spacing w:line="360" w:lineRule="auto"/>
        <w:rPr>
          <w:sz w:val="22"/>
          <w:szCs w:val="22"/>
        </w:rPr>
      </w:pPr>
      <w:r w:rsidRPr="00785C87">
        <w:rPr>
          <w:sz w:val="22"/>
          <w:szCs w:val="22"/>
        </w:rPr>
        <w:t xml:space="preserve">filteredSet &lt;- workingSet |&gt; </w:t>
      </w:r>
    </w:p>
    <w:p w14:paraId="2786CD46" w14:textId="77777777" w:rsidR="00785C87" w:rsidRPr="00785C87" w:rsidRDefault="00785C87" w:rsidP="00785C87">
      <w:pPr>
        <w:spacing w:line="360" w:lineRule="auto"/>
        <w:rPr>
          <w:sz w:val="22"/>
          <w:szCs w:val="22"/>
        </w:rPr>
      </w:pPr>
      <w:r w:rsidRPr="00785C87">
        <w:rPr>
          <w:sz w:val="22"/>
          <w:szCs w:val="22"/>
        </w:rPr>
        <w:t xml:space="preserve">  filter(!(year==2019))</w:t>
      </w:r>
    </w:p>
    <w:p w14:paraId="797DC7CC" w14:textId="77777777" w:rsidR="00785C87" w:rsidRPr="00785C87" w:rsidRDefault="00785C87" w:rsidP="00785C87">
      <w:pPr>
        <w:spacing w:line="360" w:lineRule="auto"/>
        <w:rPr>
          <w:sz w:val="22"/>
          <w:szCs w:val="22"/>
        </w:rPr>
      </w:pPr>
    </w:p>
    <w:p w14:paraId="6966E75A" w14:textId="77777777" w:rsidR="00785C87" w:rsidRPr="00785C87" w:rsidRDefault="00785C87" w:rsidP="00785C87">
      <w:pPr>
        <w:spacing w:line="360" w:lineRule="auto"/>
        <w:rPr>
          <w:sz w:val="22"/>
          <w:szCs w:val="22"/>
        </w:rPr>
      </w:pPr>
      <w:r w:rsidRPr="00785C87">
        <w:rPr>
          <w:sz w:val="22"/>
          <w:szCs w:val="22"/>
        </w:rPr>
        <w:t># sample of 50K forest cells which have ALS metrics</w:t>
      </w:r>
    </w:p>
    <w:p w14:paraId="2BC6467B" w14:textId="77777777" w:rsidR="00785C87" w:rsidRPr="00785C87" w:rsidRDefault="00785C87" w:rsidP="00785C87">
      <w:pPr>
        <w:spacing w:line="360" w:lineRule="auto"/>
        <w:rPr>
          <w:sz w:val="22"/>
          <w:szCs w:val="22"/>
        </w:rPr>
      </w:pPr>
      <w:r w:rsidRPr="00785C87">
        <w:rPr>
          <w:sz w:val="22"/>
          <w:szCs w:val="22"/>
        </w:rPr>
        <w:t>fiftyThousandSample &lt;- read_parquet("D:/IceSat/Final/testing/fiftyThousandSamplePolygonsWithALSMetrics.parquet")</w:t>
      </w:r>
    </w:p>
    <w:p w14:paraId="708AADE7" w14:textId="77777777" w:rsidR="00785C87" w:rsidRPr="00785C87" w:rsidRDefault="00785C87" w:rsidP="00785C87">
      <w:pPr>
        <w:spacing w:line="360" w:lineRule="auto"/>
        <w:rPr>
          <w:sz w:val="22"/>
          <w:szCs w:val="22"/>
        </w:rPr>
      </w:pPr>
    </w:p>
    <w:p w14:paraId="133E733A" w14:textId="77777777" w:rsidR="00785C87" w:rsidRPr="00785C87" w:rsidRDefault="00785C87" w:rsidP="00785C87">
      <w:pPr>
        <w:spacing w:line="360" w:lineRule="auto"/>
        <w:rPr>
          <w:sz w:val="22"/>
          <w:szCs w:val="22"/>
        </w:rPr>
      </w:pPr>
      <w:r w:rsidRPr="00785C87">
        <w:rPr>
          <w:sz w:val="22"/>
          <w:szCs w:val="22"/>
        </w:rPr>
        <w:t>```</w:t>
      </w:r>
    </w:p>
    <w:p w14:paraId="5DD738BB" w14:textId="77777777" w:rsidR="00785C87" w:rsidRPr="00785C87" w:rsidRDefault="00785C87" w:rsidP="00785C87">
      <w:pPr>
        <w:spacing w:line="360" w:lineRule="auto"/>
        <w:rPr>
          <w:sz w:val="22"/>
          <w:szCs w:val="22"/>
        </w:rPr>
      </w:pPr>
    </w:p>
    <w:p w14:paraId="24A854C6" w14:textId="77777777" w:rsidR="00785C87" w:rsidRPr="00785C87" w:rsidRDefault="00785C87" w:rsidP="00785C87">
      <w:pPr>
        <w:spacing w:line="360" w:lineRule="auto"/>
        <w:rPr>
          <w:sz w:val="22"/>
          <w:szCs w:val="22"/>
        </w:rPr>
      </w:pPr>
      <w:r w:rsidRPr="00785C87">
        <w:rPr>
          <w:sz w:val="22"/>
          <w:szCs w:val="22"/>
        </w:rPr>
        <w:t># Global Variables</w:t>
      </w:r>
    </w:p>
    <w:p w14:paraId="68C8E68D" w14:textId="77777777" w:rsidR="00785C87" w:rsidRPr="00785C87" w:rsidRDefault="00785C87" w:rsidP="00785C87">
      <w:pPr>
        <w:spacing w:line="360" w:lineRule="auto"/>
        <w:rPr>
          <w:sz w:val="22"/>
          <w:szCs w:val="22"/>
        </w:rPr>
      </w:pPr>
    </w:p>
    <w:p w14:paraId="7E419905" w14:textId="77777777" w:rsidR="00785C87" w:rsidRPr="00785C87" w:rsidRDefault="00785C87" w:rsidP="00785C87">
      <w:pPr>
        <w:spacing w:line="360" w:lineRule="auto"/>
        <w:rPr>
          <w:sz w:val="22"/>
          <w:szCs w:val="22"/>
        </w:rPr>
      </w:pPr>
      <w:r w:rsidRPr="00785C87">
        <w:rPr>
          <w:sz w:val="22"/>
          <w:szCs w:val="22"/>
        </w:rPr>
        <w:t>```{r}</w:t>
      </w:r>
    </w:p>
    <w:p w14:paraId="359840F0" w14:textId="77777777" w:rsidR="00785C87" w:rsidRPr="00785C87" w:rsidRDefault="00785C87" w:rsidP="00785C87">
      <w:pPr>
        <w:spacing w:line="360" w:lineRule="auto"/>
        <w:rPr>
          <w:sz w:val="22"/>
          <w:szCs w:val="22"/>
        </w:rPr>
      </w:pPr>
      <w:r w:rsidRPr="00785C87">
        <w:rPr>
          <w:sz w:val="22"/>
          <w:szCs w:val="22"/>
        </w:rPr>
        <w:t># Plotting theme</w:t>
      </w:r>
    </w:p>
    <w:p w14:paraId="2D001539" w14:textId="77777777" w:rsidR="00785C87" w:rsidRPr="00785C87" w:rsidRDefault="00785C87" w:rsidP="00785C87">
      <w:pPr>
        <w:spacing w:line="360" w:lineRule="auto"/>
        <w:rPr>
          <w:sz w:val="22"/>
          <w:szCs w:val="22"/>
        </w:rPr>
      </w:pPr>
      <w:r w:rsidRPr="00785C87">
        <w:rPr>
          <w:sz w:val="22"/>
          <w:szCs w:val="22"/>
        </w:rPr>
        <w:t>customTheme &lt;- theme(</w:t>
      </w:r>
    </w:p>
    <w:p w14:paraId="773B03F8" w14:textId="77777777" w:rsidR="00785C87" w:rsidRPr="00785C87" w:rsidRDefault="00785C87" w:rsidP="00785C87">
      <w:pPr>
        <w:spacing w:line="360" w:lineRule="auto"/>
        <w:rPr>
          <w:sz w:val="22"/>
          <w:szCs w:val="22"/>
        </w:rPr>
      </w:pPr>
      <w:r w:rsidRPr="00785C87">
        <w:rPr>
          <w:sz w:val="22"/>
          <w:szCs w:val="22"/>
        </w:rPr>
        <w:t xml:space="preserve">  plot.title.position = "plot",  # can also be "panel"</w:t>
      </w:r>
    </w:p>
    <w:p w14:paraId="2E144040" w14:textId="77777777" w:rsidR="00785C87" w:rsidRPr="00785C87" w:rsidRDefault="00785C87" w:rsidP="00785C87">
      <w:pPr>
        <w:spacing w:line="360" w:lineRule="auto"/>
        <w:rPr>
          <w:sz w:val="22"/>
          <w:szCs w:val="22"/>
        </w:rPr>
      </w:pPr>
      <w:r w:rsidRPr="00785C87">
        <w:rPr>
          <w:sz w:val="22"/>
          <w:szCs w:val="22"/>
        </w:rPr>
        <w:t xml:space="preserve">  plot.title = element_text(hjust = 0.5, size = 20, color = "black"),</w:t>
      </w:r>
    </w:p>
    <w:p w14:paraId="59F1942A" w14:textId="77777777" w:rsidR="00785C87" w:rsidRPr="00785C87" w:rsidRDefault="00785C87" w:rsidP="00785C87">
      <w:pPr>
        <w:spacing w:line="360" w:lineRule="auto"/>
        <w:rPr>
          <w:sz w:val="22"/>
          <w:szCs w:val="22"/>
        </w:rPr>
      </w:pPr>
      <w:r w:rsidRPr="00785C87">
        <w:rPr>
          <w:sz w:val="22"/>
          <w:szCs w:val="22"/>
        </w:rPr>
        <w:t xml:space="preserve">  plot.subtitle = element_text(hjust = 0.5, size = 16, color = "black"),</w:t>
      </w:r>
    </w:p>
    <w:p w14:paraId="23CE02F3" w14:textId="77777777" w:rsidR="00785C87" w:rsidRPr="00785C87" w:rsidRDefault="00785C87" w:rsidP="00785C87">
      <w:pPr>
        <w:spacing w:line="360" w:lineRule="auto"/>
        <w:rPr>
          <w:sz w:val="22"/>
          <w:szCs w:val="22"/>
        </w:rPr>
      </w:pPr>
      <w:r w:rsidRPr="00785C87">
        <w:rPr>
          <w:sz w:val="22"/>
          <w:szCs w:val="22"/>
        </w:rPr>
        <w:t xml:space="preserve">  axis.title = element_text(size=14, color = "black"),</w:t>
      </w:r>
    </w:p>
    <w:p w14:paraId="3153E923" w14:textId="77777777" w:rsidR="00785C87" w:rsidRPr="00785C87" w:rsidRDefault="00785C87" w:rsidP="00785C87">
      <w:pPr>
        <w:spacing w:line="360" w:lineRule="auto"/>
        <w:rPr>
          <w:sz w:val="22"/>
          <w:szCs w:val="22"/>
        </w:rPr>
      </w:pPr>
      <w:r w:rsidRPr="00785C87">
        <w:rPr>
          <w:sz w:val="22"/>
          <w:szCs w:val="22"/>
        </w:rPr>
        <w:t xml:space="preserve">  axis.text = element_text(size=12, color = "black"),</w:t>
      </w:r>
    </w:p>
    <w:p w14:paraId="7B23BAC7" w14:textId="77777777" w:rsidR="00785C87" w:rsidRPr="00785C87" w:rsidRDefault="00785C87" w:rsidP="00785C87">
      <w:pPr>
        <w:spacing w:line="360" w:lineRule="auto"/>
        <w:rPr>
          <w:sz w:val="22"/>
          <w:szCs w:val="22"/>
        </w:rPr>
      </w:pPr>
      <w:r w:rsidRPr="00785C87">
        <w:rPr>
          <w:sz w:val="22"/>
          <w:szCs w:val="22"/>
        </w:rPr>
        <w:t xml:space="preserve">  axis.line = element_line(linewidth = 0.5, color = "black"),</w:t>
      </w:r>
    </w:p>
    <w:p w14:paraId="24C1670B" w14:textId="77777777" w:rsidR="00785C87" w:rsidRPr="00785C87" w:rsidRDefault="00785C87" w:rsidP="00785C87">
      <w:pPr>
        <w:spacing w:line="360" w:lineRule="auto"/>
        <w:rPr>
          <w:sz w:val="22"/>
          <w:szCs w:val="22"/>
        </w:rPr>
      </w:pPr>
      <w:r w:rsidRPr="00785C87">
        <w:rPr>
          <w:sz w:val="22"/>
          <w:szCs w:val="22"/>
        </w:rPr>
        <w:t xml:space="preserve">  axis.ticks = element_line(color = "black"),</w:t>
      </w:r>
    </w:p>
    <w:p w14:paraId="2A9AE97D"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we'll comment this as its only needed for one plot</w:t>
      </w:r>
    </w:p>
    <w:p w14:paraId="13FC27BF" w14:textId="77777777" w:rsidR="00785C87" w:rsidRPr="00785C87" w:rsidRDefault="00785C87" w:rsidP="00785C87">
      <w:pPr>
        <w:spacing w:line="360" w:lineRule="auto"/>
        <w:rPr>
          <w:sz w:val="22"/>
          <w:szCs w:val="22"/>
        </w:rPr>
      </w:pPr>
      <w:r w:rsidRPr="00785C87">
        <w:rPr>
          <w:sz w:val="22"/>
          <w:szCs w:val="22"/>
        </w:rPr>
        <w:t xml:space="preserve">  legend.title = element_text(size = 14, color = "black"),</w:t>
      </w:r>
    </w:p>
    <w:p w14:paraId="4B8D7ADD" w14:textId="77777777" w:rsidR="00785C87" w:rsidRPr="00785C87" w:rsidRDefault="00785C87" w:rsidP="00785C87">
      <w:pPr>
        <w:spacing w:line="360" w:lineRule="auto"/>
        <w:rPr>
          <w:sz w:val="22"/>
          <w:szCs w:val="22"/>
        </w:rPr>
      </w:pPr>
      <w:r w:rsidRPr="00785C87">
        <w:rPr>
          <w:sz w:val="22"/>
          <w:szCs w:val="22"/>
        </w:rPr>
        <w:t xml:space="preserve">  legend.text = element_text(size = 12, color = "black"),</w:t>
      </w:r>
    </w:p>
    <w:p w14:paraId="0DAF5E22" w14:textId="77777777" w:rsidR="00785C87" w:rsidRPr="00785C87" w:rsidRDefault="00785C87" w:rsidP="00785C87">
      <w:pPr>
        <w:spacing w:line="360" w:lineRule="auto"/>
        <w:rPr>
          <w:sz w:val="22"/>
          <w:szCs w:val="22"/>
        </w:rPr>
      </w:pPr>
      <w:r w:rsidRPr="00785C87">
        <w:rPr>
          <w:sz w:val="22"/>
          <w:szCs w:val="22"/>
        </w:rPr>
        <w:t xml:space="preserve">  legend.key.size = unit(.5, "cm"),</w:t>
      </w:r>
    </w:p>
    <w:p w14:paraId="1BBAFCC5" w14:textId="77777777" w:rsidR="00785C87" w:rsidRPr="00785C87" w:rsidRDefault="00785C87" w:rsidP="00785C87">
      <w:pPr>
        <w:spacing w:line="360" w:lineRule="auto"/>
        <w:rPr>
          <w:sz w:val="22"/>
          <w:szCs w:val="22"/>
        </w:rPr>
      </w:pPr>
      <w:r w:rsidRPr="00785C87">
        <w:rPr>
          <w:sz w:val="22"/>
          <w:szCs w:val="22"/>
        </w:rPr>
        <w:t xml:space="preserve">  legend.key.height = unit(0.5, "cm"),</w:t>
      </w:r>
    </w:p>
    <w:p w14:paraId="6F7FD0CE" w14:textId="77777777" w:rsidR="00785C87" w:rsidRPr="00785C87" w:rsidRDefault="00785C87" w:rsidP="00785C87">
      <w:pPr>
        <w:spacing w:line="360" w:lineRule="auto"/>
        <w:rPr>
          <w:sz w:val="22"/>
          <w:szCs w:val="22"/>
        </w:rPr>
      </w:pPr>
      <w:r w:rsidRPr="00785C87">
        <w:rPr>
          <w:sz w:val="22"/>
          <w:szCs w:val="22"/>
        </w:rPr>
        <w:t xml:space="preserve">  panel.background = element_rect(fill = NA, color = NA),</w:t>
      </w:r>
    </w:p>
    <w:p w14:paraId="157A545E" w14:textId="77777777" w:rsidR="00785C87" w:rsidRPr="00785C87" w:rsidRDefault="00785C87" w:rsidP="00785C87">
      <w:pPr>
        <w:spacing w:line="360" w:lineRule="auto"/>
        <w:rPr>
          <w:sz w:val="22"/>
          <w:szCs w:val="22"/>
        </w:rPr>
      </w:pPr>
      <w:r w:rsidRPr="00785C87">
        <w:rPr>
          <w:sz w:val="22"/>
          <w:szCs w:val="22"/>
        </w:rPr>
        <w:t xml:space="preserve">  plot.background = element_rect(fill = NA, color = NA),</w:t>
      </w:r>
    </w:p>
    <w:p w14:paraId="1103526C" w14:textId="77777777" w:rsidR="00785C87" w:rsidRPr="00785C87" w:rsidRDefault="00785C87" w:rsidP="00785C87">
      <w:pPr>
        <w:spacing w:line="360" w:lineRule="auto"/>
        <w:rPr>
          <w:sz w:val="22"/>
          <w:szCs w:val="22"/>
        </w:rPr>
      </w:pPr>
      <w:r w:rsidRPr="00785C87">
        <w:rPr>
          <w:sz w:val="22"/>
          <w:szCs w:val="22"/>
        </w:rPr>
        <w:t xml:space="preserve">  panel.grid.major = element_blank(),</w:t>
      </w:r>
    </w:p>
    <w:p w14:paraId="477DBC85" w14:textId="77777777" w:rsidR="00785C87" w:rsidRPr="00785C87" w:rsidRDefault="00785C87" w:rsidP="00785C87">
      <w:pPr>
        <w:spacing w:line="360" w:lineRule="auto"/>
        <w:rPr>
          <w:sz w:val="22"/>
          <w:szCs w:val="22"/>
        </w:rPr>
      </w:pPr>
      <w:r w:rsidRPr="00785C87">
        <w:rPr>
          <w:sz w:val="22"/>
          <w:szCs w:val="22"/>
        </w:rPr>
        <w:t xml:space="preserve">  panel.grid.minor = element_blank(),</w:t>
      </w:r>
    </w:p>
    <w:p w14:paraId="3DB61880" w14:textId="77777777" w:rsidR="00785C87" w:rsidRPr="00785C87" w:rsidRDefault="00785C87" w:rsidP="00785C87">
      <w:pPr>
        <w:spacing w:line="360" w:lineRule="auto"/>
        <w:rPr>
          <w:sz w:val="22"/>
          <w:szCs w:val="22"/>
        </w:rPr>
      </w:pPr>
      <w:r w:rsidRPr="00785C87">
        <w:rPr>
          <w:sz w:val="22"/>
          <w:szCs w:val="22"/>
        </w:rPr>
        <w:lastRenderedPageBreak/>
        <w:t xml:space="preserve">  legend.background = element_rect(fill = NA, color = NA),</w:t>
      </w:r>
    </w:p>
    <w:p w14:paraId="0DD6CCB5" w14:textId="77777777" w:rsidR="00785C87" w:rsidRPr="00785C87" w:rsidRDefault="00785C87" w:rsidP="00785C87">
      <w:pPr>
        <w:spacing w:line="360" w:lineRule="auto"/>
        <w:rPr>
          <w:sz w:val="22"/>
          <w:szCs w:val="22"/>
        </w:rPr>
      </w:pPr>
      <w:r w:rsidRPr="00785C87">
        <w:rPr>
          <w:sz w:val="22"/>
          <w:szCs w:val="22"/>
        </w:rPr>
        <w:t xml:space="preserve">  legend.box.background = element_rect(fill = NA, color = NA),</w:t>
      </w:r>
    </w:p>
    <w:p w14:paraId="0477E5F1" w14:textId="77777777" w:rsidR="00785C87" w:rsidRPr="00785C87" w:rsidRDefault="00785C87" w:rsidP="00785C87">
      <w:pPr>
        <w:spacing w:line="360" w:lineRule="auto"/>
        <w:rPr>
          <w:sz w:val="22"/>
          <w:szCs w:val="22"/>
        </w:rPr>
      </w:pPr>
      <w:r w:rsidRPr="00785C87">
        <w:rPr>
          <w:sz w:val="22"/>
          <w:szCs w:val="22"/>
        </w:rPr>
        <w:t xml:space="preserve">  strip.text = element_text(size = 14, color = "black"),</w:t>
      </w:r>
    </w:p>
    <w:p w14:paraId="06BD0C25" w14:textId="77777777" w:rsidR="00785C87" w:rsidRPr="00785C87" w:rsidRDefault="00785C87" w:rsidP="00785C87">
      <w:pPr>
        <w:spacing w:line="360" w:lineRule="auto"/>
        <w:rPr>
          <w:sz w:val="22"/>
          <w:szCs w:val="22"/>
        </w:rPr>
      </w:pPr>
      <w:r w:rsidRPr="00785C87">
        <w:rPr>
          <w:sz w:val="22"/>
          <w:szCs w:val="22"/>
        </w:rPr>
        <w:t xml:space="preserve">  strip.background = element_rect(fill = NA, color = NA),</w:t>
      </w:r>
    </w:p>
    <w:p w14:paraId="1D87A6C2" w14:textId="77777777" w:rsidR="00785C87" w:rsidRPr="00785C87" w:rsidRDefault="00785C87" w:rsidP="00785C87">
      <w:pPr>
        <w:spacing w:line="360" w:lineRule="auto"/>
        <w:rPr>
          <w:sz w:val="22"/>
          <w:szCs w:val="22"/>
        </w:rPr>
      </w:pPr>
      <w:r w:rsidRPr="00785C87">
        <w:rPr>
          <w:sz w:val="22"/>
          <w:szCs w:val="22"/>
        </w:rPr>
        <w:t>)</w:t>
      </w:r>
    </w:p>
    <w:p w14:paraId="7815269B" w14:textId="77777777" w:rsidR="00785C87" w:rsidRPr="00785C87" w:rsidRDefault="00785C87" w:rsidP="00785C87">
      <w:pPr>
        <w:spacing w:line="360" w:lineRule="auto"/>
        <w:rPr>
          <w:sz w:val="22"/>
          <w:szCs w:val="22"/>
        </w:rPr>
      </w:pPr>
    </w:p>
    <w:p w14:paraId="5E77091C" w14:textId="77777777" w:rsidR="00785C87" w:rsidRPr="00785C87" w:rsidRDefault="00785C87" w:rsidP="00785C87">
      <w:pPr>
        <w:spacing w:line="360" w:lineRule="auto"/>
        <w:rPr>
          <w:sz w:val="22"/>
          <w:szCs w:val="22"/>
        </w:rPr>
      </w:pPr>
      <w:r w:rsidRPr="00785C87">
        <w:rPr>
          <w:sz w:val="22"/>
          <w:szCs w:val="22"/>
        </w:rPr>
        <w:t># Number of iterations</w:t>
      </w:r>
    </w:p>
    <w:p w14:paraId="17A55A4E" w14:textId="77777777" w:rsidR="00785C87" w:rsidRPr="00785C87" w:rsidRDefault="00785C87" w:rsidP="00785C87">
      <w:pPr>
        <w:spacing w:line="360" w:lineRule="auto"/>
        <w:rPr>
          <w:sz w:val="22"/>
          <w:szCs w:val="22"/>
        </w:rPr>
      </w:pPr>
      <w:r w:rsidRPr="00785C87">
        <w:rPr>
          <w:sz w:val="22"/>
          <w:szCs w:val="22"/>
        </w:rPr>
        <w:t>numberOfIterations &lt;- 10000</w:t>
      </w:r>
    </w:p>
    <w:p w14:paraId="3D8621BA" w14:textId="77777777" w:rsidR="00785C87" w:rsidRPr="00785C87" w:rsidRDefault="00785C87" w:rsidP="00785C87">
      <w:pPr>
        <w:spacing w:line="360" w:lineRule="auto"/>
        <w:rPr>
          <w:sz w:val="22"/>
          <w:szCs w:val="22"/>
        </w:rPr>
      </w:pPr>
      <w:r w:rsidRPr="00785C87">
        <w:rPr>
          <w:sz w:val="22"/>
          <w:szCs w:val="22"/>
        </w:rPr>
        <w:t>```</w:t>
      </w:r>
    </w:p>
    <w:p w14:paraId="5DC8A9AC" w14:textId="77777777" w:rsidR="00785C87" w:rsidRPr="00785C87" w:rsidRDefault="00785C87" w:rsidP="00785C87">
      <w:pPr>
        <w:spacing w:line="360" w:lineRule="auto"/>
        <w:rPr>
          <w:sz w:val="22"/>
          <w:szCs w:val="22"/>
        </w:rPr>
      </w:pPr>
    </w:p>
    <w:p w14:paraId="762201CC" w14:textId="77777777" w:rsidR="00785C87" w:rsidRPr="00785C87" w:rsidRDefault="00785C87" w:rsidP="00785C87">
      <w:pPr>
        <w:spacing w:line="360" w:lineRule="auto"/>
        <w:rPr>
          <w:sz w:val="22"/>
          <w:szCs w:val="22"/>
        </w:rPr>
      </w:pPr>
      <w:r w:rsidRPr="00785C87">
        <w:rPr>
          <w:sz w:val="22"/>
          <w:szCs w:val="22"/>
        </w:rPr>
        <w:t># 1: Validation</w:t>
      </w:r>
    </w:p>
    <w:p w14:paraId="11ABF8E8" w14:textId="77777777" w:rsidR="00785C87" w:rsidRPr="00785C87" w:rsidRDefault="00785C87" w:rsidP="00785C87">
      <w:pPr>
        <w:spacing w:line="360" w:lineRule="auto"/>
        <w:rPr>
          <w:sz w:val="22"/>
          <w:szCs w:val="22"/>
        </w:rPr>
      </w:pPr>
    </w:p>
    <w:p w14:paraId="0D789142" w14:textId="77777777" w:rsidR="00785C87" w:rsidRPr="00785C87" w:rsidRDefault="00785C87" w:rsidP="00785C87">
      <w:pPr>
        <w:spacing w:line="360" w:lineRule="auto"/>
        <w:rPr>
          <w:sz w:val="22"/>
          <w:szCs w:val="22"/>
        </w:rPr>
      </w:pPr>
      <w:r w:rsidRPr="00785C87">
        <w:rPr>
          <w:sz w:val="22"/>
          <w:szCs w:val="22"/>
        </w:rPr>
        <w:t>## Functions</w:t>
      </w:r>
    </w:p>
    <w:p w14:paraId="6569548F" w14:textId="77777777" w:rsidR="00785C87" w:rsidRPr="00785C87" w:rsidRDefault="00785C87" w:rsidP="00785C87">
      <w:pPr>
        <w:spacing w:line="360" w:lineRule="auto"/>
        <w:rPr>
          <w:sz w:val="22"/>
          <w:szCs w:val="22"/>
        </w:rPr>
      </w:pPr>
    </w:p>
    <w:p w14:paraId="14DDEC03" w14:textId="77777777" w:rsidR="00785C87" w:rsidRPr="00785C87" w:rsidRDefault="00785C87" w:rsidP="00785C87">
      <w:pPr>
        <w:spacing w:line="360" w:lineRule="auto"/>
        <w:rPr>
          <w:sz w:val="22"/>
          <w:szCs w:val="22"/>
        </w:rPr>
      </w:pPr>
      <w:r w:rsidRPr="00785C87">
        <w:rPr>
          <w:sz w:val="22"/>
          <w:szCs w:val="22"/>
        </w:rPr>
        <w:t>### Regression</w:t>
      </w:r>
    </w:p>
    <w:p w14:paraId="20B3DE72" w14:textId="77777777" w:rsidR="00785C87" w:rsidRPr="00785C87" w:rsidRDefault="00785C87" w:rsidP="00785C87">
      <w:pPr>
        <w:spacing w:line="360" w:lineRule="auto"/>
        <w:rPr>
          <w:sz w:val="22"/>
          <w:szCs w:val="22"/>
        </w:rPr>
      </w:pPr>
    </w:p>
    <w:p w14:paraId="2F698D76" w14:textId="77777777" w:rsidR="00785C87" w:rsidRPr="00785C87" w:rsidRDefault="00785C87" w:rsidP="00785C87">
      <w:pPr>
        <w:spacing w:line="360" w:lineRule="auto"/>
        <w:rPr>
          <w:sz w:val="22"/>
          <w:szCs w:val="22"/>
        </w:rPr>
      </w:pPr>
      <w:r w:rsidRPr="00785C87">
        <w:rPr>
          <w:sz w:val="22"/>
          <w:szCs w:val="22"/>
        </w:rPr>
        <w:t>This correlation ATL08 segments in 2020, regardless of forest cover type or disturbance history.</w:t>
      </w:r>
    </w:p>
    <w:p w14:paraId="7F64BDBB" w14:textId="77777777" w:rsidR="00785C87" w:rsidRPr="00785C87" w:rsidRDefault="00785C87" w:rsidP="00785C87">
      <w:pPr>
        <w:spacing w:line="360" w:lineRule="auto"/>
        <w:rPr>
          <w:sz w:val="22"/>
          <w:szCs w:val="22"/>
        </w:rPr>
      </w:pPr>
    </w:p>
    <w:p w14:paraId="56CFB547" w14:textId="77777777" w:rsidR="00785C87" w:rsidRPr="00785C87" w:rsidRDefault="00785C87" w:rsidP="00785C87">
      <w:pPr>
        <w:spacing w:line="360" w:lineRule="auto"/>
        <w:rPr>
          <w:sz w:val="22"/>
          <w:szCs w:val="22"/>
        </w:rPr>
      </w:pPr>
      <w:r w:rsidRPr="00785C87">
        <w:rPr>
          <w:sz w:val="22"/>
          <w:szCs w:val="22"/>
        </w:rPr>
        <w:t>```{r}</w:t>
      </w:r>
    </w:p>
    <w:p w14:paraId="796A58DB" w14:textId="77777777" w:rsidR="00785C87" w:rsidRPr="00785C87" w:rsidRDefault="00785C87" w:rsidP="00785C87">
      <w:pPr>
        <w:spacing w:line="360" w:lineRule="auto"/>
        <w:rPr>
          <w:sz w:val="22"/>
          <w:szCs w:val="22"/>
        </w:rPr>
      </w:pPr>
      <w:r w:rsidRPr="00785C87">
        <w:rPr>
          <w:sz w:val="22"/>
          <w:szCs w:val="22"/>
        </w:rPr>
        <w:t>validationTSRModel &lt;- theil_sen_regression(h_canopy ~ percentile_98, data=validationSet)</w:t>
      </w:r>
    </w:p>
    <w:p w14:paraId="7FDFB141" w14:textId="77777777" w:rsidR="00785C87" w:rsidRPr="00785C87" w:rsidRDefault="00785C87" w:rsidP="00785C87">
      <w:pPr>
        <w:spacing w:line="360" w:lineRule="auto"/>
        <w:rPr>
          <w:sz w:val="22"/>
          <w:szCs w:val="22"/>
        </w:rPr>
      </w:pPr>
      <w:r w:rsidRPr="00785C87">
        <w:rPr>
          <w:sz w:val="22"/>
          <w:szCs w:val="22"/>
        </w:rPr>
        <w:t>validationTSRPredictions &lt;- predict(validationTSRModel)</w:t>
      </w:r>
    </w:p>
    <w:p w14:paraId="43A019CD" w14:textId="77777777" w:rsidR="00785C87" w:rsidRPr="00785C87" w:rsidRDefault="00785C87" w:rsidP="00785C87">
      <w:pPr>
        <w:spacing w:line="360" w:lineRule="auto"/>
        <w:rPr>
          <w:sz w:val="22"/>
          <w:szCs w:val="22"/>
        </w:rPr>
      </w:pPr>
      <w:r w:rsidRPr="00785C87">
        <w:rPr>
          <w:sz w:val="22"/>
          <w:szCs w:val="22"/>
        </w:rPr>
        <w:t>validationTSRrSquared &lt;- summary(validationTSRModel)$r.squared</w:t>
      </w:r>
    </w:p>
    <w:p w14:paraId="700AABCE" w14:textId="77777777" w:rsidR="00785C87" w:rsidRPr="00785C87" w:rsidRDefault="00785C87" w:rsidP="00785C87">
      <w:pPr>
        <w:spacing w:line="360" w:lineRule="auto"/>
        <w:rPr>
          <w:sz w:val="22"/>
          <w:szCs w:val="22"/>
        </w:rPr>
      </w:pPr>
      <w:r w:rsidRPr="00785C87">
        <w:rPr>
          <w:sz w:val="22"/>
          <w:szCs w:val="22"/>
        </w:rPr>
        <w:t>validationTSRRMSE &lt;- sqrt(mean(validationTSRModel$residuals^2))</w:t>
      </w:r>
    </w:p>
    <w:p w14:paraId="646DF1F9" w14:textId="77777777" w:rsidR="00785C87" w:rsidRPr="00785C87" w:rsidRDefault="00785C87" w:rsidP="00785C87">
      <w:pPr>
        <w:spacing w:line="360" w:lineRule="auto"/>
        <w:rPr>
          <w:sz w:val="22"/>
          <w:szCs w:val="22"/>
        </w:rPr>
      </w:pPr>
      <w:r w:rsidRPr="00785C87">
        <w:rPr>
          <w:sz w:val="22"/>
          <w:szCs w:val="22"/>
        </w:rPr>
        <w:t>summary(validationTSRModel)</w:t>
      </w:r>
    </w:p>
    <w:p w14:paraId="68E8CC46" w14:textId="77777777" w:rsidR="00785C87" w:rsidRPr="00785C87" w:rsidRDefault="00785C87" w:rsidP="00785C87">
      <w:pPr>
        <w:spacing w:line="360" w:lineRule="auto"/>
        <w:rPr>
          <w:sz w:val="22"/>
          <w:szCs w:val="22"/>
        </w:rPr>
      </w:pPr>
      <w:r w:rsidRPr="00785C87">
        <w:rPr>
          <w:sz w:val="22"/>
          <w:szCs w:val="22"/>
        </w:rPr>
        <w:t>```</w:t>
      </w:r>
    </w:p>
    <w:p w14:paraId="45F18C12" w14:textId="77777777" w:rsidR="00785C87" w:rsidRPr="00785C87" w:rsidRDefault="00785C87" w:rsidP="00785C87">
      <w:pPr>
        <w:spacing w:line="360" w:lineRule="auto"/>
        <w:rPr>
          <w:sz w:val="22"/>
          <w:szCs w:val="22"/>
        </w:rPr>
      </w:pPr>
    </w:p>
    <w:p w14:paraId="5E9764EE" w14:textId="77777777" w:rsidR="00785C87" w:rsidRPr="00785C87" w:rsidRDefault="00785C87" w:rsidP="00785C87">
      <w:pPr>
        <w:spacing w:line="360" w:lineRule="auto"/>
        <w:rPr>
          <w:sz w:val="22"/>
          <w:szCs w:val="22"/>
        </w:rPr>
      </w:pPr>
      <w:r w:rsidRPr="00785C87">
        <w:rPr>
          <w:sz w:val="22"/>
          <w:szCs w:val="22"/>
        </w:rPr>
        <w:t>### Correlation plot</w:t>
      </w:r>
    </w:p>
    <w:p w14:paraId="7107E8DB" w14:textId="77777777" w:rsidR="00785C87" w:rsidRPr="00785C87" w:rsidRDefault="00785C87" w:rsidP="00785C87">
      <w:pPr>
        <w:spacing w:line="360" w:lineRule="auto"/>
        <w:rPr>
          <w:sz w:val="22"/>
          <w:szCs w:val="22"/>
        </w:rPr>
      </w:pPr>
    </w:p>
    <w:p w14:paraId="577D1710" w14:textId="77777777" w:rsidR="00785C87" w:rsidRPr="00785C87" w:rsidRDefault="00785C87" w:rsidP="00785C87">
      <w:pPr>
        <w:spacing w:line="360" w:lineRule="auto"/>
        <w:rPr>
          <w:sz w:val="22"/>
          <w:szCs w:val="22"/>
        </w:rPr>
      </w:pPr>
      <w:r w:rsidRPr="00785C87">
        <w:rPr>
          <w:sz w:val="22"/>
          <w:szCs w:val="22"/>
        </w:rPr>
        <w:t>```{r}</w:t>
      </w:r>
    </w:p>
    <w:p w14:paraId="74EAA43D" w14:textId="77777777" w:rsidR="00785C87" w:rsidRPr="00785C87" w:rsidRDefault="00785C87" w:rsidP="00785C87">
      <w:pPr>
        <w:spacing w:line="360" w:lineRule="auto"/>
        <w:rPr>
          <w:sz w:val="22"/>
          <w:szCs w:val="22"/>
        </w:rPr>
      </w:pPr>
      <w:r w:rsidRPr="00785C87">
        <w:rPr>
          <w:sz w:val="22"/>
          <w:szCs w:val="22"/>
        </w:rPr>
        <w:t>mainCorrelationPlot &lt;- ggplot(validationSet, aes(x = percentile_98, y = h_canopy)) +</w:t>
      </w:r>
    </w:p>
    <w:p w14:paraId="68ABB9C9" w14:textId="77777777" w:rsidR="00785C87" w:rsidRPr="00785C87" w:rsidRDefault="00785C87" w:rsidP="00785C87">
      <w:pPr>
        <w:spacing w:line="360" w:lineRule="auto"/>
        <w:rPr>
          <w:sz w:val="22"/>
          <w:szCs w:val="22"/>
        </w:rPr>
      </w:pPr>
      <w:r w:rsidRPr="00785C87">
        <w:rPr>
          <w:sz w:val="22"/>
          <w:szCs w:val="22"/>
        </w:rPr>
        <w:t xml:space="preserve">  geom_point(color = "black", size = 1.25, alpha = 0.2) +</w:t>
      </w:r>
    </w:p>
    <w:p w14:paraId="1F033727" w14:textId="77777777" w:rsidR="00785C87" w:rsidRPr="00785C87" w:rsidRDefault="00785C87" w:rsidP="00785C87">
      <w:pPr>
        <w:spacing w:line="360" w:lineRule="auto"/>
        <w:rPr>
          <w:sz w:val="22"/>
          <w:szCs w:val="22"/>
        </w:rPr>
      </w:pPr>
      <w:r w:rsidRPr="00785C87">
        <w:rPr>
          <w:sz w:val="22"/>
          <w:szCs w:val="22"/>
        </w:rPr>
        <w:t xml:space="preserve">  geom_line(aes(y = validationTSRPredictions), color = 'red', linewidth = 1) +</w:t>
      </w:r>
    </w:p>
    <w:p w14:paraId="5967928E" w14:textId="77777777" w:rsidR="00785C87" w:rsidRPr="00785C87" w:rsidRDefault="00785C87" w:rsidP="00785C87">
      <w:pPr>
        <w:spacing w:line="360" w:lineRule="auto"/>
        <w:rPr>
          <w:sz w:val="22"/>
          <w:szCs w:val="22"/>
        </w:rPr>
      </w:pPr>
      <w:r w:rsidRPr="00785C87">
        <w:rPr>
          <w:sz w:val="22"/>
          <w:szCs w:val="22"/>
        </w:rPr>
        <w:t xml:space="preserve">  labs(</w:t>
      </w:r>
    </w:p>
    <w:p w14:paraId="756E450C" w14:textId="77777777" w:rsidR="00785C87" w:rsidRPr="00785C87" w:rsidRDefault="00785C87" w:rsidP="00785C87">
      <w:pPr>
        <w:spacing w:line="360" w:lineRule="auto"/>
        <w:rPr>
          <w:sz w:val="22"/>
          <w:szCs w:val="22"/>
        </w:rPr>
      </w:pPr>
      <w:r w:rsidRPr="00785C87">
        <w:rPr>
          <w:sz w:val="22"/>
          <w:szCs w:val="22"/>
        </w:rPr>
        <w:t xml:space="preserve">    title = "Correlation of 2020 ALS &amp; ATL08 Canopy Heights",</w:t>
      </w:r>
    </w:p>
    <w:p w14:paraId="225BDA0B" w14:textId="77777777" w:rsidR="00785C87" w:rsidRPr="00785C87" w:rsidRDefault="00785C87" w:rsidP="00785C87">
      <w:pPr>
        <w:spacing w:line="360" w:lineRule="auto"/>
        <w:rPr>
          <w:sz w:val="22"/>
          <w:szCs w:val="22"/>
        </w:rPr>
      </w:pPr>
      <w:r w:rsidRPr="00785C87">
        <w:rPr>
          <w:sz w:val="22"/>
          <w:szCs w:val="22"/>
        </w:rPr>
        <w:lastRenderedPageBreak/>
        <w:t xml:space="preserve">    subtitle = glue("R²: {round(validationTSRrSquared, 2)} RMSE: {round(validationTSRRMSE, 2)}m"),</w:t>
      </w:r>
    </w:p>
    <w:p w14:paraId="38C8951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020B6214" w14:textId="77777777" w:rsidR="00785C87" w:rsidRPr="00785C87" w:rsidRDefault="00785C87" w:rsidP="00785C87">
      <w:pPr>
        <w:spacing w:line="360" w:lineRule="auto"/>
        <w:rPr>
          <w:sz w:val="22"/>
          <w:szCs w:val="22"/>
        </w:rPr>
      </w:pPr>
      <w:r w:rsidRPr="00785C87">
        <w:rPr>
          <w:sz w:val="22"/>
          <w:szCs w:val="22"/>
        </w:rPr>
        <w:t xml:space="preserve">    y = "ATL08 Canopy Height (m)",</w:t>
      </w:r>
    </w:p>
    <w:p w14:paraId="09BE55E3" w14:textId="77777777" w:rsidR="00785C87" w:rsidRPr="00785C87" w:rsidRDefault="00785C87" w:rsidP="00785C87">
      <w:pPr>
        <w:spacing w:line="360" w:lineRule="auto"/>
        <w:rPr>
          <w:sz w:val="22"/>
          <w:szCs w:val="22"/>
        </w:rPr>
      </w:pPr>
      <w:r w:rsidRPr="00785C87">
        <w:rPr>
          <w:sz w:val="22"/>
          <w:szCs w:val="22"/>
        </w:rPr>
        <w:t xml:space="preserve">    # colour = "Forest Cover Type"</w:t>
      </w:r>
    </w:p>
    <w:p w14:paraId="65F196EB" w14:textId="77777777" w:rsidR="00785C87" w:rsidRPr="00785C87" w:rsidRDefault="00785C87" w:rsidP="00785C87">
      <w:pPr>
        <w:spacing w:line="360" w:lineRule="auto"/>
        <w:rPr>
          <w:sz w:val="22"/>
          <w:szCs w:val="22"/>
        </w:rPr>
      </w:pPr>
      <w:r w:rsidRPr="00785C87">
        <w:rPr>
          <w:sz w:val="22"/>
          <w:szCs w:val="22"/>
        </w:rPr>
        <w:t xml:space="preserve">  ) +</w:t>
      </w:r>
    </w:p>
    <w:p w14:paraId="0037A1B6" w14:textId="77777777" w:rsidR="00785C87" w:rsidRPr="00785C87" w:rsidRDefault="00785C87" w:rsidP="00785C87">
      <w:pPr>
        <w:spacing w:line="360" w:lineRule="auto"/>
        <w:rPr>
          <w:sz w:val="22"/>
          <w:szCs w:val="22"/>
        </w:rPr>
      </w:pPr>
      <w:r w:rsidRPr="00785C87">
        <w:rPr>
          <w:sz w:val="22"/>
          <w:szCs w:val="22"/>
        </w:rPr>
        <w:t xml:space="preserve">  customTheme +</w:t>
      </w:r>
    </w:p>
    <w:p w14:paraId="71438055" w14:textId="77777777" w:rsidR="00785C87" w:rsidRPr="00785C87" w:rsidRDefault="00785C87" w:rsidP="00785C87">
      <w:pPr>
        <w:spacing w:line="360" w:lineRule="auto"/>
        <w:rPr>
          <w:sz w:val="22"/>
          <w:szCs w:val="22"/>
        </w:rPr>
      </w:pPr>
      <w:r w:rsidRPr="00785C87">
        <w:rPr>
          <w:sz w:val="22"/>
          <w:szCs w:val="22"/>
        </w:rPr>
        <w:t xml:space="preserve">  guides(color = guide_legend(override.aes = list(size = 10, color = "white")))</w:t>
      </w:r>
    </w:p>
    <w:p w14:paraId="459F2614" w14:textId="77777777" w:rsidR="00785C87" w:rsidRPr="00785C87" w:rsidRDefault="00785C87" w:rsidP="00785C87">
      <w:pPr>
        <w:spacing w:line="360" w:lineRule="auto"/>
        <w:rPr>
          <w:sz w:val="22"/>
          <w:szCs w:val="22"/>
        </w:rPr>
      </w:pPr>
    </w:p>
    <w:p w14:paraId="0584B665" w14:textId="77777777" w:rsidR="00785C87" w:rsidRPr="00785C87" w:rsidRDefault="00785C87" w:rsidP="00785C87">
      <w:pPr>
        <w:spacing w:line="360" w:lineRule="auto"/>
        <w:rPr>
          <w:sz w:val="22"/>
          <w:szCs w:val="22"/>
        </w:rPr>
      </w:pPr>
      <w:r w:rsidRPr="00785C87">
        <w:rPr>
          <w:sz w:val="22"/>
          <w:szCs w:val="22"/>
        </w:rPr>
        <w:t>ggsave(</w:t>
      </w:r>
    </w:p>
    <w:p w14:paraId="4F55EE19" w14:textId="77777777" w:rsidR="00785C87" w:rsidRPr="00785C87" w:rsidRDefault="00785C87" w:rsidP="00785C87">
      <w:pPr>
        <w:spacing w:line="360" w:lineRule="auto"/>
        <w:rPr>
          <w:sz w:val="22"/>
          <w:szCs w:val="22"/>
        </w:rPr>
      </w:pPr>
      <w:r w:rsidRPr="00785C87">
        <w:rPr>
          <w:sz w:val="22"/>
          <w:szCs w:val="22"/>
        </w:rPr>
        <w:t xml:space="preserve">  "D:/IceSat/writing/thesis/figures/o1_main_plot.png",</w:t>
      </w:r>
    </w:p>
    <w:p w14:paraId="2E9C11C5" w14:textId="77777777" w:rsidR="00785C87" w:rsidRPr="00785C87" w:rsidRDefault="00785C87" w:rsidP="00785C87">
      <w:pPr>
        <w:spacing w:line="360" w:lineRule="auto"/>
        <w:rPr>
          <w:sz w:val="22"/>
          <w:szCs w:val="22"/>
        </w:rPr>
      </w:pPr>
      <w:r w:rsidRPr="00785C87">
        <w:rPr>
          <w:sz w:val="22"/>
          <w:szCs w:val="22"/>
        </w:rPr>
        <w:t xml:space="preserve">  plot = mainCorrelationPlot,</w:t>
      </w:r>
    </w:p>
    <w:p w14:paraId="3462807E" w14:textId="77777777" w:rsidR="00785C87" w:rsidRPr="00785C87" w:rsidRDefault="00785C87" w:rsidP="00785C87">
      <w:pPr>
        <w:spacing w:line="360" w:lineRule="auto"/>
        <w:rPr>
          <w:sz w:val="22"/>
          <w:szCs w:val="22"/>
        </w:rPr>
      </w:pPr>
      <w:r w:rsidRPr="00785C87">
        <w:rPr>
          <w:sz w:val="22"/>
          <w:szCs w:val="22"/>
        </w:rPr>
        <w:t xml:space="preserve">  bg = "white",</w:t>
      </w:r>
    </w:p>
    <w:p w14:paraId="41E83804"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04B9CDEB" w14:textId="77777777" w:rsidR="00785C87" w:rsidRPr="00785C87" w:rsidRDefault="00785C87" w:rsidP="00785C87">
      <w:pPr>
        <w:spacing w:line="360" w:lineRule="auto"/>
        <w:rPr>
          <w:sz w:val="22"/>
          <w:szCs w:val="22"/>
        </w:rPr>
      </w:pPr>
      <w:r w:rsidRPr="00785C87">
        <w:rPr>
          <w:sz w:val="22"/>
          <w:szCs w:val="22"/>
        </w:rPr>
        <w:t>)</w:t>
      </w:r>
    </w:p>
    <w:p w14:paraId="671D6964" w14:textId="77777777" w:rsidR="00785C87" w:rsidRPr="00785C87" w:rsidRDefault="00785C87" w:rsidP="00785C87">
      <w:pPr>
        <w:spacing w:line="360" w:lineRule="auto"/>
        <w:rPr>
          <w:sz w:val="22"/>
          <w:szCs w:val="22"/>
        </w:rPr>
      </w:pPr>
    </w:p>
    <w:p w14:paraId="6E6103EE" w14:textId="77777777" w:rsidR="00785C87" w:rsidRPr="00785C87" w:rsidRDefault="00785C87" w:rsidP="00785C87">
      <w:pPr>
        <w:spacing w:line="360" w:lineRule="auto"/>
        <w:rPr>
          <w:sz w:val="22"/>
          <w:szCs w:val="22"/>
        </w:rPr>
      </w:pPr>
      <w:r w:rsidRPr="00785C87">
        <w:rPr>
          <w:sz w:val="22"/>
          <w:szCs w:val="22"/>
        </w:rPr>
        <w:t>mainCorrelationPlot</w:t>
      </w:r>
    </w:p>
    <w:p w14:paraId="1AE0C32A" w14:textId="77777777" w:rsidR="00785C87" w:rsidRPr="00785C87" w:rsidRDefault="00785C87" w:rsidP="00785C87">
      <w:pPr>
        <w:spacing w:line="360" w:lineRule="auto"/>
        <w:rPr>
          <w:sz w:val="22"/>
          <w:szCs w:val="22"/>
        </w:rPr>
      </w:pPr>
      <w:r w:rsidRPr="00785C87">
        <w:rPr>
          <w:sz w:val="22"/>
          <w:szCs w:val="22"/>
        </w:rPr>
        <w:t>```</w:t>
      </w:r>
    </w:p>
    <w:p w14:paraId="3BABE5EB" w14:textId="77777777" w:rsidR="00785C87" w:rsidRPr="00785C87" w:rsidRDefault="00785C87" w:rsidP="00785C87">
      <w:pPr>
        <w:spacing w:line="360" w:lineRule="auto"/>
        <w:rPr>
          <w:sz w:val="22"/>
          <w:szCs w:val="22"/>
        </w:rPr>
      </w:pPr>
    </w:p>
    <w:p w14:paraId="4CA04309" w14:textId="77777777" w:rsidR="00785C87" w:rsidRPr="00785C87" w:rsidRDefault="00785C87" w:rsidP="00785C87">
      <w:pPr>
        <w:spacing w:line="360" w:lineRule="auto"/>
        <w:rPr>
          <w:sz w:val="22"/>
          <w:szCs w:val="22"/>
        </w:rPr>
      </w:pPr>
      <w:r w:rsidRPr="00785C87">
        <w:rPr>
          <w:sz w:val="22"/>
          <w:szCs w:val="22"/>
        </w:rPr>
        <w:t># 2: Bias Assessment</w:t>
      </w:r>
    </w:p>
    <w:p w14:paraId="3B3881DE" w14:textId="77777777" w:rsidR="00785C87" w:rsidRPr="00785C87" w:rsidRDefault="00785C87" w:rsidP="00785C87">
      <w:pPr>
        <w:spacing w:line="360" w:lineRule="auto"/>
        <w:rPr>
          <w:sz w:val="22"/>
          <w:szCs w:val="22"/>
        </w:rPr>
      </w:pPr>
    </w:p>
    <w:p w14:paraId="01DAF413" w14:textId="77777777" w:rsidR="00785C87" w:rsidRPr="00785C87" w:rsidRDefault="00785C87" w:rsidP="00785C87">
      <w:pPr>
        <w:spacing w:line="360" w:lineRule="auto"/>
        <w:rPr>
          <w:sz w:val="22"/>
          <w:szCs w:val="22"/>
        </w:rPr>
      </w:pPr>
      <w:r w:rsidRPr="00785C87">
        <w:rPr>
          <w:sz w:val="22"/>
          <w:szCs w:val="22"/>
        </w:rPr>
        <w:t>## Recoding ALS Groups</w:t>
      </w:r>
    </w:p>
    <w:p w14:paraId="47D228E3" w14:textId="77777777" w:rsidR="00785C87" w:rsidRPr="00785C87" w:rsidRDefault="00785C87" w:rsidP="00785C87">
      <w:pPr>
        <w:spacing w:line="360" w:lineRule="auto"/>
        <w:rPr>
          <w:sz w:val="22"/>
          <w:szCs w:val="22"/>
        </w:rPr>
      </w:pPr>
    </w:p>
    <w:p w14:paraId="647757D8" w14:textId="77777777" w:rsidR="00785C87" w:rsidRPr="00785C87" w:rsidRDefault="00785C87" w:rsidP="00785C87">
      <w:pPr>
        <w:spacing w:line="360" w:lineRule="auto"/>
        <w:rPr>
          <w:sz w:val="22"/>
          <w:szCs w:val="22"/>
        </w:rPr>
      </w:pPr>
      <w:r w:rsidRPr="00785C87">
        <w:rPr>
          <w:sz w:val="22"/>
          <w:szCs w:val="22"/>
        </w:rPr>
        <w:t>```{r}</w:t>
      </w:r>
    </w:p>
    <w:p w14:paraId="5171DFF8" w14:textId="77777777" w:rsidR="00785C87" w:rsidRPr="00785C87" w:rsidRDefault="00785C87" w:rsidP="00785C87">
      <w:pPr>
        <w:spacing w:line="360" w:lineRule="auto"/>
        <w:rPr>
          <w:sz w:val="22"/>
          <w:szCs w:val="22"/>
        </w:rPr>
      </w:pPr>
      <w:r w:rsidRPr="00785C87">
        <w:rPr>
          <w:sz w:val="22"/>
          <w:szCs w:val="22"/>
        </w:rPr>
        <w:t xml:space="preserve">workingSet &lt;- workingSet %&gt;% </w:t>
      </w:r>
    </w:p>
    <w:p w14:paraId="18AA1985" w14:textId="77777777" w:rsidR="00785C87" w:rsidRPr="00785C87" w:rsidRDefault="00785C87" w:rsidP="00785C87">
      <w:pPr>
        <w:spacing w:line="360" w:lineRule="auto"/>
        <w:rPr>
          <w:sz w:val="22"/>
          <w:szCs w:val="22"/>
        </w:rPr>
      </w:pPr>
      <w:r w:rsidRPr="00785C87">
        <w:rPr>
          <w:sz w:val="22"/>
          <w:szCs w:val="22"/>
        </w:rPr>
        <w:t xml:space="preserve">  mutate(yearRecoded = recode_factor(</w:t>
      </w:r>
    </w:p>
    <w:p w14:paraId="50A1B06C" w14:textId="77777777" w:rsidR="00785C87" w:rsidRPr="00785C87" w:rsidRDefault="00785C87" w:rsidP="00785C87">
      <w:pPr>
        <w:spacing w:line="360" w:lineRule="auto"/>
        <w:rPr>
          <w:sz w:val="22"/>
          <w:szCs w:val="22"/>
        </w:rPr>
      </w:pPr>
      <w:r w:rsidRPr="00785C87">
        <w:rPr>
          <w:sz w:val="22"/>
          <w:szCs w:val="22"/>
        </w:rPr>
        <w:t xml:space="preserve">    year,</w:t>
      </w:r>
    </w:p>
    <w:p w14:paraId="65FA0669" w14:textId="77777777" w:rsidR="00785C87" w:rsidRPr="00785C87" w:rsidRDefault="00785C87" w:rsidP="00785C87">
      <w:pPr>
        <w:spacing w:line="360" w:lineRule="auto"/>
        <w:rPr>
          <w:sz w:val="22"/>
          <w:szCs w:val="22"/>
        </w:rPr>
      </w:pPr>
      <w:r w:rsidRPr="00785C87">
        <w:rPr>
          <w:sz w:val="22"/>
          <w:szCs w:val="22"/>
        </w:rPr>
        <w:t xml:space="preserve">    `2019` = "A",</w:t>
      </w:r>
    </w:p>
    <w:p w14:paraId="43D4C88E" w14:textId="77777777" w:rsidR="00785C87" w:rsidRPr="00785C87" w:rsidRDefault="00785C87" w:rsidP="00785C87">
      <w:pPr>
        <w:spacing w:line="360" w:lineRule="auto"/>
        <w:rPr>
          <w:sz w:val="22"/>
          <w:szCs w:val="22"/>
        </w:rPr>
      </w:pPr>
      <w:r w:rsidRPr="00785C87">
        <w:rPr>
          <w:sz w:val="22"/>
          <w:szCs w:val="22"/>
        </w:rPr>
        <w:t xml:space="preserve">    `2020` = "B",</w:t>
      </w:r>
    </w:p>
    <w:p w14:paraId="551EC454" w14:textId="77777777" w:rsidR="00785C87" w:rsidRPr="00785C87" w:rsidRDefault="00785C87" w:rsidP="00785C87">
      <w:pPr>
        <w:spacing w:line="360" w:lineRule="auto"/>
        <w:rPr>
          <w:sz w:val="22"/>
          <w:szCs w:val="22"/>
        </w:rPr>
      </w:pPr>
      <w:r w:rsidRPr="00785C87">
        <w:rPr>
          <w:sz w:val="22"/>
          <w:szCs w:val="22"/>
        </w:rPr>
        <w:t xml:space="preserve">    `2021` = "C",</w:t>
      </w:r>
    </w:p>
    <w:p w14:paraId="185EB511" w14:textId="77777777" w:rsidR="00785C87" w:rsidRPr="00785C87" w:rsidRDefault="00785C87" w:rsidP="00785C87">
      <w:pPr>
        <w:spacing w:line="360" w:lineRule="auto"/>
        <w:rPr>
          <w:sz w:val="22"/>
          <w:szCs w:val="22"/>
        </w:rPr>
      </w:pPr>
      <w:r w:rsidRPr="00785C87">
        <w:rPr>
          <w:sz w:val="22"/>
          <w:szCs w:val="22"/>
        </w:rPr>
        <w:t xml:space="preserve">    `2022` = "D",</w:t>
      </w:r>
    </w:p>
    <w:p w14:paraId="04550BE5" w14:textId="77777777" w:rsidR="00785C87" w:rsidRPr="00785C87" w:rsidRDefault="00785C87" w:rsidP="00785C87">
      <w:pPr>
        <w:spacing w:line="360" w:lineRule="auto"/>
        <w:rPr>
          <w:sz w:val="22"/>
          <w:szCs w:val="22"/>
        </w:rPr>
      </w:pPr>
      <w:r w:rsidRPr="00785C87">
        <w:rPr>
          <w:sz w:val="22"/>
          <w:szCs w:val="22"/>
        </w:rPr>
        <w:t xml:space="preserve">    `2023` = "E",</w:t>
      </w:r>
    </w:p>
    <w:p w14:paraId="4DB604F1" w14:textId="77777777" w:rsidR="00785C87" w:rsidRPr="00785C87" w:rsidRDefault="00785C87" w:rsidP="00785C87">
      <w:pPr>
        <w:spacing w:line="360" w:lineRule="auto"/>
        <w:rPr>
          <w:sz w:val="22"/>
          <w:szCs w:val="22"/>
        </w:rPr>
      </w:pPr>
      <w:r w:rsidRPr="00785C87">
        <w:rPr>
          <w:sz w:val="22"/>
          <w:szCs w:val="22"/>
        </w:rPr>
        <w:t xml:space="preserve">    `2024` = "F"</w:t>
      </w:r>
    </w:p>
    <w:p w14:paraId="5AE86698" w14:textId="77777777" w:rsidR="00785C87" w:rsidRPr="00785C87" w:rsidRDefault="00785C87" w:rsidP="00785C87">
      <w:pPr>
        <w:spacing w:line="360" w:lineRule="auto"/>
        <w:rPr>
          <w:sz w:val="22"/>
          <w:szCs w:val="22"/>
        </w:rPr>
      </w:pPr>
      <w:r w:rsidRPr="00785C87">
        <w:rPr>
          <w:sz w:val="22"/>
          <w:szCs w:val="22"/>
        </w:rPr>
        <w:t xml:space="preserve">  ))</w:t>
      </w:r>
    </w:p>
    <w:p w14:paraId="20B4B547" w14:textId="77777777" w:rsidR="00785C87" w:rsidRPr="00785C87" w:rsidRDefault="00785C87" w:rsidP="00785C87">
      <w:pPr>
        <w:spacing w:line="360" w:lineRule="auto"/>
        <w:rPr>
          <w:sz w:val="22"/>
          <w:szCs w:val="22"/>
        </w:rPr>
      </w:pPr>
      <w:r w:rsidRPr="00785C87">
        <w:rPr>
          <w:sz w:val="22"/>
          <w:szCs w:val="22"/>
        </w:rPr>
        <w:lastRenderedPageBreak/>
        <w:t>```</w:t>
      </w:r>
    </w:p>
    <w:p w14:paraId="4F9B3963" w14:textId="77777777" w:rsidR="00785C87" w:rsidRPr="00785C87" w:rsidRDefault="00785C87" w:rsidP="00785C87">
      <w:pPr>
        <w:spacing w:line="360" w:lineRule="auto"/>
        <w:rPr>
          <w:sz w:val="22"/>
          <w:szCs w:val="22"/>
        </w:rPr>
      </w:pPr>
    </w:p>
    <w:p w14:paraId="10F56794" w14:textId="77777777" w:rsidR="00785C87" w:rsidRPr="00785C87" w:rsidRDefault="00785C87" w:rsidP="00785C87">
      <w:pPr>
        <w:spacing w:line="360" w:lineRule="auto"/>
        <w:rPr>
          <w:sz w:val="22"/>
          <w:szCs w:val="22"/>
        </w:rPr>
      </w:pPr>
      <w:r w:rsidRPr="00785C87">
        <w:rPr>
          <w:sz w:val="22"/>
          <w:szCs w:val="22"/>
        </w:rPr>
        <w:t>## ATL08 Data</w:t>
      </w:r>
    </w:p>
    <w:p w14:paraId="31935FB9" w14:textId="77777777" w:rsidR="00785C87" w:rsidRPr="00785C87" w:rsidRDefault="00785C87" w:rsidP="00785C87">
      <w:pPr>
        <w:spacing w:line="360" w:lineRule="auto"/>
        <w:rPr>
          <w:sz w:val="22"/>
          <w:szCs w:val="22"/>
        </w:rPr>
      </w:pPr>
    </w:p>
    <w:p w14:paraId="7DCC1691" w14:textId="77777777" w:rsidR="00785C87" w:rsidRPr="00785C87" w:rsidRDefault="00785C87" w:rsidP="00785C87">
      <w:pPr>
        <w:spacing w:line="360" w:lineRule="auto"/>
        <w:rPr>
          <w:sz w:val="22"/>
          <w:szCs w:val="22"/>
        </w:rPr>
      </w:pPr>
      <w:r w:rsidRPr="00785C87">
        <w:rPr>
          <w:sz w:val="22"/>
          <w:szCs w:val="22"/>
        </w:rPr>
        <w:t>### Year Histograms</w:t>
      </w:r>
    </w:p>
    <w:p w14:paraId="198ABB21" w14:textId="77777777" w:rsidR="00785C87" w:rsidRPr="00785C87" w:rsidRDefault="00785C87" w:rsidP="00785C87">
      <w:pPr>
        <w:spacing w:line="360" w:lineRule="auto"/>
        <w:rPr>
          <w:sz w:val="22"/>
          <w:szCs w:val="22"/>
        </w:rPr>
      </w:pPr>
    </w:p>
    <w:p w14:paraId="7A399D9A" w14:textId="77777777" w:rsidR="00785C87" w:rsidRPr="00785C87" w:rsidRDefault="00785C87" w:rsidP="00785C87">
      <w:pPr>
        <w:spacing w:line="360" w:lineRule="auto"/>
        <w:rPr>
          <w:sz w:val="22"/>
          <w:szCs w:val="22"/>
        </w:rPr>
      </w:pPr>
      <w:r w:rsidRPr="00785C87">
        <w:rPr>
          <w:sz w:val="22"/>
          <w:szCs w:val="22"/>
        </w:rPr>
        <w:t>```{r}</w:t>
      </w:r>
    </w:p>
    <w:p w14:paraId="0F601B21" w14:textId="77777777" w:rsidR="00785C87" w:rsidRPr="00785C87" w:rsidRDefault="00785C87" w:rsidP="00785C87">
      <w:pPr>
        <w:spacing w:line="360" w:lineRule="auto"/>
        <w:rPr>
          <w:sz w:val="22"/>
          <w:szCs w:val="22"/>
        </w:rPr>
      </w:pPr>
      <w:r w:rsidRPr="00785C87">
        <w:rPr>
          <w:sz w:val="22"/>
          <w:szCs w:val="22"/>
        </w:rPr>
        <w:t>alsHeightsYearSummary &lt;- workingSet %&gt;%</w:t>
      </w:r>
    </w:p>
    <w:p w14:paraId="74FD6FF7" w14:textId="77777777" w:rsidR="00785C87" w:rsidRPr="00785C87" w:rsidRDefault="00785C87" w:rsidP="00785C87">
      <w:pPr>
        <w:spacing w:line="360" w:lineRule="auto"/>
        <w:rPr>
          <w:sz w:val="22"/>
          <w:szCs w:val="22"/>
        </w:rPr>
      </w:pPr>
      <w:r w:rsidRPr="00785C87">
        <w:rPr>
          <w:sz w:val="22"/>
          <w:szCs w:val="22"/>
        </w:rPr>
        <w:t xml:space="preserve">  group_by(yearRecoded) %&gt;%</w:t>
      </w:r>
    </w:p>
    <w:p w14:paraId="39BD52AA" w14:textId="77777777" w:rsidR="00785C87" w:rsidRPr="00785C87" w:rsidRDefault="00785C87" w:rsidP="00785C87">
      <w:pPr>
        <w:spacing w:line="360" w:lineRule="auto"/>
        <w:rPr>
          <w:sz w:val="22"/>
          <w:szCs w:val="22"/>
        </w:rPr>
      </w:pPr>
      <w:r w:rsidRPr="00785C87">
        <w:rPr>
          <w:sz w:val="22"/>
          <w:szCs w:val="22"/>
        </w:rPr>
        <w:t xml:space="preserve">  summarize(medianALSHeight = median(percentile_98, na.rm=TRUE), meanALSHeight = mean(percentile_98, na.rm = TRUE))</w:t>
      </w:r>
    </w:p>
    <w:p w14:paraId="2F190805" w14:textId="77777777" w:rsidR="00785C87" w:rsidRPr="00785C87" w:rsidRDefault="00785C87" w:rsidP="00785C87">
      <w:pPr>
        <w:spacing w:line="360" w:lineRule="auto"/>
        <w:rPr>
          <w:sz w:val="22"/>
          <w:szCs w:val="22"/>
        </w:rPr>
      </w:pPr>
    </w:p>
    <w:p w14:paraId="6E556D7F" w14:textId="77777777" w:rsidR="00785C87" w:rsidRPr="00785C87" w:rsidRDefault="00785C87" w:rsidP="00785C87">
      <w:pPr>
        <w:spacing w:line="360" w:lineRule="auto"/>
        <w:rPr>
          <w:sz w:val="22"/>
          <w:szCs w:val="22"/>
        </w:rPr>
      </w:pPr>
      <w:r w:rsidRPr="00785C87">
        <w:rPr>
          <w:sz w:val="22"/>
          <w:szCs w:val="22"/>
        </w:rPr>
        <w:t>fullALSHist &lt;- ggplot(workingSet, aes(x = percentile_98, color = as.factor(yearRecoded), fill = as.factor(yearRecoded))) +</w:t>
      </w:r>
    </w:p>
    <w:p w14:paraId="5E569E7D"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3C0B1D44" w14:textId="77777777" w:rsidR="00785C87" w:rsidRPr="00785C87" w:rsidRDefault="00785C87" w:rsidP="00785C87">
      <w:pPr>
        <w:spacing w:line="360" w:lineRule="auto"/>
        <w:rPr>
          <w:sz w:val="22"/>
          <w:szCs w:val="22"/>
        </w:rPr>
      </w:pPr>
      <w:r w:rsidRPr="00785C87">
        <w:rPr>
          <w:sz w:val="22"/>
          <w:szCs w:val="22"/>
        </w:rPr>
        <w:t xml:space="preserve">  geom_vline(data = alsHeightsYearSummary, aes(xintercept = medianALSHeight, color = as.factor(yearRecoded)), </w:t>
      </w:r>
    </w:p>
    <w:p w14:paraId="116E9D36"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5B91DC7C"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05C45FE9"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9A01F78" w14:textId="77777777" w:rsidR="00785C87" w:rsidRPr="00785C87" w:rsidRDefault="00785C87" w:rsidP="00785C87">
      <w:pPr>
        <w:spacing w:line="360" w:lineRule="auto"/>
        <w:rPr>
          <w:sz w:val="22"/>
          <w:szCs w:val="22"/>
        </w:rPr>
      </w:pPr>
      <w:r w:rsidRPr="00785C87">
        <w:rPr>
          <w:sz w:val="22"/>
          <w:szCs w:val="22"/>
        </w:rPr>
        <w:t xml:space="preserve">        y = "Density",</w:t>
      </w:r>
    </w:p>
    <w:p w14:paraId="6EE436C7" w14:textId="77777777" w:rsidR="00785C87" w:rsidRPr="00785C87" w:rsidRDefault="00785C87" w:rsidP="00785C87">
      <w:pPr>
        <w:spacing w:line="360" w:lineRule="auto"/>
        <w:rPr>
          <w:sz w:val="22"/>
          <w:szCs w:val="22"/>
        </w:rPr>
      </w:pPr>
      <w:r w:rsidRPr="00785C87">
        <w:rPr>
          <w:sz w:val="22"/>
          <w:szCs w:val="22"/>
        </w:rPr>
        <w:t xml:space="preserve">        color = "Group",</w:t>
      </w:r>
    </w:p>
    <w:p w14:paraId="4416579F" w14:textId="77777777" w:rsidR="00785C87" w:rsidRPr="00785C87" w:rsidRDefault="00785C87" w:rsidP="00785C87">
      <w:pPr>
        <w:spacing w:line="360" w:lineRule="auto"/>
        <w:rPr>
          <w:sz w:val="22"/>
          <w:szCs w:val="22"/>
        </w:rPr>
      </w:pPr>
      <w:r w:rsidRPr="00785C87">
        <w:rPr>
          <w:sz w:val="22"/>
          <w:szCs w:val="22"/>
        </w:rPr>
        <w:t xml:space="preserve">        fill = "Group") +</w:t>
      </w:r>
    </w:p>
    <w:p w14:paraId="282C34D2" w14:textId="77777777" w:rsidR="00785C87" w:rsidRPr="00785C87" w:rsidRDefault="00785C87" w:rsidP="00785C87">
      <w:pPr>
        <w:spacing w:line="360" w:lineRule="auto"/>
        <w:rPr>
          <w:sz w:val="22"/>
          <w:szCs w:val="22"/>
        </w:rPr>
      </w:pPr>
      <w:r w:rsidRPr="00785C87">
        <w:rPr>
          <w:sz w:val="22"/>
          <w:szCs w:val="22"/>
        </w:rPr>
        <w:t xml:space="preserve">  theme_minimal()+</w:t>
      </w:r>
    </w:p>
    <w:p w14:paraId="42F32FC2" w14:textId="77777777" w:rsidR="00785C87" w:rsidRPr="00785C87" w:rsidRDefault="00785C87" w:rsidP="00785C87">
      <w:pPr>
        <w:spacing w:line="360" w:lineRule="auto"/>
        <w:rPr>
          <w:sz w:val="22"/>
          <w:szCs w:val="22"/>
        </w:rPr>
      </w:pPr>
      <w:r w:rsidRPr="00785C87">
        <w:rPr>
          <w:sz w:val="22"/>
          <w:szCs w:val="22"/>
        </w:rPr>
        <w:t xml:space="preserve">  customTheme</w:t>
      </w:r>
    </w:p>
    <w:p w14:paraId="067C0CA8" w14:textId="77777777" w:rsidR="00785C87" w:rsidRPr="00785C87" w:rsidRDefault="00785C87" w:rsidP="00785C87">
      <w:pPr>
        <w:spacing w:line="360" w:lineRule="auto"/>
        <w:rPr>
          <w:sz w:val="22"/>
          <w:szCs w:val="22"/>
        </w:rPr>
      </w:pPr>
    </w:p>
    <w:p w14:paraId="5FFE4113" w14:textId="77777777" w:rsidR="00785C87" w:rsidRPr="00785C87" w:rsidRDefault="00785C87" w:rsidP="00785C87">
      <w:pPr>
        <w:spacing w:line="360" w:lineRule="auto"/>
        <w:rPr>
          <w:sz w:val="22"/>
          <w:szCs w:val="22"/>
        </w:rPr>
      </w:pPr>
      <w:r w:rsidRPr="00785C87">
        <w:rPr>
          <w:sz w:val="22"/>
          <w:szCs w:val="22"/>
        </w:rPr>
        <w:t>ggsave("D:/IceSat/writing/thesis/figures/o2_year_KDE_plot.png", plot = fullALSHist, bg = "white", width = 8, height = 5, units = "in", dpi = 300)</w:t>
      </w:r>
    </w:p>
    <w:p w14:paraId="38137103" w14:textId="77777777" w:rsidR="00785C87" w:rsidRPr="00785C87" w:rsidRDefault="00785C87" w:rsidP="00785C87">
      <w:pPr>
        <w:spacing w:line="360" w:lineRule="auto"/>
        <w:rPr>
          <w:sz w:val="22"/>
          <w:szCs w:val="22"/>
        </w:rPr>
      </w:pPr>
    </w:p>
    <w:p w14:paraId="5CE34446" w14:textId="77777777" w:rsidR="00785C87" w:rsidRPr="00785C87" w:rsidRDefault="00785C87" w:rsidP="00785C87">
      <w:pPr>
        <w:spacing w:line="360" w:lineRule="auto"/>
        <w:rPr>
          <w:sz w:val="22"/>
          <w:szCs w:val="22"/>
        </w:rPr>
      </w:pPr>
      <w:r w:rsidRPr="00785C87">
        <w:rPr>
          <w:sz w:val="22"/>
          <w:szCs w:val="22"/>
        </w:rPr>
        <w:t>fullALSHist</w:t>
      </w:r>
    </w:p>
    <w:p w14:paraId="15BF1683" w14:textId="77777777" w:rsidR="00785C87" w:rsidRPr="00785C87" w:rsidRDefault="00785C87" w:rsidP="00785C87">
      <w:pPr>
        <w:spacing w:line="360" w:lineRule="auto"/>
        <w:rPr>
          <w:sz w:val="22"/>
          <w:szCs w:val="22"/>
        </w:rPr>
      </w:pPr>
    </w:p>
    <w:p w14:paraId="5ECF5456" w14:textId="77777777" w:rsidR="00785C87" w:rsidRPr="00785C87" w:rsidRDefault="00785C87" w:rsidP="00785C87">
      <w:pPr>
        <w:spacing w:line="360" w:lineRule="auto"/>
        <w:rPr>
          <w:sz w:val="22"/>
          <w:szCs w:val="22"/>
        </w:rPr>
      </w:pPr>
      <w:r w:rsidRPr="00785C87">
        <w:rPr>
          <w:sz w:val="22"/>
          <w:szCs w:val="22"/>
        </w:rPr>
        <w:t>```</w:t>
      </w:r>
    </w:p>
    <w:p w14:paraId="52E362A6" w14:textId="77777777" w:rsidR="00785C87" w:rsidRPr="00785C87" w:rsidRDefault="00785C87" w:rsidP="00785C87">
      <w:pPr>
        <w:spacing w:line="360" w:lineRule="auto"/>
        <w:rPr>
          <w:sz w:val="22"/>
          <w:szCs w:val="22"/>
        </w:rPr>
      </w:pPr>
    </w:p>
    <w:p w14:paraId="784C5A5C" w14:textId="77777777" w:rsidR="00785C87" w:rsidRPr="00785C87" w:rsidRDefault="00785C87" w:rsidP="00785C87">
      <w:pPr>
        <w:spacing w:line="360" w:lineRule="auto"/>
        <w:rPr>
          <w:sz w:val="22"/>
          <w:szCs w:val="22"/>
        </w:rPr>
      </w:pPr>
      <w:r w:rsidRPr="00785C87">
        <w:rPr>
          <w:sz w:val="22"/>
          <w:szCs w:val="22"/>
        </w:rPr>
        <w:t>### Equivalence Grid</w:t>
      </w:r>
    </w:p>
    <w:p w14:paraId="24337662" w14:textId="77777777" w:rsidR="00785C87" w:rsidRPr="00785C87" w:rsidRDefault="00785C87" w:rsidP="00785C87">
      <w:pPr>
        <w:spacing w:line="360" w:lineRule="auto"/>
        <w:rPr>
          <w:sz w:val="22"/>
          <w:szCs w:val="22"/>
        </w:rPr>
      </w:pPr>
    </w:p>
    <w:p w14:paraId="655143EC" w14:textId="77777777" w:rsidR="00785C87" w:rsidRPr="00785C87" w:rsidRDefault="00785C87" w:rsidP="00785C87">
      <w:pPr>
        <w:spacing w:line="360" w:lineRule="auto"/>
        <w:rPr>
          <w:sz w:val="22"/>
          <w:szCs w:val="22"/>
        </w:rPr>
      </w:pPr>
      <w:r w:rsidRPr="00785C87">
        <w:rPr>
          <w:sz w:val="22"/>
          <w:szCs w:val="22"/>
        </w:rPr>
        <w:t>#### Bootstrap TOST</w:t>
      </w:r>
    </w:p>
    <w:p w14:paraId="79A7A905" w14:textId="77777777" w:rsidR="00785C87" w:rsidRPr="00785C87" w:rsidRDefault="00785C87" w:rsidP="00785C87">
      <w:pPr>
        <w:spacing w:line="360" w:lineRule="auto"/>
        <w:rPr>
          <w:sz w:val="22"/>
          <w:szCs w:val="22"/>
        </w:rPr>
      </w:pPr>
    </w:p>
    <w:p w14:paraId="300C216C" w14:textId="77777777" w:rsidR="00785C87" w:rsidRPr="00785C87" w:rsidRDefault="00785C87" w:rsidP="00785C87">
      <w:pPr>
        <w:spacing w:line="360" w:lineRule="auto"/>
        <w:rPr>
          <w:sz w:val="22"/>
          <w:szCs w:val="22"/>
        </w:rPr>
      </w:pPr>
      <w:r w:rsidRPr="00785C87">
        <w:rPr>
          <w:sz w:val="22"/>
          <w:szCs w:val="22"/>
        </w:rPr>
        <w:t>```{r}</w:t>
      </w:r>
    </w:p>
    <w:p w14:paraId="5C6B08C5" w14:textId="77777777" w:rsidR="00785C87" w:rsidRPr="00785C87" w:rsidRDefault="00785C87" w:rsidP="00785C87">
      <w:pPr>
        <w:spacing w:line="360" w:lineRule="auto"/>
        <w:rPr>
          <w:sz w:val="22"/>
          <w:szCs w:val="22"/>
        </w:rPr>
      </w:pPr>
      <w:r w:rsidRPr="00785C87">
        <w:rPr>
          <w:sz w:val="22"/>
          <w:szCs w:val="22"/>
        </w:rPr>
        <w:t>unique_years &lt;- sort(unique(workingSet$yearRecoded))</w:t>
      </w:r>
    </w:p>
    <w:p w14:paraId="113C53EC" w14:textId="77777777" w:rsidR="00785C87" w:rsidRPr="00785C87" w:rsidRDefault="00785C87" w:rsidP="00785C87">
      <w:pPr>
        <w:spacing w:line="360" w:lineRule="auto"/>
        <w:rPr>
          <w:sz w:val="22"/>
          <w:szCs w:val="22"/>
        </w:rPr>
      </w:pPr>
    </w:p>
    <w:p w14:paraId="526C3CDB" w14:textId="77777777" w:rsidR="00785C87" w:rsidRPr="00785C87" w:rsidRDefault="00785C87" w:rsidP="00785C87">
      <w:pPr>
        <w:spacing w:line="360" w:lineRule="auto"/>
        <w:rPr>
          <w:sz w:val="22"/>
          <w:szCs w:val="22"/>
        </w:rPr>
      </w:pPr>
      <w:r w:rsidRPr="00785C87">
        <w:rPr>
          <w:sz w:val="22"/>
          <w:szCs w:val="22"/>
        </w:rPr>
        <w:t>allPairResults &lt;- list()</w:t>
      </w:r>
    </w:p>
    <w:p w14:paraId="1D677946" w14:textId="77777777" w:rsidR="00785C87" w:rsidRPr="00785C87" w:rsidRDefault="00785C87" w:rsidP="00785C87">
      <w:pPr>
        <w:spacing w:line="360" w:lineRule="auto"/>
        <w:rPr>
          <w:sz w:val="22"/>
          <w:szCs w:val="22"/>
        </w:rPr>
      </w:pPr>
    </w:p>
    <w:p w14:paraId="25A4327F" w14:textId="77777777" w:rsidR="00785C87" w:rsidRPr="00785C87" w:rsidRDefault="00785C87" w:rsidP="00785C87">
      <w:pPr>
        <w:spacing w:line="360" w:lineRule="auto"/>
        <w:rPr>
          <w:sz w:val="22"/>
          <w:szCs w:val="22"/>
        </w:rPr>
      </w:pPr>
      <w:r w:rsidRPr="00785C87">
        <w:rPr>
          <w:sz w:val="22"/>
          <w:szCs w:val="22"/>
        </w:rPr>
        <w:t>equivBounds &lt;- c(2.5, 2, 1.5, 1, 0.5, 0.25, 0.1)</w:t>
      </w:r>
    </w:p>
    <w:p w14:paraId="2731F13A" w14:textId="77777777" w:rsidR="00785C87" w:rsidRPr="00785C87" w:rsidRDefault="00785C87" w:rsidP="00785C87">
      <w:pPr>
        <w:spacing w:line="360" w:lineRule="auto"/>
        <w:rPr>
          <w:sz w:val="22"/>
          <w:szCs w:val="22"/>
        </w:rPr>
      </w:pPr>
    </w:p>
    <w:p w14:paraId="420015A9" w14:textId="77777777" w:rsidR="00785C87" w:rsidRPr="00785C87" w:rsidRDefault="00785C87" w:rsidP="00785C87">
      <w:pPr>
        <w:spacing w:line="360" w:lineRule="auto"/>
        <w:rPr>
          <w:sz w:val="22"/>
          <w:szCs w:val="22"/>
        </w:rPr>
      </w:pPr>
      <w:r w:rsidRPr="00785C87">
        <w:rPr>
          <w:sz w:val="22"/>
          <w:szCs w:val="22"/>
        </w:rPr>
        <w:t># The outer loop and inner loops combine to get the unique pairs of years</w:t>
      </w:r>
    </w:p>
    <w:p w14:paraId="184BDB33" w14:textId="77777777" w:rsidR="00785C87" w:rsidRPr="00785C87" w:rsidRDefault="00785C87" w:rsidP="00785C87">
      <w:pPr>
        <w:spacing w:line="360" w:lineRule="auto"/>
        <w:rPr>
          <w:sz w:val="22"/>
          <w:szCs w:val="22"/>
        </w:rPr>
      </w:pPr>
      <w:r w:rsidRPr="00785C87">
        <w:rPr>
          <w:sz w:val="22"/>
          <w:szCs w:val="22"/>
        </w:rPr>
        <w:t># Outer loop</w:t>
      </w:r>
    </w:p>
    <w:p w14:paraId="3124EF19" w14:textId="77777777" w:rsidR="00785C87" w:rsidRPr="00785C87" w:rsidRDefault="00785C87" w:rsidP="00785C87">
      <w:pPr>
        <w:spacing w:line="360" w:lineRule="auto"/>
        <w:rPr>
          <w:sz w:val="22"/>
          <w:szCs w:val="22"/>
        </w:rPr>
      </w:pPr>
      <w:r w:rsidRPr="00785C87">
        <w:rPr>
          <w:sz w:val="22"/>
          <w:szCs w:val="22"/>
        </w:rPr>
        <w:t>for (i in 1:(length(unique_years)-1)) {</w:t>
      </w:r>
    </w:p>
    <w:p w14:paraId="70F55511" w14:textId="77777777" w:rsidR="00785C87" w:rsidRPr="00785C87" w:rsidRDefault="00785C87" w:rsidP="00785C87">
      <w:pPr>
        <w:spacing w:line="360" w:lineRule="auto"/>
        <w:rPr>
          <w:sz w:val="22"/>
          <w:szCs w:val="22"/>
        </w:rPr>
      </w:pPr>
      <w:r w:rsidRPr="00785C87">
        <w:rPr>
          <w:sz w:val="22"/>
          <w:szCs w:val="22"/>
        </w:rPr>
        <w:t xml:space="preserve">  # Inner loop</w:t>
      </w:r>
    </w:p>
    <w:p w14:paraId="0ECD55DB" w14:textId="77777777" w:rsidR="00785C87" w:rsidRPr="00785C87" w:rsidRDefault="00785C87" w:rsidP="00785C87">
      <w:pPr>
        <w:spacing w:line="360" w:lineRule="auto"/>
        <w:rPr>
          <w:sz w:val="22"/>
          <w:szCs w:val="22"/>
        </w:rPr>
      </w:pPr>
      <w:r w:rsidRPr="00785C87">
        <w:rPr>
          <w:sz w:val="22"/>
          <w:szCs w:val="22"/>
        </w:rPr>
        <w:t xml:space="preserve">  for (j in (i+1):length(unique_years)) {</w:t>
      </w:r>
    </w:p>
    <w:p w14:paraId="76635C97" w14:textId="77777777" w:rsidR="00785C87" w:rsidRPr="00785C87" w:rsidRDefault="00785C87" w:rsidP="00785C87">
      <w:pPr>
        <w:spacing w:line="360" w:lineRule="auto"/>
        <w:rPr>
          <w:sz w:val="22"/>
          <w:szCs w:val="22"/>
        </w:rPr>
      </w:pPr>
      <w:r w:rsidRPr="00785C87">
        <w:rPr>
          <w:sz w:val="22"/>
          <w:szCs w:val="22"/>
        </w:rPr>
        <w:t xml:space="preserve">    </w:t>
      </w:r>
    </w:p>
    <w:p w14:paraId="5CE4093C" w14:textId="77777777" w:rsidR="00785C87" w:rsidRPr="00785C87" w:rsidRDefault="00785C87" w:rsidP="00785C87">
      <w:pPr>
        <w:spacing w:line="360" w:lineRule="auto"/>
        <w:rPr>
          <w:sz w:val="22"/>
          <w:szCs w:val="22"/>
        </w:rPr>
      </w:pPr>
      <w:r w:rsidRPr="00785C87">
        <w:rPr>
          <w:sz w:val="22"/>
          <w:szCs w:val="22"/>
        </w:rPr>
        <w:t xml:space="preserve">    # Assigning years</w:t>
      </w:r>
    </w:p>
    <w:p w14:paraId="334330B8" w14:textId="77777777" w:rsidR="00785C87" w:rsidRPr="00785C87" w:rsidRDefault="00785C87" w:rsidP="00785C87">
      <w:pPr>
        <w:spacing w:line="360" w:lineRule="auto"/>
        <w:rPr>
          <w:sz w:val="22"/>
          <w:szCs w:val="22"/>
        </w:rPr>
      </w:pPr>
      <w:r w:rsidRPr="00785C87">
        <w:rPr>
          <w:sz w:val="22"/>
          <w:szCs w:val="22"/>
        </w:rPr>
        <w:t xml:space="preserve">    year1 &lt;- unique_years[i]</w:t>
      </w:r>
    </w:p>
    <w:p w14:paraId="33B0C83A" w14:textId="77777777" w:rsidR="00785C87" w:rsidRPr="00785C87" w:rsidRDefault="00785C87" w:rsidP="00785C87">
      <w:pPr>
        <w:spacing w:line="360" w:lineRule="auto"/>
        <w:rPr>
          <w:sz w:val="22"/>
          <w:szCs w:val="22"/>
        </w:rPr>
      </w:pPr>
      <w:r w:rsidRPr="00785C87">
        <w:rPr>
          <w:sz w:val="22"/>
          <w:szCs w:val="22"/>
        </w:rPr>
        <w:t xml:space="preserve">    year2 &lt;- unique_years[j]</w:t>
      </w:r>
    </w:p>
    <w:p w14:paraId="1FFE3A8E" w14:textId="77777777" w:rsidR="00785C87" w:rsidRPr="00785C87" w:rsidRDefault="00785C87" w:rsidP="00785C87">
      <w:pPr>
        <w:spacing w:line="360" w:lineRule="auto"/>
        <w:rPr>
          <w:sz w:val="22"/>
          <w:szCs w:val="22"/>
        </w:rPr>
      </w:pPr>
      <w:r w:rsidRPr="00785C87">
        <w:rPr>
          <w:sz w:val="22"/>
          <w:szCs w:val="22"/>
        </w:rPr>
        <w:t xml:space="preserve">    </w:t>
      </w:r>
    </w:p>
    <w:p w14:paraId="7719191F"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18E5BBAA"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405D36E9" w14:textId="77777777" w:rsidR="00785C87" w:rsidRPr="00785C87" w:rsidRDefault="00785C87" w:rsidP="00785C87">
      <w:pPr>
        <w:spacing w:line="360" w:lineRule="auto"/>
        <w:rPr>
          <w:sz w:val="22"/>
          <w:szCs w:val="22"/>
        </w:rPr>
      </w:pPr>
      <w:r w:rsidRPr="00785C87">
        <w:rPr>
          <w:sz w:val="22"/>
          <w:szCs w:val="22"/>
        </w:rPr>
        <w:t xml:space="preserve">    </w:t>
      </w:r>
    </w:p>
    <w:p w14:paraId="53104D6E"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w:t>
      </w:r>
    </w:p>
    <w:p w14:paraId="3377450F" w14:textId="77777777" w:rsidR="00785C87" w:rsidRPr="00785C87" w:rsidRDefault="00785C87" w:rsidP="00785C87">
      <w:pPr>
        <w:spacing w:line="360" w:lineRule="auto"/>
        <w:rPr>
          <w:sz w:val="22"/>
          <w:szCs w:val="22"/>
        </w:rPr>
      </w:pPr>
      <w:r w:rsidRPr="00785C87">
        <w:rPr>
          <w:sz w:val="22"/>
          <w:szCs w:val="22"/>
        </w:rPr>
        <w:t xml:space="preserve">    currentPairSample &lt;- workingSet |&gt; </w:t>
      </w:r>
    </w:p>
    <w:p w14:paraId="01A130F6" w14:textId="77777777" w:rsidR="00785C87" w:rsidRPr="00785C87" w:rsidRDefault="00785C87" w:rsidP="00785C87">
      <w:pPr>
        <w:spacing w:line="360" w:lineRule="auto"/>
        <w:rPr>
          <w:sz w:val="22"/>
          <w:szCs w:val="22"/>
        </w:rPr>
      </w:pPr>
      <w:r w:rsidRPr="00785C87">
        <w:rPr>
          <w:sz w:val="22"/>
          <w:szCs w:val="22"/>
        </w:rPr>
        <w:t xml:space="preserve">      filter(yearRecoded %in% c(year1, year2))</w:t>
      </w:r>
    </w:p>
    <w:p w14:paraId="1FDFFF0C" w14:textId="77777777" w:rsidR="00785C87" w:rsidRPr="00785C87" w:rsidRDefault="00785C87" w:rsidP="00785C87">
      <w:pPr>
        <w:spacing w:line="360" w:lineRule="auto"/>
        <w:rPr>
          <w:sz w:val="22"/>
          <w:szCs w:val="22"/>
        </w:rPr>
      </w:pPr>
      <w:r w:rsidRPr="00785C87">
        <w:rPr>
          <w:sz w:val="22"/>
          <w:szCs w:val="22"/>
        </w:rPr>
        <w:t xml:space="preserve">    </w:t>
      </w:r>
    </w:p>
    <w:p w14:paraId="6F48333E"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3FE2CC98" w14:textId="77777777" w:rsidR="00785C87" w:rsidRPr="00785C87" w:rsidRDefault="00785C87" w:rsidP="00785C87">
      <w:pPr>
        <w:spacing w:line="360" w:lineRule="auto"/>
        <w:rPr>
          <w:sz w:val="22"/>
          <w:szCs w:val="22"/>
        </w:rPr>
      </w:pPr>
      <w:r w:rsidRPr="00785C87">
        <w:rPr>
          <w:sz w:val="22"/>
          <w:szCs w:val="22"/>
        </w:rPr>
        <w:t xml:space="preserve">    </w:t>
      </w:r>
    </w:p>
    <w:p w14:paraId="7ACFB736"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0DB48436" w14:textId="77777777" w:rsidR="00785C87" w:rsidRPr="00785C87" w:rsidRDefault="00785C87" w:rsidP="00785C87">
      <w:pPr>
        <w:spacing w:line="360" w:lineRule="auto"/>
        <w:rPr>
          <w:sz w:val="22"/>
          <w:szCs w:val="22"/>
        </w:rPr>
      </w:pPr>
      <w:r w:rsidRPr="00785C87">
        <w:rPr>
          <w:sz w:val="22"/>
          <w:szCs w:val="22"/>
        </w:rPr>
        <w:t xml:space="preserve">    </w:t>
      </w:r>
    </w:p>
    <w:p w14:paraId="6140CD2E"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0E0C3515" w14:textId="77777777" w:rsidR="00785C87" w:rsidRPr="00785C87" w:rsidRDefault="00785C87" w:rsidP="00785C87">
      <w:pPr>
        <w:spacing w:line="360" w:lineRule="auto"/>
        <w:rPr>
          <w:sz w:val="22"/>
          <w:szCs w:val="22"/>
        </w:rPr>
      </w:pPr>
      <w:r w:rsidRPr="00785C87">
        <w:rPr>
          <w:sz w:val="22"/>
          <w:szCs w:val="22"/>
        </w:rPr>
        <w:t xml:space="preserve">    </w:t>
      </w:r>
    </w:p>
    <w:p w14:paraId="055D122B" w14:textId="77777777" w:rsidR="00785C87" w:rsidRPr="00785C87" w:rsidRDefault="00785C87" w:rsidP="00785C87">
      <w:pPr>
        <w:spacing w:line="360" w:lineRule="auto"/>
        <w:rPr>
          <w:sz w:val="22"/>
          <w:szCs w:val="22"/>
        </w:rPr>
      </w:pPr>
      <w:r w:rsidRPr="00785C87">
        <w:rPr>
          <w:sz w:val="22"/>
          <w:szCs w:val="22"/>
        </w:rPr>
        <w:lastRenderedPageBreak/>
        <w:t xml:space="preserve">    for(currentBound in equivBounds){</w:t>
      </w:r>
    </w:p>
    <w:p w14:paraId="5E8E9D30"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203122AA" w14:textId="77777777" w:rsidR="00785C87" w:rsidRPr="00785C87" w:rsidRDefault="00785C87" w:rsidP="00785C87">
      <w:pPr>
        <w:spacing w:line="360" w:lineRule="auto"/>
        <w:rPr>
          <w:sz w:val="22"/>
          <w:szCs w:val="22"/>
        </w:rPr>
      </w:pPr>
      <w:r w:rsidRPr="00785C87">
        <w:rPr>
          <w:sz w:val="22"/>
          <w:szCs w:val="22"/>
        </w:rPr>
        <w:t xml:space="preserve">      </w:t>
      </w:r>
    </w:p>
    <w:p w14:paraId="180BA0A3"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111E4EA1"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Recoded),</w:t>
      </w:r>
    </w:p>
    <w:p w14:paraId="52BB3FEB"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748FF482" w14:textId="77777777" w:rsidR="00785C87" w:rsidRPr="00785C87" w:rsidRDefault="00785C87" w:rsidP="00785C87">
      <w:pPr>
        <w:spacing w:line="360" w:lineRule="auto"/>
        <w:rPr>
          <w:sz w:val="22"/>
          <w:szCs w:val="22"/>
        </w:rPr>
      </w:pPr>
      <w:r w:rsidRPr="00785C87">
        <w:rPr>
          <w:sz w:val="22"/>
          <w:szCs w:val="22"/>
        </w:rPr>
        <w:t xml:space="preserve">          paired = FALSE,</w:t>
      </w:r>
    </w:p>
    <w:p w14:paraId="51A40CC5" w14:textId="77777777" w:rsidR="00785C87" w:rsidRPr="00785C87" w:rsidRDefault="00785C87" w:rsidP="00785C87">
      <w:pPr>
        <w:spacing w:line="360" w:lineRule="auto"/>
        <w:rPr>
          <w:sz w:val="22"/>
          <w:szCs w:val="22"/>
        </w:rPr>
      </w:pPr>
      <w:r w:rsidRPr="00785C87">
        <w:rPr>
          <w:sz w:val="22"/>
          <w:szCs w:val="22"/>
        </w:rPr>
        <w:t xml:space="preserve">          var.equal = FALSE,</w:t>
      </w:r>
    </w:p>
    <w:p w14:paraId="1D8AD0FD" w14:textId="77777777" w:rsidR="00785C87" w:rsidRPr="00785C87" w:rsidRDefault="00785C87" w:rsidP="00785C87">
      <w:pPr>
        <w:spacing w:line="360" w:lineRule="auto"/>
        <w:rPr>
          <w:sz w:val="22"/>
          <w:szCs w:val="22"/>
        </w:rPr>
      </w:pPr>
      <w:r w:rsidRPr="00785C87">
        <w:rPr>
          <w:sz w:val="22"/>
          <w:szCs w:val="22"/>
        </w:rPr>
        <w:t xml:space="preserve">          eqb = currentBound,</w:t>
      </w:r>
    </w:p>
    <w:p w14:paraId="71803134" w14:textId="77777777" w:rsidR="00785C87" w:rsidRPr="00785C87" w:rsidRDefault="00785C87" w:rsidP="00785C87">
      <w:pPr>
        <w:spacing w:line="360" w:lineRule="auto"/>
        <w:rPr>
          <w:sz w:val="22"/>
          <w:szCs w:val="22"/>
        </w:rPr>
      </w:pPr>
      <w:r w:rsidRPr="00785C87">
        <w:rPr>
          <w:sz w:val="22"/>
          <w:szCs w:val="22"/>
        </w:rPr>
        <w:t xml:space="preserve">          eqbound_type="raw"</w:t>
      </w:r>
    </w:p>
    <w:p w14:paraId="5DEC9A0A" w14:textId="77777777" w:rsidR="00785C87" w:rsidRPr="00785C87" w:rsidRDefault="00785C87" w:rsidP="00785C87">
      <w:pPr>
        <w:spacing w:line="360" w:lineRule="auto"/>
        <w:rPr>
          <w:sz w:val="22"/>
          <w:szCs w:val="22"/>
        </w:rPr>
      </w:pPr>
      <w:r w:rsidRPr="00785C87">
        <w:rPr>
          <w:sz w:val="22"/>
          <w:szCs w:val="22"/>
        </w:rPr>
        <w:t xml:space="preserve">          )</w:t>
      </w:r>
    </w:p>
    <w:p w14:paraId="58DE5F1A" w14:textId="77777777" w:rsidR="00785C87" w:rsidRPr="00785C87" w:rsidRDefault="00785C87" w:rsidP="00785C87">
      <w:pPr>
        <w:spacing w:line="360" w:lineRule="auto"/>
        <w:rPr>
          <w:sz w:val="22"/>
          <w:szCs w:val="22"/>
        </w:rPr>
      </w:pPr>
    </w:p>
    <w:p w14:paraId="65F350BE"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426D833B" w14:textId="77777777" w:rsidR="00785C87" w:rsidRPr="00785C87" w:rsidRDefault="00785C87" w:rsidP="00785C87">
      <w:pPr>
        <w:spacing w:line="360" w:lineRule="auto"/>
        <w:rPr>
          <w:sz w:val="22"/>
          <w:szCs w:val="22"/>
        </w:rPr>
      </w:pPr>
      <w:r w:rsidRPr="00785C87">
        <w:rPr>
          <w:sz w:val="22"/>
          <w:szCs w:val="22"/>
        </w:rPr>
        <w:t xml:space="preserve">        yearA = year1,</w:t>
      </w:r>
    </w:p>
    <w:p w14:paraId="7E505216" w14:textId="77777777" w:rsidR="00785C87" w:rsidRPr="00785C87" w:rsidRDefault="00785C87" w:rsidP="00785C87">
      <w:pPr>
        <w:spacing w:line="360" w:lineRule="auto"/>
        <w:rPr>
          <w:sz w:val="22"/>
          <w:szCs w:val="22"/>
        </w:rPr>
      </w:pPr>
      <w:r w:rsidRPr="00785C87">
        <w:rPr>
          <w:sz w:val="22"/>
          <w:szCs w:val="22"/>
        </w:rPr>
        <w:t xml:space="preserve">        yearB = year2,</w:t>
      </w:r>
    </w:p>
    <w:p w14:paraId="6A6A0628"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007B2997"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0FF73F67"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1B481914"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37F6DE42"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14B95ED6"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2677F33D"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62BB272D"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40DAD625"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26561964" w14:textId="77777777" w:rsidR="00785C87" w:rsidRPr="00785C87" w:rsidRDefault="00785C87" w:rsidP="00785C87">
      <w:pPr>
        <w:spacing w:line="360" w:lineRule="auto"/>
        <w:rPr>
          <w:sz w:val="22"/>
          <w:szCs w:val="22"/>
        </w:rPr>
      </w:pPr>
      <w:r w:rsidRPr="00785C87">
        <w:rPr>
          <w:sz w:val="22"/>
          <w:szCs w:val="22"/>
        </w:rPr>
        <w:t xml:space="preserve">      )</w:t>
      </w:r>
    </w:p>
    <w:p w14:paraId="5018E3E6" w14:textId="77777777" w:rsidR="00785C87" w:rsidRPr="00785C87" w:rsidRDefault="00785C87" w:rsidP="00785C87">
      <w:pPr>
        <w:spacing w:line="360" w:lineRule="auto"/>
        <w:rPr>
          <w:sz w:val="22"/>
          <w:szCs w:val="22"/>
        </w:rPr>
      </w:pPr>
      <w:r w:rsidRPr="00785C87">
        <w:rPr>
          <w:sz w:val="22"/>
          <w:szCs w:val="22"/>
        </w:rPr>
        <w:t xml:space="preserve">      </w:t>
      </w:r>
    </w:p>
    <w:p w14:paraId="65EBCED6"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226AD13E"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76EA07C5" w14:textId="77777777" w:rsidR="00785C87" w:rsidRPr="00785C87" w:rsidRDefault="00785C87" w:rsidP="00785C87">
      <w:pPr>
        <w:spacing w:line="360" w:lineRule="auto"/>
        <w:rPr>
          <w:sz w:val="22"/>
          <w:szCs w:val="22"/>
        </w:rPr>
      </w:pPr>
      <w:r w:rsidRPr="00785C87">
        <w:rPr>
          <w:sz w:val="22"/>
          <w:szCs w:val="22"/>
        </w:rPr>
        <w:t xml:space="preserve">    }</w:t>
      </w:r>
    </w:p>
    <w:p w14:paraId="0B38FF04" w14:textId="77777777" w:rsidR="00785C87" w:rsidRPr="00785C87" w:rsidRDefault="00785C87" w:rsidP="00785C87">
      <w:pPr>
        <w:spacing w:line="360" w:lineRule="auto"/>
        <w:rPr>
          <w:sz w:val="22"/>
          <w:szCs w:val="22"/>
        </w:rPr>
      </w:pPr>
      <w:r w:rsidRPr="00785C87">
        <w:rPr>
          <w:sz w:val="22"/>
          <w:szCs w:val="22"/>
        </w:rPr>
        <w:t xml:space="preserve">    </w:t>
      </w:r>
    </w:p>
    <w:p w14:paraId="249BE60A"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BD4E035"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00AA0B2D" w14:textId="77777777" w:rsidR="00785C87" w:rsidRPr="00785C87" w:rsidRDefault="00785C87" w:rsidP="00785C87">
      <w:pPr>
        <w:spacing w:line="360" w:lineRule="auto"/>
        <w:rPr>
          <w:sz w:val="22"/>
          <w:szCs w:val="22"/>
        </w:rPr>
      </w:pPr>
      <w:r w:rsidRPr="00785C87">
        <w:rPr>
          <w:sz w:val="22"/>
          <w:szCs w:val="22"/>
        </w:rPr>
        <w:t xml:space="preserve">    </w:t>
      </w:r>
    </w:p>
    <w:p w14:paraId="167B807C"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1AFCE54D" w14:textId="77777777" w:rsidR="00785C87" w:rsidRPr="00785C87" w:rsidRDefault="00785C87" w:rsidP="00785C87">
      <w:pPr>
        <w:spacing w:line="360" w:lineRule="auto"/>
        <w:rPr>
          <w:sz w:val="22"/>
          <w:szCs w:val="22"/>
        </w:rPr>
      </w:pPr>
      <w:r w:rsidRPr="00785C87">
        <w:rPr>
          <w:sz w:val="22"/>
          <w:szCs w:val="22"/>
        </w:rPr>
        <w:lastRenderedPageBreak/>
        <w:t xml:space="preserve">    allPairResults[[length(allPairResults) + 1]] &lt;- combinedCurrentPairResults</w:t>
      </w:r>
    </w:p>
    <w:p w14:paraId="72F56830" w14:textId="77777777" w:rsidR="00785C87" w:rsidRPr="00785C87" w:rsidRDefault="00785C87" w:rsidP="00785C87">
      <w:pPr>
        <w:spacing w:line="360" w:lineRule="auto"/>
        <w:rPr>
          <w:sz w:val="22"/>
          <w:szCs w:val="22"/>
        </w:rPr>
      </w:pPr>
      <w:r w:rsidRPr="00785C87">
        <w:rPr>
          <w:sz w:val="22"/>
          <w:szCs w:val="22"/>
        </w:rPr>
        <w:t xml:space="preserve">    </w:t>
      </w:r>
    </w:p>
    <w:p w14:paraId="4BAAFE3F" w14:textId="77777777" w:rsidR="00785C87" w:rsidRPr="00785C87" w:rsidRDefault="00785C87" w:rsidP="00785C87">
      <w:pPr>
        <w:spacing w:line="360" w:lineRule="auto"/>
        <w:rPr>
          <w:sz w:val="22"/>
          <w:szCs w:val="22"/>
        </w:rPr>
      </w:pPr>
      <w:r w:rsidRPr="00785C87">
        <w:rPr>
          <w:sz w:val="22"/>
          <w:szCs w:val="22"/>
        </w:rPr>
        <w:t xml:space="preserve">  }</w:t>
      </w:r>
    </w:p>
    <w:p w14:paraId="79E8A268" w14:textId="77777777" w:rsidR="00785C87" w:rsidRPr="00785C87" w:rsidRDefault="00785C87" w:rsidP="00785C87">
      <w:pPr>
        <w:spacing w:line="360" w:lineRule="auto"/>
        <w:rPr>
          <w:sz w:val="22"/>
          <w:szCs w:val="22"/>
        </w:rPr>
      </w:pPr>
      <w:r w:rsidRPr="00785C87">
        <w:rPr>
          <w:sz w:val="22"/>
          <w:szCs w:val="22"/>
        </w:rPr>
        <w:t>}</w:t>
      </w:r>
    </w:p>
    <w:p w14:paraId="6CAB62B8" w14:textId="77777777" w:rsidR="00785C87" w:rsidRPr="00785C87" w:rsidRDefault="00785C87" w:rsidP="00785C87">
      <w:pPr>
        <w:spacing w:line="360" w:lineRule="auto"/>
        <w:rPr>
          <w:sz w:val="22"/>
          <w:szCs w:val="22"/>
        </w:rPr>
      </w:pPr>
    </w:p>
    <w:p w14:paraId="05F71F43" w14:textId="77777777" w:rsidR="00785C87" w:rsidRPr="00785C87" w:rsidRDefault="00785C87" w:rsidP="00785C87">
      <w:pPr>
        <w:spacing w:line="360" w:lineRule="auto"/>
        <w:rPr>
          <w:sz w:val="22"/>
          <w:szCs w:val="22"/>
        </w:rPr>
      </w:pPr>
      <w:r w:rsidRPr="00785C87">
        <w:rPr>
          <w:sz w:val="22"/>
          <w:szCs w:val="22"/>
        </w:rPr>
        <w:t># Combine all results into a dataframe</w:t>
      </w:r>
    </w:p>
    <w:p w14:paraId="74770EE6" w14:textId="77777777" w:rsidR="00785C87" w:rsidRPr="00785C87" w:rsidRDefault="00785C87" w:rsidP="00785C87">
      <w:pPr>
        <w:spacing w:line="360" w:lineRule="auto"/>
        <w:rPr>
          <w:sz w:val="22"/>
          <w:szCs w:val="22"/>
        </w:rPr>
      </w:pPr>
      <w:r w:rsidRPr="00785C87">
        <w:rPr>
          <w:sz w:val="22"/>
          <w:szCs w:val="22"/>
        </w:rPr>
        <w:t>finalTOSTResults &lt;- bind_rows(allPairResults)</w:t>
      </w:r>
    </w:p>
    <w:p w14:paraId="16838B4A" w14:textId="77777777" w:rsidR="00785C87" w:rsidRPr="00785C87" w:rsidRDefault="00785C87" w:rsidP="00785C87">
      <w:pPr>
        <w:spacing w:line="360" w:lineRule="auto"/>
        <w:rPr>
          <w:sz w:val="22"/>
          <w:szCs w:val="22"/>
        </w:rPr>
      </w:pPr>
    </w:p>
    <w:p w14:paraId="4F834191" w14:textId="77777777" w:rsidR="00785C87" w:rsidRPr="00785C87" w:rsidRDefault="00785C87" w:rsidP="00785C87">
      <w:pPr>
        <w:spacing w:line="360" w:lineRule="auto"/>
        <w:rPr>
          <w:sz w:val="22"/>
          <w:szCs w:val="22"/>
        </w:rPr>
      </w:pPr>
      <w:r w:rsidRPr="00785C87">
        <w:rPr>
          <w:sz w:val="22"/>
          <w:szCs w:val="22"/>
        </w:rPr>
        <w:t># View the final dataframe</w:t>
      </w:r>
    </w:p>
    <w:p w14:paraId="79772D8A" w14:textId="77777777" w:rsidR="00785C87" w:rsidRPr="00785C87" w:rsidRDefault="00785C87" w:rsidP="00785C87">
      <w:pPr>
        <w:spacing w:line="360" w:lineRule="auto"/>
        <w:rPr>
          <w:sz w:val="22"/>
          <w:szCs w:val="22"/>
        </w:rPr>
      </w:pPr>
      <w:r w:rsidRPr="00785C87">
        <w:rPr>
          <w:sz w:val="22"/>
          <w:szCs w:val="22"/>
        </w:rPr>
        <w:t>finalTOSTResults</w:t>
      </w:r>
    </w:p>
    <w:p w14:paraId="6C1B0D7A" w14:textId="77777777" w:rsidR="00785C87" w:rsidRPr="00785C87" w:rsidRDefault="00785C87" w:rsidP="00785C87">
      <w:pPr>
        <w:spacing w:line="360" w:lineRule="auto"/>
        <w:rPr>
          <w:sz w:val="22"/>
          <w:szCs w:val="22"/>
        </w:rPr>
      </w:pPr>
      <w:r w:rsidRPr="00785C87">
        <w:rPr>
          <w:sz w:val="22"/>
          <w:szCs w:val="22"/>
        </w:rPr>
        <w:t>```</w:t>
      </w:r>
    </w:p>
    <w:p w14:paraId="64E0F562" w14:textId="77777777" w:rsidR="00785C87" w:rsidRPr="00785C87" w:rsidRDefault="00785C87" w:rsidP="00785C87">
      <w:pPr>
        <w:spacing w:line="360" w:lineRule="auto"/>
        <w:rPr>
          <w:sz w:val="22"/>
          <w:szCs w:val="22"/>
        </w:rPr>
      </w:pPr>
    </w:p>
    <w:p w14:paraId="25329861" w14:textId="77777777" w:rsidR="00785C87" w:rsidRPr="00785C87" w:rsidRDefault="00785C87" w:rsidP="00785C87">
      <w:pPr>
        <w:spacing w:line="360" w:lineRule="auto"/>
        <w:rPr>
          <w:sz w:val="22"/>
          <w:szCs w:val="22"/>
        </w:rPr>
      </w:pPr>
      <w:r w:rsidRPr="00785C87">
        <w:rPr>
          <w:sz w:val="22"/>
          <w:szCs w:val="22"/>
        </w:rPr>
        <w:t>#### Bonferroni Correction</w:t>
      </w:r>
    </w:p>
    <w:p w14:paraId="210C8AAC" w14:textId="77777777" w:rsidR="00785C87" w:rsidRPr="00785C87" w:rsidRDefault="00785C87" w:rsidP="00785C87">
      <w:pPr>
        <w:spacing w:line="360" w:lineRule="auto"/>
        <w:rPr>
          <w:sz w:val="22"/>
          <w:szCs w:val="22"/>
        </w:rPr>
      </w:pPr>
    </w:p>
    <w:p w14:paraId="79309C42" w14:textId="77777777" w:rsidR="00785C87" w:rsidRPr="00785C87" w:rsidRDefault="00785C87" w:rsidP="00785C87">
      <w:pPr>
        <w:spacing w:line="360" w:lineRule="auto"/>
        <w:rPr>
          <w:sz w:val="22"/>
          <w:szCs w:val="22"/>
        </w:rPr>
      </w:pPr>
      <w:r w:rsidRPr="00785C87">
        <w:rPr>
          <w:sz w:val="22"/>
          <w:szCs w:val="22"/>
        </w:rPr>
        <w:t>```{r}</w:t>
      </w:r>
    </w:p>
    <w:p w14:paraId="58E77D85" w14:textId="77777777" w:rsidR="00785C87" w:rsidRPr="00785C87" w:rsidRDefault="00785C87" w:rsidP="00785C87">
      <w:pPr>
        <w:spacing w:line="360" w:lineRule="auto"/>
        <w:rPr>
          <w:sz w:val="22"/>
          <w:szCs w:val="22"/>
        </w:rPr>
      </w:pPr>
      <w:r w:rsidRPr="00785C87">
        <w:rPr>
          <w:sz w:val="22"/>
          <w:szCs w:val="22"/>
        </w:rPr>
        <w:t># recalculating bonferroni corrected p-value</w:t>
      </w:r>
    </w:p>
    <w:p w14:paraId="43C746BC" w14:textId="77777777" w:rsidR="00785C87" w:rsidRPr="00785C87" w:rsidRDefault="00785C87" w:rsidP="00785C87">
      <w:pPr>
        <w:spacing w:line="360" w:lineRule="auto"/>
        <w:rPr>
          <w:sz w:val="22"/>
          <w:szCs w:val="22"/>
        </w:rPr>
      </w:pPr>
      <w:r w:rsidRPr="00785C87">
        <w:rPr>
          <w:sz w:val="22"/>
          <w:szCs w:val="22"/>
        </w:rPr>
        <w:t>bonferroniPValue &lt;- 0.05 / 15</w:t>
      </w:r>
    </w:p>
    <w:p w14:paraId="4EF177F5" w14:textId="77777777" w:rsidR="00785C87" w:rsidRPr="00785C87" w:rsidRDefault="00785C87" w:rsidP="00785C87">
      <w:pPr>
        <w:spacing w:line="360" w:lineRule="auto"/>
        <w:rPr>
          <w:sz w:val="22"/>
          <w:szCs w:val="22"/>
        </w:rPr>
      </w:pPr>
    </w:p>
    <w:p w14:paraId="2093CDCB" w14:textId="77777777" w:rsidR="00785C87" w:rsidRPr="00785C87" w:rsidRDefault="00785C87" w:rsidP="00785C87">
      <w:pPr>
        <w:spacing w:line="360" w:lineRule="auto"/>
        <w:rPr>
          <w:sz w:val="22"/>
          <w:szCs w:val="22"/>
        </w:rPr>
      </w:pPr>
      <w:r w:rsidRPr="00785C87">
        <w:rPr>
          <w:sz w:val="22"/>
          <w:szCs w:val="22"/>
        </w:rPr>
        <w:t xml:space="preserve">finalTOSTGrid &lt;- finalTOSTResults |&gt; </w:t>
      </w:r>
    </w:p>
    <w:p w14:paraId="614AABC7"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08ACD2A1"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9191C17" w14:textId="77777777" w:rsidR="00785C87" w:rsidRPr="00785C87" w:rsidRDefault="00785C87" w:rsidP="00785C87">
      <w:pPr>
        <w:spacing w:line="360" w:lineRule="auto"/>
        <w:rPr>
          <w:sz w:val="22"/>
          <w:szCs w:val="22"/>
        </w:rPr>
      </w:pPr>
    </w:p>
    <w:p w14:paraId="035781A4" w14:textId="77777777" w:rsidR="00785C87" w:rsidRPr="00785C87" w:rsidRDefault="00785C87" w:rsidP="00785C87">
      <w:pPr>
        <w:spacing w:line="360" w:lineRule="auto"/>
        <w:rPr>
          <w:sz w:val="22"/>
          <w:szCs w:val="22"/>
        </w:rPr>
      </w:pPr>
      <w:r w:rsidRPr="00785C87">
        <w:rPr>
          <w:sz w:val="22"/>
          <w:szCs w:val="22"/>
        </w:rPr>
        <w:t>```</w:t>
      </w:r>
    </w:p>
    <w:p w14:paraId="4F15178A" w14:textId="77777777" w:rsidR="00785C87" w:rsidRPr="00785C87" w:rsidRDefault="00785C87" w:rsidP="00785C87">
      <w:pPr>
        <w:spacing w:line="360" w:lineRule="auto"/>
        <w:rPr>
          <w:sz w:val="22"/>
          <w:szCs w:val="22"/>
        </w:rPr>
      </w:pPr>
    </w:p>
    <w:p w14:paraId="7734F45A" w14:textId="77777777" w:rsidR="00785C87" w:rsidRPr="00785C87" w:rsidRDefault="00785C87" w:rsidP="00785C87">
      <w:pPr>
        <w:spacing w:line="360" w:lineRule="auto"/>
        <w:rPr>
          <w:sz w:val="22"/>
          <w:szCs w:val="22"/>
        </w:rPr>
      </w:pPr>
      <w:r w:rsidRPr="00785C87">
        <w:rPr>
          <w:sz w:val="22"/>
          <w:szCs w:val="22"/>
        </w:rPr>
        <w:t>#### Charting Bootstrapt EQT</w:t>
      </w:r>
    </w:p>
    <w:p w14:paraId="458F1E20" w14:textId="77777777" w:rsidR="00785C87" w:rsidRPr="00785C87" w:rsidRDefault="00785C87" w:rsidP="00785C87">
      <w:pPr>
        <w:spacing w:line="360" w:lineRule="auto"/>
        <w:rPr>
          <w:sz w:val="22"/>
          <w:szCs w:val="22"/>
        </w:rPr>
      </w:pPr>
    </w:p>
    <w:p w14:paraId="1E838E2A" w14:textId="77777777" w:rsidR="00785C87" w:rsidRPr="00785C87" w:rsidRDefault="00785C87" w:rsidP="00785C87">
      <w:pPr>
        <w:spacing w:line="360" w:lineRule="auto"/>
        <w:rPr>
          <w:sz w:val="22"/>
          <w:szCs w:val="22"/>
        </w:rPr>
      </w:pPr>
      <w:r w:rsidRPr="00785C87">
        <w:rPr>
          <w:sz w:val="22"/>
          <w:szCs w:val="22"/>
        </w:rPr>
        <w:t>```{r}</w:t>
      </w:r>
    </w:p>
    <w:p w14:paraId="37F1A13F" w14:textId="77777777" w:rsidR="00785C87" w:rsidRPr="00785C87" w:rsidRDefault="00785C87" w:rsidP="00785C87">
      <w:pPr>
        <w:spacing w:line="360" w:lineRule="auto"/>
        <w:rPr>
          <w:sz w:val="22"/>
          <w:szCs w:val="22"/>
        </w:rPr>
      </w:pPr>
      <w:r w:rsidRPr="00785C87">
        <w:rPr>
          <w:sz w:val="22"/>
          <w:szCs w:val="22"/>
        </w:rPr>
        <w:t xml:space="preserve">allEQBGrid &lt;- finalTOSTGrid |&gt; </w:t>
      </w:r>
    </w:p>
    <w:p w14:paraId="4BC3CC5F"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3184343A"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37D45523" w14:textId="77777777" w:rsidR="00785C87" w:rsidRPr="00785C87" w:rsidRDefault="00785C87" w:rsidP="00785C87">
      <w:pPr>
        <w:spacing w:line="360" w:lineRule="auto"/>
        <w:rPr>
          <w:sz w:val="22"/>
          <w:szCs w:val="22"/>
        </w:rPr>
      </w:pPr>
      <w:r w:rsidRPr="00785C87">
        <w:rPr>
          <w:sz w:val="22"/>
          <w:szCs w:val="22"/>
        </w:rPr>
        <w:t xml:space="preserve">  # geom_tile()+</w:t>
      </w:r>
    </w:p>
    <w:p w14:paraId="67D2DECD"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1FBA5C6E"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B78A866" w14:textId="77777777" w:rsidR="00785C87" w:rsidRPr="00785C87" w:rsidRDefault="00785C87" w:rsidP="00785C87">
      <w:pPr>
        <w:spacing w:line="360" w:lineRule="auto"/>
        <w:rPr>
          <w:sz w:val="22"/>
          <w:szCs w:val="22"/>
        </w:rPr>
      </w:pPr>
      <w:r w:rsidRPr="00785C87">
        <w:rPr>
          <w:sz w:val="22"/>
          <w:szCs w:val="22"/>
        </w:rPr>
        <w:lastRenderedPageBreak/>
        <w:t xml:space="preserve">  # theme_minimal()+</w:t>
      </w:r>
    </w:p>
    <w:p w14:paraId="6EE132FC"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506DD6E5"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20D9F805"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650C8FB6" w14:textId="77777777" w:rsidR="00785C87" w:rsidRPr="00785C87" w:rsidRDefault="00785C87" w:rsidP="00785C87">
      <w:pPr>
        <w:spacing w:line="360" w:lineRule="auto"/>
        <w:rPr>
          <w:sz w:val="22"/>
          <w:szCs w:val="22"/>
        </w:rPr>
      </w:pPr>
      <w:r w:rsidRPr="00785C87">
        <w:rPr>
          <w:sz w:val="22"/>
          <w:szCs w:val="22"/>
        </w:rPr>
        <w:t xml:space="preserve">          x = "Group 1",</w:t>
      </w:r>
    </w:p>
    <w:p w14:paraId="2DF2264A" w14:textId="77777777" w:rsidR="00785C87" w:rsidRPr="00785C87" w:rsidRDefault="00785C87" w:rsidP="00785C87">
      <w:pPr>
        <w:spacing w:line="360" w:lineRule="auto"/>
        <w:rPr>
          <w:sz w:val="22"/>
          <w:szCs w:val="22"/>
        </w:rPr>
      </w:pPr>
      <w:r w:rsidRPr="00785C87">
        <w:rPr>
          <w:sz w:val="22"/>
          <w:szCs w:val="22"/>
        </w:rPr>
        <w:t xml:space="preserve">          y = "Group 2",</w:t>
      </w:r>
    </w:p>
    <w:p w14:paraId="3DB3B14F" w14:textId="77777777" w:rsidR="00785C87" w:rsidRPr="00785C87" w:rsidRDefault="00785C87" w:rsidP="00785C87">
      <w:pPr>
        <w:spacing w:line="360" w:lineRule="auto"/>
        <w:rPr>
          <w:sz w:val="22"/>
          <w:szCs w:val="22"/>
        </w:rPr>
      </w:pPr>
      <w:r w:rsidRPr="00785C87">
        <w:rPr>
          <w:sz w:val="22"/>
          <w:szCs w:val="22"/>
        </w:rPr>
        <w:t xml:space="preserve">          fill = "Equivalent?") +</w:t>
      </w:r>
    </w:p>
    <w:p w14:paraId="31A60808" w14:textId="77777777" w:rsidR="00785C87" w:rsidRPr="00785C87" w:rsidRDefault="00785C87" w:rsidP="00785C87">
      <w:pPr>
        <w:spacing w:line="360" w:lineRule="auto"/>
        <w:rPr>
          <w:sz w:val="22"/>
          <w:szCs w:val="22"/>
        </w:rPr>
      </w:pPr>
      <w:r w:rsidRPr="00785C87">
        <w:rPr>
          <w:sz w:val="22"/>
          <w:szCs w:val="22"/>
        </w:rPr>
        <w:t xml:space="preserve">  customTheme+</w:t>
      </w:r>
    </w:p>
    <w:p w14:paraId="498ED6B3" w14:textId="77777777" w:rsidR="00785C87" w:rsidRPr="00785C87" w:rsidRDefault="00785C87" w:rsidP="00785C87">
      <w:pPr>
        <w:spacing w:line="360" w:lineRule="auto"/>
        <w:rPr>
          <w:sz w:val="22"/>
          <w:szCs w:val="22"/>
        </w:rPr>
      </w:pPr>
      <w:r w:rsidRPr="00785C87">
        <w:rPr>
          <w:sz w:val="22"/>
          <w:szCs w:val="22"/>
        </w:rPr>
        <w:t xml:space="preserve">  theme(</w:t>
      </w:r>
    </w:p>
    <w:p w14:paraId="07CF68EC" w14:textId="77777777" w:rsidR="00785C87" w:rsidRPr="00785C87" w:rsidRDefault="00785C87" w:rsidP="00785C87">
      <w:pPr>
        <w:spacing w:line="360" w:lineRule="auto"/>
        <w:rPr>
          <w:sz w:val="22"/>
          <w:szCs w:val="22"/>
        </w:rPr>
      </w:pPr>
      <w:r w:rsidRPr="00785C87">
        <w:rPr>
          <w:sz w:val="22"/>
          <w:szCs w:val="22"/>
        </w:rPr>
        <w:t xml:space="preserve">      axis.text.x = element_text(angle = 45, hjust = 1, vjust = 1), # we'll comment this as its only needed for one plot</w:t>
      </w:r>
    </w:p>
    <w:p w14:paraId="3AF8DBAF" w14:textId="77777777" w:rsidR="00785C87" w:rsidRPr="00785C87" w:rsidRDefault="00785C87" w:rsidP="00785C87">
      <w:pPr>
        <w:spacing w:line="360" w:lineRule="auto"/>
        <w:rPr>
          <w:sz w:val="22"/>
          <w:szCs w:val="22"/>
        </w:rPr>
      </w:pPr>
      <w:r w:rsidRPr="00785C87">
        <w:rPr>
          <w:sz w:val="22"/>
          <w:szCs w:val="22"/>
        </w:rPr>
        <w:t xml:space="preserve">  )</w:t>
      </w:r>
    </w:p>
    <w:p w14:paraId="78109A05" w14:textId="77777777" w:rsidR="00785C87" w:rsidRPr="00785C87" w:rsidRDefault="00785C87" w:rsidP="00785C87">
      <w:pPr>
        <w:spacing w:line="360" w:lineRule="auto"/>
        <w:rPr>
          <w:sz w:val="22"/>
          <w:szCs w:val="22"/>
        </w:rPr>
      </w:pPr>
    </w:p>
    <w:p w14:paraId="2FF19CAA" w14:textId="77777777" w:rsidR="00785C87" w:rsidRPr="00785C87" w:rsidRDefault="00785C87" w:rsidP="00785C87">
      <w:pPr>
        <w:spacing w:line="360" w:lineRule="auto"/>
        <w:rPr>
          <w:sz w:val="22"/>
          <w:szCs w:val="22"/>
        </w:rPr>
      </w:pPr>
      <w:r w:rsidRPr="00785C87">
        <w:rPr>
          <w:sz w:val="22"/>
          <w:szCs w:val="22"/>
        </w:rPr>
        <w:t>allEQBGrid</w:t>
      </w:r>
    </w:p>
    <w:p w14:paraId="6314007F" w14:textId="77777777" w:rsidR="00785C87" w:rsidRPr="00785C87" w:rsidRDefault="00785C87" w:rsidP="00785C87">
      <w:pPr>
        <w:spacing w:line="360" w:lineRule="auto"/>
        <w:rPr>
          <w:sz w:val="22"/>
          <w:szCs w:val="22"/>
        </w:rPr>
      </w:pPr>
      <w:r w:rsidRPr="00785C87">
        <w:rPr>
          <w:sz w:val="22"/>
          <w:szCs w:val="22"/>
        </w:rPr>
        <w:t>ggsave("D:/IceSat/writing/thesis/figures/o2_ALS_EQB_Grid.png", plot = allEQBGrid, bg = "white", width = 8, height = 5, units = "in", dpi = 300)</w:t>
      </w:r>
    </w:p>
    <w:p w14:paraId="1163E0B5" w14:textId="77777777" w:rsidR="00785C87" w:rsidRPr="00785C87" w:rsidRDefault="00785C87" w:rsidP="00785C87">
      <w:pPr>
        <w:spacing w:line="360" w:lineRule="auto"/>
        <w:rPr>
          <w:sz w:val="22"/>
          <w:szCs w:val="22"/>
        </w:rPr>
      </w:pPr>
    </w:p>
    <w:p w14:paraId="3FB027B1" w14:textId="77777777" w:rsidR="00785C87" w:rsidRPr="00785C87" w:rsidRDefault="00785C87" w:rsidP="00785C87">
      <w:pPr>
        <w:spacing w:line="360" w:lineRule="auto"/>
        <w:rPr>
          <w:sz w:val="22"/>
          <w:szCs w:val="22"/>
        </w:rPr>
      </w:pPr>
      <w:r w:rsidRPr="00785C87">
        <w:rPr>
          <w:sz w:val="22"/>
          <w:szCs w:val="22"/>
        </w:rPr>
        <w:t>minTOSTGrid &lt;- finalTOSTGrid %&gt;%</w:t>
      </w:r>
    </w:p>
    <w:p w14:paraId="63EF8405"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76A8A208"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3E5D1487" w14:textId="77777777" w:rsidR="00785C87" w:rsidRPr="00785C87" w:rsidRDefault="00785C87" w:rsidP="00785C87">
      <w:pPr>
        <w:spacing w:line="360" w:lineRule="auto"/>
        <w:rPr>
          <w:sz w:val="22"/>
          <w:szCs w:val="22"/>
        </w:rPr>
      </w:pPr>
      <w:r w:rsidRPr="00785C87">
        <w:rPr>
          <w:sz w:val="22"/>
          <w:szCs w:val="22"/>
        </w:rPr>
        <w:t xml:space="preserve">  ungroup()</w:t>
      </w:r>
    </w:p>
    <w:p w14:paraId="13E95031" w14:textId="77777777" w:rsidR="00785C87" w:rsidRPr="00785C87" w:rsidRDefault="00785C87" w:rsidP="00785C87">
      <w:pPr>
        <w:spacing w:line="360" w:lineRule="auto"/>
        <w:rPr>
          <w:sz w:val="22"/>
          <w:szCs w:val="22"/>
        </w:rPr>
      </w:pPr>
    </w:p>
    <w:p w14:paraId="78B636C6" w14:textId="77777777" w:rsidR="00785C87" w:rsidRPr="00785C87" w:rsidRDefault="00785C87" w:rsidP="00785C87">
      <w:pPr>
        <w:spacing w:line="360" w:lineRule="auto"/>
        <w:rPr>
          <w:sz w:val="22"/>
          <w:szCs w:val="22"/>
        </w:rPr>
      </w:pPr>
      <w:r w:rsidRPr="00785C87">
        <w:rPr>
          <w:sz w:val="22"/>
          <w:szCs w:val="22"/>
        </w:rPr>
        <w:t>minTOSTGrid</w:t>
      </w:r>
    </w:p>
    <w:p w14:paraId="01603502" w14:textId="77777777" w:rsidR="00785C87" w:rsidRPr="00785C87" w:rsidRDefault="00785C87" w:rsidP="00785C87">
      <w:pPr>
        <w:spacing w:line="360" w:lineRule="auto"/>
        <w:rPr>
          <w:sz w:val="22"/>
          <w:szCs w:val="22"/>
        </w:rPr>
      </w:pPr>
      <w:r w:rsidRPr="00785C87">
        <w:rPr>
          <w:sz w:val="22"/>
          <w:szCs w:val="22"/>
        </w:rPr>
        <w:t>```</w:t>
      </w:r>
    </w:p>
    <w:p w14:paraId="62DE3091" w14:textId="77777777" w:rsidR="00785C87" w:rsidRPr="00785C87" w:rsidRDefault="00785C87" w:rsidP="00785C87">
      <w:pPr>
        <w:spacing w:line="360" w:lineRule="auto"/>
        <w:rPr>
          <w:sz w:val="22"/>
          <w:szCs w:val="22"/>
        </w:rPr>
      </w:pPr>
    </w:p>
    <w:p w14:paraId="00FA1647" w14:textId="77777777" w:rsidR="00785C87" w:rsidRPr="00785C87" w:rsidRDefault="00785C87" w:rsidP="00785C87">
      <w:pPr>
        <w:spacing w:line="360" w:lineRule="auto"/>
        <w:rPr>
          <w:sz w:val="22"/>
          <w:szCs w:val="22"/>
        </w:rPr>
      </w:pPr>
      <w:r w:rsidRPr="00785C87">
        <w:rPr>
          <w:sz w:val="22"/>
          <w:szCs w:val="22"/>
        </w:rPr>
        <w:t>## 50K Sample</w:t>
      </w:r>
    </w:p>
    <w:p w14:paraId="15355A71" w14:textId="77777777" w:rsidR="00785C87" w:rsidRPr="00785C87" w:rsidRDefault="00785C87" w:rsidP="00785C87">
      <w:pPr>
        <w:spacing w:line="360" w:lineRule="auto"/>
        <w:rPr>
          <w:sz w:val="22"/>
          <w:szCs w:val="22"/>
        </w:rPr>
      </w:pPr>
    </w:p>
    <w:p w14:paraId="3ADB60D1" w14:textId="77777777" w:rsidR="00785C87" w:rsidRPr="00785C87" w:rsidRDefault="00785C87" w:rsidP="00785C87">
      <w:pPr>
        <w:spacing w:line="360" w:lineRule="auto"/>
        <w:rPr>
          <w:sz w:val="22"/>
          <w:szCs w:val="22"/>
        </w:rPr>
      </w:pPr>
      <w:r w:rsidRPr="00785C87">
        <w:rPr>
          <w:sz w:val="22"/>
          <w:szCs w:val="22"/>
        </w:rPr>
        <w:t>### ALS Historgrams</w:t>
      </w:r>
    </w:p>
    <w:p w14:paraId="0D1E0703" w14:textId="77777777" w:rsidR="00785C87" w:rsidRPr="00785C87" w:rsidRDefault="00785C87" w:rsidP="00785C87">
      <w:pPr>
        <w:spacing w:line="360" w:lineRule="auto"/>
        <w:rPr>
          <w:sz w:val="22"/>
          <w:szCs w:val="22"/>
        </w:rPr>
      </w:pPr>
    </w:p>
    <w:p w14:paraId="53FFA80C" w14:textId="77777777" w:rsidR="00785C87" w:rsidRPr="00785C87" w:rsidRDefault="00785C87" w:rsidP="00785C87">
      <w:pPr>
        <w:spacing w:line="360" w:lineRule="auto"/>
        <w:rPr>
          <w:sz w:val="22"/>
          <w:szCs w:val="22"/>
        </w:rPr>
      </w:pPr>
      <w:r w:rsidRPr="00785C87">
        <w:rPr>
          <w:sz w:val="22"/>
          <w:szCs w:val="22"/>
        </w:rPr>
        <w:t>```{r}</w:t>
      </w:r>
    </w:p>
    <w:p w14:paraId="11DEC9C6" w14:textId="77777777" w:rsidR="00785C87" w:rsidRPr="00785C87" w:rsidRDefault="00785C87" w:rsidP="00785C87">
      <w:pPr>
        <w:spacing w:line="360" w:lineRule="auto"/>
        <w:rPr>
          <w:sz w:val="22"/>
          <w:szCs w:val="22"/>
        </w:rPr>
      </w:pPr>
      <w:r w:rsidRPr="00785C87">
        <w:rPr>
          <w:sz w:val="22"/>
          <w:szCs w:val="22"/>
        </w:rPr>
        <w:t>fiftyThousandSampleHeightsYearSummary &lt;- fiftyThousandSample %&gt;%</w:t>
      </w:r>
    </w:p>
    <w:p w14:paraId="2AEF7C9C" w14:textId="77777777" w:rsidR="00785C87" w:rsidRPr="00785C87" w:rsidRDefault="00785C87" w:rsidP="00785C87">
      <w:pPr>
        <w:spacing w:line="360" w:lineRule="auto"/>
        <w:rPr>
          <w:sz w:val="22"/>
          <w:szCs w:val="22"/>
        </w:rPr>
      </w:pPr>
      <w:r w:rsidRPr="00785C87">
        <w:rPr>
          <w:sz w:val="22"/>
          <w:szCs w:val="22"/>
        </w:rPr>
        <w:t xml:space="preserve">  group_by(yearCategory) %&gt;%</w:t>
      </w:r>
    </w:p>
    <w:p w14:paraId="408C31AE" w14:textId="77777777" w:rsidR="00785C87" w:rsidRPr="00785C87" w:rsidRDefault="00785C87" w:rsidP="00785C87">
      <w:pPr>
        <w:spacing w:line="360" w:lineRule="auto"/>
        <w:rPr>
          <w:sz w:val="22"/>
          <w:szCs w:val="22"/>
        </w:rPr>
      </w:pPr>
      <w:r w:rsidRPr="00785C87">
        <w:rPr>
          <w:sz w:val="22"/>
          <w:szCs w:val="22"/>
        </w:rPr>
        <w:lastRenderedPageBreak/>
        <w:t xml:space="preserve">  summarize(medianALSHeight = median(percentile_98, na.rm=TRUE), meanALSHeight = mean(percentile_98, na.rm = TRUE))</w:t>
      </w:r>
    </w:p>
    <w:p w14:paraId="5D5AC536" w14:textId="77777777" w:rsidR="00785C87" w:rsidRPr="00785C87" w:rsidRDefault="00785C87" w:rsidP="00785C87">
      <w:pPr>
        <w:spacing w:line="360" w:lineRule="auto"/>
        <w:rPr>
          <w:sz w:val="22"/>
          <w:szCs w:val="22"/>
        </w:rPr>
      </w:pPr>
    </w:p>
    <w:p w14:paraId="7E4CA31F" w14:textId="77777777" w:rsidR="00785C87" w:rsidRPr="00785C87" w:rsidRDefault="00785C87" w:rsidP="00785C87">
      <w:pPr>
        <w:spacing w:line="360" w:lineRule="auto"/>
        <w:rPr>
          <w:sz w:val="22"/>
          <w:szCs w:val="22"/>
        </w:rPr>
      </w:pPr>
      <w:r w:rsidRPr="00785C87">
        <w:rPr>
          <w:sz w:val="22"/>
          <w:szCs w:val="22"/>
        </w:rPr>
        <w:t>fiftyThousandSamplefullALSHist &lt;- ggplot(fiftyThousandSample, aes(x = percentile_98, color = as.factor(yearCategory), fill = as.factor(yearCategory))) +</w:t>
      </w:r>
    </w:p>
    <w:p w14:paraId="5D1ADBCA"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6A6EB437" w14:textId="77777777" w:rsidR="00785C87" w:rsidRPr="00785C87" w:rsidRDefault="00785C87" w:rsidP="00785C87">
      <w:pPr>
        <w:spacing w:line="360" w:lineRule="auto"/>
        <w:rPr>
          <w:sz w:val="22"/>
          <w:szCs w:val="22"/>
        </w:rPr>
      </w:pPr>
      <w:r w:rsidRPr="00785C87">
        <w:rPr>
          <w:sz w:val="22"/>
          <w:szCs w:val="22"/>
        </w:rPr>
        <w:t xml:space="preserve">  geom_vline(data = fiftyThousandSampleHeightsYearSummary, aes(xintercept = medianALSHeight, color = as.factor(yearCategory)), </w:t>
      </w:r>
    </w:p>
    <w:p w14:paraId="34048809"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2CE383E2"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2F473AF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AACC7C0" w14:textId="77777777" w:rsidR="00785C87" w:rsidRPr="00785C87" w:rsidRDefault="00785C87" w:rsidP="00785C87">
      <w:pPr>
        <w:spacing w:line="360" w:lineRule="auto"/>
        <w:rPr>
          <w:sz w:val="22"/>
          <w:szCs w:val="22"/>
        </w:rPr>
      </w:pPr>
      <w:r w:rsidRPr="00785C87">
        <w:rPr>
          <w:sz w:val="22"/>
          <w:szCs w:val="22"/>
        </w:rPr>
        <w:t xml:space="preserve">        y = "Density",</w:t>
      </w:r>
    </w:p>
    <w:p w14:paraId="3178044A" w14:textId="77777777" w:rsidR="00785C87" w:rsidRPr="00785C87" w:rsidRDefault="00785C87" w:rsidP="00785C87">
      <w:pPr>
        <w:spacing w:line="360" w:lineRule="auto"/>
        <w:rPr>
          <w:sz w:val="22"/>
          <w:szCs w:val="22"/>
        </w:rPr>
      </w:pPr>
      <w:r w:rsidRPr="00785C87">
        <w:rPr>
          <w:sz w:val="22"/>
          <w:szCs w:val="22"/>
        </w:rPr>
        <w:t xml:space="preserve">        color = "Group",</w:t>
      </w:r>
    </w:p>
    <w:p w14:paraId="6449682B" w14:textId="77777777" w:rsidR="00785C87" w:rsidRPr="00785C87" w:rsidRDefault="00785C87" w:rsidP="00785C87">
      <w:pPr>
        <w:spacing w:line="360" w:lineRule="auto"/>
        <w:rPr>
          <w:sz w:val="22"/>
          <w:szCs w:val="22"/>
        </w:rPr>
      </w:pPr>
      <w:r w:rsidRPr="00785C87">
        <w:rPr>
          <w:sz w:val="22"/>
          <w:szCs w:val="22"/>
        </w:rPr>
        <w:t xml:space="preserve">        fill = "Group") +</w:t>
      </w:r>
    </w:p>
    <w:p w14:paraId="6F2E18ED" w14:textId="77777777" w:rsidR="00785C87" w:rsidRPr="00785C87" w:rsidRDefault="00785C87" w:rsidP="00785C87">
      <w:pPr>
        <w:spacing w:line="360" w:lineRule="auto"/>
        <w:rPr>
          <w:sz w:val="22"/>
          <w:szCs w:val="22"/>
        </w:rPr>
      </w:pPr>
      <w:r w:rsidRPr="00785C87">
        <w:rPr>
          <w:sz w:val="22"/>
          <w:szCs w:val="22"/>
        </w:rPr>
        <w:t xml:space="preserve">  theme_minimal()+</w:t>
      </w:r>
    </w:p>
    <w:p w14:paraId="567F3E19" w14:textId="77777777" w:rsidR="00785C87" w:rsidRPr="00785C87" w:rsidRDefault="00785C87" w:rsidP="00785C87">
      <w:pPr>
        <w:spacing w:line="360" w:lineRule="auto"/>
        <w:rPr>
          <w:sz w:val="22"/>
          <w:szCs w:val="22"/>
        </w:rPr>
      </w:pPr>
      <w:r w:rsidRPr="00785C87">
        <w:rPr>
          <w:sz w:val="22"/>
          <w:szCs w:val="22"/>
        </w:rPr>
        <w:t xml:space="preserve">  customTheme</w:t>
      </w:r>
    </w:p>
    <w:p w14:paraId="6A7E249D" w14:textId="77777777" w:rsidR="00785C87" w:rsidRPr="00785C87" w:rsidRDefault="00785C87" w:rsidP="00785C87">
      <w:pPr>
        <w:spacing w:line="360" w:lineRule="auto"/>
        <w:rPr>
          <w:sz w:val="22"/>
          <w:szCs w:val="22"/>
        </w:rPr>
      </w:pPr>
    </w:p>
    <w:p w14:paraId="044F8B95" w14:textId="77777777" w:rsidR="00785C87" w:rsidRPr="00785C87" w:rsidRDefault="00785C87" w:rsidP="00785C87">
      <w:pPr>
        <w:spacing w:line="360" w:lineRule="auto"/>
        <w:rPr>
          <w:sz w:val="22"/>
          <w:szCs w:val="22"/>
        </w:rPr>
      </w:pPr>
      <w:r w:rsidRPr="00785C87">
        <w:rPr>
          <w:sz w:val="22"/>
          <w:szCs w:val="22"/>
        </w:rPr>
        <w:t>ggsave("D:/IceSat/writing/thesis/figures/o2_sample_yearCategory_KDE_plot.png", plot = fiftyThousandSamplefullALSHist, bg = "white", width = 8, height = 5, units = "in", dpi = 300)</w:t>
      </w:r>
    </w:p>
    <w:p w14:paraId="7AAA7FDC" w14:textId="77777777" w:rsidR="00785C87" w:rsidRPr="00785C87" w:rsidRDefault="00785C87" w:rsidP="00785C87">
      <w:pPr>
        <w:spacing w:line="360" w:lineRule="auto"/>
        <w:rPr>
          <w:sz w:val="22"/>
          <w:szCs w:val="22"/>
        </w:rPr>
      </w:pPr>
    </w:p>
    <w:p w14:paraId="79F8059E" w14:textId="77777777" w:rsidR="00785C87" w:rsidRPr="00785C87" w:rsidRDefault="00785C87" w:rsidP="00785C87">
      <w:pPr>
        <w:spacing w:line="360" w:lineRule="auto"/>
        <w:rPr>
          <w:sz w:val="22"/>
          <w:szCs w:val="22"/>
        </w:rPr>
      </w:pPr>
      <w:r w:rsidRPr="00785C87">
        <w:rPr>
          <w:sz w:val="22"/>
          <w:szCs w:val="22"/>
        </w:rPr>
        <w:t>fiftyThousandSamplefullALSHist</w:t>
      </w:r>
    </w:p>
    <w:p w14:paraId="3AFC716A" w14:textId="77777777" w:rsidR="00785C87" w:rsidRPr="00785C87" w:rsidRDefault="00785C87" w:rsidP="00785C87">
      <w:pPr>
        <w:spacing w:line="360" w:lineRule="auto"/>
        <w:rPr>
          <w:sz w:val="22"/>
          <w:szCs w:val="22"/>
        </w:rPr>
      </w:pPr>
      <w:r w:rsidRPr="00785C87">
        <w:rPr>
          <w:sz w:val="22"/>
          <w:szCs w:val="22"/>
        </w:rPr>
        <w:t>```</w:t>
      </w:r>
    </w:p>
    <w:p w14:paraId="0197C275" w14:textId="77777777" w:rsidR="00785C87" w:rsidRPr="00785C87" w:rsidRDefault="00785C87" w:rsidP="00785C87">
      <w:pPr>
        <w:spacing w:line="360" w:lineRule="auto"/>
        <w:rPr>
          <w:sz w:val="22"/>
          <w:szCs w:val="22"/>
        </w:rPr>
      </w:pPr>
    </w:p>
    <w:p w14:paraId="360BB8E7" w14:textId="77777777" w:rsidR="00785C87" w:rsidRPr="00785C87" w:rsidRDefault="00785C87" w:rsidP="00785C87">
      <w:pPr>
        <w:spacing w:line="360" w:lineRule="auto"/>
        <w:rPr>
          <w:sz w:val="22"/>
          <w:szCs w:val="22"/>
        </w:rPr>
      </w:pPr>
      <w:r w:rsidRPr="00785C87">
        <w:rPr>
          <w:sz w:val="22"/>
          <w:szCs w:val="22"/>
        </w:rPr>
        <w:t>### Equivalence Grid</w:t>
      </w:r>
    </w:p>
    <w:p w14:paraId="7AC14ACF" w14:textId="77777777" w:rsidR="00785C87" w:rsidRPr="00785C87" w:rsidRDefault="00785C87" w:rsidP="00785C87">
      <w:pPr>
        <w:spacing w:line="360" w:lineRule="auto"/>
        <w:rPr>
          <w:sz w:val="22"/>
          <w:szCs w:val="22"/>
        </w:rPr>
      </w:pPr>
    </w:p>
    <w:p w14:paraId="645FEB25" w14:textId="77777777" w:rsidR="00785C87" w:rsidRPr="00785C87" w:rsidRDefault="00785C87" w:rsidP="00785C87">
      <w:pPr>
        <w:spacing w:line="360" w:lineRule="auto"/>
        <w:rPr>
          <w:sz w:val="22"/>
          <w:szCs w:val="22"/>
        </w:rPr>
      </w:pPr>
      <w:r w:rsidRPr="00785C87">
        <w:rPr>
          <w:sz w:val="22"/>
          <w:szCs w:val="22"/>
        </w:rPr>
        <w:t>#### Bootstrap TOST</w:t>
      </w:r>
    </w:p>
    <w:p w14:paraId="4ECCE5B3" w14:textId="77777777" w:rsidR="00785C87" w:rsidRPr="00785C87" w:rsidRDefault="00785C87" w:rsidP="00785C87">
      <w:pPr>
        <w:spacing w:line="360" w:lineRule="auto"/>
        <w:rPr>
          <w:sz w:val="22"/>
          <w:szCs w:val="22"/>
        </w:rPr>
      </w:pPr>
    </w:p>
    <w:p w14:paraId="2594D627" w14:textId="77777777" w:rsidR="00785C87" w:rsidRPr="00785C87" w:rsidRDefault="00785C87" w:rsidP="00785C87">
      <w:pPr>
        <w:spacing w:line="360" w:lineRule="auto"/>
        <w:rPr>
          <w:sz w:val="22"/>
          <w:szCs w:val="22"/>
        </w:rPr>
      </w:pPr>
      <w:r w:rsidRPr="00785C87">
        <w:rPr>
          <w:sz w:val="22"/>
          <w:szCs w:val="22"/>
        </w:rPr>
        <w:t>```{r}</w:t>
      </w:r>
    </w:p>
    <w:p w14:paraId="59E84CA4" w14:textId="77777777" w:rsidR="00785C87" w:rsidRPr="00785C87" w:rsidRDefault="00785C87" w:rsidP="00785C87">
      <w:pPr>
        <w:spacing w:line="360" w:lineRule="auto"/>
        <w:rPr>
          <w:sz w:val="22"/>
          <w:szCs w:val="22"/>
        </w:rPr>
      </w:pPr>
      <w:r w:rsidRPr="00785C87">
        <w:rPr>
          <w:sz w:val="22"/>
          <w:szCs w:val="22"/>
        </w:rPr>
        <w:t>unique_yearCategories &lt;- sort(unique(fiftyThousandSample$yearCategory))</w:t>
      </w:r>
    </w:p>
    <w:p w14:paraId="3FD10B71" w14:textId="77777777" w:rsidR="00785C87" w:rsidRPr="00785C87" w:rsidRDefault="00785C87" w:rsidP="00785C87">
      <w:pPr>
        <w:spacing w:line="360" w:lineRule="auto"/>
        <w:rPr>
          <w:sz w:val="22"/>
          <w:szCs w:val="22"/>
        </w:rPr>
      </w:pPr>
    </w:p>
    <w:p w14:paraId="51B0BC0D" w14:textId="77777777" w:rsidR="00785C87" w:rsidRPr="00785C87" w:rsidRDefault="00785C87" w:rsidP="00785C87">
      <w:pPr>
        <w:spacing w:line="360" w:lineRule="auto"/>
        <w:rPr>
          <w:sz w:val="22"/>
          <w:szCs w:val="22"/>
        </w:rPr>
      </w:pPr>
      <w:r w:rsidRPr="00785C87">
        <w:rPr>
          <w:sz w:val="22"/>
          <w:szCs w:val="22"/>
        </w:rPr>
        <w:t>allPairResults &lt;- list()</w:t>
      </w:r>
    </w:p>
    <w:p w14:paraId="042B1BF0" w14:textId="77777777" w:rsidR="00785C87" w:rsidRPr="00785C87" w:rsidRDefault="00785C87" w:rsidP="00785C87">
      <w:pPr>
        <w:spacing w:line="360" w:lineRule="auto"/>
        <w:rPr>
          <w:sz w:val="22"/>
          <w:szCs w:val="22"/>
        </w:rPr>
      </w:pPr>
    </w:p>
    <w:p w14:paraId="04DB782B" w14:textId="77777777" w:rsidR="00785C87" w:rsidRPr="00785C87" w:rsidRDefault="00785C87" w:rsidP="00785C87">
      <w:pPr>
        <w:spacing w:line="360" w:lineRule="auto"/>
        <w:rPr>
          <w:sz w:val="22"/>
          <w:szCs w:val="22"/>
        </w:rPr>
      </w:pPr>
      <w:r w:rsidRPr="00785C87">
        <w:rPr>
          <w:sz w:val="22"/>
          <w:szCs w:val="22"/>
        </w:rPr>
        <w:t>equivBounds &lt;- c(2.5, 2, 1.5, 1, 0.5, 0.25, 0.1)</w:t>
      </w:r>
    </w:p>
    <w:p w14:paraId="729DC303" w14:textId="77777777" w:rsidR="00785C87" w:rsidRPr="00785C87" w:rsidRDefault="00785C87" w:rsidP="00785C87">
      <w:pPr>
        <w:spacing w:line="360" w:lineRule="auto"/>
        <w:rPr>
          <w:sz w:val="22"/>
          <w:szCs w:val="22"/>
        </w:rPr>
      </w:pPr>
    </w:p>
    <w:p w14:paraId="294F4F8A" w14:textId="77777777" w:rsidR="00785C87" w:rsidRPr="00785C87" w:rsidRDefault="00785C87" w:rsidP="00785C87">
      <w:pPr>
        <w:spacing w:line="360" w:lineRule="auto"/>
        <w:rPr>
          <w:sz w:val="22"/>
          <w:szCs w:val="22"/>
        </w:rPr>
      </w:pPr>
      <w:r w:rsidRPr="00785C87">
        <w:rPr>
          <w:sz w:val="22"/>
          <w:szCs w:val="22"/>
        </w:rPr>
        <w:lastRenderedPageBreak/>
        <w:t># The outer loop and inner loops combine to get the unique pairs of years</w:t>
      </w:r>
    </w:p>
    <w:p w14:paraId="62AB27F0" w14:textId="77777777" w:rsidR="00785C87" w:rsidRPr="00785C87" w:rsidRDefault="00785C87" w:rsidP="00785C87">
      <w:pPr>
        <w:spacing w:line="360" w:lineRule="auto"/>
        <w:rPr>
          <w:sz w:val="22"/>
          <w:szCs w:val="22"/>
        </w:rPr>
      </w:pPr>
      <w:r w:rsidRPr="00785C87">
        <w:rPr>
          <w:sz w:val="22"/>
          <w:szCs w:val="22"/>
        </w:rPr>
        <w:t># Outer loop</w:t>
      </w:r>
    </w:p>
    <w:p w14:paraId="5B2814FA" w14:textId="77777777" w:rsidR="00785C87" w:rsidRPr="00785C87" w:rsidRDefault="00785C87" w:rsidP="00785C87">
      <w:pPr>
        <w:spacing w:line="360" w:lineRule="auto"/>
        <w:rPr>
          <w:sz w:val="22"/>
          <w:szCs w:val="22"/>
        </w:rPr>
      </w:pPr>
      <w:r w:rsidRPr="00785C87">
        <w:rPr>
          <w:sz w:val="22"/>
          <w:szCs w:val="22"/>
        </w:rPr>
        <w:t>for (i in 1:(length(unique_yearCategories)-1)) {</w:t>
      </w:r>
    </w:p>
    <w:p w14:paraId="2BB99F27" w14:textId="77777777" w:rsidR="00785C87" w:rsidRPr="00785C87" w:rsidRDefault="00785C87" w:rsidP="00785C87">
      <w:pPr>
        <w:spacing w:line="360" w:lineRule="auto"/>
        <w:rPr>
          <w:sz w:val="22"/>
          <w:szCs w:val="22"/>
        </w:rPr>
      </w:pPr>
      <w:r w:rsidRPr="00785C87">
        <w:rPr>
          <w:sz w:val="22"/>
          <w:szCs w:val="22"/>
        </w:rPr>
        <w:t xml:space="preserve">  # Inner loop</w:t>
      </w:r>
    </w:p>
    <w:p w14:paraId="0B1B56F7" w14:textId="77777777" w:rsidR="00785C87" w:rsidRPr="00785C87" w:rsidRDefault="00785C87" w:rsidP="00785C87">
      <w:pPr>
        <w:spacing w:line="360" w:lineRule="auto"/>
        <w:rPr>
          <w:sz w:val="22"/>
          <w:szCs w:val="22"/>
        </w:rPr>
      </w:pPr>
      <w:r w:rsidRPr="00785C87">
        <w:rPr>
          <w:sz w:val="22"/>
          <w:szCs w:val="22"/>
        </w:rPr>
        <w:t xml:space="preserve">  for (j in (i+1):length(unique_yearCategories)) {</w:t>
      </w:r>
    </w:p>
    <w:p w14:paraId="32E3F342" w14:textId="77777777" w:rsidR="00785C87" w:rsidRPr="00785C87" w:rsidRDefault="00785C87" w:rsidP="00785C87">
      <w:pPr>
        <w:spacing w:line="360" w:lineRule="auto"/>
        <w:rPr>
          <w:sz w:val="22"/>
          <w:szCs w:val="22"/>
        </w:rPr>
      </w:pPr>
      <w:r w:rsidRPr="00785C87">
        <w:rPr>
          <w:sz w:val="22"/>
          <w:szCs w:val="22"/>
        </w:rPr>
        <w:t xml:space="preserve">    </w:t>
      </w:r>
    </w:p>
    <w:p w14:paraId="6DF80749" w14:textId="77777777" w:rsidR="00785C87" w:rsidRPr="00785C87" w:rsidRDefault="00785C87" w:rsidP="00785C87">
      <w:pPr>
        <w:spacing w:line="360" w:lineRule="auto"/>
        <w:rPr>
          <w:sz w:val="22"/>
          <w:szCs w:val="22"/>
        </w:rPr>
      </w:pPr>
      <w:r w:rsidRPr="00785C87">
        <w:rPr>
          <w:sz w:val="22"/>
          <w:szCs w:val="22"/>
        </w:rPr>
        <w:t xml:space="preserve">    # Assigning years</w:t>
      </w:r>
    </w:p>
    <w:p w14:paraId="5F3C7354" w14:textId="77777777" w:rsidR="00785C87" w:rsidRPr="00785C87" w:rsidRDefault="00785C87" w:rsidP="00785C87">
      <w:pPr>
        <w:spacing w:line="360" w:lineRule="auto"/>
        <w:rPr>
          <w:sz w:val="22"/>
          <w:szCs w:val="22"/>
        </w:rPr>
      </w:pPr>
      <w:r w:rsidRPr="00785C87">
        <w:rPr>
          <w:sz w:val="22"/>
          <w:szCs w:val="22"/>
        </w:rPr>
        <w:t xml:space="preserve">    year1 &lt;- unique_yearCategories[i]</w:t>
      </w:r>
    </w:p>
    <w:p w14:paraId="2D214871" w14:textId="77777777" w:rsidR="00785C87" w:rsidRPr="00785C87" w:rsidRDefault="00785C87" w:rsidP="00785C87">
      <w:pPr>
        <w:spacing w:line="360" w:lineRule="auto"/>
        <w:rPr>
          <w:sz w:val="22"/>
          <w:szCs w:val="22"/>
        </w:rPr>
      </w:pPr>
      <w:r w:rsidRPr="00785C87">
        <w:rPr>
          <w:sz w:val="22"/>
          <w:szCs w:val="22"/>
        </w:rPr>
        <w:t xml:space="preserve">    year2 &lt;- unique_yearCategories[j]</w:t>
      </w:r>
    </w:p>
    <w:p w14:paraId="70E4D23E" w14:textId="77777777" w:rsidR="00785C87" w:rsidRPr="00785C87" w:rsidRDefault="00785C87" w:rsidP="00785C87">
      <w:pPr>
        <w:spacing w:line="360" w:lineRule="auto"/>
        <w:rPr>
          <w:sz w:val="22"/>
          <w:szCs w:val="22"/>
        </w:rPr>
      </w:pPr>
      <w:r w:rsidRPr="00785C87">
        <w:rPr>
          <w:sz w:val="22"/>
          <w:szCs w:val="22"/>
        </w:rPr>
        <w:t xml:space="preserve">    </w:t>
      </w:r>
    </w:p>
    <w:p w14:paraId="15628166"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7F0AD6AE"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5DDACCFE" w14:textId="77777777" w:rsidR="00785C87" w:rsidRPr="00785C87" w:rsidRDefault="00785C87" w:rsidP="00785C87">
      <w:pPr>
        <w:spacing w:line="360" w:lineRule="auto"/>
        <w:rPr>
          <w:sz w:val="22"/>
          <w:szCs w:val="22"/>
        </w:rPr>
      </w:pPr>
      <w:r w:rsidRPr="00785C87">
        <w:rPr>
          <w:sz w:val="22"/>
          <w:szCs w:val="22"/>
        </w:rPr>
        <w:t xml:space="preserve">    </w:t>
      </w:r>
    </w:p>
    <w:p w14:paraId="2DF708D0"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 not sampling cause boot_TOST does it for us</w:t>
      </w:r>
    </w:p>
    <w:p w14:paraId="7919D38C" w14:textId="77777777" w:rsidR="00785C87" w:rsidRPr="00785C87" w:rsidRDefault="00785C87" w:rsidP="00785C87">
      <w:pPr>
        <w:spacing w:line="360" w:lineRule="auto"/>
        <w:rPr>
          <w:sz w:val="22"/>
          <w:szCs w:val="22"/>
        </w:rPr>
      </w:pPr>
      <w:r w:rsidRPr="00785C87">
        <w:rPr>
          <w:sz w:val="22"/>
          <w:szCs w:val="22"/>
        </w:rPr>
        <w:t xml:space="preserve">    currentPairSample &lt;- fiftyThousandSample |&gt; </w:t>
      </w:r>
    </w:p>
    <w:p w14:paraId="6ED5A6B4" w14:textId="77777777" w:rsidR="00785C87" w:rsidRPr="00785C87" w:rsidRDefault="00785C87" w:rsidP="00785C87">
      <w:pPr>
        <w:spacing w:line="360" w:lineRule="auto"/>
        <w:rPr>
          <w:sz w:val="22"/>
          <w:szCs w:val="22"/>
        </w:rPr>
      </w:pPr>
      <w:r w:rsidRPr="00785C87">
        <w:rPr>
          <w:sz w:val="22"/>
          <w:szCs w:val="22"/>
        </w:rPr>
        <w:t xml:space="preserve">      filter(yearCategory %in% c(year1, year2))</w:t>
      </w:r>
    </w:p>
    <w:p w14:paraId="1569498B" w14:textId="77777777" w:rsidR="00785C87" w:rsidRPr="00785C87" w:rsidRDefault="00785C87" w:rsidP="00785C87">
      <w:pPr>
        <w:spacing w:line="360" w:lineRule="auto"/>
        <w:rPr>
          <w:sz w:val="22"/>
          <w:szCs w:val="22"/>
        </w:rPr>
      </w:pPr>
      <w:r w:rsidRPr="00785C87">
        <w:rPr>
          <w:sz w:val="22"/>
          <w:szCs w:val="22"/>
        </w:rPr>
        <w:t xml:space="preserve">    </w:t>
      </w:r>
    </w:p>
    <w:p w14:paraId="0337209B"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74EA9C3E" w14:textId="77777777" w:rsidR="00785C87" w:rsidRPr="00785C87" w:rsidRDefault="00785C87" w:rsidP="00785C87">
      <w:pPr>
        <w:spacing w:line="360" w:lineRule="auto"/>
        <w:rPr>
          <w:sz w:val="22"/>
          <w:szCs w:val="22"/>
        </w:rPr>
      </w:pPr>
      <w:r w:rsidRPr="00785C87">
        <w:rPr>
          <w:sz w:val="22"/>
          <w:szCs w:val="22"/>
        </w:rPr>
        <w:t xml:space="preserve">    </w:t>
      </w:r>
    </w:p>
    <w:p w14:paraId="6778F0BB"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25B83098" w14:textId="77777777" w:rsidR="00785C87" w:rsidRPr="00785C87" w:rsidRDefault="00785C87" w:rsidP="00785C87">
      <w:pPr>
        <w:spacing w:line="360" w:lineRule="auto"/>
        <w:rPr>
          <w:sz w:val="22"/>
          <w:szCs w:val="22"/>
        </w:rPr>
      </w:pPr>
      <w:r w:rsidRPr="00785C87">
        <w:rPr>
          <w:sz w:val="22"/>
          <w:szCs w:val="22"/>
        </w:rPr>
        <w:t xml:space="preserve">    </w:t>
      </w:r>
    </w:p>
    <w:p w14:paraId="262CF7F5"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26314972" w14:textId="77777777" w:rsidR="00785C87" w:rsidRPr="00785C87" w:rsidRDefault="00785C87" w:rsidP="00785C87">
      <w:pPr>
        <w:spacing w:line="360" w:lineRule="auto"/>
        <w:rPr>
          <w:sz w:val="22"/>
          <w:szCs w:val="22"/>
        </w:rPr>
      </w:pPr>
      <w:r w:rsidRPr="00785C87">
        <w:rPr>
          <w:sz w:val="22"/>
          <w:szCs w:val="22"/>
        </w:rPr>
        <w:t xml:space="preserve">    </w:t>
      </w:r>
    </w:p>
    <w:p w14:paraId="4BDB7347" w14:textId="77777777" w:rsidR="00785C87" w:rsidRPr="00785C87" w:rsidRDefault="00785C87" w:rsidP="00785C87">
      <w:pPr>
        <w:spacing w:line="360" w:lineRule="auto"/>
        <w:rPr>
          <w:sz w:val="22"/>
          <w:szCs w:val="22"/>
        </w:rPr>
      </w:pPr>
      <w:r w:rsidRPr="00785C87">
        <w:rPr>
          <w:sz w:val="22"/>
          <w:szCs w:val="22"/>
        </w:rPr>
        <w:t xml:space="preserve">    for(currentBound in equivBounds){</w:t>
      </w:r>
    </w:p>
    <w:p w14:paraId="3CE254F8"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51E27054" w14:textId="77777777" w:rsidR="00785C87" w:rsidRPr="00785C87" w:rsidRDefault="00785C87" w:rsidP="00785C87">
      <w:pPr>
        <w:spacing w:line="360" w:lineRule="auto"/>
        <w:rPr>
          <w:sz w:val="22"/>
          <w:szCs w:val="22"/>
        </w:rPr>
      </w:pPr>
      <w:r w:rsidRPr="00785C87">
        <w:rPr>
          <w:sz w:val="22"/>
          <w:szCs w:val="22"/>
        </w:rPr>
        <w:t xml:space="preserve">      </w:t>
      </w:r>
    </w:p>
    <w:p w14:paraId="76FC363B"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44B96EF8"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Category),</w:t>
      </w:r>
    </w:p>
    <w:p w14:paraId="18E2EB8D"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54733053" w14:textId="77777777" w:rsidR="00785C87" w:rsidRPr="00785C87" w:rsidRDefault="00785C87" w:rsidP="00785C87">
      <w:pPr>
        <w:spacing w:line="360" w:lineRule="auto"/>
        <w:rPr>
          <w:sz w:val="22"/>
          <w:szCs w:val="22"/>
        </w:rPr>
      </w:pPr>
      <w:r w:rsidRPr="00785C87">
        <w:rPr>
          <w:sz w:val="22"/>
          <w:szCs w:val="22"/>
        </w:rPr>
        <w:t xml:space="preserve">          paired = FALSE,</w:t>
      </w:r>
    </w:p>
    <w:p w14:paraId="6211D184" w14:textId="77777777" w:rsidR="00785C87" w:rsidRPr="00785C87" w:rsidRDefault="00785C87" w:rsidP="00785C87">
      <w:pPr>
        <w:spacing w:line="360" w:lineRule="auto"/>
        <w:rPr>
          <w:sz w:val="22"/>
          <w:szCs w:val="22"/>
        </w:rPr>
      </w:pPr>
      <w:r w:rsidRPr="00785C87">
        <w:rPr>
          <w:sz w:val="22"/>
          <w:szCs w:val="22"/>
        </w:rPr>
        <w:t xml:space="preserve">          var.equal = FALSE,</w:t>
      </w:r>
    </w:p>
    <w:p w14:paraId="609FAE56" w14:textId="77777777" w:rsidR="00785C87" w:rsidRPr="00785C87" w:rsidRDefault="00785C87" w:rsidP="00785C87">
      <w:pPr>
        <w:spacing w:line="360" w:lineRule="auto"/>
        <w:rPr>
          <w:sz w:val="22"/>
          <w:szCs w:val="22"/>
        </w:rPr>
      </w:pPr>
      <w:r w:rsidRPr="00785C87">
        <w:rPr>
          <w:sz w:val="22"/>
          <w:szCs w:val="22"/>
        </w:rPr>
        <w:t xml:space="preserve">          eqb = currentBound,</w:t>
      </w:r>
    </w:p>
    <w:p w14:paraId="68EFFCF8" w14:textId="77777777" w:rsidR="00785C87" w:rsidRPr="00785C87" w:rsidRDefault="00785C87" w:rsidP="00785C87">
      <w:pPr>
        <w:spacing w:line="360" w:lineRule="auto"/>
        <w:rPr>
          <w:sz w:val="22"/>
          <w:szCs w:val="22"/>
        </w:rPr>
      </w:pPr>
      <w:r w:rsidRPr="00785C87">
        <w:rPr>
          <w:sz w:val="22"/>
          <w:szCs w:val="22"/>
        </w:rPr>
        <w:lastRenderedPageBreak/>
        <w:t xml:space="preserve">          eqbound_type="raw"</w:t>
      </w:r>
    </w:p>
    <w:p w14:paraId="59C8AD3A" w14:textId="77777777" w:rsidR="00785C87" w:rsidRPr="00785C87" w:rsidRDefault="00785C87" w:rsidP="00785C87">
      <w:pPr>
        <w:spacing w:line="360" w:lineRule="auto"/>
        <w:rPr>
          <w:sz w:val="22"/>
          <w:szCs w:val="22"/>
        </w:rPr>
      </w:pPr>
      <w:r w:rsidRPr="00785C87">
        <w:rPr>
          <w:sz w:val="22"/>
          <w:szCs w:val="22"/>
        </w:rPr>
        <w:t xml:space="preserve">          )</w:t>
      </w:r>
    </w:p>
    <w:p w14:paraId="02AA82EF" w14:textId="77777777" w:rsidR="00785C87" w:rsidRPr="00785C87" w:rsidRDefault="00785C87" w:rsidP="00785C87">
      <w:pPr>
        <w:spacing w:line="360" w:lineRule="auto"/>
        <w:rPr>
          <w:sz w:val="22"/>
          <w:szCs w:val="22"/>
        </w:rPr>
      </w:pPr>
    </w:p>
    <w:p w14:paraId="626DBDC6"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2716428E" w14:textId="77777777" w:rsidR="00785C87" w:rsidRPr="00785C87" w:rsidRDefault="00785C87" w:rsidP="00785C87">
      <w:pPr>
        <w:spacing w:line="360" w:lineRule="auto"/>
        <w:rPr>
          <w:sz w:val="22"/>
          <w:szCs w:val="22"/>
        </w:rPr>
      </w:pPr>
      <w:r w:rsidRPr="00785C87">
        <w:rPr>
          <w:sz w:val="22"/>
          <w:szCs w:val="22"/>
        </w:rPr>
        <w:t xml:space="preserve">        yearA = year1,</w:t>
      </w:r>
    </w:p>
    <w:p w14:paraId="1C04021A" w14:textId="77777777" w:rsidR="00785C87" w:rsidRPr="00785C87" w:rsidRDefault="00785C87" w:rsidP="00785C87">
      <w:pPr>
        <w:spacing w:line="360" w:lineRule="auto"/>
        <w:rPr>
          <w:sz w:val="22"/>
          <w:szCs w:val="22"/>
        </w:rPr>
      </w:pPr>
      <w:r w:rsidRPr="00785C87">
        <w:rPr>
          <w:sz w:val="22"/>
          <w:szCs w:val="22"/>
        </w:rPr>
        <w:t xml:space="preserve">        yearB = year2,</w:t>
      </w:r>
    </w:p>
    <w:p w14:paraId="60D161FB"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5BA8BF69"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73C40831"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427B32F7"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0B5F0E9E"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58C0718E"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69D12A3A"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184DE484"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7F444F93"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7AADC05F" w14:textId="77777777" w:rsidR="00785C87" w:rsidRPr="00785C87" w:rsidRDefault="00785C87" w:rsidP="00785C87">
      <w:pPr>
        <w:spacing w:line="360" w:lineRule="auto"/>
        <w:rPr>
          <w:sz w:val="22"/>
          <w:szCs w:val="22"/>
        </w:rPr>
      </w:pPr>
      <w:r w:rsidRPr="00785C87">
        <w:rPr>
          <w:sz w:val="22"/>
          <w:szCs w:val="22"/>
        </w:rPr>
        <w:t xml:space="preserve">      )</w:t>
      </w:r>
    </w:p>
    <w:p w14:paraId="76B9F405" w14:textId="77777777" w:rsidR="00785C87" w:rsidRPr="00785C87" w:rsidRDefault="00785C87" w:rsidP="00785C87">
      <w:pPr>
        <w:spacing w:line="360" w:lineRule="auto"/>
        <w:rPr>
          <w:sz w:val="22"/>
          <w:szCs w:val="22"/>
        </w:rPr>
      </w:pPr>
      <w:r w:rsidRPr="00785C87">
        <w:rPr>
          <w:sz w:val="22"/>
          <w:szCs w:val="22"/>
        </w:rPr>
        <w:t xml:space="preserve">      </w:t>
      </w:r>
    </w:p>
    <w:p w14:paraId="56D3593A"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0512F831"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43C8156A" w14:textId="77777777" w:rsidR="00785C87" w:rsidRPr="00785C87" w:rsidRDefault="00785C87" w:rsidP="00785C87">
      <w:pPr>
        <w:spacing w:line="360" w:lineRule="auto"/>
        <w:rPr>
          <w:sz w:val="22"/>
          <w:szCs w:val="22"/>
        </w:rPr>
      </w:pPr>
      <w:r w:rsidRPr="00785C87">
        <w:rPr>
          <w:sz w:val="22"/>
          <w:szCs w:val="22"/>
        </w:rPr>
        <w:t xml:space="preserve">    }</w:t>
      </w:r>
    </w:p>
    <w:p w14:paraId="6DEA6463" w14:textId="77777777" w:rsidR="00785C87" w:rsidRPr="00785C87" w:rsidRDefault="00785C87" w:rsidP="00785C87">
      <w:pPr>
        <w:spacing w:line="360" w:lineRule="auto"/>
        <w:rPr>
          <w:sz w:val="22"/>
          <w:szCs w:val="22"/>
        </w:rPr>
      </w:pPr>
      <w:r w:rsidRPr="00785C87">
        <w:rPr>
          <w:sz w:val="22"/>
          <w:szCs w:val="22"/>
        </w:rPr>
        <w:t xml:space="preserve">    </w:t>
      </w:r>
    </w:p>
    <w:p w14:paraId="541A24D9"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A046E7B"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670F0965" w14:textId="77777777" w:rsidR="00785C87" w:rsidRPr="00785C87" w:rsidRDefault="00785C87" w:rsidP="00785C87">
      <w:pPr>
        <w:spacing w:line="360" w:lineRule="auto"/>
        <w:rPr>
          <w:sz w:val="22"/>
          <w:szCs w:val="22"/>
        </w:rPr>
      </w:pPr>
      <w:r w:rsidRPr="00785C87">
        <w:rPr>
          <w:sz w:val="22"/>
          <w:szCs w:val="22"/>
        </w:rPr>
        <w:t xml:space="preserve">    </w:t>
      </w:r>
    </w:p>
    <w:p w14:paraId="46E8680B"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5CEC4D9A" w14:textId="77777777" w:rsidR="00785C87" w:rsidRPr="00785C87" w:rsidRDefault="00785C87" w:rsidP="00785C87">
      <w:pPr>
        <w:spacing w:line="360" w:lineRule="auto"/>
        <w:rPr>
          <w:sz w:val="22"/>
          <w:szCs w:val="22"/>
        </w:rPr>
      </w:pPr>
      <w:r w:rsidRPr="00785C87">
        <w:rPr>
          <w:sz w:val="22"/>
          <w:szCs w:val="22"/>
        </w:rPr>
        <w:t xml:space="preserve">    allPairResults[[length(allPairResults) + 1]] &lt;- combinedCurrentPairResults</w:t>
      </w:r>
    </w:p>
    <w:p w14:paraId="706A0474" w14:textId="77777777" w:rsidR="00785C87" w:rsidRPr="00785C87" w:rsidRDefault="00785C87" w:rsidP="00785C87">
      <w:pPr>
        <w:spacing w:line="360" w:lineRule="auto"/>
        <w:rPr>
          <w:sz w:val="22"/>
          <w:szCs w:val="22"/>
        </w:rPr>
      </w:pPr>
      <w:r w:rsidRPr="00785C87">
        <w:rPr>
          <w:sz w:val="22"/>
          <w:szCs w:val="22"/>
        </w:rPr>
        <w:t xml:space="preserve">    </w:t>
      </w:r>
    </w:p>
    <w:p w14:paraId="2E39CB7B" w14:textId="77777777" w:rsidR="00785C87" w:rsidRPr="00785C87" w:rsidRDefault="00785C87" w:rsidP="00785C87">
      <w:pPr>
        <w:spacing w:line="360" w:lineRule="auto"/>
        <w:rPr>
          <w:sz w:val="22"/>
          <w:szCs w:val="22"/>
        </w:rPr>
      </w:pPr>
      <w:r w:rsidRPr="00785C87">
        <w:rPr>
          <w:sz w:val="22"/>
          <w:szCs w:val="22"/>
        </w:rPr>
        <w:t xml:space="preserve">  }</w:t>
      </w:r>
    </w:p>
    <w:p w14:paraId="7A3FF28A" w14:textId="77777777" w:rsidR="00785C87" w:rsidRPr="00785C87" w:rsidRDefault="00785C87" w:rsidP="00785C87">
      <w:pPr>
        <w:spacing w:line="360" w:lineRule="auto"/>
        <w:rPr>
          <w:sz w:val="22"/>
          <w:szCs w:val="22"/>
        </w:rPr>
      </w:pPr>
      <w:r w:rsidRPr="00785C87">
        <w:rPr>
          <w:sz w:val="22"/>
          <w:szCs w:val="22"/>
        </w:rPr>
        <w:t>}</w:t>
      </w:r>
    </w:p>
    <w:p w14:paraId="02489591" w14:textId="77777777" w:rsidR="00785C87" w:rsidRPr="00785C87" w:rsidRDefault="00785C87" w:rsidP="00785C87">
      <w:pPr>
        <w:spacing w:line="360" w:lineRule="auto"/>
        <w:rPr>
          <w:sz w:val="22"/>
          <w:szCs w:val="22"/>
        </w:rPr>
      </w:pPr>
    </w:p>
    <w:p w14:paraId="359E91DA" w14:textId="77777777" w:rsidR="00785C87" w:rsidRPr="00785C87" w:rsidRDefault="00785C87" w:rsidP="00785C87">
      <w:pPr>
        <w:spacing w:line="360" w:lineRule="auto"/>
        <w:rPr>
          <w:sz w:val="22"/>
          <w:szCs w:val="22"/>
        </w:rPr>
      </w:pPr>
      <w:r w:rsidRPr="00785C87">
        <w:rPr>
          <w:sz w:val="22"/>
          <w:szCs w:val="22"/>
        </w:rPr>
        <w:t># Combine all results into a dataframe</w:t>
      </w:r>
    </w:p>
    <w:p w14:paraId="1F4E1830" w14:textId="77777777" w:rsidR="00785C87" w:rsidRPr="00785C87" w:rsidRDefault="00785C87" w:rsidP="00785C87">
      <w:pPr>
        <w:spacing w:line="360" w:lineRule="auto"/>
        <w:rPr>
          <w:sz w:val="22"/>
          <w:szCs w:val="22"/>
        </w:rPr>
      </w:pPr>
      <w:r w:rsidRPr="00785C87">
        <w:rPr>
          <w:sz w:val="22"/>
          <w:szCs w:val="22"/>
        </w:rPr>
        <w:t>finalSampleTOSTResults &lt;- bind_rows(allPairResults)</w:t>
      </w:r>
    </w:p>
    <w:p w14:paraId="1202B891" w14:textId="77777777" w:rsidR="00785C87" w:rsidRPr="00785C87" w:rsidRDefault="00785C87" w:rsidP="00785C87">
      <w:pPr>
        <w:spacing w:line="360" w:lineRule="auto"/>
        <w:rPr>
          <w:sz w:val="22"/>
          <w:szCs w:val="22"/>
        </w:rPr>
      </w:pPr>
    </w:p>
    <w:p w14:paraId="0D6F3EF6" w14:textId="77777777" w:rsidR="00785C87" w:rsidRPr="00785C87" w:rsidRDefault="00785C87" w:rsidP="00785C87">
      <w:pPr>
        <w:spacing w:line="360" w:lineRule="auto"/>
        <w:rPr>
          <w:sz w:val="22"/>
          <w:szCs w:val="22"/>
        </w:rPr>
      </w:pPr>
      <w:r w:rsidRPr="00785C87">
        <w:rPr>
          <w:sz w:val="22"/>
          <w:szCs w:val="22"/>
        </w:rPr>
        <w:t># View the final dataframe</w:t>
      </w:r>
    </w:p>
    <w:p w14:paraId="7FCF2440" w14:textId="77777777" w:rsidR="00785C87" w:rsidRPr="00785C87" w:rsidRDefault="00785C87" w:rsidP="00785C87">
      <w:pPr>
        <w:spacing w:line="360" w:lineRule="auto"/>
        <w:rPr>
          <w:sz w:val="22"/>
          <w:szCs w:val="22"/>
        </w:rPr>
      </w:pPr>
      <w:r w:rsidRPr="00785C87">
        <w:rPr>
          <w:sz w:val="22"/>
          <w:szCs w:val="22"/>
        </w:rPr>
        <w:lastRenderedPageBreak/>
        <w:t>finalSampleTOSTResults</w:t>
      </w:r>
    </w:p>
    <w:p w14:paraId="48AEB6FE" w14:textId="77777777" w:rsidR="00785C87" w:rsidRPr="00785C87" w:rsidRDefault="00785C87" w:rsidP="00785C87">
      <w:pPr>
        <w:spacing w:line="360" w:lineRule="auto"/>
        <w:rPr>
          <w:sz w:val="22"/>
          <w:szCs w:val="22"/>
        </w:rPr>
      </w:pPr>
      <w:r w:rsidRPr="00785C87">
        <w:rPr>
          <w:sz w:val="22"/>
          <w:szCs w:val="22"/>
        </w:rPr>
        <w:t>```</w:t>
      </w:r>
    </w:p>
    <w:p w14:paraId="71AEFEF8" w14:textId="77777777" w:rsidR="00785C87" w:rsidRPr="00785C87" w:rsidRDefault="00785C87" w:rsidP="00785C87">
      <w:pPr>
        <w:spacing w:line="360" w:lineRule="auto"/>
        <w:rPr>
          <w:sz w:val="22"/>
          <w:szCs w:val="22"/>
        </w:rPr>
      </w:pPr>
    </w:p>
    <w:p w14:paraId="617861FC" w14:textId="77777777" w:rsidR="00785C87" w:rsidRPr="00785C87" w:rsidRDefault="00785C87" w:rsidP="00785C87">
      <w:pPr>
        <w:spacing w:line="360" w:lineRule="auto"/>
        <w:rPr>
          <w:sz w:val="22"/>
          <w:szCs w:val="22"/>
        </w:rPr>
      </w:pPr>
      <w:r w:rsidRPr="00785C87">
        <w:rPr>
          <w:sz w:val="22"/>
          <w:szCs w:val="22"/>
        </w:rPr>
        <w:t>#### Bonferroni Correction</w:t>
      </w:r>
    </w:p>
    <w:p w14:paraId="6253DDFB" w14:textId="77777777" w:rsidR="00785C87" w:rsidRPr="00785C87" w:rsidRDefault="00785C87" w:rsidP="00785C87">
      <w:pPr>
        <w:spacing w:line="360" w:lineRule="auto"/>
        <w:rPr>
          <w:sz w:val="22"/>
          <w:szCs w:val="22"/>
        </w:rPr>
      </w:pPr>
    </w:p>
    <w:p w14:paraId="4677D36E" w14:textId="77777777" w:rsidR="00785C87" w:rsidRPr="00785C87" w:rsidRDefault="00785C87" w:rsidP="00785C87">
      <w:pPr>
        <w:spacing w:line="360" w:lineRule="auto"/>
        <w:rPr>
          <w:sz w:val="22"/>
          <w:szCs w:val="22"/>
        </w:rPr>
      </w:pPr>
      <w:r w:rsidRPr="00785C87">
        <w:rPr>
          <w:sz w:val="22"/>
          <w:szCs w:val="22"/>
        </w:rPr>
        <w:t>```{r}</w:t>
      </w:r>
    </w:p>
    <w:p w14:paraId="7DF6F65A" w14:textId="77777777" w:rsidR="00785C87" w:rsidRPr="00785C87" w:rsidRDefault="00785C87" w:rsidP="00785C87">
      <w:pPr>
        <w:spacing w:line="360" w:lineRule="auto"/>
        <w:rPr>
          <w:sz w:val="22"/>
          <w:szCs w:val="22"/>
        </w:rPr>
      </w:pPr>
      <w:r w:rsidRPr="00785C87">
        <w:rPr>
          <w:sz w:val="22"/>
          <w:szCs w:val="22"/>
        </w:rPr>
        <w:t>bonferroniPValue &lt;- 0.05 / 15</w:t>
      </w:r>
    </w:p>
    <w:p w14:paraId="0655E145" w14:textId="77777777" w:rsidR="00785C87" w:rsidRPr="00785C87" w:rsidRDefault="00785C87" w:rsidP="00785C87">
      <w:pPr>
        <w:spacing w:line="360" w:lineRule="auto"/>
        <w:rPr>
          <w:sz w:val="22"/>
          <w:szCs w:val="22"/>
        </w:rPr>
      </w:pPr>
    </w:p>
    <w:p w14:paraId="27AFD03C" w14:textId="77777777" w:rsidR="00785C87" w:rsidRPr="00785C87" w:rsidRDefault="00785C87" w:rsidP="00785C87">
      <w:pPr>
        <w:spacing w:line="360" w:lineRule="auto"/>
        <w:rPr>
          <w:sz w:val="22"/>
          <w:szCs w:val="22"/>
        </w:rPr>
      </w:pPr>
      <w:r w:rsidRPr="00785C87">
        <w:rPr>
          <w:sz w:val="22"/>
          <w:szCs w:val="22"/>
        </w:rPr>
        <w:t xml:space="preserve">finalSampleTOSTGrid &lt;- finalSampleTOSTResults |&gt; </w:t>
      </w:r>
    </w:p>
    <w:p w14:paraId="1ED4622B"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54C6D354"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AA610D5" w14:textId="77777777" w:rsidR="00785C87" w:rsidRPr="00785C87" w:rsidRDefault="00785C87" w:rsidP="00785C87">
      <w:pPr>
        <w:spacing w:line="360" w:lineRule="auto"/>
        <w:rPr>
          <w:sz w:val="22"/>
          <w:szCs w:val="22"/>
        </w:rPr>
      </w:pPr>
      <w:r w:rsidRPr="00785C87">
        <w:rPr>
          <w:sz w:val="22"/>
          <w:szCs w:val="22"/>
        </w:rPr>
        <w:t>```</w:t>
      </w:r>
    </w:p>
    <w:p w14:paraId="7FE0BAFA" w14:textId="77777777" w:rsidR="00785C87" w:rsidRPr="00785C87" w:rsidRDefault="00785C87" w:rsidP="00785C87">
      <w:pPr>
        <w:spacing w:line="360" w:lineRule="auto"/>
        <w:rPr>
          <w:sz w:val="22"/>
          <w:szCs w:val="22"/>
        </w:rPr>
      </w:pPr>
    </w:p>
    <w:p w14:paraId="6B7215D5" w14:textId="77777777" w:rsidR="00785C87" w:rsidRPr="00785C87" w:rsidRDefault="00785C87" w:rsidP="00785C87">
      <w:pPr>
        <w:spacing w:line="360" w:lineRule="auto"/>
        <w:rPr>
          <w:sz w:val="22"/>
          <w:szCs w:val="22"/>
        </w:rPr>
      </w:pPr>
      <w:r w:rsidRPr="00785C87">
        <w:rPr>
          <w:sz w:val="22"/>
          <w:szCs w:val="22"/>
        </w:rPr>
        <w:t>#### Charting bootstrap EQT</w:t>
      </w:r>
    </w:p>
    <w:p w14:paraId="12BC86E4" w14:textId="77777777" w:rsidR="00785C87" w:rsidRPr="00785C87" w:rsidRDefault="00785C87" w:rsidP="00785C87">
      <w:pPr>
        <w:spacing w:line="360" w:lineRule="auto"/>
        <w:rPr>
          <w:sz w:val="22"/>
          <w:szCs w:val="22"/>
        </w:rPr>
      </w:pPr>
    </w:p>
    <w:p w14:paraId="658F8BB4" w14:textId="77777777" w:rsidR="00785C87" w:rsidRPr="00785C87" w:rsidRDefault="00785C87" w:rsidP="00785C87">
      <w:pPr>
        <w:spacing w:line="360" w:lineRule="auto"/>
        <w:rPr>
          <w:sz w:val="22"/>
          <w:szCs w:val="22"/>
        </w:rPr>
      </w:pPr>
      <w:r w:rsidRPr="00785C87">
        <w:rPr>
          <w:sz w:val="22"/>
          <w:szCs w:val="22"/>
        </w:rPr>
        <w:t>```{r}</w:t>
      </w:r>
    </w:p>
    <w:p w14:paraId="4EEF5F0B" w14:textId="77777777" w:rsidR="00785C87" w:rsidRPr="00785C87" w:rsidRDefault="00785C87" w:rsidP="00785C87">
      <w:pPr>
        <w:spacing w:line="360" w:lineRule="auto"/>
        <w:rPr>
          <w:sz w:val="22"/>
          <w:szCs w:val="22"/>
        </w:rPr>
      </w:pPr>
      <w:r w:rsidRPr="00785C87">
        <w:rPr>
          <w:sz w:val="22"/>
          <w:szCs w:val="22"/>
        </w:rPr>
        <w:t xml:space="preserve">sampleAllEQBGrid &lt;- finalSampleTOSTGrid |&gt; </w:t>
      </w:r>
    </w:p>
    <w:p w14:paraId="501DFCFD"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297F6781"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17B2816E" w14:textId="77777777" w:rsidR="00785C87" w:rsidRPr="00785C87" w:rsidRDefault="00785C87" w:rsidP="00785C87">
      <w:pPr>
        <w:spacing w:line="360" w:lineRule="auto"/>
        <w:rPr>
          <w:sz w:val="22"/>
          <w:szCs w:val="22"/>
        </w:rPr>
      </w:pPr>
      <w:r w:rsidRPr="00785C87">
        <w:rPr>
          <w:sz w:val="22"/>
          <w:szCs w:val="22"/>
        </w:rPr>
        <w:t xml:space="preserve">  # geom_tile()+</w:t>
      </w:r>
    </w:p>
    <w:p w14:paraId="361C09F7"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6CB71AA0"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7855A6B" w14:textId="77777777" w:rsidR="00785C87" w:rsidRPr="00785C87" w:rsidRDefault="00785C87" w:rsidP="00785C87">
      <w:pPr>
        <w:spacing w:line="360" w:lineRule="auto"/>
        <w:rPr>
          <w:sz w:val="22"/>
          <w:szCs w:val="22"/>
        </w:rPr>
      </w:pPr>
      <w:r w:rsidRPr="00785C87">
        <w:rPr>
          <w:sz w:val="22"/>
          <w:szCs w:val="22"/>
        </w:rPr>
        <w:t xml:space="preserve">  # theme_minimal()+</w:t>
      </w:r>
    </w:p>
    <w:p w14:paraId="61EAA318"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017FC2F6"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1D6718C8"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172E7A17" w14:textId="77777777" w:rsidR="00785C87" w:rsidRPr="00785C87" w:rsidRDefault="00785C87" w:rsidP="00785C87">
      <w:pPr>
        <w:spacing w:line="360" w:lineRule="auto"/>
        <w:rPr>
          <w:sz w:val="22"/>
          <w:szCs w:val="22"/>
        </w:rPr>
      </w:pPr>
      <w:r w:rsidRPr="00785C87">
        <w:rPr>
          <w:sz w:val="22"/>
          <w:szCs w:val="22"/>
        </w:rPr>
        <w:t xml:space="preserve">          x = "Group 1",</w:t>
      </w:r>
    </w:p>
    <w:p w14:paraId="6D0E83A1" w14:textId="77777777" w:rsidR="00785C87" w:rsidRPr="00785C87" w:rsidRDefault="00785C87" w:rsidP="00785C87">
      <w:pPr>
        <w:spacing w:line="360" w:lineRule="auto"/>
        <w:rPr>
          <w:sz w:val="22"/>
          <w:szCs w:val="22"/>
        </w:rPr>
      </w:pPr>
      <w:r w:rsidRPr="00785C87">
        <w:rPr>
          <w:sz w:val="22"/>
          <w:szCs w:val="22"/>
        </w:rPr>
        <w:t xml:space="preserve">          y = "Group 2",</w:t>
      </w:r>
    </w:p>
    <w:p w14:paraId="60DCB3AE" w14:textId="77777777" w:rsidR="00785C87" w:rsidRPr="00785C87" w:rsidRDefault="00785C87" w:rsidP="00785C87">
      <w:pPr>
        <w:spacing w:line="360" w:lineRule="auto"/>
        <w:rPr>
          <w:sz w:val="22"/>
          <w:szCs w:val="22"/>
        </w:rPr>
      </w:pPr>
      <w:r w:rsidRPr="00785C87">
        <w:rPr>
          <w:sz w:val="22"/>
          <w:szCs w:val="22"/>
        </w:rPr>
        <w:t xml:space="preserve">          fill = "Equivalent?") +</w:t>
      </w:r>
    </w:p>
    <w:p w14:paraId="0DE609EF" w14:textId="77777777" w:rsidR="00785C87" w:rsidRPr="00785C87" w:rsidRDefault="00785C87" w:rsidP="00785C87">
      <w:pPr>
        <w:spacing w:line="360" w:lineRule="auto"/>
        <w:rPr>
          <w:sz w:val="22"/>
          <w:szCs w:val="22"/>
        </w:rPr>
      </w:pPr>
      <w:r w:rsidRPr="00785C87">
        <w:rPr>
          <w:sz w:val="22"/>
          <w:szCs w:val="22"/>
        </w:rPr>
        <w:t xml:space="preserve">  customTheme+</w:t>
      </w:r>
    </w:p>
    <w:p w14:paraId="4D17C2A2" w14:textId="77777777" w:rsidR="00785C87" w:rsidRPr="00785C87" w:rsidRDefault="00785C87" w:rsidP="00785C87">
      <w:pPr>
        <w:spacing w:line="360" w:lineRule="auto"/>
        <w:rPr>
          <w:sz w:val="22"/>
          <w:szCs w:val="22"/>
        </w:rPr>
      </w:pPr>
      <w:r w:rsidRPr="00785C87">
        <w:rPr>
          <w:sz w:val="22"/>
          <w:szCs w:val="22"/>
        </w:rPr>
        <w:t xml:space="preserve">  theme(</w:t>
      </w:r>
    </w:p>
    <w:p w14:paraId="23928C28"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angled axis values for legibility</w:t>
      </w:r>
    </w:p>
    <w:p w14:paraId="4817A310"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4DD7700F" w14:textId="77777777" w:rsidR="00785C87" w:rsidRPr="00785C87" w:rsidRDefault="00785C87" w:rsidP="00785C87">
      <w:pPr>
        <w:spacing w:line="360" w:lineRule="auto"/>
        <w:rPr>
          <w:sz w:val="22"/>
          <w:szCs w:val="22"/>
        </w:rPr>
      </w:pPr>
    </w:p>
    <w:p w14:paraId="5CF2C1B8" w14:textId="77777777" w:rsidR="00785C87" w:rsidRPr="00785C87" w:rsidRDefault="00785C87" w:rsidP="00785C87">
      <w:pPr>
        <w:spacing w:line="360" w:lineRule="auto"/>
        <w:rPr>
          <w:sz w:val="22"/>
          <w:szCs w:val="22"/>
        </w:rPr>
      </w:pPr>
      <w:r w:rsidRPr="00785C87">
        <w:rPr>
          <w:sz w:val="22"/>
          <w:szCs w:val="22"/>
        </w:rPr>
        <w:t>sampleAllEQBGrid</w:t>
      </w:r>
    </w:p>
    <w:p w14:paraId="67FE9A9D" w14:textId="77777777" w:rsidR="00785C87" w:rsidRPr="00785C87" w:rsidRDefault="00785C87" w:rsidP="00785C87">
      <w:pPr>
        <w:spacing w:line="360" w:lineRule="auto"/>
        <w:rPr>
          <w:sz w:val="22"/>
          <w:szCs w:val="22"/>
        </w:rPr>
      </w:pPr>
      <w:r w:rsidRPr="00785C87">
        <w:rPr>
          <w:sz w:val="22"/>
          <w:szCs w:val="22"/>
        </w:rPr>
        <w:t>ggsave("D:/IceSat/writing/thesis/figures/o2_ALS_Sample_EQB_Grid.png", plot = sampleAllEQBGrid, bg = "white", width = 8, height = 5, units = "in", dpi = 300)</w:t>
      </w:r>
    </w:p>
    <w:p w14:paraId="2D7E7305" w14:textId="77777777" w:rsidR="00785C87" w:rsidRPr="00785C87" w:rsidRDefault="00785C87" w:rsidP="00785C87">
      <w:pPr>
        <w:spacing w:line="360" w:lineRule="auto"/>
        <w:rPr>
          <w:sz w:val="22"/>
          <w:szCs w:val="22"/>
        </w:rPr>
      </w:pPr>
    </w:p>
    <w:p w14:paraId="670F5590" w14:textId="77777777" w:rsidR="00785C87" w:rsidRPr="00785C87" w:rsidRDefault="00785C87" w:rsidP="00785C87">
      <w:pPr>
        <w:spacing w:line="360" w:lineRule="auto"/>
        <w:rPr>
          <w:sz w:val="22"/>
          <w:szCs w:val="22"/>
        </w:rPr>
      </w:pPr>
      <w:r w:rsidRPr="00785C87">
        <w:rPr>
          <w:sz w:val="22"/>
          <w:szCs w:val="22"/>
        </w:rPr>
        <w:t>minSampleTOSTGrid &lt;- finalSampleTOSTGrid %&gt;%</w:t>
      </w:r>
    </w:p>
    <w:p w14:paraId="525271D8"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3FE640F6"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7F5700DE" w14:textId="77777777" w:rsidR="00785C87" w:rsidRPr="00785C87" w:rsidRDefault="00785C87" w:rsidP="00785C87">
      <w:pPr>
        <w:spacing w:line="360" w:lineRule="auto"/>
        <w:rPr>
          <w:sz w:val="22"/>
          <w:szCs w:val="22"/>
        </w:rPr>
      </w:pPr>
      <w:r w:rsidRPr="00785C87">
        <w:rPr>
          <w:sz w:val="22"/>
          <w:szCs w:val="22"/>
        </w:rPr>
        <w:t xml:space="preserve">  ungroup()</w:t>
      </w:r>
    </w:p>
    <w:p w14:paraId="47C94D3E" w14:textId="77777777" w:rsidR="00785C87" w:rsidRPr="00785C87" w:rsidRDefault="00785C87" w:rsidP="00785C87">
      <w:pPr>
        <w:spacing w:line="360" w:lineRule="auto"/>
        <w:rPr>
          <w:sz w:val="22"/>
          <w:szCs w:val="22"/>
        </w:rPr>
      </w:pPr>
    </w:p>
    <w:p w14:paraId="10A52276" w14:textId="77777777" w:rsidR="00785C87" w:rsidRPr="00785C87" w:rsidRDefault="00785C87" w:rsidP="00785C87">
      <w:pPr>
        <w:spacing w:line="360" w:lineRule="auto"/>
        <w:rPr>
          <w:sz w:val="22"/>
          <w:szCs w:val="22"/>
        </w:rPr>
      </w:pPr>
      <w:r w:rsidRPr="00785C87">
        <w:rPr>
          <w:sz w:val="22"/>
          <w:szCs w:val="22"/>
        </w:rPr>
        <w:t>minSampleTOSTGrid</w:t>
      </w:r>
    </w:p>
    <w:p w14:paraId="2A27C1AA" w14:textId="77777777" w:rsidR="00785C87" w:rsidRPr="00785C87" w:rsidRDefault="00785C87" w:rsidP="00785C87">
      <w:pPr>
        <w:spacing w:line="360" w:lineRule="auto"/>
        <w:rPr>
          <w:sz w:val="22"/>
          <w:szCs w:val="22"/>
        </w:rPr>
      </w:pPr>
      <w:r w:rsidRPr="00785C87">
        <w:rPr>
          <w:sz w:val="22"/>
          <w:szCs w:val="22"/>
        </w:rPr>
        <w:t>```</w:t>
      </w:r>
    </w:p>
    <w:p w14:paraId="523D6475" w14:textId="77777777" w:rsidR="00785C87" w:rsidRPr="00785C87" w:rsidRDefault="00785C87" w:rsidP="00785C87">
      <w:pPr>
        <w:spacing w:line="360" w:lineRule="auto"/>
        <w:rPr>
          <w:sz w:val="22"/>
          <w:szCs w:val="22"/>
        </w:rPr>
      </w:pPr>
    </w:p>
    <w:p w14:paraId="1843C435" w14:textId="77777777" w:rsidR="00785C87" w:rsidRPr="00785C87" w:rsidRDefault="00785C87" w:rsidP="00785C87">
      <w:pPr>
        <w:spacing w:line="360" w:lineRule="auto"/>
        <w:rPr>
          <w:sz w:val="22"/>
          <w:szCs w:val="22"/>
        </w:rPr>
      </w:pPr>
      <w:r w:rsidRPr="00785C87">
        <w:rPr>
          <w:sz w:val="22"/>
          <w:szCs w:val="22"/>
        </w:rPr>
        <w:t># 3: Reference Growth</w:t>
      </w:r>
    </w:p>
    <w:p w14:paraId="7ACAE7B6" w14:textId="77777777" w:rsidR="00785C87" w:rsidRPr="00785C87" w:rsidRDefault="00785C87" w:rsidP="00785C87">
      <w:pPr>
        <w:spacing w:line="360" w:lineRule="auto"/>
        <w:rPr>
          <w:sz w:val="22"/>
          <w:szCs w:val="22"/>
        </w:rPr>
      </w:pPr>
    </w:p>
    <w:p w14:paraId="552835BD" w14:textId="77777777" w:rsidR="00785C87" w:rsidRPr="00785C87" w:rsidRDefault="00785C87" w:rsidP="00785C87">
      <w:pPr>
        <w:spacing w:line="360" w:lineRule="auto"/>
        <w:rPr>
          <w:sz w:val="22"/>
          <w:szCs w:val="22"/>
        </w:rPr>
      </w:pPr>
      <w:r w:rsidRPr="00785C87">
        <w:rPr>
          <w:sz w:val="22"/>
          <w:szCs w:val="22"/>
        </w:rPr>
        <w:t>## Alternate Script</w:t>
      </w:r>
    </w:p>
    <w:p w14:paraId="02A280FC" w14:textId="77777777" w:rsidR="00785C87" w:rsidRPr="00785C87" w:rsidRDefault="00785C87" w:rsidP="00785C87">
      <w:pPr>
        <w:spacing w:line="360" w:lineRule="auto"/>
        <w:rPr>
          <w:sz w:val="22"/>
          <w:szCs w:val="22"/>
        </w:rPr>
      </w:pPr>
    </w:p>
    <w:p w14:paraId="2F3AF78C" w14:textId="77777777" w:rsidR="00785C87" w:rsidRPr="00785C87" w:rsidRDefault="00785C87" w:rsidP="00785C87">
      <w:pPr>
        <w:spacing w:line="360" w:lineRule="auto"/>
        <w:rPr>
          <w:sz w:val="22"/>
          <w:szCs w:val="22"/>
        </w:rPr>
      </w:pPr>
      <w:r w:rsidRPr="00785C87">
        <w:rPr>
          <w:sz w:val="22"/>
          <w:szCs w:val="22"/>
        </w:rPr>
        <w:t># 4: Change Quantification</w:t>
      </w:r>
    </w:p>
    <w:p w14:paraId="043791F4" w14:textId="77777777" w:rsidR="00785C87" w:rsidRPr="00785C87" w:rsidRDefault="00785C87" w:rsidP="00785C87">
      <w:pPr>
        <w:spacing w:line="360" w:lineRule="auto"/>
        <w:rPr>
          <w:sz w:val="22"/>
          <w:szCs w:val="22"/>
        </w:rPr>
      </w:pPr>
    </w:p>
    <w:p w14:paraId="62E6EAD2" w14:textId="77777777" w:rsidR="00785C87" w:rsidRPr="00785C87" w:rsidRDefault="00785C87" w:rsidP="00785C87">
      <w:pPr>
        <w:spacing w:line="360" w:lineRule="auto"/>
        <w:rPr>
          <w:sz w:val="22"/>
          <w:szCs w:val="22"/>
        </w:rPr>
      </w:pPr>
      <w:r w:rsidRPr="00785C87">
        <w:rPr>
          <w:sz w:val="22"/>
          <w:szCs w:val="22"/>
        </w:rPr>
        <w:t>Section 4 will have 2019 data included, section 5 will not \## Functions \### TSR by Factor</w:t>
      </w:r>
    </w:p>
    <w:p w14:paraId="4FCB686F" w14:textId="77777777" w:rsidR="00785C87" w:rsidRPr="00785C87" w:rsidRDefault="00785C87" w:rsidP="00785C87">
      <w:pPr>
        <w:spacing w:line="360" w:lineRule="auto"/>
        <w:rPr>
          <w:sz w:val="22"/>
          <w:szCs w:val="22"/>
        </w:rPr>
      </w:pPr>
    </w:p>
    <w:p w14:paraId="4972449D" w14:textId="77777777" w:rsidR="00785C87" w:rsidRPr="00785C87" w:rsidRDefault="00785C87" w:rsidP="00785C87">
      <w:pPr>
        <w:spacing w:line="360" w:lineRule="auto"/>
        <w:rPr>
          <w:sz w:val="22"/>
          <w:szCs w:val="22"/>
        </w:rPr>
      </w:pPr>
      <w:r w:rsidRPr="00785C87">
        <w:rPr>
          <w:sz w:val="22"/>
          <w:szCs w:val="22"/>
        </w:rPr>
        <w:t>```{r}</w:t>
      </w:r>
    </w:p>
    <w:p w14:paraId="3FBF1027" w14:textId="77777777" w:rsidR="00785C87" w:rsidRPr="00785C87" w:rsidRDefault="00785C87" w:rsidP="00785C87">
      <w:pPr>
        <w:spacing w:line="360" w:lineRule="auto"/>
        <w:rPr>
          <w:sz w:val="22"/>
          <w:szCs w:val="22"/>
        </w:rPr>
      </w:pPr>
      <w:r w:rsidRPr="00785C87">
        <w:rPr>
          <w:sz w:val="22"/>
          <w:szCs w:val="22"/>
        </w:rPr>
        <w:t>tsrByfactor &lt;- function(dataframe, factor, factorLevel, heightsColumn){</w:t>
      </w:r>
    </w:p>
    <w:p w14:paraId="1FDB8F32" w14:textId="77777777" w:rsidR="00785C87" w:rsidRPr="00785C87" w:rsidRDefault="00785C87" w:rsidP="00785C87">
      <w:pPr>
        <w:spacing w:line="360" w:lineRule="auto"/>
        <w:rPr>
          <w:sz w:val="22"/>
          <w:szCs w:val="22"/>
        </w:rPr>
      </w:pPr>
      <w:r w:rsidRPr="00785C87">
        <w:rPr>
          <w:sz w:val="22"/>
          <w:szCs w:val="22"/>
        </w:rPr>
        <w:t xml:space="preserve">    </w:t>
      </w:r>
    </w:p>
    <w:p w14:paraId="451141A3" w14:textId="77777777" w:rsidR="00785C87" w:rsidRPr="00785C87" w:rsidRDefault="00785C87" w:rsidP="00785C87">
      <w:pPr>
        <w:spacing w:line="360" w:lineRule="auto"/>
        <w:rPr>
          <w:sz w:val="22"/>
          <w:szCs w:val="22"/>
        </w:rPr>
      </w:pPr>
      <w:r w:rsidRPr="00785C87">
        <w:rPr>
          <w:sz w:val="22"/>
          <w:szCs w:val="22"/>
        </w:rPr>
        <w:t xml:space="preserve">  print(glue("Running theil-sen regression for {factor}: {factorLevel}"))</w:t>
      </w:r>
    </w:p>
    <w:p w14:paraId="420FE733" w14:textId="77777777" w:rsidR="00785C87" w:rsidRPr="00785C87" w:rsidRDefault="00785C87" w:rsidP="00785C87">
      <w:pPr>
        <w:spacing w:line="360" w:lineRule="auto"/>
        <w:rPr>
          <w:sz w:val="22"/>
          <w:szCs w:val="22"/>
        </w:rPr>
      </w:pPr>
      <w:r w:rsidRPr="00785C87">
        <w:rPr>
          <w:sz w:val="22"/>
          <w:szCs w:val="22"/>
        </w:rPr>
        <w:t xml:space="preserve">  </w:t>
      </w:r>
    </w:p>
    <w:p w14:paraId="77257953" w14:textId="77777777" w:rsidR="00785C87" w:rsidRPr="00785C87" w:rsidRDefault="00785C87" w:rsidP="00785C87">
      <w:pPr>
        <w:spacing w:line="360" w:lineRule="auto"/>
        <w:rPr>
          <w:sz w:val="22"/>
          <w:szCs w:val="22"/>
        </w:rPr>
      </w:pPr>
      <w:r w:rsidRPr="00785C87">
        <w:rPr>
          <w:sz w:val="22"/>
          <w:szCs w:val="22"/>
        </w:rPr>
        <w:t xml:space="preserve">  currentLevelDataframe &lt;- dataframe |&gt; </w:t>
      </w:r>
    </w:p>
    <w:p w14:paraId="73AC5145" w14:textId="77777777" w:rsidR="00785C87" w:rsidRPr="00785C87" w:rsidRDefault="00785C87" w:rsidP="00785C87">
      <w:pPr>
        <w:spacing w:line="360" w:lineRule="auto"/>
        <w:rPr>
          <w:sz w:val="22"/>
          <w:szCs w:val="22"/>
        </w:rPr>
      </w:pPr>
      <w:r w:rsidRPr="00785C87">
        <w:rPr>
          <w:sz w:val="22"/>
          <w:szCs w:val="22"/>
        </w:rPr>
        <w:t xml:space="preserve">    arrange(.data[[factor]]) |&gt;</w:t>
      </w:r>
    </w:p>
    <w:p w14:paraId="34B6C877" w14:textId="77777777" w:rsidR="00785C87" w:rsidRPr="00785C87" w:rsidRDefault="00785C87" w:rsidP="00785C87">
      <w:pPr>
        <w:spacing w:line="360" w:lineRule="auto"/>
        <w:rPr>
          <w:sz w:val="22"/>
          <w:szCs w:val="22"/>
        </w:rPr>
      </w:pPr>
      <w:r w:rsidRPr="00785C87">
        <w:rPr>
          <w:sz w:val="22"/>
          <w:szCs w:val="22"/>
        </w:rPr>
        <w:t xml:space="preserve">    filter(.data[[factor]] == factorLevel)</w:t>
      </w:r>
    </w:p>
    <w:p w14:paraId="63355592" w14:textId="77777777" w:rsidR="00785C87" w:rsidRPr="00785C87" w:rsidRDefault="00785C87" w:rsidP="00785C87">
      <w:pPr>
        <w:spacing w:line="360" w:lineRule="auto"/>
        <w:rPr>
          <w:sz w:val="22"/>
          <w:szCs w:val="22"/>
        </w:rPr>
      </w:pPr>
    </w:p>
    <w:p w14:paraId="1020A1CD" w14:textId="77777777" w:rsidR="00785C87" w:rsidRPr="00785C87" w:rsidRDefault="00785C87" w:rsidP="00785C87">
      <w:pPr>
        <w:spacing w:line="360" w:lineRule="auto"/>
        <w:rPr>
          <w:sz w:val="22"/>
          <w:szCs w:val="22"/>
        </w:rPr>
      </w:pPr>
      <w:r w:rsidRPr="00785C87">
        <w:rPr>
          <w:sz w:val="22"/>
          <w:szCs w:val="22"/>
        </w:rPr>
        <w:t xml:space="preserve">  allTSRResults = list()</w:t>
      </w:r>
    </w:p>
    <w:p w14:paraId="4EEBEE31" w14:textId="77777777" w:rsidR="00785C87" w:rsidRPr="00785C87" w:rsidRDefault="00785C87" w:rsidP="00785C87">
      <w:pPr>
        <w:spacing w:line="360" w:lineRule="auto"/>
        <w:rPr>
          <w:sz w:val="22"/>
          <w:szCs w:val="22"/>
        </w:rPr>
      </w:pPr>
    </w:p>
    <w:p w14:paraId="4C1DBAE5" w14:textId="77777777" w:rsidR="00785C87" w:rsidRPr="00785C87" w:rsidRDefault="00785C87" w:rsidP="00785C87">
      <w:pPr>
        <w:spacing w:line="360" w:lineRule="auto"/>
        <w:rPr>
          <w:sz w:val="22"/>
          <w:szCs w:val="22"/>
        </w:rPr>
      </w:pPr>
      <w:r w:rsidRPr="00785C87">
        <w:rPr>
          <w:sz w:val="22"/>
          <w:szCs w:val="22"/>
        </w:rPr>
        <w:lastRenderedPageBreak/>
        <w:t xml:space="preserve">  targetN &lt;- min(500, nrow(currentLevelDataframe))</w:t>
      </w:r>
    </w:p>
    <w:p w14:paraId="2B97CF04" w14:textId="77777777" w:rsidR="00785C87" w:rsidRPr="00785C87" w:rsidRDefault="00785C87" w:rsidP="00785C87">
      <w:pPr>
        <w:spacing w:line="360" w:lineRule="auto"/>
        <w:rPr>
          <w:sz w:val="22"/>
          <w:szCs w:val="22"/>
        </w:rPr>
      </w:pPr>
      <w:r w:rsidRPr="00785C87">
        <w:rPr>
          <w:sz w:val="22"/>
          <w:szCs w:val="22"/>
        </w:rPr>
        <w:t xml:space="preserve">  </w:t>
      </w:r>
    </w:p>
    <w:p w14:paraId="79ED8E89"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298225EA" w14:textId="77777777" w:rsidR="00785C87" w:rsidRPr="00785C87" w:rsidRDefault="00785C87" w:rsidP="00785C87">
      <w:pPr>
        <w:spacing w:line="360" w:lineRule="auto"/>
        <w:rPr>
          <w:sz w:val="22"/>
          <w:szCs w:val="22"/>
        </w:rPr>
      </w:pPr>
      <w:r w:rsidRPr="00785C87">
        <w:rPr>
          <w:sz w:val="22"/>
          <w:szCs w:val="22"/>
        </w:rPr>
        <w:t xml:space="preserve">    </w:t>
      </w:r>
    </w:p>
    <w:p w14:paraId="00F55D80"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010A2A8"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793CF8D8" w14:textId="77777777" w:rsidR="00785C87" w:rsidRPr="00785C87" w:rsidRDefault="00785C87" w:rsidP="00785C87">
      <w:pPr>
        <w:spacing w:line="360" w:lineRule="auto"/>
        <w:rPr>
          <w:sz w:val="22"/>
          <w:szCs w:val="22"/>
        </w:rPr>
      </w:pPr>
      <w:r w:rsidRPr="00785C87">
        <w:rPr>
          <w:sz w:val="22"/>
          <w:szCs w:val="22"/>
        </w:rPr>
        <w:t xml:space="preserve">    }</w:t>
      </w:r>
    </w:p>
    <w:p w14:paraId="33237EC4" w14:textId="77777777" w:rsidR="00785C87" w:rsidRPr="00785C87" w:rsidRDefault="00785C87" w:rsidP="00785C87">
      <w:pPr>
        <w:spacing w:line="360" w:lineRule="auto"/>
        <w:rPr>
          <w:sz w:val="22"/>
          <w:szCs w:val="22"/>
        </w:rPr>
      </w:pPr>
      <w:r w:rsidRPr="00785C87">
        <w:rPr>
          <w:sz w:val="22"/>
          <w:szCs w:val="22"/>
        </w:rPr>
        <w:t xml:space="preserve">    </w:t>
      </w:r>
    </w:p>
    <w:p w14:paraId="73C2E843" w14:textId="77777777" w:rsidR="00785C87" w:rsidRPr="00785C87" w:rsidRDefault="00785C87" w:rsidP="00785C87">
      <w:pPr>
        <w:spacing w:line="360" w:lineRule="auto"/>
        <w:rPr>
          <w:sz w:val="22"/>
          <w:szCs w:val="22"/>
        </w:rPr>
      </w:pPr>
      <w:r w:rsidRPr="00785C87">
        <w:rPr>
          <w:sz w:val="22"/>
          <w:szCs w:val="22"/>
        </w:rPr>
        <w:t xml:space="preserve">    currentIterationSample &lt;- sample_n(currentLevelDataframe, targetN, replace=TRUE)</w:t>
      </w:r>
    </w:p>
    <w:p w14:paraId="175541FC" w14:textId="77777777" w:rsidR="00785C87" w:rsidRPr="00785C87" w:rsidRDefault="00785C87" w:rsidP="00785C87">
      <w:pPr>
        <w:spacing w:line="360" w:lineRule="auto"/>
        <w:rPr>
          <w:sz w:val="22"/>
          <w:szCs w:val="22"/>
        </w:rPr>
      </w:pPr>
    </w:p>
    <w:p w14:paraId="3CD12CE6" w14:textId="77777777" w:rsidR="00785C87" w:rsidRPr="00785C87" w:rsidRDefault="00785C87" w:rsidP="00785C87">
      <w:pPr>
        <w:spacing w:line="360" w:lineRule="auto"/>
        <w:rPr>
          <w:sz w:val="22"/>
          <w:szCs w:val="22"/>
        </w:rPr>
      </w:pPr>
      <w:r w:rsidRPr="00785C87">
        <w:rPr>
          <w:sz w:val="22"/>
          <w:szCs w:val="22"/>
        </w:rPr>
        <w:t xml:space="preserve">    tsrModel &lt;- theil_sen_regression(reformulate("yearCentered", response = heightsColumn), data = currentIterationSample)</w:t>
      </w:r>
    </w:p>
    <w:p w14:paraId="3FB450EA" w14:textId="77777777" w:rsidR="00785C87" w:rsidRPr="00785C87" w:rsidRDefault="00785C87" w:rsidP="00785C87">
      <w:pPr>
        <w:spacing w:line="360" w:lineRule="auto"/>
        <w:rPr>
          <w:sz w:val="22"/>
          <w:szCs w:val="22"/>
        </w:rPr>
      </w:pPr>
      <w:r w:rsidRPr="00785C87">
        <w:rPr>
          <w:sz w:val="22"/>
          <w:szCs w:val="22"/>
        </w:rPr>
        <w:t xml:space="preserve">    modelIterationSummary &lt;- tidy(tsrModel)</w:t>
      </w:r>
    </w:p>
    <w:p w14:paraId="0391074A" w14:textId="77777777" w:rsidR="00785C87" w:rsidRPr="00785C87" w:rsidRDefault="00785C87" w:rsidP="00785C87">
      <w:pPr>
        <w:spacing w:line="360" w:lineRule="auto"/>
        <w:rPr>
          <w:sz w:val="22"/>
          <w:szCs w:val="22"/>
        </w:rPr>
      </w:pPr>
      <w:r w:rsidRPr="00785C87">
        <w:rPr>
          <w:sz w:val="22"/>
          <w:szCs w:val="22"/>
        </w:rPr>
        <w:t xml:space="preserve">    modelIterationSummary$iteration &lt;- currentIteration</w:t>
      </w:r>
    </w:p>
    <w:p w14:paraId="6DD15309" w14:textId="77777777" w:rsidR="00785C87" w:rsidRPr="00785C87" w:rsidRDefault="00785C87" w:rsidP="00785C87">
      <w:pPr>
        <w:spacing w:line="360" w:lineRule="auto"/>
        <w:rPr>
          <w:sz w:val="22"/>
          <w:szCs w:val="22"/>
        </w:rPr>
      </w:pPr>
      <w:r w:rsidRPr="00785C87">
        <w:rPr>
          <w:sz w:val="22"/>
          <w:szCs w:val="22"/>
        </w:rPr>
        <w:t xml:space="preserve">    modelIterationSummary$sampleSize &lt;- targetN</w:t>
      </w:r>
    </w:p>
    <w:p w14:paraId="126B601B" w14:textId="77777777" w:rsidR="00785C87" w:rsidRPr="00785C87" w:rsidRDefault="00785C87" w:rsidP="00785C87">
      <w:pPr>
        <w:spacing w:line="360" w:lineRule="auto"/>
        <w:rPr>
          <w:sz w:val="22"/>
          <w:szCs w:val="22"/>
        </w:rPr>
      </w:pPr>
      <w:r w:rsidRPr="00785C87">
        <w:rPr>
          <w:sz w:val="22"/>
          <w:szCs w:val="22"/>
        </w:rPr>
        <w:t xml:space="preserve">    modelIterationSummary$factor &lt;- factor</w:t>
      </w:r>
    </w:p>
    <w:p w14:paraId="3C52AB93" w14:textId="77777777" w:rsidR="00785C87" w:rsidRPr="00785C87" w:rsidRDefault="00785C87" w:rsidP="00785C87">
      <w:pPr>
        <w:spacing w:line="360" w:lineRule="auto"/>
        <w:rPr>
          <w:sz w:val="22"/>
          <w:szCs w:val="22"/>
        </w:rPr>
      </w:pPr>
      <w:r w:rsidRPr="00785C87">
        <w:rPr>
          <w:sz w:val="22"/>
          <w:szCs w:val="22"/>
        </w:rPr>
        <w:t xml:space="preserve">    modelIterationSummary$factorLevel &lt;- factorLevel  </w:t>
      </w:r>
    </w:p>
    <w:p w14:paraId="4A8CEFFB" w14:textId="77777777" w:rsidR="00785C87" w:rsidRPr="00785C87" w:rsidRDefault="00785C87" w:rsidP="00785C87">
      <w:pPr>
        <w:spacing w:line="360" w:lineRule="auto"/>
        <w:rPr>
          <w:sz w:val="22"/>
          <w:szCs w:val="22"/>
        </w:rPr>
      </w:pPr>
      <w:r w:rsidRPr="00785C87">
        <w:rPr>
          <w:sz w:val="22"/>
          <w:szCs w:val="22"/>
        </w:rPr>
        <w:t xml:space="preserve">    </w:t>
      </w:r>
    </w:p>
    <w:p w14:paraId="1BDF5843" w14:textId="77777777" w:rsidR="00785C87" w:rsidRPr="00785C87" w:rsidRDefault="00785C87" w:rsidP="00785C87">
      <w:pPr>
        <w:spacing w:line="360" w:lineRule="auto"/>
        <w:rPr>
          <w:sz w:val="22"/>
          <w:szCs w:val="22"/>
        </w:rPr>
      </w:pPr>
      <w:r w:rsidRPr="00785C87">
        <w:rPr>
          <w:sz w:val="22"/>
          <w:szCs w:val="22"/>
        </w:rPr>
        <w:t xml:space="preserve">    allTSRResults[[currentIteration]] &lt;- modelIterationSummary</w:t>
      </w:r>
    </w:p>
    <w:p w14:paraId="6249C147" w14:textId="77777777" w:rsidR="00785C87" w:rsidRPr="00785C87" w:rsidRDefault="00785C87" w:rsidP="00785C87">
      <w:pPr>
        <w:spacing w:line="360" w:lineRule="auto"/>
        <w:rPr>
          <w:sz w:val="22"/>
          <w:szCs w:val="22"/>
        </w:rPr>
      </w:pPr>
      <w:r w:rsidRPr="00785C87">
        <w:rPr>
          <w:sz w:val="22"/>
          <w:szCs w:val="22"/>
        </w:rPr>
        <w:t xml:space="preserve">  }</w:t>
      </w:r>
    </w:p>
    <w:p w14:paraId="4288B0D0" w14:textId="77777777" w:rsidR="00785C87" w:rsidRPr="00785C87" w:rsidRDefault="00785C87" w:rsidP="00785C87">
      <w:pPr>
        <w:spacing w:line="360" w:lineRule="auto"/>
        <w:rPr>
          <w:sz w:val="22"/>
          <w:szCs w:val="22"/>
        </w:rPr>
      </w:pPr>
    </w:p>
    <w:p w14:paraId="10F3E43F" w14:textId="77777777" w:rsidR="00785C87" w:rsidRPr="00785C87" w:rsidRDefault="00785C87" w:rsidP="00785C87">
      <w:pPr>
        <w:spacing w:line="360" w:lineRule="auto"/>
        <w:rPr>
          <w:sz w:val="22"/>
          <w:szCs w:val="22"/>
        </w:rPr>
      </w:pPr>
      <w:r w:rsidRPr="00785C87">
        <w:rPr>
          <w:sz w:val="22"/>
          <w:szCs w:val="22"/>
        </w:rPr>
        <w:t xml:space="preserve">  allTSRResultsDf &lt;- do.call(rbind, allTSRResults)</w:t>
      </w:r>
    </w:p>
    <w:p w14:paraId="7787FFB4" w14:textId="77777777" w:rsidR="00785C87" w:rsidRPr="00785C87" w:rsidRDefault="00785C87" w:rsidP="00785C87">
      <w:pPr>
        <w:spacing w:line="360" w:lineRule="auto"/>
        <w:rPr>
          <w:sz w:val="22"/>
          <w:szCs w:val="22"/>
        </w:rPr>
      </w:pPr>
      <w:r w:rsidRPr="00785C87">
        <w:rPr>
          <w:sz w:val="22"/>
          <w:szCs w:val="22"/>
        </w:rPr>
        <w:t xml:space="preserve">  </w:t>
      </w:r>
    </w:p>
    <w:p w14:paraId="37698CC9" w14:textId="77777777" w:rsidR="00785C87" w:rsidRPr="00785C87" w:rsidRDefault="00785C87" w:rsidP="00785C87">
      <w:pPr>
        <w:spacing w:line="360" w:lineRule="auto"/>
        <w:rPr>
          <w:sz w:val="22"/>
          <w:szCs w:val="22"/>
        </w:rPr>
      </w:pPr>
      <w:r w:rsidRPr="00785C87">
        <w:rPr>
          <w:sz w:val="22"/>
          <w:szCs w:val="22"/>
        </w:rPr>
        <w:t xml:space="preserve">  # Aggregate results</w:t>
      </w:r>
    </w:p>
    <w:p w14:paraId="674AC02D" w14:textId="77777777" w:rsidR="00785C87" w:rsidRPr="00785C87" w:rsidRDefault="00785C87" w:rsidP="00785C87">
      <w:pPr>
        <w:spacing w:line="360" w:lineRule="auto"/>
        <w:rPr>
          <w:sz w:val="22"/>
          <w:szCs w:val="22"/>
        </w:rPr>
      </w:pPr>
      <w:r w:rsidRPr="00785C87">
        <w:rPr>
          <w:sz w:val="22"/>
          <w:szCs w:val="22"/>
        </w:rPr>
        <w:t xml:space="preserve">  aggregatedResults &lt;- allTSRResultsDf %&gt;%</w:t>
      </w:r>
    </w:p>
    <w:p w14:paraId="39BB714A" w14:textId="77777777" w:rsidR="00785C87" w:rsidRPr="00785C87" w:rsidRDefault="00785C87" w:rsidP="00785C87">
      <w:pPr>
        <w:spacing w:line="360" w:lineRule="auto"/>
        <w:rPr>
          <w:sz w:val="22"/>
          <w:szCs w:val="22"/>
        </w:rPr>
      </w:pPr>
      <w:r w:rsidRPr="00785C87">
        <w:rPr>
          <w:sz w:val="22"/>
          <w:szCs w:val="22"/>
        </w:rPr>
        <w:t xml:space="preserve">    group_by(term) %&gt;%</w:t>
      </w:r>
    </w:p>
    <w:p w14:paraId="66F5EFC8" w14:textId="77777777" w:rsidR="00785C87" w:rsidRPr="00785C87" w:rsidRDefault="00785C87" w:rsidP="00785C87">
      <w:pPr>
        <w:spacing w:line="360" w:lineRule="auto"/>
        <w:rPr>
          <w:sz w:val="22"/>
          <w:szCs w:val="22"/>
        </w:rPr>
      </w:pPr>
      <w:r w:rsidRPr="00785C87">
        <w:rPr>
          <w:sz w:val="22"/>
          <w:szCs w:val="22"/>
        </w:rPr>
        <w:t xml:space="preserve">    summarize(</w:t>
      </w:r>
    </w:p>
    <w:p w14:paraId="03FCCBF0" w14:textId="77777777" w:rsidR="00785C87" w:rsidRPr="00785C87" w:rsidRDefault="00785C87" w:rsidP="00785C87">
      <w:pPr>
        <w:spacing w:line="360" w:lineRule="auto"/>
        <w:rPr>
          <w:sz w:val="22"/>
          <w:szCs w:val="22"/>
        </w:rPr>
      </w:pPr>
      <w:r w:rsidRPr="00785C87">
        <w:rPr>
          <w:sz w:val="22"/>
          <w:szCs w:val="22"/>
        </w:rPr>
        <w:t xml:space="preserve">      factor = unique(factor),</w:t>
      </w:r>
    </w:p>
    <w:p w14:paraId="14286878" w14:textId="77777777" w:rsidR="00785C87" w:rsidRPr="00785C87" w:rsidRDefault="00785C87" w:rsidP="00785C87">
      <w:pPr>
        <w:spacing w:line="360" w:lineRule="auto"/>
        <w:rPr>
          <w:sz w:val="22"/>
          <w:szCs w:val="22"/>
        </w:rPr>
      </w:pPr>
      <w:r w:rsidRPr="00785C87">
        <w:rPr>
          <w:sz w:val="22"/>
          <w:szCs w:val="22"/>
        </w:rPr>
        <w:t xml:space="preserve">      factorLevel = unique(factorLevel),</w:t>
      </w:r>
    </w:p>
    <w:p w14:paraId="6D3C727F" w14:textId="77777777" w:rsidR="00785C87" w:rsidRPr="00785C87" w:rsidRDefault="00785C87" w:rsidP="00785C87">
      <w:pPr>
        <w:spacing w:line="360" w:lineRule="auto"/>
        <w:rPr>
          <w:sz w:val="22"/>
          <w:szCs w:val="22"/>
        </w:rPr>
      </w:pPr>
      <w:r w:rsidRPr="00785C87">
        <w:rPr>
          <w:sz w:val="22"/>
          <w:szCs w:val="22"/>
        </w:rPr>
        <w:t xml:space="preserve">      # mean_estimate = mean(estimate, na.rm = TRUE),</w:t>
      </w:r>
    </w:p>
    <w:p w14:paraId="4301671A" w14:textId="77777777" w:rsidR="00785C87" w:rsidRPr="00785C87" w:rsidRDefault="00785C87" w:rsidP="00785C87">
      <w:pPr>
        <w:spacing w:line="360" w:lineRule="auto"/>
        <w:rPr>
          <w:sz w:val="22"/>
          <w:szCs w:val="22"/>
        </w:rPr>
      </w:pPr>
      <w:r w:rsidRPr="00785C87">
        <w:rPr>
          <w:sz w:val="22"/>
          <w:szCs w:val="22"/>
        </w:rPr>
        <w:t xml:space="preserve">      median_estimate = median(estimate, na.rm = TRUE),</w:t>
      </w:r>
    </w:p>
    <w:p w14:paraId="27DD18C1" w14:textId="77777777" w:rsidR="00785C87" w:rsidRPr="00785C87" w:rsidRDefault="00785C87" w:rsidP="00785C87">
      <w:pPr>
        <w:spacing w:line="360" w:lineRule="auto"/>
        <w:rPr>
          <w:sz w:val="22"/>
          <w:szCs w:val="22"/>
        </w:rPr>
      </w:pPr>
      <w:r w:rsidRPr="00785C87">
        <w:rPr>
          <w:sz w:val="22"/>
          <w:szCs w:val="22"/>
        </w:rPr>
        <w:t xml:space="preserve">      # mean_p_value = mean(p.value, na.rm = TRUE),</w:t>
      </w:r>
    </w:p>
    <w:p w14:paraId="680B6274" w14:textId="77777777" w:rsidR="00785C87" w:rsidRPr="00785C87" w:rsidRDefault="00785C87" w:rsidP="00785C87">
      <w:pPr>
        <w:spacing w:line="360" w:lineRule="auto"/>
        <w:rPr>
          <w:sz w:val="22"/>
          <w:szCs w:val="22"/>
        </w:rPr>
      </w:pPr>
      <w:r w:rsidRPr="00785C87">
        <w:rPr>
          <w:sz w:val="22"/>
          <w:szCs w:val="22"/>
        </w:rPr>
        <w:t xml:space="preserve">      median_p_value = median(p.value, na.rm = TRUE)</w:t>
      </w:r>
    </w:p>
    <w:p w14:paraId="17CCDAC7" w14:textId="77777777" w:rsidR="00785C87" w:rsidRPr="00785C87" w:rsidRDefault="00785C87" w:rsidP="00785C87">
      <w:pPr>
        <w:spacing w:line="360" w:lineRule="auto"/>
        <w:rPr>
          <w:sz w:val="22"/>
          <w:szCs w:val="22"/>
        </w:rPr>
      </w:pPr>
      <w:r w:rsidRPr="00785C87">
        <w:rPr>
          <w:sz w:val="22"/>
          <w:szCs w:val="22"/>
        </w:rPr>
        <w:t xml:space="preserve">    )</w:t>
      </w:r>
    </w:p>
    <w:p w14:paraId="28F1C795"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5E8256F3"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494E8E7B" w14:textId="77777777" w:rsidR="00785C87" w:rsidRPr="00785C87" w:rsidRDefault="00785C87" w:rsidP="00785C87">
      <w:pPr>
        <w:spacing w:line="360" w:lineRule="auto"/>
        <w:rPr>
          <w:sz w:val="22"/>
          <w:szCs w:val="22"/>
        </w:rPr>
      </w:pPr>
      <w:r w:rsidRPr="00785C87">
        <w:rPr>
          <w:sz w:val="22"/>
          <w:szCs w:val="22"/>
        </w:rPr>
        <w:t>}</w:t>
      </w:r>
    </w:p>
    <w:p w14:paraId="65BCD53B" w14:textId="77777777" w:rsidR="00785C87" w:rsidRPr="00785C87" w:rsidRDefault="00785C87" w:rsidP="00785C87">
      <w:pPr>
        <w:spacing w:line="360" w:lineRule="auto"/>
        <w:rPr>
          <w:sz w:val="22"/>
          <w:szCs w:val="22"/>
        </w:rPr>
      </w:pPr>
      <w:r w:rsidRPr="00785C87">
        <w:rPr>
          <w:sz w:val="22"/>
          <w:szCs w:val="22"/>
        </w:rPr>
        <w:t>```</w:t>
      </w:r>
    </w:p>
    <w:p w14:paraId="184D1C64" w14:textId="77777777" w:rsidR="00785C87" w:rsidRPr="00785C87" w:rsidRDefault="00785C87" w:rsidP="00785C87">
      <w:pPr>
        <w:spacing w:line="360" w:lineRule="auto"/>
        <w:rPr>
          <w:sz w:val="22"/>
          <w:szCs w:val="22"/>
        </w:rPr>
      </w:pPr>
    </w:p>
    <w:p w14:paraId="6146E7A4" w14:textId="77777777" w:rsidR="00785C87" w:rsidRPr="00785C87" w:rsidRDefault="00785C87" w:rsidP="00785C87">
      <w:pPr>
        <w:spacing w:line="360" w:lineRule="auto"/>
        <w:rPr>
          <w:sz w:val="22"/>
          <w:szCs w:val="22"/>
        </w:rPr>
      </w:pPr>
      <w:r w:rsidRPr="00785C87">
        <w:rPr>
          <w:sz w:val="22"/>
          <w:szCs w:val="22"/>
        </w:rPr>
        <w:t>### Net T-Test</w:t>
      </w:r>
    </w:p>
    <w:p w14:paraId="78316B12" w14:textId="77777777" w:rsidR="00785C87" w:rsidRPr="00785C87" w:rsidRDefault="00785C87" w:rsidP="00785C87">
      <w:pPr>
        <w:spacing w:line="360" w:lineRule="auto"/>
        <w:rPr>
          <w:sz w:val="22"/>
          <w:szCs w:val="22"/>
        </w:rPr>
      </w:pPr>
    </w:p>
    <w:p w14:paraId="1AE59258" w14:textId="77777777" w:rsidR="00785C87" w:rsidRPr="00785C87" w:rsidRDefault="00785C87" w:rsidP="00785C87">
      <w:pPr>
        <w:spacing w:line="360" w:lineRule="auto"/>
        <w:rPr>
          <w:sz w:val="22"/>
          <w:szCs w:val="22"/>
        </w:rPr>
      </w:pPr>
      <w:r w:rsidRPr="00785C87">
        <w:rPr>
          <w:sz w:val="22"/>
          <w:szCs w:val="22"/>
        </w:rPr>
        <w:t>```{r}</w:t>
      </w:r>
    </w:p>
    <w:p w14:paraId="742BF6BC" w14:textId="77777777" w:rsidR="00785C87" w:rsidRPr="00785C87" w:rsidRDefault="00785C87" w:rsidP="00785C87">
      <w:pPr>
        <w:spacing w:line="360" w:lineRule="auto"/>
        <w:rPr>
          <w:sz w:val="22"/>
          <w:szCs w:val="22"/>
        </w:rPr>
      </w:pPr>
      <w:r w:rsidRPr="00785C87">
        <w:rPr>
          <w:sz w:val="22"/>
          <w:szCs w:val="22"/>
        </w:rPr>
        <w:t>calculate_cohens_d &lt;- function(x, y) {</w:t>
      </w:r>
    </w:p>
    <w:p w14:paraId="55A5700C" w14:textId="77777777" w:rsidR="00785C87" w:rsidRPr="00785C87" w:rsidRDefault="00785C87" w:rsidP="00785C87">
      <w:pPr>
        <w:spacing w:line="360" w:lineRule="auto"/>
        <w:rPr>
          <w:sz w:val="22"/>
          <w:szCs w:val="22"/>
        </w:rPr>
      </w:pPr>
      <w:r w:rsidRPr="00785C87">
        <w:rPr>
          <w:sz w:val="22"/>
          <w:szCs w:val="22"/>
        </w:rPr>
        <w:t xml:space="preserve">  n1 &lt;- length(x)</w:t>
      </w:r>
    </w:p>
    <w:p w14:paraId="46C86FF9" w14:textId="77777777" w:rsidR="00785C87" w:rsidRPr="00785C87" w:rsidRDefault="00785C87" w:rsidP="00785C87">
      <w:pPr>
        <w:spacing w:line="360" w:lineRule="auto"/>
        <w:rPr>
          <w:sz w:val="22"/>
          <w:szCs w:val="22"/>
        </w:rPr>
      </w:pPr>
      <w:r w:rsidRPr="00785C87">
        <w:rPr>
          <w:sz w:val="22"/>
          <w:szCs w:val="22"/>
        </w:rPr>
        <w:t xml:space="preserve">  n2 &lt;- length(y)</w:t>
      </w:r>
    </w:p>
    <w:p w14:paraId="127C87B7" w14:textId="77777777" w:rsidR="00785C87" w:rsidRPr="00785C87" w:rsidRDefault="00785C87" w:rsidP="00785C87">
      <w:pPr>
        <w:spacing w:line="360" w:lineRule="auto"/>
        <w:rPr>
          <w:sz w:val="22"/>
          <w:szCs w:val="22"/>
        </w:rPr>
      </w:pPr>
      <w:r w:rsidRPr="00785C87">
        <w:rPr>
          <w:sz w:val="22"/>
          <w:szCs w:val="22"/>
        </w:rPr>
        <w:t xml:space="preserve">  sd1 &lt;- sd(x, na.rm = TRUE)</w:t>
      </w:r>
    </w:p>
    <w:p w14:paraId="4E6F2C4E" w14:textId="77777777" w:rsidR="00785C87" w:rsidRPr="00785C87" w:rsidRDefault="00785C87" w:rsidP="00785C87">
      <w:pPr>
        <w:spacing w:line="360" w:lineRule="auto"/>
        <w:rPr>
          <w:sz w:val="22"/>
          <w:szCs w:val="22"/>
        </w:rPr>
      </w:pPr>
      <w:r w:rsidRPr="00785C87">
        <w:rPr>
          <w:sz w:val="22"/>
          <w:szCs w:val="22"/>
        </w:rPr>
        <w:t xml:space="preserve">  sd2 &lt;- sd(y, na.rm = TRUE)</w:t>
      </w:r>
    </w:p>
    <w:p w14:paraId="1A03885A" w14:textId="77777777" w:rsidR="00785C87" w:rsidRPr="00785C87" w:rsidRDefault="00785C87" w:rsidP="00785C87">
      <w:pPr>
        <w:spacing w:line="360" w:lineRule="auto"/>
        <w:rPr>
          <w:sz w:val="22"/>
          <w:szCs w:val="22"/>
        </w:rPr>
      </w:pPr>
      <w:r w:rsidRPr="00785C87">
        <w:rPr>
          <w:sz w:val="22"/>
          <w:szCs w:val="22"/>
        </w:rPr>
        <w:t xml:space="preserve">  pooled_sd &lt;- sqrt(((n1 - 1) * sd1^2 + (n2 - 1) * sd2^2) / (n1 + n2 - 2))</w:t>
      </w:r>
    </w:p>
    <w:p w14:paraId="14929A46" w14:textId="77777777" w:rsidR="00785C87" w:rsidRPr="00785C87" w:rsidRDefault="00785C87" w:rsidP="00785C87">
      <w:pPr>
        <w:spacing w:line="360" w:lineRule="auto"/>
        <w:rPr>
          <w:sz w:val="22"/>
          <w:szCs w:val="22"/>
        </w:rPr>
      </w:pPr>
      <w:r w:rsidRPr="00785C87">
        <w:rPr>
          <w:sz w:val="22"/>
          <w:szCs w:val="22"/>
        </w:rPr>
        <w:t xml:space="preserve">  if (pooled_sd &gt; 0) {</w:t>
      </w:r>
    </w:p>
    <w:p w14:paraId="57351E09" w14:textId="77777777" w:rsidR="00785C87" w:rsidRPr="00785C87" w:rsidRDefault="00785C87" w:rsidP="00785C87">
      <w:pPr>
        <w:spacing w:line="360" w:lineRule="auto"/>
        <w:rPr>
          <w:sz w:val="22"/>
          <w:szCs w:val="22"/>
        </w:rPr>
      </w:pPr>
      <w:r w:rsidRPr="00785C87">
        <w:rPr>
          <w:sz w:val="22"/>
          <w:szCs w:val="22"/>
        </w:rPr>
        <w:t xml:space="preserve">    return((mean(y, na.rm = TRUE) - mean(x, na.rm = TRUE)) / pooled_sd)</w:t>
      </w:r>
    </w:p>
    <w:p w14:paraId="2BCE185C" w14:textId="77777777" w:rsidR="00785C87" w:rsidRPr="00785C87" w:rsidRDefault="00785C87" w:rsidP="00785C87">
      <w:pPr>
        <w:spacing w:line="360" w:lineRule="auto"/>
        <w:rPr>
          <w:sz w:val="22"/>
          <w:szCs w:val="22"/>
        </w:rPr>
      </w:pPr>
      <w:r w:rsidRPr="00785C87">
        <w:rPr>
          <w:sz w:val="22"/>
          <w:szCs w:val="22"/>
        </w:rPr>
        <w:t xml:space="preserve">  } else {</w:t>
      </w:r>
    </w:p>
    <w:p w14:paraId="1C895A24" w14:textId="77777777" w:rsidR="00785C87" w:rsidRPr="00785C87" w:rsidRDefault="00785C87" w:rsidP="00785C87">
      <w:pPr>
        <w:spacing w:line="360" w:lineRule="auto"/>
        <w:rPr>
          <w:sz w:val="22"/>
          <w:szCs w:val="22"/>
        </w:rPr>
      </w:pPr>
      <w:r w:rsidRPr="00785C87">
        <w:rPr>
          <w:sz w:val="22"/>
          <w:szCs w:val="22"/>
        </w:rPr>
        <w:t xml:space="preserve">    return(NA)</w:t>
      </w:r>
    </w:p>
    <w:p w14:paraId="5C53CCF3" w14:textId="77777777" w:rsidR="00785C87" w:rsidRPr="00785C87" w:rsidRDefault="00785C87" w:rsidP="00785C87">
      <w:pPr>
        <w:spacing w:line="360" w:lineRule="auto"/>
        <w:rPr>
          <w:sz w:val="22"/>
          <w:szCs w:val="22"/>
        </w:rPr>
      </w:pPr>
      <w:r w:rsidRPr="00785C87">
        <w:rPr>
          <w:sz w:val="22"/>
          <w:szCs w:val="22"/>
        </w:rPr>
        <w:t xml:space="preserve">  }</w:t>
      </w:r>
    </w:p>
    <w:p w14:paraId="15EA771F" w14:textId="77777777" w:rsidR="00785C87" w:rsidRPr="00785C87" w:rsidRDefault="00785C87" w:rsidP="00785C87">
      <w:pPr>
        <w:spacing w:line="360" w:lineRule="auto"/>
        <w:rPr>
          <w:sz w:val="22"/>
          <w:szCs w:val="22"/>
        </w:rPr>
      </w:pPr>
      <w:r w:rsidRPr="00785C87">
        <w:rPr>
          <w:sz w:val="22"/>
          <w:szCs w:val="22"/>
        </w:rPr>
        <w:t>}</w:t>
      </w:r>
    </w:p>
    <w:p w14:paraId="5EE8A8DE" w14:textId="77777777" w:rsidR="00785C87" w:rsidRPr="00785C87" w:rsidRDefault="00785C87" w:rsidP="00785C87">
      <w:pPr>
        <w:spacing w:line="360" w:lineRule="auto"/>
        <w:rPr>
          <w:sz w:val="22"/>
          <w:szCs w:val="22"/>
        </w:rPr>
      </w:pPr>
    </w:p>
    <w:p w14:paraId="1EA326DD" w14:textId="77777777" w:rsidR="00785C87" w:rsidRPr="00785C87" w:rsidRDefault="00785C87" w:rsidP="00785C87">
      <w:pPr>
        <w:spacing w:line="360" w:lineRule="auto"/>
        <w:rPr>
          <w:sz w:val="22"/>
          <w:szCs w:val="22"/>
        </w:rPr>
      </w:pPr>
      <w:r w:rsidRPr="00785C87">
        <w:rPr>
          <w:sz w:val="22"/>
          <w:szCs w:val="22"/>
        </w:rPr>
        <w:t>netTByFactor &lt;- function(dataframe, factor, level, heightsColumn, firstYear, lastYear){</w:t>
      </w:r>
    </w:p>
    <w:p w14:paraId="7416BA6F" w14:textId="77777777" w:rsidR="00785C87" w:rsidRPr="00785C87" w:rsidRDefault="00785C87" w:rsidP="00785C87">
      <w:pPr>
        <w:spacing w:line="360" w:lineRule="auto"/>
        <w:rPr>
          <w:sz w:val="22"/>
          <w:szCs w:val="22"/>
        </w:rPr>
      </w:pPr>
      <w:r w:rsidRPr="00785C87">
        <w:rPr>
          <w:sz w:val="22"/>
          <w:szCs w:val="22"/>
        </w:rPr>
        <w:t xml:space="preserve">  years &lt;- </w:t>
      </w:r>
    </w:p>
    <w:p w14:paraId="26FB1F79" w14:textId="77777777" w:rsidR="00785C87" w:rsidRPr="00785C87" w:rsidRDefault="00785C87" w:rsidP="00785C87">
      <w:pPr>
        <w:spacing w:line="360" w:lineRule="auto"/>
        <w:rPr>
          <w:sz w:val="22"/>
          <w:szCs w:val="22"/>
        </w:rPr>
      </w:pPr>
      <w:r w:rsidRPr="00785C87">
        <w:rPr>
          <w:sz w:val="22"/>
          <w:szCs w:val="22"/>
        </w:rPr>
        <w:t xml:space="preserve">  # Pulling heights from our first year of data</w:t>
      </w:r>
    </w:p>
    <w:p w14:paraId="0AF33535" w14:textId="77777777" w:rsidR="00785C87" w:rsidRPr="00785C87" w:rsidRDefault="00785C87" w:rsidP="00785C87">
      <w:pPr>
        <w:spacing w:line="360" w:lineRule="auto"/>
        <w:rPr>
          <w:sz w:val="22"/>
          <w:szCs w:val="22"/>
        </w:rPr>
      </w:pPr>
      <w:r w:rsidRPr="00785C87">
        <w:rPr>
          <w:sz w:val="22"/>
          <w:szCs w:val="22"/>
        </w:rPr>
        <w:t xml:space="preserve">  firstYearHeights &lt;- dataframe |&gt; </w:t>
      </w:r>
    </w:p>
    <w:p w14:paraId="2F4CFA56" w14:textId="77777777" w:rsidR="00785C87" w:rsidRPr="00785C87" w:rsidRDefault="00785C87" w:rsidP="00785C87">
      <w:pPr>
        <w:spacing w:line="360" w:lineRule="auto"/>
        <w:rPr>
          <w:sz w:val="22"/>
          <w:szCs w:val="22"/>
        </w:rPr>
      </w:pPr>
      <w:r w:rsidRPr="00785C87">
        <w:rPr>
          <w:sz w:val="22"/>
          <w:szCs w:val="22"/>
        </w:rPr>
        <w:t xml:space="preserve">    filter(year == firstYear) |&gt; </w:t>
      </w:r>
    </w:p>
    <w:p w14:paraId="372C850B"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1F8BBA1"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7E42F803" w14:textId="77777777" w:rsidR="00785C87" w:rsidRPr="00785C87" w:rsidRDefault="00785C87" w:rsidP="00785C87">
      <w:pPr>
        <w:spacing w:line="360" w:lineRule="auto"/>
        <w:rPr>
          <w:sz w:val="22"/>
          <w:szCs w:val="22"/>
        </w:rPr>
      </w:pPr>
      <w:r w:rsidRPr="00785C87">
        <w:rPr>
          <w:sz w:val="22"/>
          <w:szCs w:val="22"/>
        </w:rPr>
        <w:t xml:space="preserve">  </w:t>
      </w:r>
    </w:p>
    <w:p w14:paraId="6A3173D6" w14:textId="77777777" w:rsidR="00785C87" w:rsidRPr="00785C87" w:rsidRDefault="00785C87" w:rsidP="00785C87">
      <w:pPr>
        <w:spacing w:line="360" w:lineRule="auto"/>
        <w:rPr>
          <w:sz w:val="22"/>
          <w:szCs w:val="22"/>
        </w:rPr>
      </w:pPr>
      <w:r w:rsidRPr="00785C87">
        <w:rPr>
          <w:sz w:val="22"/>
          <w:szCs w:val="22"/>
        </w:rPr>
        <w:t xml:space="preserve">  # Pulling heights from our last year of data</w:t>
      </w:r>
    </w:p>
    <w:p w14:paraId="0635D68D" w14:textId="77777777" w:rsidR="00785C87" w:rsidRPr="00785C87" w:rsidRDefault="00785C87" w:rsidP="00785C87">
      <w:pPr>
        <w:spacing w:line="360" w:lineRule="auto"/>
        <w:rPr>
          <w:sz w:val="22"/>
          <w:szCs w:val="22"/>
        </w:rPr>
      </w:pPr>
      <w:r w:rsidRPr="00785C87">
        <w:rPr>
          <w:sz w:val="22"/>
          <w:szCs w:val="22"/>
        </w:rPr>
        <w:t xml:space="preserve">  lastYearHeights &lt;- dataframe |&gt; </w:t>
      </w:r>
    </w:p>
    <w:p w14:paraId="5A7491B9" w14:textId="77777777" w:rsidR="00785C87" w:rsidRPr="00785C87" w:rsidRDefault="00785C87" w:rsidP="00785C87">
      <w:pPr>
        <w:spacing w:line="360" w:lineRule="auto"/>
        <w:rPr>
          <w:sz w:val="22"/>
          <w:szCs w:val="22"/>
        </w:rPr>
      </w:pPr>
      <w:r w:rsidRPr="00785C87">
        <w:rPr>
          <w:sz w:val="22"/>
          <w:szCs w:val="22"/>
        </w:rPr>
        <w:t xml:space="preserve">    filter(year == lastYear) |&gt; </w:t>
      </w:r>
    </w:p>
    <w:p w14:paraId="45075061"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4A381D7"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FB8DE76"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3B280B" w14:textId="77777777" w:rsidR="00785C87" w:rsidRPr="00785C87" w:rsidRDefault="00785C87" w:rsidP="00785C87">
      <w:pPr>
        <w:spacing w:line="360" w:lineRule="auto"/>
        <w:rPr>
          <w:sz w:val="22"/>
          <w:szCs w:val="22"/>
        </w:rPr>
      </w:pPr>
      <w:r w:rsidRPr="00785C87">
        <w:rPr>
          <w:sz w:val="22"/>
          <w:szCs w:val="22"/>
        </w:rPr>
        <w:t xml:space="preserve">  </w:t>
      </w:r>
    </w:p>
    <w:p w14:paraId="327BD2F0" w14:textId="77777777" w:rsidR="00785C87" w:rsidRPr="00785C87" w:rsidRDefault="00785C87" w:rsidP="00785C87">
      <w:pPr>
        <w:spacing w:line="360" w:lineRule="auto"/>
        <w:rPr>
          <w:sz w:val="22"/>
          <w:szCs w:val="22"/>
        </w:rPr>
      </w:pPr>
      <w:r w:rsidRPr="00785C87">
        <w:rPr>
          <w:sz w:val="22"/>
          <w:szCs w:val="22"/>
        </w:rPr>
        <w:t xml:space="preserve">  allTTestResults &lt;- data.frame(</w:t>
      </w:r>
    </w:p>
    <w:p w14:paraId="535809B8" w14:textId="77777777" w:rsidR="00785C87" w:rsidRPr="00785C87" w:rsidRDefault="00785C87" w:rsidP="00785C87">
      <w:pPr>
        <w:spacing w:line="360" w:lineRule="auto"/>
        <w:rPr>
          <w:sz w:val="22"/>
          <w:szCs w:val="22"/>
        </w:rPr>
      </w:pPr>
      <w:r w:rsidRPr="00785C87">
        <w:rPr>
          <w:sz w:val="22"/>
          <w:szCs w:val="22"/>
        </w:rPr>
        <w:t xml:space="preserve">    t_statistic = numeric(),</w:t>
      </w:r>
    </w:p>
    <w:p w14:paraId="7379C217" w14:textId="77777777" w:rsidR="00785C87" w:rsidRPr="00785C87" w:rsidRDefault="00785C87" w:rsidP="00785C87">
      <w:pPr>
        <w:spacing w:line="360" w:lineRule="auto"/>
        <w:rPr>
          <w:sz w:val="22"/>
          <w:szCs w:val="22"/>
        </w:rPr>
      </w:pPr>
      <w:r w:rsidRPr="00785C87">
        <w:rPr>
          <w:sz w:val="22"/>
          <w:szCs w:val="22"/>
        </w:rPr>
        <w:t xml:space="preserve">    p_value = numeric(),</w:t>
      </w:r>
    </w:p>
    <w:p w14:paraId="2117DBED" w14:textId="77777777" w:rsidR="00785C87" w:rsidRPr="00785C87" w:rsidRDefault="00785C87" w:rsidP="00785C87">
      <w:pPr>
        <w:spacing w:line="360" w:lineRule="auto"/>
        <w:rPr>
          <w:sz w:val="22"/>
          <w:szCs w:val="22"/>
        </w:rPr>
      </w:pPr>
      <w:r w:rsidRPr="00785C87">
        <w:rPr>
          <w:sz w:val="22"/>
          <w:szCs w:val="22"/>
        </w:rPr>
        <w:t xml:space="preserve">    mean_diff = numeric(),</w:t>
      </w:r>
    </w:p>
    <w:p w14:paraId="2B5CD868" w14:textId="77777777" w:rsidR="00785C87" w:rsidRPr="00785C87" w:rsidRDefault="00785C87" w:rsidP="00785C87">
      <w:pPr>
        <w:spacing w:line="360" w:lineRule="auto"/>
        <w:rPr>
          <w:sz w:val="22"/>
          <w:szCs w:val="22"/>
        </w:rPr>
      </w:pPr>
      <w:r w:rsidRPr="00785C87">
        <w:rPr>
          <w:sz w:val="22"/>
          <w:szCs w:val="22"/>
        </w:rPr>
        <w:t xml:space="preserve">    lower_ci = numeric(),</w:t>
      </w:r>
    </w:p>
    <w:p w14:paraId="23E6E84C" w14:textId="77777777" w:rsidR="00785C87" w:rsidRPr="00785C87" w:rsidRDefault="00785C87" w:rsidP="00785C87">
      <w:pPr>
        <w:spacing w:line="360" w:lineRule="auto"/>
        <w:rPr>
          <w:sz w:val="22"/>
          <w:szCs w:val="22"/>
        </w:rPr>
      </w:pPr>
      <w:r w:rsidRPr="00785C87">
        <w:rPr>
          <w:sz w:val="22"/>
          <w:szCs w:val="22"/>
        </w:rPr>
        <w:t xml:space="preserve">    upper_ci = numeric(),</w:t>
      </w:r>
    </w:p>
    <w:p w14:paraId="6C6A6F44" w14:textId="77777777" w:rsidR="00785C87" w:rsidRPr="00785C87" w:rsidRDefault="00785C87" w:rsidP="00785C87">
      <w:pPr>
        <w:spacing w:line="360" w:lineRule="auto"/>
        <w:rPr>
          <w:sz w:val="22"/>
          <w:szCs w:val="22"/>
        </w:rPr>
      </w:pPr>
      <w:r w:rsidRPr="00785C87">
        <w:rPr>
          <w:sz w:val="22"/>
          <w:szCs w:val="22"/>
        </w:rPr>
        <w:t xml:space="preserve">    cohens_d = numeric()</w:t>
      </w:r>
    </w:p>
    <w:p w14:paraId="4A3B84BB" w14:textId="77777777" w:rsidR="00785C87" w:rsidRPr="00785C87" w:rsidRDefault="00785C87" w:rsidP="00785C87">
      <w:pPr>
        <w:spacing w:line="360" w:lineRule="auto"/>
        <w:rPr>
          <w:sz w:val="22"/>
          <w:szCs w:val="22"/>
        </w:rPr>
      </w:pPr>
      <w:r w:rsidRPr="00785C87">
        <w:rPr>
          <w:sz w:val="22"/>
          <w:szCs w:val="22"/>
        </w:rPr>
        <w:t xml:space="preserve">  )</w:t>
      </w:r>
    </w:p>
    <w:p w14:paraId="685FCBAE" w14:textId="77777777" w:rsidR="00785C87" w:rsidRPr="00785C87" w:rsidRDefault="00785C87" w:rsidP="00785C87">
      <w:pPr>
        <w:spacing w:line="360" w:lineRule="auto"/>
        <w:rPr>
          <w:sz w:val="22"/>
          <w:szCs w:val="22"/>
        </w:rPr>
      </w:pPr>
      <w:r w:rsidRPr="00785C87">
        <w:rPr>
          <w:sz w:val="22"/>
          <w:szCs w:val="22"/>
        </w:rPr>
        <w:t xml:space="preserve">  </w:t>
      </w:r>
    </w:p>
    <w:p w14:paraId="3E15B292" w14:textId="77777777" w:rsidR="00785C87" w:rsidRPr="00785C87" w:rsidRDefault="00785C87" w:rsidP="00785C87">
      <w:pPr>
        <w:spacing w:line="360" w:lineRule="auto"/>
        <w:rPr>
          <w:sz w:val="22"/>
          <w:szCs w:val="22"/>
        </w:rPr>
      </w:pPr>
      <w:r w:rsidRPr="00785C87">
        <w:rPr>
          <w:sz w:val="22"/>
          <w:szCs w:val="22"/>
        </w:rPr>
        <w:t xml:space="preserve">  targetN &lt;- min(500, min(length(firstYearHeights), length(lastYearHeights)))</w:t>
      </w:r>
    </w:p>
    <w:p w14:paraId="61705524" w14:textId="77777777" w:rsidR="00785C87" w:rsidRPr="00785C87" w:rsidRDefault="00785C87" w:rsidP="00785C87">
      <w:pPr>
        <w:spacing w:line="360" w:lineRule="auto"/>
        <w:rPr>
          <w:sz w:val="22"/>
          <w:szCs w:val="22"/>
        </w:rPr>
      </w:pPr>
      <w:r w:rsidRPr="00785C87">
        <w:rPr>
          <w:sz w:val="22"/>
          <w:szCs w:val="22"/>
        </w:rPr>
        <w:t xml:space="preserve">  </w:t>
      </w:r>
    </w:p>
    <w:p w14:paraId="2D7F3892" w14:textId="77777777" w:rsidR="00785C87" w:rsidRPr="00785C87" w:rsidRDefault="00785C87" w:rsidP="00785C87">
      <w:pPr>
        <w:spacing w:line="360" w:lineRule="auto"/>
        <w:rPr>
          <w:sz w:val="22"/>
          <w:szCs w:val="22"/>
        </w:rPr>
      </w:pPr>
      <w:r w:rsidRPr="00785C87">
        <w:rPr>
          <w:sz w:val="22"/>
          <w:szCs w:val="22"/>
        </w:rPr>
        <w:t xml:space="preserve">  # 10000 iterations of 500 samples seems fine</w:t>
      </w:r>
    </w:p>
    <w:p w14:paraId="04AA0180"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0908316B" w14:textId="77777777" w:rsidR="00785C87" w:rsidRPr="00785C87" w:rsidRDefault="00785C87" w:rsidP="00785C87">
      <w:pPr>
        <w:spacing w:line="360" w:lineRule="auto"/>
        <w:rPr>
          <w:sz w:val="22"/>
          <w:szCs w:val="22"/>
        </w:rPr>
      </w:pPr>
      <w:r w:rsidRPr="00785C87">
        <w:rPr>
          <w:sz w:val="22"/>
          <w:szCs w:val="22"/>
        </w:rPr>
        <w:t xml:space="preserve">    </w:t>
      </w:r>
    </w:p>
    <w:p w14:paraId="1A5C85E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A89B2F3"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3FA311C8" w14:textId="77777777" w:rsidR="00785C87" w:rsidRPr="00785C87" w:rsidRDefault="00785C87" w:rsidP="00785C87">
      <w:pPr>
        <w:spacing w:line="360" w:lineRule="auto"/>
        <w:rPr>
          <w:sz w:val="22"/>
          <w:szCs w:val="22"/>
        </w:rPr>
      </w:pPr>
      <w:r w:rsidRPr="00785C87">
        <w:rPr>
          <w:sz w:val="22"/>
          <w:szCs w:val="22"/>
        </w:rPr>
        <w:t xml:space="preserve">    }</w:t>
      </w:r>
    </w:p>
    <w:p w14:paraId="6DEE0902" w14:textId="77777777" w:rsidR="00785C87" w:rsidRPr="00785C87" w:rsidRDefault="00785C87" w:rsidP="00785C87">
      <w:pPr>
        <w:spacing w:line="360" w:lineRule="auto"/>
        <w:rPr>
          <w:sz w:val="22"/>
          <w:szCs w:val="22"/>
        </w:rPr>
      </w:pPr>
      <w:r w:rsidRPr="00785C87">
        <w:rPr>
          <w:sz w:val="22"/>
          <w:szCs w:val="22"/>
        </w:rPr>
        <w:t xml:space="preserve">    </w:t>
      </w:r>
    </w:p>
    <w:p w14:paraId="5FDC8C62" w14:textId="77777777" w:rsidR="00785C87" w:rsidRPr="00785C87" w:rsidRDefault="00785C87" w:rsidP="00785C87">
      <w:pPr>
        <w:spacing w:line="360" w:lineRule="auto"/>
        <w:rPr>
          <w:sz w:val="22"/>
          <w:szCs w:val="22"/>
        </w:rPr>
      </w:pPr>
      <w:r w:rsidRPr="00785C87">
        <w:rPr>
          <w:sz w:val="22"/>
          <w:szCs w:val="22"/>
        </w:rPr>
        <w:t xml:space="preserve">    firstYearSample &lt;- sample(firstYearHeights, targetN, replace=TRUE)</w:t>
      </w:r>
    </w:p>
    <w:p w14:paraId="2B0272C8" w14:textId="77777777" w:rsidR="00785C87" w:rsidRPr="00785C87" w:rsidRDefault="00785C87" w:rsidP="00785C87">
      <w:pPr>
        <w:spacing w:line="360" w:lineRule="auto"/>
        <w:rPr>
          <w:sz w:val="22"/>
          <w:szCs w:val="22"/>
        </w:rPr>
      </w:pPr>
      <w:r w:rsidRPr="00785C87">
        <w:rPr>
          <w:sz w:val="22"/>
          <w:szCs w:val="22"/>
        </w:rPr>
        <w:t xml:space="preserve">    lastYearSample &lt;- sample(lastYearHeights, targetN, replace=TRUE)</w:t>
      </w:r>
    </w:p>
    <w:p w14:paraId="17FA1AB5" w14:textId="77777777" w:rsidR="00785C87" w:rsidRPr="00785C87" w:rsidRDefault="00785C87" w:rsidP="00785C87">
      <w:pPr>
        <w:spacing w:line="360" w:lineRule="auto"/>
        <w:rPr>
          <w:sz w:val="22"/>
          <w:szCs w:val="22"/>
        </w:rPr>
      </w:pPr>
      <w:r w:rsidRPr="00785C87">
        <w:rPr>
          <w:sz w:val="22"/>
          <w:szCs w:val="22"/>
        </w:rPr>
        <w:t xml:space="preserve">    </w:t>
      </w:r>
    </w:p>
    <w:p w14:paraId="70DF4022" w14:textId="77777777" w:rsidR="00785C87" w:rsidRPr="00785C87" w:rsidRDefault="00785C87" w:rsidP="00785C87">
      <w:pPr>
        <w:spacing w:line="360" w:lineRule="auto"/>
        <w:rPr>
          <w:sz w:val="22"/>
          <w:szCs w:val="22"/>
        </w:rPr>
      </w:pPr>
      <w:r w:rsidRPr="00785C87">
        <w:rPr>
          <w:sz w:val="22"/>
          <w:szCs w:val="22"/>
        </w:rPr>
        <w:t xml:space="preserve">    tTest &lt;- wilcox.test(lastYearSample, firstYearSample, alternative='greater')</w:t>
      </w:r>
    </w:p>
    <w:p w14:paraId="3FAC42E6" w14:textId="77777777" w:rsidR="00785C87" w:rsidRPr="00785C87" w:rsidRDefault="00785C87" w:rsidP="00785C87">
      <w:pPr>
        <w:spacing w:line="360" w:lineRule="auto"/>
        <w:rPr>
          <w:sz w:val="22"/>
          <w:szCs w:val="22"/>
        </w:rPr>
      </w:pPr>
      <w:r w:rsidRPr="00785C87">
        <w:rPr>
          <w:sz w:val="22"/>
          <w:szCs w:val="22"/>
        </w:rPr>
        <w:t xml:space="preserve">    </w:t>
      </w:r>
    </w:p>
    <w:p w14:paraId="4E8F56C8" w14:textId="77777777" w:rsidR="00785C87" w:rsidRPr="00785C87" w:rsidRDefault="00785C87" w:rsidP="00785C87">
      <w:pPr>
        <w:spacing w:line="360" w:lineRule="auto"/>
        <w:rPr>
          <w:sz w:val="22"/>
          <w:szCs w:val="22"/>
        </w:rPr>
      </w:pPr>
      <w:r w:rsidRPr="00785C87">
        <w:rPr>
          <w:sz w:val="22"/>
          <w:szCs w:val="22"/>
        </w:rPr>
        <w:t xml:space="preserve">    # here gotta calculate cohen's d between the first year and last year heights</w:t>
      </w:r>
    </w:p>
    <w:p w14:paraId="6C011FB4" w14:textId="77777777" w:rsidR="00785C87" w:rsidRPr="00785C87" w:rsidRDefault="00785C87" w:rsidP="00785C87">
      <w:pPr>
        <w:spacing w:line="360" w:lineRule="auto"/>
        <w:rPr>
          <w:sz w:val="22"/>
          <w:szCs w:val="22"/>
        </w:rPr>
      </w:pPr>
      <w:r w:rsidRPr="00785C87">
        <w:rPr>
          <w:sz w:val="22"/>
          <w:szCs w:val="22"/>
        </w:rPr>
        <w:t xml:space="preserve">    cohens_d_value &lt;- calculate_cohens_d(firstYearSample, lastYearSample)</w:t>
      </w:r>
    </w:p>
    <w:p w14:paraId="022A2F8F" w14:textId="77777777" w:rsidR="00785C87" w:rsidRPr="00785C87" w:rsidRDefault="00785C87" w:rsidP="00785C87">
      <w:pPr>
        <w:spacing w:line="360" w:lineRule="auto"/>
        <w:rPr>
          <w:sz w:val="22"/>
          <w:szCs w:val="22"/>
        </w:rPr>
      </w:pPr>
      <w:r w:rsidRPr="00785C87">
        <w:rPr>
          <w:sz w:val="22"/>
          <w:szCs w:val="22"/>
        </w:rPr>
        <w:t xml:space="preserve">    </w:t>
      </w:r>
    </w:p>
    <w:p w14:paraId="276F3B78" w14:textId="77777777" w:rsidR="00785C87" w:rsidRPr="00785C87" w:rsidRDefault="00785C87" w:rsidP="00785C87">
      <w:pPr>
        <w:spacing w:line="360" w:lineRule="auto"/>
        <w:rPr>
          <w:sz w:val="22"/>
          <w:szCs w:val="22"/>
        </w:rPr>
      </w:pPr>
      <w:r w:rsidRPr="00785C87">
        <w:rPr>
          <w:sz w:val="22"/>
          <w:szCs w:val="22"/>
        </w:rPr>
        <w:t xml:space="preserve">    # storing results into df</w:t>
      </w:r>
    </w:p>
    <w:p w14:paraId="71493F1D" w14:textId="77777777" w:rsidR="00785C87" w:rsidRPr="00785C87" w:rsidRDefault="00785C87" w:rsidP="00785C87">
      <w:pPr>
        <w:spacing w:line="360" w:lineRule="auto"/>
        <w:rPr>
          <w:sz w:val="22"/>
          <w:szCs w:val="22"/>
        </w:rPr>
      </w:pPr>
      <w:r w:rsidRPr="00785C87">
        <w:rPr>
          <w:sz w:val="22"/>
          <w:szCs w:val="22"/>
        </w:rPr>
        <w:t xml:space="preserve">    allTTestResults &lt;- rbind(allTTestResults, data.frame(</w:t>
      </w:r>
    </w:p>
    <w:p w14:paraId="2207282F" w14:textId="77777777" w:rsidR="00785C87" w:rsidRPr="00785C87" w:rsidRDefault="00785C87" w:rsidP="00785C87">
      <w:pPr>
        <w:spacing w:line="360" w:lineRule="auto"/>
        <w:rPr>
          <w:sz w:val="22"/>
          <w:szCs w:val="22"/>
        </w:rPr>
      </w:pPr>
      <w:r w:rsidRPr="00785C87">
        <w:rPr>
          <w:sz w:val="22"/>
          <w:szCs w:val="22"/>
        </w:rPr>
        <w:t xml:space="preserve">      t_statistic = tTest$statistic,</w:t>
      </w:r>
    </w:p>
    <w:p w14:paraId="079D553D" w14:textId="77777777" w:rsidR="00785C87" w:rsidRPr="00785C87" w:rsidRDefault="00785C87" w:rsidP="00785C87">
      <w:pPr>
        <w:spacing w:line="360" w:lineRule="auto"/>
        <w:rPr>
          <w:sz w:val="22"/>
          <w:szCs w:val="22"/>
        </w:rPr>
      </w:pPr>
      <w:r w:rsidRPr="00785C87">
        <w:rPr>
          <w:sz w:val="22"/>
          <w:szCs w:val="22"/>
        </w:rPr>
        <w:t xml:space="preserve">      p_value = tTest$p.value,</w:t>
      </w:r>
    </w:p>
    <w:p w14:paraId="39DBC78C" w14:textId="77777777" w:rsidR="00785C87" w:rsidRPr="00785C87" w:rsidRDefault="00785C87" w:rsidP="00785C87">
      <w:pPr>
        <w:spacing w:line="360" w:lineRule="auto"/>
        <w:rPr>
          <w:sz w:val="22"/>
          <w:szCs w:val="22"/>
        </w:rPr>
      </w:pPr>
      <w:r w:rsidRPr="00785C87">
        <w:rPr>
          <w:sz w:val="22"/>
          <w:szCs w:val="22"/>
        </w:rPr>
        <w:t xml:space="preserve">      mean_diff = mean(lastYearSample) - mean(firstYearSample),</w:t>
      </w:r>
    </w:p>
    <w:p w14:paraId="3F831D27" w14:textId="77777777" w:rsidR="00785C87" w:rsidRPr="00785C87" w:rsidRDefault="00785C87" w:rsidP="00785C87">
      <w:pPr>
        <w:spacing w:line="360" w:lineRule="auto"/>
        <w:rPr>
          <w:sz w:val="22"/>
          <w:szCs w:val="22"/>
        </w:rPr>
      </w:pPr>
      <w:r w:rsidRPr="00785C87">
        <w:rPr>
          <w:sz w:val="22"/>
          <w:szCs w:val="22"/>
        </w:rPr>
        <w:t xml:space="preserve">      cohens_d = cohens_d_value</w:t>
      </w:r>
    </w:p>
    <w:p w14:paraId="24022C19"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628723" w14:textId="77777777" w:rsidR="00785C87" w:rsidRPr="00785C87" w:rsidRDefault="00785C87" w:rsidP="00785C87">
      <w:pPr>
        <w:spacing w:line="360" w:lineRule="auto"/>
        <w:rPr>
          <w:sz w:val="22"/>
          <w:szCs w:val="22"/>
        </w:rPr>
      </w:pPr>
      <w:r w:rsidRPr="00785C87">
        <w:rPr>
          <w:sz w:val="22"/>
          <w:szCs w:val="22"/>
        </w:rPr>
        <w:t xml:space="preserve">  }</w:t>
      </w:r>
    </w:p>
    <w:p w14:paraId="18E70B34" w14:textId="77777777" w:rsidR="00785C87" w:rsidRPr="00785C87" w:rsidRDefault="00785C87" w:rsidP="00785C87">
      <w:pPr>
        <w:spacing w:line="360" w:lineRule="auto"/>
        <w:rPr>
          <w:sz w:val="22"/>
          <w:szCs w:val="22"/>
        </w:rPr>
      </w:pPr>
      <w:r w:rsidRPr="00785C87">
        <w:rPr>
          <w:sz w:val="22"/>
          <w:szCs w:val="22"/>
        </w:rPr>
        <w:t xml:space="preserve">  </w:t>
      </w:r>
    </w:p>
    <w:p w14:paraId="72A59A4A" w14:textId="77777777" w:rsidR="00785C87" w:rsidRPr="00785C87" w:rsidRDefault="00785C87" w:rsidP="00785C87">
      <w:pPr>
        <w:spacing w:line="360" w:lineRule="auto"/>
        <w:rPr>
          <w:sz w:val="22"/>
          <w:szCs w:val="22"/>
        </w:rPr>
      </w:pPr>
      <w:r w:rsidRPr="00785C87">
        <w:rPr>
          <w:sz w:val="22"/>
          <w:szCs w:val="22"/>
        </w:rPr>
        <w:t xml:space="preserve">  # then aggregating results for more meaninful stats</w:t>
      </w:r>
    </w:p>
    <w:p w14:paraId="561CF5E7" w14:textId="77777777" w:rsidR="00785C87" w:rsidRPr="00785C87" w:rsidRDefault="00785C87" w:rsidP="00785C87">
      <w:pPr>
        <w:spacing w:line="360" w:lineRule="auto"/>
        <w:rPr>
          <w:sz w:val="22"/>
          <w:szCs w:val="22"/>
        </w:rPr>
      </w:pPr>
      <w:r w:rsidRPr="00785C87">
        <w:rPr>
          <w:sz w:val="22"/>
          <w:szCs w:val="22"/>
        </w:rPr>
        <w:t xml:space="preserve">  aggregatedResults &lt;- allTTestResults %&gt;%</w:t>
      </w:r>
    </w:p>
    <w:p w14:paraId="301283D9" w14:textId="77777777" w:rsidR="00785C87" w:rsidRPr="00785C87" w:rsidRDefault="00785C87" w:rsidP="00785C87">
      <w:pPr>
        <w:spacing w:line="360" w:lineRule="auto"/>
        <w:rPr>
          <w:sz w:val="22"/>
          <w:szCs w:val="22"/>
        </w:rPr>
      </w:pPr>
      <w:r w:rsidRPr="00785C87">
        <w:rPr>
          <w:sz w:val="22"/>
          <w:szCs w:val="22"/>
        </w:rPr>
        <w:t xml:space="preserve">    summarize(</w:t>
      </w:r>
    </w:p>
    <w:p w14:paraId="5158E902" w14:textId="77777777" w:rsidR="00785C87" w:rsidRPr="00785C87" w:rsidRDefault="00785C87" w:rsidP="00785C87">
      <w:pPr>
        <w:spacing w:line="360" w:lineRule="auto"/>
        <w:rPr>
          <w:sz w:val="22"/>
          <w:szCs w:val="22"/>
        </w:rPr>
      </w:pPr>
      <w:r w:rsidRPr="00785C87">
        <w:rPr>
          <w:sz w:val="22"/>
          <w:szCs w:val="22"/>
        </w:rPr>
        <w:t xml:space="preserve">      sampleSize = targetN,</w:t>
      </w:r>
    </w:p>
    <w:p w14:paraId="5AEFCF03" w14:textId="77777777" w:rsidR="00785C87" w:rsidRPr="00785C87" w:rsidRDefault="00785C87" w:rsidP="00785C87">
      <w:pPr>
        <w:spacing w:line="360" w:lineRule="auto"/>
        <w:rPr>
          <w:sz w:val="22"/>
          <w:szCs w:val="22"/>
        </w:rPr>
      </w:pPr>
      <w:r w:rsidRPr="00785C87">
        <w:rPr>
          <w:sz w:val="22"/>
          <w:szCs w:val="22"/>
        </w:rPr>
        <w:t xml:space="preserve">      startYear = firstYear, </w:t>
      </w:r>
    </w:p>
    <w:p w14:paraId="3CE58566" w14:textId="77777777" w:rsidR="00785C87" w:rsidRPr="00785C87" w:rsidRDefault="00785C87" w:rsidP="00785C87">
      <w:pPr>
        <w:spacing w:line="360" w:lineRule="auto"/>
        <w:rPr>
          <w:sz w:val="22"/>
          <w:szCs w:val="22"/>
        </w:rPr>
      </w:pPr>
      <w:r w:rsidRPr="00785C87">
        <w:rPr>
          <w:sz w:val="22"/>
          <w:szCs w:val="22"/>
        </w:rPr>
        <w:t xml:space="preserve">      endYear = lastYear,</w:t>
      </w:r>
    </w:p>
    <w:p w14:paraId="4C3B75B1" w14:textId="77777777" w:rsidR="00785C87" w:rsidRPr="00785C87" w:rsidRDefault="00785C87" w:rsidP="00785C87">
      <w:pPr>
        <w:spacing w:line="360" w:lineRule="auto"/>
        <w:rPr>
          <w:sz w:val="22"/>
          <w:szCs w:val="22"/>
        </w:rPr>
      </w:pPr>
      <w:r w:rsidRPr="00785C87">
        <w:rPr>
          <w:sz w:val="22"/>
          <w:szCs w:val="22"/>
        </w:rPr>
        <w:t xml:space="preserve">      firstYearSamples = length(firstYearHeights),</w:t>
      </w:r>
    </w:p>
    <w:p w14:paraId="201EE6C3" w14:textId="77777777" w:rsidR="00785C87" w:rsidRPr="00785C87" w:rsidRDefault="00785C87" w:rsidP="00785C87">
      <w:pPr>
        <w:spacing w:line="360" w:lineRule="auto"/>
        <w:rPr>
          <w:sz w:val="22"/>
          <w:szCs w:val="22"/>
        </w:rPr>
      </w:pPr>
      <w:r w:rsidRPr="00785C87">
        <w:rPr>
          <w:sz w:val="22"/>
          <w:szCs w:val="22"/>
        </w:rPr>
        <w:t xml:space="preserve">      lastYearSamples = length(lastYearHeights),</w:t>
      </w:r>
    </w:p>
    <w:p w14:paraId="5C878A0D" w14:textId="77777777" w:rsidR="00785C87" w:rsidRPr="00785C87" w:rsidRDefault="00785C87" w:rsidP="00785C87">
      <w:pPr>
        <w:spacing w:line="360" w:lineRule="auto"/>
        <w:rPr>
          <w:sz w:val="22"/>
          <w:szCs w:val="22"/>
        </w:rPr>
      </w:pPr>
      <w:r w:rsidRPr="00785C87">
        <w:rPr>
          <w:sz w:val="22"/>
          <w:szCs w:val="22"/>
        </w:rPr>
        <w:t xml:space="preserve">      # mean_t_statistic = mean(t_statistic, na.rm = TRUE),</w:t>
      </w:r>
    </w:p>
    <w:p w14:paraId="56C7EBF0" w14:textId="77777777" w:rsidR="00785C87" w:rsidRPr="00785C87" w:rsidRDefault="00785C87" w:rsidP="00785C87">
      <w:pPr>
        <w:spacing w:line="360" w:lineRule="auto"/>
        <w:rPr>
          <w:sz w:val="22"/>
          <w:szCs w:val="22"/>
        </w:rPr>
      </w:pPr>
      <w:r w:rsidRPr="00785C87">
        <w:rPr>
          <w:sz w:val="22"/>
          <w:szCs w:val="22"/>
        </w:rPr>
        <w:t xml:space="preserve">      median_t_statistic = median(t_statistic, na.rm = TRUE),</w:t>
      </w:r>
    </w:p>
    <w:p w14:paraId="4EB34083"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4DBEB1C3"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27B66D51" w14:textId="77777777" w:rsidR="00785C87" w:rsidRPr="00785C87" w:rsidRDefault="00785C87" w:rsidP="00785C87">
      <w:pPr>
        <w:spacing w:line="360" w:lineRule="auto"/>
        <w:rPr>
          <w:sz w:val="22"/>
          <w:szCs w:val="22"/>
        </w:rPr>
      </w:pPr>
      <w:r w:rsidRPr="00785C87">
        <w:rPr>
          <w:sz w:val="22"/>
          <w:szCs w:val="22"/>
        </w:rPr>
        <w:t xml:space="preserve">      # mean_diff = mean(mean_diff, na.rm = TRUE),</w:t>
      </w:r>
    </w:p>
    <w:p w14:paraId="1C8C9059" w14:textId="77777777" w:rsidR="00785C87" w:rsidRPr="00785C87" w:rsidRDefault="00785C87" w:rsidP="00785C87">
      <w:pPr>
        <w:spacing w:line="360" w:lineRule="auto"/>
        <w:rPr>
          <w:sz w:val="22"/>
          <w:szCs w:val="22"/>
        </w:rPr>
      </w:pPr>
      <w:r w:rsidRPr="00785C87">
        <w:rPr>
          <w:sz w:val="22"/>
          <w:szCs w:val="22"/>
        </w:rPr>
        <w:t xml:space="preserve">      median_mean_diff = median(mean_diff, na.rm = TRUE),</w:t>
      </w:r>
    </w:p>
    <w:p w14:paraId="578A6A97" w14:textId="77777777" w:rsidR="00785C87" w:rsidRPr="00785C87" w:rsidRDefault="00785C87" w:rsidP="00785C87">
      <w:pPr>
        <w:spacing w:line="360" w:lineRule="auto"/>
        <w:rPr>
          <w:sz w:val="22"/>
          <w:szCs w:val="22"/>
        </w:rPr>
      </w:pPr>
      <w:r w:rsidRPr="00785C87">
        <w:rPr>
          <w:sz w:val="22"/>
          <w:szCs w:val="22"/>
        </w:rPr>
        <w:t xml:space="preserve">      # mean_cohens_d = mean(cohens_d, na.rm = TRUE),</w:t>
      </w:r>
    </w:p>
    <w:p w14:paraId="74280EE6" w14:textId="77777777" w:rsidR="00785C87" w:rsidRPr="00785C87" w:rsidRDefault="00785C87" w:rsidP="00785C87">
      <w:pPr>
        <w:spacing w:line="360" w:lineRule="auto"/>
        <w:rPr>
          <w:sz w:val="22"/>
          <w:szCs w:val="22"/>
        </w:rPr>
      </w:pPr>
      <w:r w:rsidRPr="00785C87">
        <w:rPr>
          <w:sz w:val="22"/>
          <w:szCs w:val="22"/>
        </w:rPr>
        <w:t xml:space="preserve">      median_cohens_d = median(cohens_d, na.rm = TRUE)</w:t>
      </w:r>
    </w:p>
    <w:p w14:paraId="3FD08AE9" w14:textId="77777777" w:rsidR="00785C87" w:rsidRPr="00785C87" w:rsidRDefault="00785C87" w:rsidP="00785C87">
      <w:pPr>
        <w:spacing w:line="360" w:lineRule="auto"/>
        <w:rPr>
          <w:sz w:val="22"/>
          <w:szCs w:val="22"/>
        </w:rPr>
      </w:pPr>
      <w:r w:rsidRPr="00785C87">
        <w:rPr>
          <w:sz w:val="22"/>
          <w:szCs w:val="22"/>
        </w:rPr>
        <w:t xml:space="preserve">    )</w:t>
      </w:r>
    </w:p>
    <w:p w14:paraId="3E6DE223" w14:textId="77777777" w:rsidR="00785C87" w:rsidRPr="00785C87" w:rsidRDefault="00785C87" w:rsidP="00785C87">
      <w:pPr>
        <w:spacing w:line="360" w:lineRule="auto"/>
        <w:rPr>
          <w:sz w:val="22"/>
          <w:szCs w:val="22"/>
        </w:rPr>
      </w:pPr>
      <w:r w:rsidRPr="00785C87">
        <w:rPr>
          <w:sz w:val="22"/>
          <w:szCs w:val="22"/>
        </w:rPr>
        <w:t xml:space="preserve">  </w:t>
      </w:r>
    </w:p>
    <w:p w14:paraId="18893C3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63D81293" w14:textId="77777777" w:rsidR="00785C87" w:rsidRPr="00785C87" w:rsidRDefault="00785C87" w:rsidP="00785C87">
      <w:pPr>
        <w:spacing w:line="360" w:lineRule="auto"/>
        <w:rPr>
          <w:sz w:val="22"/>
          <w:szCs w:val="22"/>
        </w:rPr>
      </w:pPr>
      <w:r w:rsidRPr="00785C87">
        <w:rPr>
          <w:sz w:val="22"/>
          <w:szCs w:val="22"/>
        </w:rPr>
        <w:t>}</w:t>
      </w:r>
    </w:p>
    <w:p w14:paraId="734D7042" w14:textId="77777777" w:rsidR="00785C87" w:rsidRPr="00785C87" w:rsidRDefault="00785C87" w:rsidP="00785C87">
      <w:pPr>
        <w:spacing w:line="360" w:lineRule="auto"/>
        <w:rPr>
          <w:sz w:val="22"/>
          <w:szCs w:val="22"/>
        </w:rPr>
      </w:pPr>
      <w:r w:rsidRPr="00785C87">
        <w:rPr>
          <w:sz w:val="22"/>
          <w:szCs w:val="22"/>
        </w:rPr>
        <w:t>```</w:t>
      </w:r>
    </w:p>
    <w:p w14:paraId="7CD89287" w14:textId="77777777" w:rsidR="00785C87" w:rsidRPr="00785C87" w:rsidRDefault="00785C87" w:rsidP="00785C87">
      <w:pPr>
        <w:spacing w:line="360" w:lineRule="auto"/>
        <w:rPr>
          <w:sz w:val="22"/>
          <w:szCs w:val="22"/>
        </w:rPr>
      </w:pPr>
    </w:p>
    <w:p w14:paraId="1B7A3D4E" w14:textId="77777777" w:rsidR="00785C87" w:rsidRPr="00785C87" w:rsidRDefault="00785C87" w:rsidP="00785C87">
      <w:pPr>
        <w:spacing w:line="360" w:lineRule="auto"/>
        <w:rPr>
          <w:sz w:val="22"/>
          <w:szCs w:val="22"/>
        </w:rPr>
      </w:pPr>
      <w:r w:rsidRPr="00785C87">
        <w:rPr>
          <w:sz w:val="22"/>
          <w:szCs w:val="22"/>
        </w:rPr>
        <w:t>### GAM</w:t>
      </w:r>
    </w:p>
    <w:p w14:paraId="3B8EA158" w14:textId="77777777" w:rsidR="00785C87" w:rsidRPr="00785C87" w:rsidRDefault="00785C87" w:rsidP="00785C87">
      <w:pPr>
        <w:spacing w:line="360" w:lineRule="auto"/>
        <w:rPr>
          <w:sz w:val="22"/>
          <w:szCs w:val="22"/>
        </w:rPr>
      </w:pPr>
    </w:p>
    <w:p w14:paraId="69D075CC" w14:textId="77777777" w:rsidR="00785C87" w:rsidRPr="00785C87" w:rsidRDefault="00785C87" w:rsidP="00785C87">
      <w:pPr>
        <w:spacing w:line="360" w:lineRule="auto"/>
        <w:rPr>
          <w:sz w:val="22"/>
          <w:szCs w:val="22"/>
        </w:rPr>
      </w:pPr>
      <w:r w:rsidRPr="00785C87">
        <w:rPr>
          <w:sz w:val="22"/>
          <w:szCs w:val="22"/>
        </w:rPr>
        <w:t>```{r}</w:t>
      </w:r>
    </w:p>
    <w:p w14:paraId="7D44023A" w14:textId="77777777" w:rsidR="00785C87" w:rsidRPr="00785C87" w:rsidRDefault="00785C87" w:rsidP="00785C87">
      <w:pPr>
        <w:spacing w:line="360" w:lineRule="auto"/>
        <w:rPr>
          <w:sz w:val="22"/>
          <w:szCs w:val="22"/>
        </w:rPr>
      </w:pPr>
      <w:r w:rsidRPr="00785C87">
        <w:rPr>
          <w:sz w:val="22"/>
          <w:szCs w:val="22"/>
        </w:rPr>
        <w:t>gamByFactor &lt;- function(dataframe, categoryVariable, heightsColumn, kValue){</w:t>
      </w:r>
    </w:p>
    <w:p w14:paraId="35165339" w14:textId="77777777" w:rsidR="00785C87" w:rsidRPr="00785C87" w:rsidRDefault="00785C87" w:rsidP="00785C87">
      <w:pPr>
        <w:spacing w:line="360" w:lineRule="auto"/>
        <w:rPr>
          <w:sz w:val="22"/>
          <w:szCs w:val="22"/>
        </w:rPr>
      </w:pPr>
      <w:r w:rsidRPr="00785C87">
        <w:rPr>
          <w:sz w:val="22"/>
          <w:szCs w:val="22"/>
        </w:rPr>
        <w:t xml:space="preserve">  </w:t>
      </w:r>
    </w:p>
    <w:p w14:paraId="348377C4" w14:textId="77777777" w:rsidR="00785C87" w:rsidRPr="00785C87" w:rsidRDefault="00785C87" w:rsidP="00785C87">
      <w:pPr>
        <w:spacing w:line="360" w:lineRule="auto"/>
        <w:rPr>
          <w:sz w:val="22"/>
          <w:szCs w:val="22"/>
        </w:rPr>
      </w:pPr>
      <w:r w:rsidRPr="00785C87">
        <w:rPr>
          <w:sz w:val="22"/>
          <w:szCs w:val="22"/>
        </w:rPr>
        <w:t xml:space="preserve">  gamFormula &lt;- as.formula(glue("{heightsColumn} ~ s(yearCentered, by = as.factor({categoryVariable}), k = {kValue}) + as.factor({categoryVariable})"))</w:t>
      </w:r>
    </w:p>
    <w:p w14:paraId="32966DAD" w14:textId="77777777" w:rsidR="00785C87" w:rsidRPr="00785C87" w:rsidRDefault="00785C87" w:rsidP="00785C87">
      <w:pPr>
        <w:spacing w:line="360" w:lineRule="auto"/>
        <w:rPr>
          <w:sz w:val="22"/>
          <w:szCs w:val="22"/>
        </w:rPr>
      </w:pPr>
      <w:r w:rsidRPr="00785C87">
        <w:rPr>
          <w:sz w:val="22"/>
          <w:szCs w:val="22"/>
        </w:rPr>
        <w:t xml:space="preserve">  </w:t>
      </w:r>
    </w:p>
    <w:p w14:paraId="4FFA46A9" w14:textId="77777777" w:rsidR="00785C87" w:rsidRPr="00785C87" w:rsidRDefault="00785C87" w:rsidP="00785C87">
      <w:pPr>
        <w:spacing w:line="360" w:lineRule="auto"/>
        <w:rPr>
          <w:sz w:val="22"/>
          <w:szCs w:val="22"/>
        </w:rPr>
      </w:pPr>
      <w:r w:rsidRPr="00785C87">
        <w:rPr>
          <w:sz w:val="22"/>
          <w:szCs w:val="22"/>
        </w:rPr>
        <w:t xml:space="preserve">  </w:t>
      </w:r>
    </w:p>
    <w:p w14:paraId="4F759FCE" w14:textId="77777777" w:rsidR="00785C87" w:rsidRPr="00785C87" w:rsidRDefault="00785C87" w:rsidP="00785C87">
      <w:pPr>
        <w:spacing w:line="360" w:lineRule="auto"/>
        <w:rPr>
          <w:sz w:val="22"/>
          <w:szCs w:val="22"/>
        </w:rPr>
      </w:pPr>
      <w:r w:rsidRPr="00785C87">
        <w:rPr>
          <w:sz w:val="22"/>
          <w:szCs w:val="22"/>
        </w:rPr>
        <w:lastRenderedPageBreak/>
        <w:t xml:space="preserve">  gamFit &lt;- tryCatch({</w:t>
      </w:r>
    </w:p>
    <w:p w14:paraId="6E807694" w14:textId="77777777" w:rsidR="00785C87" w:rsidRPr="00785C87" w:rsidRDefault="00785C87" w:rsidP="00785C87">
      <w:pPr>
        <w:spacing w:line="360" w:lineRule="auto"/>
        <w:rPr>
          <w:sz w:val="22"/>
          <w:szCs w:val="22"/>
        </w:rPr>
      </w:pPr>
      <w:r w:rsidRPr="00785C87">
        <w:rPr>
          <w:sz w:val="22"/>
          <w:szCs w:val="22"/>
        </w:rPr>
        <w:t xml:space="preserve">    gam(gamFormula, data = dataframe, method = "REML")</w:t>
      </w:r>
    </w:p>
    <w:p w14:paraId="5151F650" w14:textId="77777777" w:rsidR="00785C87" w:rsidRPr="00785C87" w:rsidRDefault="00785C87" w:rsidP="00785C87">
      <w:pPr>
        <w:spacing w:line="360" w:lineRule="auto"/>
        <w:rPr>
          <w:sz w:val="22"/>
          <w:szCs w:val="22"/>
        </w:rPr>
      </w:pPr>
      <w:r w:rsidRPr="00785C87">
        <w:rPr>
          <w:sz w:val="22"/>
          <w:szCs w:val="22"/>
        </w:rPr>
        <w:t xml:space="preserve">  }, error = function(e) NULL)</w:t>
      </w:r>
    </w:p>
    <w:p w14:paraId="5063404A" w14:textId="77777777" w:rsidR="00785C87" w:rsidRPr="00785C87" w:rsidRDefault="00785C87" w:rsidP="00785C87">
      <w:pPr>
        <w:spacing w:line="360" w:lineRule="auto"/>
        <w:rPr>
          <w:sz w:val="22"/>
          <w:szCs w:val="22"/>
        </w:rPr>
      </w:pPr>
      <w:r w:rsidRPr="00785C87">
        <w:rPr>
          <w:sz w:val="22"/>
          <w:szCs w:val="22"/>
        </w:rPr>
        <w:t xml:space="preserve">  </w:t>
      </w:r>
    </w:p>
    <w:p w14:paraId="0AA63FF0" w14:textId="77777777" w:rsidR="00785C87" w:rsidRPr="00785C87" w:rsidRDefault="00785C87" w:rsidP="00785C87">
      <w:pPr>
        <w:spacing w:line="360" w:lineRule="auto"/>
        <w:rPr>
          <w:sz w:val="22"/>
          <w:szCs w:val="22"/>
        </w:rPr>
      </w:pPr>
      <w:r w:rsidRPr="00785C87">
        <w:rPr>
          <w:sz w:val="22"/>
          <w:szCs w:val="22"/>
        </w:rPr>
        <w:t xml:space="preserve">  gamSummary &lt;- summary(gamFit)</w:t>
      </w:r>
    </w:p>
    <w:p w14:paraId="26EF80A1" w14:textId="77777777" w:rsidR="00785C87" w:rsidRPr="00785C87" w:rsidRDefault="00785C87" w:rsidP="00785C87">
      <w:pPr>
        <w:spacing w:line="360" w:lineRule="auto"/>
        <w:rPr>
          <w:sz w:val="22"/>
          <w:szCs w:val="22"/>
        </w:rPr>
      </w:pPr>
    </w:p>
    <w:p w14:paraId="4D265AEF" w14:textId="77777777" w:rsidR="00785C87" w:rsidRPr="00785C87" w:rsidRDefault="00785C87" w:rsidP="00785C87">
      <w:pPr>
        <w:spacing w:line="360" w:lineRule="auto"/>
        <w:rPr>
          <w:sz w:val="22"/>
          <w:szCs w:val="22"/>
        </w:rPr>
      </w:pPr>
      <w:r w:rsidRPr="00785C87">
        <w:rPr>
          <w:sz w:val="22"/>
          <w:szCs w:val="22"/>
        </w:rPr>
        <w:t xml:space="preserve">  edfData &lt;- data.frame(</w:t>
      </w:r>
    </w:p>
    <w:p w14:paraId="537B5060" w14:textId="77777777" w:rsidR="00785C87" w:rsidRPr="00785C87" w:rsidRDefault="00785C87" w:rsidP="00785C87">
      <w:pPr>
        <w:spacing w:line="360" w:lineRule="auto"/>
        <w:rPr>
          <w:sz w:val="22"/>
          <w:szCs w:val="22"/>
        </w:rPr>
      </w:pPr>
      <w:r w:rsidRPr="00785C87">
        <w:rPr>
          <w:sz w:val="22"/>
          <w:szCs w:val="22"/>
        </w:rPr>
        <w:t xml:space="preserve">    category = rownames(gamSummary$s.table),</w:t>
      </w:r>
    </w:p>
    <w:p w14:paraId="3CC74CA4" w14:textId="77777777" w:rsidR="00785C87" w:rsidRPr="00785C87" w:rsidRDefault="00785C87" w:rsidP="00785C87">
      <w:pPr>
        <w:spacing w:line="360" w:lineRule="auto"/>
        <w:rPr>
          <w:sz w:val="22"/>
          <w:szCs w:val="22"/>
        </w:rPr>
      </w:pPr>
      <w:r w:rsidRPr="00785C87">
        <w:rPr>
          <w:sz w:val="22"/>
          <w:szCs w:val="22"/>
        </w:rPr>
        <w:t xml:space="preserve">    edf = gamSummary$s.table[, "edf"],</w:t>
      </w:r>
    </w:p>
    <w:p w14:paraId="44D3FA48" w14:textId="77777777" w:rsidR="00785C87" w:rsidRPr="00785C87" w:rsidRDefault="00785C87" w:rsidP="00785C87">
      <w:pPr>
        <w:spacing w:line="360" w:lineRule="auto"/>
        <w:rPr>
          <w:sz w:val="22"/>
          <w:szCs w:val="22"/>
        </w:rPr>
      </w:pPr>
      <w:r w:rsidRPr="00785C87">
        <w:rPr>
          <w:sz w:val="22"/>
          <w:szCs w:val="22"/>
        </w:rPr>
        <w:t xml:space="preserve">    pval = gamSummary$s.table[,"p-value"],</w:t>
      </w:r>
    </w:p>
    <w:p w14:paraId="133579AB" w14:textId="77777777" w:rsidR="00785C87" w:rsidRPr="00785C87" w:rsidRDefault="00785C87" w:rsidP="00785C87">
      <w:pPr>
        <w:spacing w:line="360" w:lineRule="auto"/>
        <w:rPr>
          <w:sz w:val="22"/>
          <w:szCs w:val="22"/>
        </w:rPr>
      </w:pPr>
      <w:r w:rsidRPr="00785C87">
        <w:rPr>
          <w:sz w:val="22"/>
          <w:szCs w:val="22"/>
        </w:rPr>
        <w:t xml:space="preserve">    devianceExplained = gamSummary$dev.expl,</w:t>
      </w:r>
    </w:p>
    <w:p w14:paraId="058962FA" w14:textId="77777777" w:rsidR="00785C87" w:rsidRPr="00785C87" w:rsidRDefault="00785C87" w:rsidP="00785C87">
      <w:pPr>
        <w:spacing w:line="360" w:lineRule="auto"/>
        <w:rPr>
          <w:sz w:val="22"/>
          <w:szCs w:val="22"/>
        </w:rPr>
      </w:pPr>
      <w:r w:rsidRPr="00785C87">
        <w:rPr>
          <w:sz w:val="22"/>
          <w:szCs w:val="22"/>
        </w:rPr>
        <w:t xml:space="preserve">    baseline = gamSummary$p.coeff</w:t>
      </w:r>
    </w:p>
    <w:p w14:paraId="02A6B9BC" w14:textId="77777777" w:rsidR="00785C87" w:rsidRPr="00785C87" w:rsidRDefault="00785C87" w:rsidP="00785C87">
      <w:pPr>
        <w:spacing w:line="360" w:lineRule="auto"/>
        <w:rPr>
          <w:sz w:val="22"/>
          <w:szCs w:val="22"/>
        </w:rPr>
      </w:pPr>
      <w:r w:rsidRPr="00785C87">
        <w:rPr>
          <w:sz w:val="22"/>
          <w:szCs w:val="22"/>
        </w:rPr>
        <w:t xml:space="preserve">  )</w:t>
      </w:r>
    </w:p>
    <w:p w14:paraId="51301B84" w14:textId="77777777" w:rsidR="00785C87" w:rsidRPr="00785C87" w:rsidRDefault="00785C87" w:rsidP="00785C87">
      <w:pPr>
        <w:spacing w:line="360" w:lineRule="auto"/>
        <w:rPr>
          <w:sz w:val="22"/>
          <w:szCs w:val="22"/>
        </w:rPr>
      </w:pPr>
      <w:r w:rsidRPr="00785C87">
        <w:rPr>
          <w:sz w:val="22"/>
          <w:szCs w:val="22"/>
        </w:rPr>
        <w:t xml:space="preserve">  return(edfData)</w:t>
      </w:r>
    </w:p>
    <w:p w14:paraId="3D9C75F7" w14:textId="77777777" w:rsidR="00785C87" w:rsidRPr="00785C87" w:rsidRDefault="00785C87" w:rsidP="00785C87">
      <w:pPr>
        <w:spacing w:line="360" w:lineRule="auto"/>
        <w:rPr>
          <w:sz w:val="22"/>
          <w:szCs w:val="22"/>
        </w:rPr>
      </w:pPr>
      <w:r w:rsidRPr="00785C87">
        <w:rPr>
          <w:sz w:val="22"/>
          <w:szCs w:val="22"/>
        </w:rPr>
        <w:t>}</w:t>
      </w:r>
    </w:p>
    <w:p w14:paraId="36665B80" w14:textId="77777777" w:rsidR="00785C87" w:rsidRPr="00785C87" w:rsidRDefault="00785C87" w:rsidP="00785C87">
      <w:pPr>
        <w:spacing w:line="360" w:lineRule="auto"/>
        <w:rPr>
          <w:sz w:val="22"/>
          <w:szCs w:val="22"/>
        </w:rPr>
      </w:pPr>
    </w:p>
    <w:p w14:paraId="0FD0FE04" w14:textId="77777777" w:rsidR="00785C87" w:rsidRPr="00785C87" w:rsidRDefault="00785C87" w:rsidP="00785C87">
      <w:pPr>
        <w:spacing w:line="360" w:lineRule="auto"/>
        <w:rPr>
          <w:sz w:val="22"/>
          <w:szCs w:val="22"/>
        </w:rPr>
      </w:pPr>
      <w:r w:rsidRPr="00785C87">
        <w:rPr>
          <w:sz w:val="22"/>
          <w:szCs w:val="22"/>
        </w:rPr>
        <w:t>bootStrapGam &lt;- function(df, categoryVar, heightsCol, kVal){</w:t>
      </w:r>
    </w:p>
    <w:p w14:paraId="5FADA1FD" w14:textId="77777777" w:rsidR="00785C87" w:rsidRPr="00785C87" w:rsidRDefault="00785C87" w:rsidP="00785C87">
      <w:pPr>
        <w:spacing w:line="360" w:lineRule="auto"/>
        <w:rPr>
          <w:sz w:val="22"/>
          <w:szCs w:val="22"/>
        </w:rPr>
      </w:pPr>
      <w:r w:rsidRPr="00785C87">
        <w:rPr>
          <w:sz w:val="22"/>
          <w:szCs w:val="22"/>
        </w:rPr>
        <w:t xml:space="preserve">  df &lt;- df %&gt;% arrange(.data[[categoryVar]])</w:t>
      </w:r>
    </w:p>
    <w:p w14:paraId="232C4C24" w14:textId="77777777" w:rsidR="00785C87" w:rsidRPr="00785C87" w:rsidRDefault="00785C87" w:rsidP="00785C87">
      <w:pPr>
        <w:spacing w:line="360" w:lineRule="auto"/>
        <w:rPr>
          <w:sz w:val="22"/>
          <w:szCs w:val="22"/>
        </w:rPr>
      </w:pPr>
      <w:r w:rsidRPr="00785C87">
        <w:rPr>
          <w:sz w:val="22"/>
          <w:szCs w:val="22"/>
        </w:rPr>
        <w:t xml:space="preserve">  </w:t>
      </w:r>
    </w:p>
    <w:p w14:paraId="7571C3C3" w14:textId="77777777" w:rsidR="00785C87" w:rsidRPr="00785C87" w:rsidRDefault="00785C87" w:rsidP="00785C87">
      <w:pPr>
        <w:spacing w:line="360" w:lineRule="auto"/>
        <w:rPr>
          <w:sz w:val="22"/>
          <w:szCs w:val="22"/>
        </w:rPr>
      </w:pPr>
      <w:r w:rsidRPr="00785C87">
        <w:rPr>
          <w:sz w:val="22"/>
          <w:szCs w:val="22"/>
        </w:rPr>
        <w:t xml:space="preserve">  targetN &lt;- min(500, nrow(df))</w:t>
      </w:r>
    </w:p>
    <w:p w14:paraId="28700302" w14:textId="77777777" w:rsidR="00785C87" w:rsidRPr="00785C87" w:rsidRDefault="00785C87" w:rsidP="00785C87">
      <w:pPr>
        <w:spacing w:line="360" w:lineRule="auto"/>
        <w:rPr>
          <w:sz w:val="22"/>
          <w:szCs w:val="22"/>
        </w:rPr>
      </w:pPr>
      <w:r w:rsidRPr="00785C87">
        <w:rPr>
          <w:sz w:val="22"/>
          <w:szCs w:val="22"/>
        </w:rPr>
        <w:t xml:space="preserve">  </w:t>
      </w:r>
    </w:p>
    <w:p w14:paraId="6C301E3E" w14:textId="77777777" w:rsidR="00785C87" w:rsidRPr="00785C87" w:rsidRDefault="00785C87" w:rsidP="00785C87">
      <w:pPr>
        <w:spacing w:line="360" w:lineRule="auto"/>
        <w:rPr>
          <w:sz w:val="22"/>
          <w:szCs w:val="22"/>
        </w:rPr>
      </w:pPr>
      <w:r w:rsidRPr="00785C87">
        <w:rPr>
          <w:sz w:val="22"/>
          <w:szCs w:val="22"/>
        </w:rPr>
        <w:t xml:space="preserve">  allIterationResults = list()</w:t>
      </w:r>
    </w:p>
    <w:p w14:paraId="0D052B69" w14:textId="77777777" w:rsidR="00785C87" w:rsidRPr="00785C87" w:rsidRDefault="00785C87" w:rsidP="00785C87">
      <w:pPr>
        <w:spacing w:line="360" w:lineRule="auto"/>
        <w:rPr>
          <w:sz w:val="22"/>
          <w:szCs w:val="22"/>
        </w:rPr>
      </w:pPr>
    </w:p>
    <w:p w14:paraId="1A5F0A6D"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4B1FC2AD" w14:textId="77777777" w:rsidR="00785C87" w:rsidRPr="00785C87" w:rsidRDefault="00785C87" w:rsidP="00785C87">
      <w:pPr>
        <w:spacing w:line="360" w:lineRule="auto"/>
        <w:rPr>
          <w:sz w:val="22"/>
          <w:szCs w:val="22"/>
        </w:rPr>
      </w:pPr>
      <w:r w:rsidRPr="00785C87">
        <w:rPr>
          <w:sz w:val="22"/>
          <w:szCs w:val="22"/>
        </w:rPr>
        <w:t xml:space="preserve">    </w:t>
      </w:r>
    </w:p>
    <w:p w14:paraId="1C7C40D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5D03159"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7F021AD7"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0ECC9F72" w14:textId="77777777" w:rsidR="00785C87" w:rsidRPr="00785C87" w:rsidRDefault="00785C87" w:rsidP="00785C87">
      <w:pPr>
        <w:spacing w:line="360" w:lineRule="auto"/>
        <w:rPr>
          <w:sz w:val="22"/>
          <w:szCs w:val="22"/>
        </w:rPr>
      </w:pPr>
      <w:r w:rsidRPr="00785C87">
        <w:rPr>
          <w:sz w:val="22"/>
          <w:szCs w:val="22"/>
        </w:rPr>
        <w:t xml:space="preserve">    </w:t>
      </w:r>
    </w:p>
    <w:p w14:paraId="5B0D9D46" w14:textId="77777777" w:rsidR="00785C87" w:rsidRPr="00785C87" w:rsidRDefault="00785C87" w:rsidP="00785C87">
      <w:pPr>
        <w:spacing w:line="360" w:lineRule="auto"/>
        <w:rPr>
          <w:sz w:val="22"/>
          <w:szCs w:val="22"/>
        </w:rPr>
      </w:pPr>
      <w:r w:rsidRPr="00785C87">
        <w:rPr>
          <w:sz w:val="22"/>
          <w:szCs w:val="22"/>
        </w:rPr>
        <w:t xml:space="preserve">    currentIterationSample &lt;- sample_n(df, targetN, replace=TRUE)</w:t>
      </w:r>
    </w:p>
    <w:p w14:paraId="34575D7F" w14:textId="77777777" w:rsidR="00785C87" w:rsidRPr="00785C87" w:rsidRDefault="00785C87" w:rsidP="00785C87">
      <w:pPr>
        <w:spacing w:line="360" w:lineRule="auto"/>
        <w:rPr>
          <w:sz w:val="22"/>
          <w:szCs w:val="22"/>
        </w:rPr>
      </w:pPr>
    </w:p>
    <w:p w14:paraId="16AAAD87" w14:textId="77777777" w:rsidR="00785C87" w:rsidRPr="00785C87" w:rsidRDefault="00785C87" w:rsidP="00785C87">
      <w:pPr>
        <w:spacing w:line="360" w:lineRule="auto"/>
        <w:rPr>
          <w:sz w:val="22"/>
          <w:szCs w:val="22"/>
        </w:rPr>
      </w:pPr>
      <w:r w:rsidRPr="00785C87">
        <w:rPr>
          <w:sz w:val="22"/>
          <w:szCs w:val="22"/>
        </w:rPr>
        <w:t xml:space="preserve">    currentIterationResult &lt;- gamByFactor(currentIterationSample, categoryVar, heightsCol, kVal)</w:t>
      </w:r>
    </w:p>
    <w:p w14:paraId="2CCFC619" w14:textId="77777777" w:rsidR="00785C87" w:rsidRPr="00785C87" w:rsidRDefault="00785C87" w:rsidP="00785C87">
      <w:pPr>
        <w:spacing w:line="360" w:lineRule="auto"/>
        <w:rPr>
          <w:sz w:val="22"/>
          <w:szCs w:val="22"/>
        </w:rPr>
      </w:pPr>
      <w:r w:rsidRPr="00785C87">
        <w:rPr>
          <w:sz w:val="22"/>
          <w:szCs w:val="22"/>
        </w:rPr>
        <w:t xml:space="preserve">    </w:t>
      </w:r>
    </w:p>
    <w:p w14:paraId="39EF6D72" w14:textId="77777777" w:rsidR="00785C87" w:rsidRPr="00785C87" w:rsidRDefault="00785C87" w:rsidP="00785C87">
      <w:pPr>
        <w:spacing w:line="360" w:lineRule="auto"/>
        <w:rPr>
          <w:sz w:val="22"/>
          <w:szCs w:val="22"/>
        </w:rPr>
      </w:pPr>
      <w:r w:rsidRPr="00785C87">
        <w:rPr>
          <w:sz w:val="22"/>
          <w:szCs w:val="22"/>
        </w:rPr>
        <w:t xml:space="preserve">    allIterationResults[[currentIteration]] &lt;- currentIterationResult</w:t>
      </w:r>
    </w:p>
    <w:p w14:paraId="31468961" w14:textId="77777777" w:rsidR="00785C87" w:rsidRPr="00785C87" w:rsidRDefault="00785C87" w:rsidP="00785C87">
      <w:pPr>
        <w:spacing w:line="360" w:lineRule="auto"/>
        <w:rPr>
          <w:sz w:val="22"/>
          <w:szCs w:val="22"/>
        </w:rPr>
      </w:pPr>
    </w:p>
    <w:p w14:paraId="7A111558" w14:textId="77777777" w:rsidR="00785C87" w:rsidRPr="00785C87" w:rsidRDefault="00785C87" w:rsidP="00785C87">
      <w:pPr>
        <w:spacing w:line="360" w:lineRule="auto"/>
        <w:rPr>
          <w:sz w:val="22"/>
          <w:szCs w:val="22"/>
        </w:rPr>
      </w:pPr>
      <w:r w:rsidRPr="00785C87">
        <w:rPr>
          <w:sz w:val="22"/>
          <w:szCs w:val="22"/>
        </w:rPr>
        <w:t xml:space="preserve">  }</w:t>
      </w:r>
    </w:p>
    <w:p w14:paraId="7C6CB944" w14:textId="77777777" w:rsidR="00785C87" w:rsidRPr="00785C87" w:rsidRDefault="00785C87" w:rsidP="00785C87">
      <w:pPr>
        <w:spacing w:line="360" w:lineRule="auto"/>
        <w:rPr>
          <w:sz w:val="22"/>
          <w:szCs w:val="22"/>
        </w:rPr>
      </w:pPr>
      <w:r w:rsidRPr="00785C87">
        <w:rPr>
          <w:sz w:val="22"/>
          <w:szCs w:val="22"/>
        </w:rPr>
        <w:t xml:space="preserve">  allResultsDf &lt;- do.call(rbind, allIterationResults)</w:t>
      </w:r>
    </w:p>
    <w:p w14:paraId="720C5FE9" w14:textId="77777777" w:rsidR="00785C87" w:rsidRPr="00785C87" w:rsidRDefault="00785C87" w:rsidP="00785C87">
      <w:pPr>
        <w:spacing w:line="360" w:lineRule="auto"/>
        <w:rPr>
          <w:sz w:val="22"/>
          <w:szCs w:val="22"/>
        </w:rPr>
      </w:pPr>
      <w:r w:rsidRPr="00785C87">
        <w:rPr>
          <w:sz w:val="22"/>
          <w:szCs w:val="22"/>
        </w:rPr>
        <w:t xml:space="preserve">  </w:t>
      </w:r>
    </w:p>
    <w:p w14:paraId="5FC8515F" w14:textId="77777777" w:rsidR="00785C87" w:rsidRPr="00785C87" w:rsidRDefault="00785C87" w:rsidP="00785C87">
      <w:pPr>
        <w:spacing w:line="360" w:lineRule="auto"/>
        <w:rPr>
          <w:sz w:val="22"/>
          <w:szCs w:val="22"/>
        </w:rPr>
      </w:pPr>
      <w:r w:rsidRPr="00785C87">
        <w:rPr>
          <w:sz w:val="22"/>
          <w:szCs w:val="22"/>
        </w:rPr>
        <w:t xml:space="preserve"> </w:t>
      </w:r>
    </w:p>
    <w:p w14:paraId="22E6A0BA" w14:textId="77777777" w:rsidR="00785C87" w:rsidRPr="00785C87" w:rsidRDefault="00785C87" w:rsidP="00785C87">
      <w:pPr>
        <w:spacing w:line="360" w:lineRule="auto"/>
        <w:rPr>
          <w:sz w:val="22"/>
          <w:szCs w:val="22"/>
        </w:rPr>
      </w:pPr>
      <w:r w:rsidRPr="00785C87">
        <w:rPr>
          <w:sz w:val="22"/>
          <w:szCs w:val="22"/>
        </w:rPr>
        <w:t xml:space="preserve">  aggregatedResults &lt;- allResultsDf %&gt;%</w:t>
      </w:r>
    </w:p>
    <w:p w14:paraId="04B0B2AD" w14:textId="77777777" w:rsidR="00785C87" w:rsidRPr="00785C87" w:rsidRDefault="00785C87" w:rsidP="00785C87">
      <w:pPr>
        <w:spacing w:line="360" w:lineRule="auto"/>
        <w:rPr>
          <w:sz w:val="22"/>
          <w:szCs w:val="22"/>
        </w:rPr>
      </w:pPr>
      <w:r w:rsidRPr="00785C87">
        <w:rPr>
          <w:sz w:val="22"/>
          <w:szCs w:val="22"/>
        </w:rPr>
        <w:t xml:space="preserve">    group_by(category) %&gt;%</w:t>
      </w:r>
    </w:p>
    <w:p w14:paraId="09C345AE" w14:textId="77777777" w:rsidR="00785C87" w:rsidRPr="00785C87" w:rsidRDefault="00785C87" w:rsidP="00785C87">
      <w:pPr>
        <w:spacing w:line="360" w:lineRule="auto"/>
        <w:rPr>
          <w:sz w:val="22"/>
          <w:szCs w:val="22"/>
        </w:rPr>
      </w:pPr>
      <w:r w:rsidRPr="00785C87">
        <w:rPr>
          <w:sz w:val="22"/>
          <w:szCs w:val="22"/>
        </w:rPr>
        <w:t xml:space="preserve">    summarize(</w:t>
      </w:r>
    </w:p>
    <w:p w14:paraId="2354EBD8" w14:textId="77777777" w:rsidR="00785C87" w:rsidRPr="00785C87" w:rsidRDefault="00785C87" w:rsidP="00785C87">
      <w:pPr>
        <w:spacing w:line="360" w:lineRule="auto"/>
        <w:rPr>
          <w:sz w:val="22"/>
          <w:szCs w:val="22"/>
        </w:rPr>
      </w:pPr>
      <w:r w:rsidRPr="00785C87">
        <w:rPr>
          <w:sz w:val="22"/>
          <w:szCs w:val="22"/>
        </w:rPr>
        <w:t xml:space="preserve">      # mean_edf = mean(edf, na.rm = TRUE),</w:t>
      </w:r>
    </w:p>
    <w:p w14:paraId="0BE889D3" w14:textId="77777777" w:rsidR="00785C87" w:rsidRPr="00785C87" w:rsidRDefault="00785C87" w:rsidP="00785C87">
      <w:pPr>
        <w:spacing w:line="360" w:lineRule="auto"/>
        <w:rPr>
          <w:sz w:val="22"/>
          <w:szCs w:val="22"/>
        </w:rPr>
      </w:pPr>
      <w:r w:rsidRPr="00785C87">
        <w:rPr>
          <w:sz w:val="22"/>
          <w:szCs w:val="22"/>
        </w:rPr>
        <w:t xml:space="preserve">      median_edf = median(edf, na.rm = TRUE),</w:t>
      </w:r>
    </w:p>
    <w:p w14:paraId="72FC1AA6" w14:textId="77777777" w:rsidR="00785C87" w:rsidRPr="00785C87" w:rsidRDefault="00785C87" w:rsidP="00785C87">
      <w:pPr>
        <w:spacing w:line="360" w:lineRule="auto"/>
        <w:rPr>
          <w:sz w:val="22"/>
          <w:szCs w:val="22"/>
        </w:rPr>
      </w:pPr>
      <w:r w:rsidRPr="00785C87">
        <w:rPr>
          <w:sz w:val="22"/>
          <w:szCs w:val="22"/>
        </w:rPr>
        <w:t xml:space="preserve">      # mean_pval = mean(pval, na.rm = TRUE),</w:t>
      </w:r>
    </w:p>
    <w:p w14:paraId="4C973895" w14:textId="77777777" w:rsidR="00785C87" w:rsidRPr="00785C87" w:rsidRDefault="00785C87" w:rsidP="00785C87">
      <w:pPr>
        <w:spacing w:line="360" w:lineRule="auto"/>
        <w:rPr>
          <w:sz w:val="22"/>
          <w:szCs w:val="22"/>
        </w:rPr>
      </w:pPr>
      <w:r w:rsidRPr="00785C87">
        <w:rPr>
          <w:sz w:val="22"/>
          <w:szCs w:val="22"/>
        </w:rPr>
        <w:t xml:space="preserve">      median_pval = median(pval, na.rm = TRUE),</w:t>
      </w:r>
    </w:p>
    <w:p w14:paraId="606283B8" w14:textId="77777777" w:rsidR="00785C87" w:rsidRPr="00785C87" w:rsidRDefault="00785C87" w:rsidP="00785C87">
      <w:pPr>
        <w:spacing w:line="360" w:lineRule="auto"/>
        <w:rPr>
          <w:sz w:val="22"/>
          <w:szCs w:val="22"/>
        </w:rPr>
      </w:pPr>
      <w:r w:rsidRPr="00785C87">
        <w:rPr>
          <w:sz w:val="22"/>
          <w:szCs w:val="22"/>
        </w:rPr>
        <w:t xml:space="preserve">      # mean_devianceExplained = mean(devianceExplained, na.rm = TRUE),</w:t>
      </w:r>
    </w:p>
    <w:p w14:paraId="3E6410A5" w14:textId="77777777" w:rsidR="00785C87" w:rsidRPr="00785C87" w:rsidRDefault="00785C87" w:rsidP="00785C87">
      <w:pPr>
        <w:spacing w:line="360" w:lineRule="auto"/>
        <w:rPr>
          <w:sz w:val="22"/>
          <w:szCs w:val="22"/>
        </w:rPr>
      </w:pPr>
      <w:r w:rsidRPr="00785C87">
        <w:rPr>
          <w:sz w:val="22"/>
          <w:szCs w:val="22"/>
        </w:rPr>
        <w:t xml:space="preserve">      median_devianceExplained = median(devianceExplained, na.rm = TRUE),</w:t>
      </w:r>
    </w:p>
    <w:p w14:paraId="1FDF6BE0" w14:textId="77777777" w:rsidR="00785C87" w:rsidRPr="00785C87" w:rsidRDefault="00785C87" w:rsidP="00785C87">
      <w:pPr>
        <w:spacing w:line="360" w:lineRule="auto"/>
        <w:rPr>
          <w:sz w:val="22"/>
          <w:szCs w:val="22"/>
        </w:rPr>
      </w:pPr>
      <w:r w:rsidRPr="00785C87">
        <w:rPr>
          <w:sz w:val="22"/>
          <w:szCs w:val="22"/>
        </w:rPr>
        <w:t xml:space="preserve">      # mean_baseline = mean(baseline, na.rm = TRUE),</w:t>
      </w:r>
    </w:p>
    <w:p w14:paraId="593A335C" w14:textId="77777777" w:rsidR="00785C87" w:rsidRPr="00785C87" w:rsidRDefault="00785C87" w:rsidP="00785C87">
      <w:pPr>
        <w:spacing w:line="360" w:lineRule="auto"/>
        <w:rPr>
          <w:sz w:val="22"/>
          <w:szCs w:val="22"/>
        </w:rPr>
      </w:pPr>
      <w:r w:rsidRPr="00785C87">
        <w:rPr>
          <w:sz w:val="22"/>
          <w:szCs w:val="22"/>
        </w:rPr>
        <w:t xml:space="preserve">      median_baseline = median(baseline, na.rm = TRUE)</w:t>
      </w:r>
    </w:p>
    <w:p w14:paraId="28D13919" w14:textId="77777777" w:rsidR="00785C87" w:rsidRPr="00785C87" w:rsidRDefault="00785C87" w:rsidP="00785C87">
      <w:pPr>
        <w:spacing w:line="360" w:lineRule="auto"/>
        <w:rPr>
          <w:sz w:val="22"/>
          <w:szCs w:val="22"/>
        </w:rPr>
      </w:pPr>
      <w:r w:rsidRPr="00785C87">
        <w:rPr>
          <w:sz w:val="22"/>
          <w:szCs w:val="22"/>
        </w:rPr>
        <w:t xml:space="preserve">    )</w:t>
      </w:r>
    </w:p>
    <w:p w14:paraId="7D884467" w14:textId="77777777" w:rsidR="00785C87" w:rsidRPr="00785C87" w:rsidRDefault="00785C87" w:rsidP="00785C87">
      <w:pPr>
        <w:spacing w:line="360" w:lineRule="auto"/>
        <w:rPr>
          <w:sz w:val="22"/>
          <w:szCs w:val="22"/>
        </w:rPr>
      </w:pPr>
      <w:r w:rsidRPr="00785C87">
        <w:rPr>
          <w:sz w:val="22"/>
          <w:szCs w:val="22"/>
        </w:rPr>
        <w:t xml:space="preserve">  </w:t>
      </w:r>
    </w:p>
    <w:p w14:paraId="6FB518D4"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11866F22" w14:textId="77777777" w:rsidR="00785C87" w:rsidRPr="00785C87" w:rsidRDefault="00785C87" w:rsidP="00785C87">
      <w:pPr>
        <w:spacing w:line="360" w:lineRule="auto"/>
        <w:rPr>
          <w:sz w:val="22"/>
          <w:szCs w:val="22"/>
        </w:rPr>
      </w:pPr>
      <w:r w:rsidRPr="00785C87">
        <w:rPr>
          <w:sz w:val="22"/>
          <w:szCs w:val="22"/>
        </w:rPr>
        <w:t>}</w:t>
      </w:r>
    </w:p>
    <w:p w14:paraId="6D623767" w14:textId="77777777" w:rsidR="00785C87" w:rsidRPr="00785C87" w:rsidRDefault="00785C87" w:rsidP="00785C87">
      <w:pPr>
        <w:spacing w:line="360" w:lineRule="auto"/>
        <w:rPr>
          <w:sz w:val="22"/>
          <w:szCs w:val="22"/>
        </w:rPr>
      </w:pPr>
    </w:p>
    <w:p w14:paraId="6BF45244" w14:textId="77777777" w:rsidR="00785C87" w:rsidRPr="00785C87" w:rsidRDefault="00785C87" w:rsidP="00785C87">
      <w:pPr>
        <w:spacing w:line="360" w:lineRule="auto"/>
        <w:rPr>
          <w:sz w:val="22"/>
          <w:szCs w:val="22"/>
        </w:rPr>
      </w:pPr>
      <w:r w:rsidRPr="00785C87">
        <w:rPr>
          <w:sz w:val="22"/>
          <w:szCs w:val="22"/>
        </w:rPr>
        <w:t># samp &lt;- workingSet |&gt; sample_n(4000)</w:t>
      </w:r>
    </w:p>
    <w:p w14:paraId="1704F19E" w14:textId="77777777" w:rsidR="00785C87" w:rsidRPr="00785C87" w:rsidRDefault="00785C87" w:rsidP="00785C87">
      <w:pPr>
        <w:spacing w:line="360" w:lineRule="auto"/>
        <w:rPr>
          <w:sz w:val="22"/>
          <w:szCs w:val="22"/>
        </w:rPr>
      </w:pPr>
      <w:r w:rsidRPr="00785C87">
        <w:rPr>
          <w:sz w:val="22"/>
          <w:szCs w:val="22"/>
        </w:rPr>
        <w:t># gam(h_canopy ~ s(yearCentered, by=as.factor(NLCD_2023_Label)), data=samp, method="REML")</w:t>
      </w:r>
    </w:p>
    <w:p w14:paraId="33B5F811" w14:textId="77777777" w:rsidR="00785C87" w:rsidRPr="00785C87" w:rsidRDefault="00785C87" w:rsidP="00785C87">
      <w:pPr>
        <w:spacing w:line="360" w:lineRule="auto"/>
        <w:rPr>
          <w:sz w:val="22"/>
          <w:szCs w:val="22"/>
        </w:rPr>
      </w:pPr>
      <w:r w:rsidRPr="00785C87">
        <w:rPr>
          <w:sz w:val="22"/>
          <w:szCs w:val="22"/>
        </w:rPr>
        <w:t>```</w:t>
      </w:r>
    </w:p>
    <w:p w14:paraId="66FA6A75" w14:textId="77777777" w:rsidR="00785C87" w:rsidRPr="00785C87" w:rsidRDefault="00785C87" w:rsidP="00785C87">
      <w:pPr>
        <w:spacing w:line="360" w:lineRule="auto"/>
        <w:rPr>
          <w:sz w:val="22"/>
          <w:szCs w:val="22"/>
        </w:rPr>
      </w:pPr>
    </w:p>
    <w:p w14:paraId="2FD2F2E1" w14:textId="77777777" w:rsidR="00785C87" w:rsidRPr="00785C87" w:rsidRDefault="00785C87" w:rsidP="00785C87">
      <w:pPr>
        <w:spacing w:line="360" w:lineRule="auto"/>
        <w:rPr>
          <w:sz w:val="22"/>
          <w:szCs w:val="22"/>
        </w:rPr>
      </w:pPr>
      <w:r w:rsidRPr="00785C87">
        <w:rPr>
          <w:sz w:val="22"/>
          <w:szCs w:val="22"/>
        </w:rPr>
        <w:t>### MK Test</w:t>
      </w:r>
    </w:p>
    <w:p w14:paraId="4ABC7C8D" w14:textId="77777777" w:rsidR="00785C87" w:rsidRPr="00785C87" w:rsidRDefault="00785C87" w:rsidP="00785C87">
      <w:pPr>
        <w:spacing w:line="360" w:lineRule="auto"/>
        <w:rPr>
          <w:sz w:val="22"/>
          <w:szCs w:val="22"/>
        </w:rPr>
      </w:pPr>
    </w:p>
    <w:p w14:paraId="3C030CC2" w14:textId="77777777" w:rsidR="00785C87" w:rsidRPr="00785C87" w:rsidRDefault="00785C87" w:rsidP="00785C87">
      <w:pPr>
        <w:spacing w:line="360" w:lineRule="auto"/>
        <w:rPr>
          <w:sz w:val="22"/>
          <w:szCs w:val="22"/>
        </w:rPr>
      </w:pPr>
      <w:r w:rsidRPr="00785C87">
        <w:rPr>
          <w:sz w:val="22"/>
          <w:szCs w:val="22"/>
        </w:rPr>
        <w:t>```{r}</w:t>
      </w:r>
    </w:p>
    <w:p w14:paraId="5C0D38A7" w14:textId="77777777" w:rsidR="00785C87" w:rsidRPr="00785C87" w:rsidRDefault="00785C87" w:rsidP="00785C87">
      <w:pPr>
        <w:spacing w:line="360" w:lineRule="auto"/>
        <w:rPr>
          <w:sz w:val="22"/>
          <w:szCs w:val="22"/>
        </w:rPr>
      </w:pPr>
      <w:r w:rsidRPr="00785C87">
        <w:rPr>
          <w:sz w:val="22"/>
          <w:szCs w:val="22"/>
        </w:rPr>
        <w:t>mkTestByFactor &lt;- function(dataframe, factor, level, heightsColumn){</w:t>
      </w:r>
    </w:p>
    <w:p w14:paraId="02435821" w14:textId="77777777" w:rsidR="00785C87" w:rsidRPr="00785C87" w:rsidRDefault="00785C87" w:rsidP="00785C87">
      <w:pPr>
        <w:spacing w:line="360" w:lineRule="auto"/>
        <w:rPr>
          <w:sz w:val="22"/>
          <w:szCs w:val="22"/>
        </w:rPr>
      </w:pPr>
      <w:r w:rsidRPr="00785C87">
        <w:rPr>
          <w:sz w:val="22"/>
          <w:szCs w:val="22"/>
        </w:rPr>
        <w:t xml:space="preserve">  </w:t>
      </w:r>
    </w:p>
    <w:p w14:paraId="6C98AE52" w14:textId="77777777" w:rsidR="00785C87" w:rsidRPr="00785C87" w:rsidRDefault="00785C87" w:rsidP="00785C87">
      <w:pPr>
        <w:spacing w:line="360" w:lineRule="auto"/>
        <w:rPr>
          <w:sz w:val="22"/>
          <w:szCs w:val="22"/>
        </w:rPr>
      </w:pPr>
      <w:r w:rsidRPr="00785C87">
        <w:rPr>
          <w:sz w:val="22"/>
          <w:szCs w:val="22"/>
        </w:rPr>
        <w:t xml:space="preserve">  # Pulling canopy heights chronologically sorted for given factor</w:t>
      </w:r>
    </w:p>
    <w:p w14:paraId="386472CF" w14:textId="77777777" w:rsidR="00785C87" w:rsidRPr="00785C87" w:rsidRDefault="00785C87" w:rsidP="00785C87">
      <w:pPr>
        <w:spacing w:line="360" w:lineRule="auto"/>
        <w:rPr>
          <w:sz w:val="22"/>
          <w:szCs w:val="22"/>
        </w:rPr>
      </w:pPr>
      <w:r w:rsidRPr="00785C87">
        <w:rPr>
          <w:sz w:val="22"/>
          <w:szCs w:val="22"/>
        </w:rPr>
        <w:t xml:space="preserve">  heightsSorted &lt;- dataframe |&gt; </w:t>
      </w:r>
    </w:p>
    <w:p w14:paraId="009532B7"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76C73CD7" w14:textId="77777777" w:rsidR="00785C87" w:rsidRPr="00785C87" w:rsidRDefault="00785C87" w:rsidP="00785C87">
      <w:pPr>
        <w:spacing w:line="360" w:lineRule="auto"/>
        <w:rPr>
          <w:sz w:val="22"/>
          <w:szCs w:val="22"/>
        </w:rPr>
      </w:pPr>
      <w:r w:rsidRPr="00785C87">
        <w:rPr>
          <w:sz w:val="22"/>
          <w:szCs w:val="22"/>
        </w:rPr>
        <w:lastRenderedPageBreak/>
        <w:t xml:space="preserve">    arrange(datetime) |&gt; </w:t>
      </w:r>
    </w:p>
    <w:p w14:paraId="5476044F"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E9027FC" w14:textId="77777777" w:rsidR="00785C87" w:rsidRPr="00785C87" w:rsidRDefault="00785C87" w:rsidP="00785C87">
      <w:pPr>
        <w:spacing w:line="360" w:lineRule="auto"/>
        <w:rPr>
          <w:sz w:val="22"/>
          <w:szCs w:val="22"/>
        </w:rPr>
      </w:pPr>
      <w:r w:rsidRPr="00785C87">
        <w:rPr>
          <w:sz w:val="22"/>
          <w:szCs w:val="22"/>
        </w:rPr>
        <w:t xml:space="preserve">  </w:t>
      </w:r>
    </w:p>
    <w:p w14:paraId="0B5ACDDC" w14:textId="77777777" w:rsidR="00785C87" w:rsidRPr="00785C87" w:rsidRDefault="00785C87" w:rsidP="00785C87">
      <w:pPr>
        <w:spacing w:line="360" w:lineRule="auto"/>
        <w:rPr>
          <w:sz w:val="22"/>
          <w:szCs w:val="22"/>
        </w:rPr>
      </w:pPr>
      <w:r w:rsidRPr="00785C87">
        <w:rPr>
          <w:sz w:val="22"/>
          <w:szCs w:val="22"/>
        </w:rPr>
        <w:t xml:space="preserve">  allMKResults &lt;- data.frame(</w:t>
      </w:r>
    </w:p>
    <w:p w14:paraId="35982632" w14:textId="77777777" w:rsidR="00785C87" w:rsidRPr="00785C87" w:rsidRDefault="00785C87" w:rsidP="00785C87">
      <w:pPr>
        <w:spacing w:line="360" w:lineRule="auto"/>
        <w:rPr>
          <w:sz w:val="22"/>
          <w:szCs w:val="22"/>
        </w:rPr>
      </w:pPr>
      <w:r w:rsidRPr="00785C87">
        <w:rPr>
          <w:sz w:val="22"/>
          <w:szCs w:val="22"/>
        </w:rPr>
        <w:t xml:space="preserve">    sampleSize = numeric(),</w:t>
      </w:r>
    </w:p>
    <w:p w14:paraId="28FE2BA0" w14:textId="77777777" w:rsidR="00785C87" w:rsidRPr="00785C87" w:rsidRDefault="00785C87" w:rsidP="00785C87">
      <w:pPr>
        <w:spacing w:line="360" w:lineRule="auto"/>
        <w:rPr>
          <w:sz w:val="22"/>
          <w:szCs w:val="22"/>
        </w:rPr>
      </w:pPr>
      <w:r w:rsidRPr="00785C87">
        <w:rPr>
          <w:sz w:val="22"/>
          <w:szCs w:val="22"/>
        </w:rPr>
        <w:t xml:space="preserve">    z_statistic = numeric(),</w:t>
      </w:r>
    </w:p>
    <w:p w14:paraId="39DC5C56" w14:textId="77777777" w:rsidR="00785C87" w:rsidRPr="00785C87" w:rsidRDefault="00785C87" w:rsidP="00785C87">
      <w:pPr>
        <w:spacing w:line="360" w:lineRule="auto"/>
        <w:rPr>
          <w:sz w:val="22"/>
          <w:szCs w:val="22"/>
        </w:rPr>
      </w:pPr>
      <w:r w:rsidRPr="00785C87">
        <w:rPr>
          <w:sz w:val="22"/>
          <w:szCs w:val="22"/>
        </w:rPr>
        <w:t xml:space="preserve">    p_value = numeric(),</w:t>
      </w:r>
    </w:p>
    <w:p w14:paraId="55CF2675" w14:textId="77777777" w:rsidR="00785C87" w:rsidRPr="00785C87" w:rsidRDefault="00785C87" w:rsidP="00785C87">
      <w:pPr>
        <w:spacing w:line="360" w:lineRule="auto"/>
        <w:rPr>
          <w:sz w:val="22"/>
          <w:szCs w:val="22"/>
        </w:rPr>
      </w:pPr>
      <w:r w:rsidRPr="00785C87">
        <w:rPr>
          <w:sz w:val="22"/>
          <w:szCs w:val="22"/>
        </w:rPr>
        <w:t xml:space="preserve">    S = numeric(),</w:t>
      </w:r>
    </w:p>
    <w:p w14:paraId="070340D5" w14:textId="77777777" w:rsidR="00785C87" w:rsidRPr="00785C87" w:rsidRDefault="00785C87" w:rsidP="00785C87">
      <w:pPr>
        <w:spacing w:line="360" w:lineRule="auto"/>
        <w:rPr>
          <w:sz w:val="22"/>
          <w:szCs w:val="22"/>
        </w:rPr>
      </w:pPr>
      <w:r w:rsidRPr="00785C87">
        <w:rPr>
          <w:sz w:val="22"/>
          <w:szCs w:val="22"/>
        </w:rPr>
        <w:t xml:space="preserve">    varS = numeric(),</w:t>
      </w:r>
    </w:p>
    <w:p w14:paraId="22DAD531" w14:textId="77777777" w:rsidR="00785C87" w:rsidRPr="00785C87" w:rsidRDefault="00785C87" w:rsidP="00785C87">
      <w:pPr>
        <w:spacing w:line="360" w:lineRule="auto"/>
        <w:rPr>
          <w:sz w:val="22"/>
          <w:szCs w:val="22"/>
        </w:rPr>
      </w:pPr>
      <w:r w:rsidRPr="00785C87">
        <w:rPr>
          <w:sz w:val="22"/>
          <w:szCs w:val="22"/>
        </w:rPr>
        <w:t xml:space="preserve">    tau = numeric()</w:t>
      </w:r>
    </w:p>
    <w:p w14:paraId="403179EA" w14:textId="77777777" w:rsidR="00785C87" w:rsidRPr="00785C87" w:rsidRDefault="00785C87" w:rsidP="00785C87">
      <w:pPr>
        <w:spacing w:line="360" w:lineRule="auto"/>
        <w:rPr>
          <w:sz w:val="22"/>
          <w:szCs w:val="22"/>
        </w:rPr>
      </w:pPr>
      <w:r w:rsidRPr="00785C87">
        <w:rPr>
          <w:sz w:val="22"/>
          <w:szCs w:val="22"/>
        </w:rPr>
        <w:t xml:space="preserve">  )</w:t>
      </w:r>
    </w:p>
    <w:p w14:paraId="451ED9ED" w14:textId="77777777" w:rsidR="00785C87" w:rsidRPr="00785C87" w:rsidRDefault="00785C87" w:rsidP="00785C87">
      <w:pPr>
        <w:spacing w:line="360" w:lineRule="auto"/>
        <w:rPr>
          <w:sz w:val="22"/>
          <w:szCs w:val="22"/>
        </w:rPr>
      </w:pPr>
      <w:r w:rsidRPr="00785C87">
        <w:rPr>
          <w:sz w:val="22"/>
          <w:szCs w:val="22"/>
        </w:rPr>
        <w:t xml:space="preserve">  </w:t>
      </w:r>
    </w:p>
    <w:p w14:paraId="4B9B43B8" w14:textId="77777777" w:rsidR="00785C87" w:rsidRPr="00785C87" w:rsidRDefault="00785C87" w:rsidP="00785C87">
      <w:pPr>
        <w:spacing w:line="360" w:lineRule="auto"/>
        <w:rPr>
          <w:sz w:val="22"/>
          <w:szCs w:val="22"/>
        </w:rPr>
      </w:pPr>
      <w:r w:rsidRPr="00785C87">
        <w:rPr>
          <w:sz w:val="22"/>
          <w:szCs w:val="22"/>
        </w:rPr>
        <w:t xml:space="preserve">  targetN &lt;- min(500, length(heightsSorted))</w:t>
      </w:r>
    </w:p>
    <w:p w14:paraId="1E81D5E5" w14:textId="77777777" w:rsidR="00785C87" w:rsidRPr="00785C87" w:rsidRDefault="00785C87" w:rsidP="00785C87">
      <w:pPr>
        <w:spacing w:line="360" w:lineRule="auto"/>
        <w:rPr>
          <w:sz w:val="22"/>
          <w:szCs w:val="22"/>
        </w:rPr>
      </w:pPr>
      <w:r w:rsidRPr="00785C87">
        <w:rPr>
          <w:sz w:val="22"/>
          <w:szCs w:val="22"/>
        </w:rPr>
        <w:t xml:space="preserve">  </w:t>
      </w:r>
    </w:p>
    <w:p w14:paraId="75F762D1" w14:textId="77777777" w:rsidR="00785C87" w:rsidRPr="00785C87" w:rsidRDefault="00785C87" w:rsidP="00785C87">
      <w:pPr>
        <w:spacing w:line="360" w:lineRule="auto"/>
        <w:rPr>
          <w:sz w:val="22"/>
          <w:szCs w:val="22"/>
        </w:rPr>
      </w:pPr>
      <w:r w:rsidRPr="00785C87">
        <w:rPr>
          <w:sz w:val="22"/>
          <w:szCs w:val="22"/>
        </w:rPr>
        <w:t xml:space="preserve">  # 10000 iterations of bootstrapping</w:t>
      </w:r>
    </w:p>
    <w:p w14:paraId="2E96E7B5"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6E43E74A" w14:textId="77777777" w:rsidR="00785C87" w:rsidRPr="00785C87" w:rsidRDefault="00785C87" w:rsidP="00785C87">
      <w:pPr>
        <w:spacing w:line="360" w:lineRule="auto"/>
        <w:rPr>
          <w:sz w:val="22"/>
          <w:szCs w:val="22"/>
        </w:rPr>
      </w:pPr>
      <w:r w:rsidRPr="00785C87">
        <w:rPr>
          <w:sz w:val="22"/>
          <w:szCs w:val="22"/>
        </w:rPr>
        <w:t xml:space="preserve">    </w:t>
      </w:r>
    </w:p>
    <w:p w14:paraId="3E0CE83C"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1036246F"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0820799D"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60E633DB" w14:textId="77777777" w:rsidR="00785C87" w:rsidRPr="00785C87" w:rsidRDefault="00785C87" w:rsidP="00785C87">
      <w:pPr>
        <w:spacing w:line="360" w:lineRule="auto"/>
        <w:rPr>
          <w:sz w:val="22"/>
          <w:szCs w:val="22"/>
        </w:rPr>
      </w:pPr>
      <w:r w:rsidRPr="00785C87">
        <w:rPr>
          <w:sz w:val="22"/>
          <w:szCs w:val="22"/>
        </w:rPr>
        <w:t xml:space="preserve">    </w:t>
      </w:r>
    </w:p>
    <w:p w14:paraId="7A603EC2" w14:textId="77777777" w:rsidR="00785C87" w:rsidRPr="00785C87" w:rsidRDefault="00785C87" w:rsidP="00785C87">
      <w:pPr>
        <w:spacing w:line="360" w:lineRule="auto"/>
        <w:rPr>
          <w:sz w:val="22"/>
          <w:szCs w:val="22"/>
        </w:rPr>
      </w:pPr>
      <w:r w:rsidRPr="00785C87">
        <w:rPr>
          <w:sz w:val="22"/>
          <w:szCs w:val="22"/>
        </w:rPr>
        <w:t xml:space="preserve">    # Sample indices sort them to preserve time order</w:t>
      </w:r>
    </w:p>
    <w:p w14:paraId="59548F63" w14:textId="77777777" w:rsidR="00785C87" w:rsidRPr="00785C87" w:rsidRDefault="00785C87" w:rsidP="00785C87">
      <w:pPr>
        <w:spacing w:line="360" w:lineRule="auto"/>
        <w:rPr>
          <w:sz w:val="22"/>
          <w:szCs w:val="22"/>
        </w:rPr>
      </w:pPr>
      <w:r w:rsidRPr="00785C87">
        <w:rPr>
          <w:sz w:val="22"/>
          <w:szCs w:val="22"/>
        </w:rPr>
        <w:t xml:space="preserve">    indices &lt;- sort(sample(seq_along(heightsSorted), targetN, replace = TRUE))</w:t>
      </w:r>
    </w:p>
    <w:p w14:paraId="1C0DACFF" w14:textId="77777777" w:rsidR="00785C87" w:rsidRPr="00785C87" w:rsidRDefault="00785C87" w:rsidP="00785C87">
      <w:pPr>
        <w:spacing w:line="360" w:lineRule="auto"/>
        <w:rPr>
          <w:sz w:val="22"/>
          <w:szCs w:val="22"/>
        </w:rPr>
      </w:pPr>
      <w:r w:rsidRPr="00785C87">
        <w:rPr>
          <w:sz w:val="22"/>
          <w:szCs w:val="22"/>
        </w:rPr>
        <w:t xml:space="preserve">    bootstrapSample &lt;- heightsSorted[indices]</w:t>
      </w:r>
    </w:p>
    <w:p w14:paraId="53B278EB" w14:textId="77777777" w:rsidR="00785C87" w:rsidRPr="00785C87" w:rsidRDefault="00785C87" w:rsidP="00785C87">
      <w:pPr>
        <w:spacing w:line="360" w:lineRule="auto"/>
        <w:rPr>
          <w:sz w:val="22"/>
          <w:szCs w:val="22"/>
        </w:rPr>
      </w:pPr>
      <w:r w:rsidRPr="00785C87">
        <w:rPr>
          <w:sz w:val="22"/>
          <w:szCs w:val="22"/>
        </w:rPr>
        <w:t xml:space="preserve">    </w:t>
      </w:r>
    </w:p>
    <w:p w14:paraId="00D5B7C0" w14:textId="77777777" w:rsidR="00785C87" w:rsidRPr="00785C87" w:rsidRDefault="00785C87" w:rsidP="00785C87">
      <w:pPr>
        <w:spacing w:line="360" w:lineRule="auto"/>
        <w:rPr>
          <w:sz w:val="22"/>
          <w:szCs w:val="22"/>
        </w:rPr>
      </w:pPr>
      <w:r w:rsidRPr="00785C87">
        <w:rPr>
          <w:sz w:val="22"/>
          <w:szCs w:val="22"/>
        </w:rPr>
        <w:t xml:space="preserve">    mk &lt;- mk.test(bootstrapSample, alternative = "greater")</w:t>
      </w:r>
    </w:p>
    <w:p w14:paraId="21F6F534" w14:textId="77777777" w:rsidR="00785C87" w:rsidRPr="00785C87" w:rsidRDefault="00785C87" w:rsidP="00785C87">
      <w:pPr>
        <w:spacing w:line="360" w:lineRule="auto"/>
        <w:rPr>
          <w:sz w:val="22"/>
          <w:szCs w:val="22"/>
        </w:rPr>
      </w:pPr>
      <w:r w:rsidRPr="00785C87">
        <w:rPr>
          <w:sz w:val="22"/>
          <w:szCs w:val="22"/>
        </w:rPr>
        <w:t xml:space="preserve">    </w:t>
      </w:r>
    </w:p>
    <w:p w14:paraId="1A298511" w14:textId="77777777" w:rsidR="00785C87" w:rsidRPr="00785C87" w:rsidRDefault="00785C87" w:rsidP="00785C87">
      <w:pPr>
        <w:spacing w:line="360" w:lineRule="auto"/>
        <w:rPr>
          <w:sz w:val="22"/>
          <w:szCs w:val="22"/>
        </w:rPr>
      </w:pPr>
      <w:r w:rsidRPr="00785C87">
        <w:rPr>
          <w:sz w:val="22"/>
          <w:szCs w:val="22"/>
        </w:rPr>
        <w:t xml:space="preserve">    # add sen's slope here</w:t>
      </w:r>
    </w:p>
    <w:p w14:paraId="45E28C7E" w14:textId="77777777" w:rsidR="00785C87" w:rsidRPr="00785C87" w:rsidRDefault="00785C87" w:rsidP="00785C87">
      <w:pPr>
        <w:spacing w:line="360" w:lineRule="auto"/>
        <w:rPr>
          <w:sz w:val="22"/>
          <w:szCs w:val="22"/>
        </w:rPr>
      </w:pPr>
      <w:r w:rsidRPr="00785C87">
        <w:rPr>
          <w:sz w:val="22"/>
          <w:szCs w:val="22"/>
        </w:rPr>
        <w:t xml:space="preserve">    </w:t>
      </w:r>
    </w:p>
    <w:p w14:paraId="1F349F85" w14:textId="77777777" w:rsidR="00785C87" w:rsidRPr="00785C87" w:rsidRDefault="00785C87" w:rsidP="00785C87">
      <w:pPr>
        <w:spacing w:line="360" w:lineRule="auto"/>
        <w:rPr>
          <w:sz w:val="22"/>
          <w:szCs w:val="22"/>
        </w:rPr>
      </w:pPr>
      <w:r w:rsidRPr="00785C87">
        <w:rPr>
          <w:sz w:val="22"/>
          <w:szCs w:val="22"/>
        </w:rPr>
        <w:t xml:space="preserve">    # Store the results</w:t>
      </w:r>
    </w:p>
    <w:p w14:paraId="40D8761A" w14:textId="77777777" w:rsidR="00785C87" w:rsidRPr="00785C87" w:rsidRDefault="00785C87" w:rsidP="00785C87">
      <w:pPr>
        <w:spacing w:line="360" w:lineRule="auto"/>
        <w:rPr>
          <w:sz w:val="22"/>
          <w:szCs w:val="22"/>
        </w:rPr>
      </w:pPr>
      <w:r w:rsidRPr="00785C87">
        <w:rPr>
          <w:sz w:val="22"/>
          <w:szCs w:val="22"/>
        </w:rPr>
        <w:t xml:space="preserve">    allMKResults &lt;- rbind(allMKResults, data.frame(</w:t>
      </w:r>
    </w:p>
    <w:p w14:paraId="4B37938B" w14:textId="77777777" w:rsidR="00785C87" w:rsidRPr="00785C87" w:rsidRDefault="00785C87" w:rsidP="00785C87">
      <w:pPr>
        <w:spacing w:line="360" w:lineRule="auto"/>
        <w:rPr>
          <w:sz w:val="22"/>
          <w:szCs w:val="22"/>
        </w:rPr>
      </w:pPr>
      <w:r w:rsidRPr="00785C87">
        <w:rPr>
          <w:sz w:val="22"/>
          <w:szCs w:val="22"/>
        </w:rPr>
        <w:t xml:space="preserve">      sampleSize = targetN,</w:t>
      </w:r>
    </w:p>
    <w:p w14:paraId="2E241C01" w14:textId="77777777" w:rsidR="00785C87" w:rsidRPr="00785C87" w:rsidRDefault="00785C87" w:rsidP="00785C87">
      <w:pPr>
        <w:spacing w:line="360" w:lineRule="auto"/>
        <w:rPr>
          <w:sz w:val="22"/>
          <w:szCs w:val="22"/>
        </w:rPr>
      </w:pPr>
      <w:r w:rsidRPr="00785C87">
        <w:rPr>
          <w:sz w:val="22"/>
          <w:szCs w:val="22"/>
        </w:rPr>
        <w:t xml:space="preserve">      z_statistic = as.numeric(mk$statistic),  </w:t>
      </w:r>
    </w:p>
    <w:p w14:paraId="3A532A68" w14:textId="77777777" w:rsidR="00785C87" w:rsidRPr="00785C87" w:rsidRDefault="00785C87" w:rsidP="00785C87">
      <w:pPr>
        <w:spacing w:line="360" w:lineRule="auto"/>
        <w:rPr>
          <w:sz w:val="22"/>
          <w:szCs w:val="22"/>
        </w:rPr>
      </w:pPr>
      <w:r w:rsidRPr="00785C87">
        <w:rPr>
          <w:sz w:val="22"/>
          <w:szCs w:val="22"/>
        </w:rPr>
        <w:t xml:space="preserve">      p_value = as.numeric(mk$p.value),      </w:t>
      </w:r>
    </w:p>
    <w:p w14:paraId="238E9BAB" w14:textId="77777777" w:rsidR="00785C87" w:rsidRPr="00785C87" w:rsidRDefault="00785C87" w:rsidP="00785C87">
      <w:pPr>
        <w:spacing w:line="360" w:lineRule="auto"/>
        <w:rPr>
          <w:sz w:val="22"/>
          <w:szCs w:val="22"/>
        </w:rPr>
      </w:pPr>
      <w:r w:rsidRPr="00785C87">
        <w:rPr>
          <w:sz w:val="22"/>
          <w:szCs w:val="22"/>
        </w:rPr>
        <w:lastRenderedPageBreak/>
        <w:t xml:space="preserve">      S = as.numeric(mk$estimates["S"]),</w:t>
      </w:r>
    </w:p>
    <w:p w14:paraId="30F6B854" w14:textId="77777777" w:rsidR="00785C87" w:rsidRPr="00785C87" w:rsidRDefault="00785C87" w:rsidP="00785C87">
      <w:pPr>
        <w:spacing w:line="360" w:lineRule="auto"/>
        <w:rPr>
          <w:sz w:val="22"/>
          <w:szCs w:val="22"/>
        </w:rPr>
      </w:pPr>
      <w:r w:rsidRPr="00785C87">
        <w:rPr>
          <w:sz w:val="22"/>
          <w:szCs w:val="22"/>
        </w:rPr>
        <w:t xml:space="preserve">      varS = as.numeric(mk$estimates["varS"]),</w:t>
      </w:r>
    </w:p>
    <w:p w14:paraId="040A33C1" w14:textId="77777777" w:rsidR="00785C87" w:rsidRPr="00785C87" w:rsidRDefault="00785C87" w:rsidP="00785C87">
      <w:pPr>
        <w:spacing w:line="360" w:lineRule="auto"/>
        <w:rPr>
          <w:sz w:val="22"/>
          <w:szCs w:val="22"/>
        </w:rPr>
      </w:pPr>
      <w:r w:rsidRPr="00785C87">
        <w:rPr>
          <w:sz w:val="22"/>
          <w:szCs w:val="22"/>
        </w:rPr>
        <w:t xml:space="preserve">      tau = as.numeric(mk$estimates["tau"])</w:t>
      </w:r>
    </w:p>
    <w:p w14:paraId="1670204C" w14:textId="77777777" w:rsidR="00785C87" w:rsidRPr="00785C87" w:rsidRDefault="00785C87" w:rsidP="00785C87">
      <w:pPr>
        <w:spacing w:line="360" w:lineRule="auto"/>
        <w:rPr>
          <w:sz w:val="22"/>
          <w:szCs w:val="22"/>
        </w:rPr>
      </w:pPr>
      <w:r w:rsidRPr="00785C87">
        <w:rPr>
          <w:sz w:val="22"/>
          <w:szCs w:val="22"/>
        </w:rPr>
        <w:t xml:space="preserve">    ))</w:t>
      </w:r>
    </w:p>
    <w:p w14:paraId="6693CB63" w14:textId="77777777" w:rsidR="00785C87" w:rsidRPr="00785C87" w:rsidRDefault="00785C87" w:rsidP="00785C87">
      <w:pPr>
        <w:spacing w:line="360" w:lineRule="auto"/>
        <w:rPr>
          <w:sz w:val="22"/>
          <w:szCs w:val="22"/>
        </w:rPr>
      </w:pPr>
      <w:r w:rsidRPr="00785C87">
        <w:rPr>
          <w:sz w:val="22"/>
          <w:szCs w:val="22"/>
        </w:rPr>
        <w:t xml:space="preserve">  }</w:t>
      </w:r>
    </w:p>
    <w:p w14:paraId="4EEE959E" w14:textId="77777777" w:rsidR="00785C87" w:rsidRPr="00785C87" w:rsidRDefault="00785C87" w:rsidP="00785C87">
      <w:pPr>
        <w:spacing w:line="360" w:lineRule="auto"/>
        <w:rPr>
          <w:sz w:val="22"/>
          <w:szCs w:val="22"/>
        </w:rPr>
      </w:pPr>
      <w:r w:rsidRPr="00785C87">
        <w:rPr>
          <w:sz w:val="22"/>
          <w:szCs w:val="22"/>
        </w:rPr>
        <w:t xml:space="preserve">  </w:t>
      </w:r>
    </w:p>
    <w:p w14:paraId="31EEA385" w14:textId="77777777" w:rsidR="00785C87" w:rsidRPr="00785C87" w:rsidRDefault="00785C87" w:rsidP="00785C87">
      <w:pPr>
        <w:spacing w:line="360" w:lineRule="auto"/>
        <w:rPr>
          <w:sz w:val="22"/>
          <w:szCs w:val="22"/>
        </w:rPr>
      </w:pPr>
      <w:r w:rsidRPr="00785C87">
        <w:rPr>
          <w:sz w:val="22"/>
          <w:szCs w:val="22"/>
        </w:rPr>
        <w:t xml:space="preserve">  aggregatedResults &lt;- allMKResults %&gt;%</w:t>
      </w:r>
    </w:p>
    <w:p w14:paraId="2B03E5FB" w14:textId="77777777" w:rsidR="00785C87" w:rsidRPr="00785C87" w:rsidRDefault="00785C87" w:rsidP="00785C87">
      <w:pPr>
        <w:spacing w:line="360" w:lineRule="auto"/>
        <w:rPr>
          <w:sz w:val="22"/>
          <w:szCs w:val="22"/>
        </w:rPr>
      </w:pPr>
      <w:r w:rsidRPr="00785C87">
        <w:rPr>
          <w:sz w:val="22"/>
          <w:szCs w:val="22"/>
        </w:rPr>
        <w:t xml:space="preserve">    summarize(</w:t>
      </w:r>
    </w:p>
    <w:p w14:paraId="4F9A9EA8" w14:textId="77777777" w:rsidR="00785C87" w:rsidRPr="00785C87" w:rsidRDefault="00785C87" w:rsidP="00785C87">
      <w:pPr>
        <w:spacing w:line="360" w:lineRule="auto"/>
        <w:rPr>
          <w:sz w:val="22"/>
          <w:szCs w:val="22"/>
        </w:rPr>
      </w:pPr>
      <w:r w:rsidRPr="00785C87">
        <w:rPr>
          <w:sz w:val="22"/>
          <w:szCs w:val="22"/>
        </w:rPr>
        <w:t xml:space="preserve">      sampleSize = targetN,</w:t>
      </w:r>
    </w:p>
    <w:p w14:paraId="79C57004" w14:textId="77777777" w:rsidR="00785C87" w:rsidRPr="00785C87" w:rsidRDefault="00785C87" w:rsidP="00785C87">
      <w:pPr>
        <w:spacing w:line="360" w:lineRule="auto"/>
        <w:rPr>
          <w:sz w:val="22"/>
          <w:szCs w:val="22"/>
        </w:rPr>
      </w:pPr>
      <w:r w:rsidRPr="00785C87">
        <w:rPr>
          <w:sz w:val="22"/>
          <w:szCs w:val="22"/>
        </w:rPr>
        <w:t xml:space="preserve">      # mean_z_statistic = mean(z_statistic, na.rm = TRUE),</w:t>
      </w:r>
    </w:p>
    <w:p w14:paraId="26673341" w14:textId="77777777" w:rsidR="00785C87" w:rsidRPr="00785C87" w:rsidRDefault="00785C87" w:rsidP="00785C87">
      <w:pPr>
        <w:spacing w:line="360" w:lineRule="auto"/>
        <w:rPr>
          <w:sz w:val="22"/>
          <w:szCs w:val="22"/>
        </w:rPr>
      </w:pPr>
      <w:r w:rsidRPr="00785C87">
        <w:rPr>
          <w:sz w:val="22"/>
          <w:szCs w:val="22"/>
        </w:rPr>
        <w:t xml:space="preserve">      median_z_statistic = median(z_statistic, na.rm = TRUE),</w:t>
      </w:r>
    </w:p>
    <w:p w14:paraId="60260A5F"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2E68BC79"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03133F42" w14:textId="77777777" w:rsidR="00785C87" w:rsidRPr="00785C87" w:rsidRDefault="00785C87" w:rsidP="00785C87">
      <w:pPr>
        <w:spacing w:line="360" w:lineRule="auto"/>
        <w:rPr>
          <w:sz w:val="22"/>
          <w:szCs w:val="22"/>
        </w:rPr>
      </w:pPr>
      <w:r w:rsidRPr="00785C87">
        <w:rPr>
          <w:sz w:val="22"/>
          <w:szCs w:val="22"/>
        </w:rPr>
        <w:t xml:space="preserve">      # mean_s = mean(S, na.rm = TRUE),</w:t>
      </w:r>
    </w:p>
    <w:p w14:paraId="146E7D87" w14:textId="77777777" w:rsidR="00785C87" w:rsidRPr="00785C87" w:rsidRDefault="00785C87" w:rsidP="00785C87">
      <w:pPr>
        <w:spacing w:line="360" w:lineRule="auto"/>
        <w:rPr>
          <w:sz w:val="22"/>
          <w:szCs w:val="22"/>
        </w:rPr>
      </w:pPr>
      <w:r w:rsidRPr="00785C87">
        <w:rPr>
          <w:sz w:val="22"/>
          <w:szCs w:val="22"/>
        </w:rPr>
        <w:t xml:space="preserve">      median_s = median(S, na.rm = TRUE),</w:t>
      </w:r>
    </w:p>
    <w:p w14:paraId="6DD26083" w14:textId="77777777" w:rsidR="00785C87" w:rsidRPr="00785C87" w:rsidRDefault="00785C87" w:rsidP="00785C87">
      <w:pPr>
        <w:spacing w:line="360" w:lineRule="auto"/>
        <w:rPr>
          <w:sz w:val="22"/>
          <w:szCs w:val="22"/>
        </w:rPr>
      </w:pPr>
      <w:r w:rsidRPr="00785C87">
        <w:rPr>
          <w:sz w:val="22"/>
          <w:szCs w:val="22"/>
        </w:rPr>
        <w:t xml:space="preserve">      # mean_varS = mean(varS, na.rm = TRUE),</w:t>
      </w:r>
    </w:p>
    <w:p w14:paraId="3ACD6279" w14:textId="77777777" w:rsidR="00785C87" w:rsidRPr="00785C87" w:rsidRDefault="00785C87" w:rsidP="00785C87">
      <w:pPr>
        <w:spacing w:line="360" w:lineRule="auto"/>
        <w:rPr>
          <w:sz w:val="22"/>
          <w:szCs w:val="22"/>
        </w:rPr>
      </w:pPr>
      <w:r w:rsidRPr="00785C87">
        <w:rPr>
          <w:sz w:val="22"/>
          <w:szCs w:val="22"/>
        </w:rPr>
        <w:t xml:space="preserve">      median_varS = median(varS, na.rm = TRUE),</w:t>
      </w:r>
    </w:p>
    <w:p w14:paraId="7447908C" w14:textId="77777777" w:rsidR="00785C87" w:rsidRPr="00785C87" w:rsidRDefault="00785C87" w:rsidP="00785C87">
      <w:pPr>
        <w:spacing w:line="360" w:lineRule="auto"/>
        <w:rPr>
          <w:sz w:val="22"/>
          <w:szCs w:val="22"/>
        </w:rPr>
      </w:pPr>
      <w:r w:rsidRPr="00785C87">
        <w:rPr>
          <w:sz w:val="22"/>
          <w:szCs w:val="22"/>
        </w:rPr>
        <w:t xml:space="preserve">      # mean_tau = mean(tau, na.rm=TRUE),</w:t>
      </w:r>
    </w:p>
    <w:p w14:paraId="78814DD5" w14:textId="77777777" w:rsidR="00785C87" w:rsidRPr="00785C87" w:rsidRDefault="00785C87" w:rsidP="00785C87">
      <w:pPr>
        <w:spacing w:line="360" w:lineRule="auto"/>
        <w:rPr>
          <w:sz w:val="22"/>
          <w:szCs w:val="22"/>
        </w:rPr>
      </w:pPr>
      <w:r w:rsidRPr="00785C87">
        <w:rPr>
          <w:sz w:val="22"/>
          <w:szCs w:val="22"/>
        </w:rPr>
        <w:t xml:space="preserve">      median_tau = median(tau, na.rm=TRUE)</w:t>
      </w:r>
    </w:p>
    <w:p w14:paraId="1393D1B4" w14:textId="77777777" w:rsidR="00785C87" w:rsidRPr="00785C87" w:rsidRDefault="00785C87" w:rsidP="00785C87">
      <w:pPr>
        <w:spacing w:line="360" w:lineRule="auto"/>
        <w:rPr>
          <w:sz w:val="22"/>
          <w:szCs w:val="22"/>
        </w:rPr>
      </w:pPr>
      <w:r w:rsidRPr="00785C87">
        <w:rPr>
          <w:sz w:val="22"/>
          <w:szCs w:val="22"/>
        </w:rPr>
        <w:t xml:space="preserve">    )</w:t>
      </w:r>
    </w:p>
    <w:p w14:paraId="28E09A78" w14:textId="77777777" w:rsidR="00785C87" w:rsidRPr="00785C87" w:rsidRDefault="00785C87" w:rsidP="00785C87">
      <w:pPr>
        <w:spacing w:line="360" w:lineRule="auto"/>
        <w:rPr>
          <w:sz w:val="22"/>
          <w:szCs w:val="22"/>
        </w:rPr>
      </w:pPr>
      <w:r w:rsidRPr="00785C87">
        <w:rPr>
          <w:sz w:val="22"/>
          <w:szCs w:val="22"/>
        </w:rPr>
        <w:t xml:space="preserve">  </w:t>
      </w:r>
    </w:p>
    <w:p w14:paraId="4B92AA4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549B914E" w14:textId="77777777" w:rsidR="00785C87" w:rsidRPr="00785C87" w:rsidRDefault="00785C87" w:rsidP="00785C87">
      <w:pPr>
        <w:spacing w:line="360" w:lineRule="auto"/>
        <w:rPr>
          <w:sz w:val="22"/>
          <w:szCs w:val="22"/>
        </w:rPr>
      </w:pPr>
      <w:r w:rsidRPr="00785C87">
        <w:rPr>
          <w:sz w:val="22"/>
          <w:szCs w:val="22"/>
        </w:rPr>
        <w:t>}</w:t>
      </w:r>
    </w:p>
    <w:p w14:paraId="6F222E8E" w14:textId="77777777" w:rsidR="00785C87" w:rsidRPr="00785C87" w:rsidRDefault="00785C87" w:rsidP="00785C87">
      <w:pPr>
        <w:spacing w:line="360" w:lineRule="auto"/>
        <w:rPr>
          <w:sz w:val="22"/>
          <w:szCs w:val="22"/>
        </w:rPr>
      </w:pPr>
      <w:r w:rsidRPr="00785C87">
        <w:rPr>
          <w:sz w:val="22"/>
          <w:szCs w:val="22"/>
        </w:rPr>
        <w:t>```</w:t>
      </w:r>
    </w:p>
    <w:p w14:paraId="0D60F9E5" w14:textId="77777777" w:rsidR="00785C87" w:rsidRPr="00785C87" w:rsidRDefault="00785C87" w:rsidP="00785C87">
      <w:pPr>
        <w:spacing w:line="360" w:lineRule="auto"/>
        <w:rPr>
          <w:sz w:val="22"/>
          <w:szCs w:val="22"/>
        </w:rPr>
      </w:pPr>
    </w:p>
    <w:p w14:paraId="5C5F86DA" w14:textId="77777777" w:rsidR="00785C87" w:rsidRPr="00785C87" w:rsidRDefault="00785C87" w:rsidP="00785C87">
      <w:pPr>
        <w:spacing w:line="360" w:lineRule="auto"/>
        <w:rPr>
          <w:sz w:val="22"/>
          <w:szCs w:val="22"/>
        </w:rPr>
      </w:pPr>
      <w:r w:rsidRPr="00785C87">
        <w:rPr>
          <w:sz w:val="22"/>
          <w:szCs w:val="22"/>
        </w:rPr>
        <w:t>## 4.1 TSR Regression Models</w:t>
      </w:r>
    </w:p>
    <w:p w14:paraId="57C55008" w14:textId="77777777" w:rsidR="00785C87" w:rsidRPr="00785C87" w:rsidRDefault="00785C87" w:rsidP="00785C87">
      <w:pPr>
        <w:spacing w:line="360" w:lineRule="auto"/>
        <w:rPr>
          <w:sz w:val="22"/>
          <w:szCs w:val="22"/>
        </w:rPr>
      </w:pPr>
    </w:p>
    <w:p w14:paraId="479C1FE4" w14:textId="77777777" w:rsidR="00785C87" w:rsidRPr="00785C87" w:rsidRDefault="00785C87" w:rsidP="00785C87">
      <w:pPr>
        <w:spacing w:line="360" w:lineRule="auto"/>
        <w:rPr>
          <w:sz w:val="22"/>
          <w:szCs w:val="22"/>
        </w:rPr>
      </w:pPr>
      <w:r w:rsidRPr="00785C87">
        <w:rPr>
          <w:sz w:val="22"/>
          <w:szCs w:val="22"/>
        </w:rPr>
        <w:t>### By forest cover</w:t>
      </w:r>
    </w:p>
    <w:p w14:paraId="4B8057A0" w14:textId="77777777" w:rsidR="00785C87" w:rsidRPr="00785C87" w:rsidRDefault="00785C87" w:rsidP="00785C87">
      <w:pPr>
        <w:spacing w:line="360" w:lineRule="auto"/>
        <w:rPr>
          <w:sz w:val="22"/>
          <w:szCs w:val="22"/>
        </w:rPr>
      </w:pPr>
    </w:p>
    <w:p w14:paraId="15AE8140" w14:textId="77777777" w:rsidR="00785C87" w:rsidRPr="00785C87" w:rsidRDefault="00785C87" w:rsidP="00785C87">
      <w:pPr>
        <w:spacing w:line="360" w:lineRule="auto"/>
        <w:rPr>
          <w:sz w:val="22"/>
          <w:szCs w:val="22"/>
        </w:rPr>
      </w:pPr>
      <w:r w:rsidRPr="00785C87">
        <w:rPr>
          <w:sz w:val="22"/>
          <w:szCs w:val="22"/>
        </w:rPr>
        <w:t>Deciduous</w:t>
      </w:r>
    </w:p>
    <w:p w14:paraId="62A12BD8" w14:textId="77777777" w:rsidR="00785C87" w:rsidRPr="00785C87" w:rsidRDefault="00785C87" w:rsidP="00785C87">
      <w:pPr>
        <w:spacing w:line="360" w:lineRule="auto"/>
        <w:rPr>
          <w:sz w:val="22"/>
          <w:szCs w:val="22"/>
        </w:rPr>
      </w:pPr>
    </w:p>
    <w:p w14:paraId="5C1BF521" w14:textId="77777777" w:rsidR="00785C87" w:rsidRPr="00785C87" w:rsidRDefault="00785C87" w:rsidP="00785C87">
      <w:pPr>
        <w:spacing w:line="360" w:lineRule="auto"/>
        <w:rPr>
          <w:sz w:val="22"/>
          <w:szCs w:val="22"/>
        </w:rPr>
      </w:pPr>
      <w:r w:rsidRPr="00785C87">
        <w:rPr>
          <w:sz w:val="22"/>
          <w:szCs w:val="22"/>
        </w:rPr>
        <w:t>```{r}</w:t>
      </w:r>
    </w:p>
    <w:p w14:paraId="3797CFE6" w14:textId="77777777" w:rsidR="00785C87" w:rsidRPr="00785C87" w:rsidRDefault="00785C87" w:rsidP="00785C87">
      <w:pPr>
        <w:spacing w:line="360" w:lineRule="auto"/>
        <w:rPr>
          <w:sz w:val="22"/>
          <w:szCs w:val="22"/>
        </w:rPr>
      </w:pPr>
      <w:r w:rsidRPr="00785C87">
        <w:rPr>
          <w:sz w:val="22"/>
          <w:szCs w:val="22"/>
        </w:rPr>
        <w:t>tsrByfactor(workingSet, "NLCD_2023_Label", "Deciduous Forest", "h_canopy")</w:t>
      </w:r>
    </w:p>
    <w:p w14:paraId="560F8D62" w14:textId="77777777" w:rsidR="00785C87" w:rsidRPr="00785C87" w:rsidRDefault="00785C87" w:rsidP="00785C87">
      <w:pPr>
        <w:spacing w:line="360" w:lineRule="auto"/>
        <w:rPr>
          <w:sz w:val="22"/>
          <w:szCs w:val="22"/>
        </w:rPr>
      </w:pPr>
      <w:r w:rsidRPr="00785C87">
        <w:rPr>
          <w:sz w:val="22"/>
          <w:szCs w:val="22"/>
        </w:rPr>
        <w:t>```</w:t>
      </w:r>
    </w:p>
    <w:p w14:paraId="2DAFD8D8" w14:textId="77777777" w:rsidR="00785C87" w:rsidRPr="00785C87" w:rsidRDefault="00785C87" w:rsidP="00785C87">
      <w:pPr>
        <w:spacing w:line="360" w:lineRule="auto"/>
        <w:rPr>
          <w:sz w:val="22"/>
          <w:szCs w:val="22"/>
        </w:rPr>
      </w:pPr>
    </w:p>
    <w:p w14:paraId="4E1EB40E" w14:textId="77777777" w:rsidR="00785C87" w:rsidRPr="00785C87" w:rsidRDefault="00785C87" w:rsidP="00785C87">
      <w:pPr>
        <w:spacing w:line="360" w:lineRule="auto"/>
        <w:rPr>
          <w:sz w:val="22"/>
          <w:szCs w:val="22"/>
        </w:rPr>
      </w:pPr>
      <w:r w:rsidRPr="00785C87">
        <w:rPr>
          <w:sz w:val="22"/>
          <w:szCs w:val="22"/>
        </w:rPr>
        <w:t>Evergreen</w:t>
      </w:r>
    </w:p>
    <w:p w14:paraId="0AEE51E9" w14:textId="77777777" w:rsidR="00785C87" w:rsidRPr="00785C87" w:rsidRDefault="00785C87" w:rsidP="00785C87">
      <w:pPr>
        <w:spacing w:line="360" w:lineRule="auto"/>
        <w:rPr>
          <w:sz w:val="22"/>
          <w:szCs w:val="22"/>
        </w:rPr>
      </w:pPr>
    </w:p>
    <w:p w14:paraId="73C8FC6E" w14:textId="77777777" w:rsidR="00785C87" w:rsidRPr="00785C87" w:rsidRDefault="00785C87" w:rsidP="00785C87">
      <w:pPr>
        <w:spacing w:line="360" w:lineRule="auto"/>
        <w:rPr>
          <w:sz w:val="22"/>
          <w:szCs w:val="22"/>
        </w:rPr>
      </w:pPr>
      <w:r w:rsidRPr="00785C87">
        <w:rPr>
          <w:sz w:val="22"/>
          <w:szCs w:val="22"/>
        </w:rPr>
        <w:t>```{r}</w:t>
      </w:r>
    </w:p>
    <w:p w14:paraId="00890F49" w14:textId="77777777" w:rsidR="00785C87" w:rsidRPr="00785C87" w:rsidRDefault="00785C87" w:rsidP="00785C87">
      <w:pPr>
        <w:spacing w:line="360" w:lineRule="auto"/>
        <w:rPr>
          <w:sz w:val="22"/>
          <w:szCs w:val="22"/>
        </w:rPr>
      </w:pPr>
      <w:r w:rsidRPr="00785C87">
        <w:rPr>
          <w:sz w:val="22"/>
          <w:szCs w:val="22"/>
        </w:rPr>
        <w:t>tsrByfactor(workingSet, "NLCD_2023_Label", "Evergreen Forest", "h_canopy")</w:t>
      </w:r>
    </w:p>
    <w:p w14:paraId="251C18CC" w14:textId="77777777" w:rsidR="00785C87" w:rsidRPr="00785C87" w:rsidRDefault="00785C87" w:rsidP="00785C87">
      <w:pPr>
        <w:spacing w:line="360" w:lineRule="auto"/>
        <w:rPr>
          <w:sz w:val="22"/>
          <w:szCs w:val="22"/>
        </w:rPr>
      </w:pPr>
      <w:r w:rsidRPr="00785C87">
        <w:rPr>
          <w:sz w:val="22"/>
          <w:szCs w:val="22"/>
        </w:rPr>
        <w:t>```</w:t>
      </w:r>
    </w:p>
    <w:p w14:paraId="41F00335" w14:textId="77777777" w:rsidR="00785C87" w:rsidRPr="00785C87" w:rsidRDefault="00785C87" w:rsidP="00785C87">
      <w:pPr>
        <w:spacing w:line="360" w:lineRule="auto"/>
        <w:rPr>
          <w:sz w:val="22"/>
          <w:szCs w:val="22"/>
        </w:rPr>
      </w:pPr>
    </w:p>
    <w:p w14:paraId="2FB7D6F8" w14:textId="77777777" w:rsidR="00785C87" w:rsidRPr="00785C87" w:rsidRDefault="00785C87" w:rsidP="00785C87">
      <w:pPr>
        <w:spacing w:line="360" w:lineRule="auto"/>
        <w:rPr>
          <w:sz w:val="22"/>
          <w:szCs w:val="22"/>
        </w:rPr>
      </w:pPr>
      <w:r w:rsidRPr="00785C87">
        <w:rPr>
          <w:sz w:val="22"/>
          <w:szCs w:val="22"/>
        </w:rPr>
        <w:t>Mixed</w:t>
      </w:r>
    </w:p>
    <w:p w14:paraId="3ABEA7A2" w14:textId="77777777" w:rsidR="00785C87" w:rsidRPr="00785C87" w:rsidRDefault="00785C87" w:rsidP="00785C87">
      <w:pPr>
        <w:spacing w:line="360" w:lineRule="auto"/>
        <w:rPr>
          <w:sz w:val="22"/>
          <w:szCs w:val="22"/>
        </w:rPr>
      </w:pPr>
    </w:p>
    <w:p w14:paraId="3F31CCE4" w14:textId="77777777" w:rsidR="00785C87" w:rsidRPr="00785C87" w:rsidRDefault="00785C87" w:rsidP="00785C87">
      <w:pPr>
        <w:spacing w:line="360" w:lineRule="auto"/>
        <w:rPr>
          <w:sz w:val="22"/>
          <w:szCs w:val="22"/>
        </w:rPr>
      </w:pPr>
      <w:r w:rsidRPr="00785C87">
        <w:rPr>
          <w:sz w:val="22"/>
          <w:szCs w:val="22"/>
        </w:rPr>
        <w:t>```{r}</w:t>
      </w:r>
    </w:p>
    <w:p w14:paraId="748E14E7" w14:textId="77777777" w:rsidR="00785C87" w:rsidRPr="00785C87" w:rsidRDefault="00785C87" w:rsidP="00785C87">
      <w:pPr>
        <w:spacing w:line="360" w:lineRule="auto"/>
        <w:rPr>
          <w:sz w:val="22"/>
          <w:szCs w:val="22"/>
        </w:rPr>
      </w:pPr>
      <w:r w:rsidRPr="00785C87">
        <w:rPr>
          <w:sz w:val="22"/>
          <w:szCs w:val="22"/>
        </w:rPr>
        <w:t>tsrByfactor(workingSet, "NLCD_2023_Label", "Mixed Forest", "h_canopy")</w:t>
      </w:r>
    </w:p>
    <w:p w14:paraId="09C4C61A" w14:textId="77777777" w:rsidR="00785C87" w:rsidRPr="00785C87" w:rsidRDefault="00785C87" w:rsidP="00785C87">
      <w:pPr>
        <w:spacing w:line="360" w:lineRule="auto"/>
        <w:rPr>
          <w:sz w:val="22"/>
          <w:szCs w:val="22"/>
        </w:rPr>
      </w:pPr>
      <w:r w:rsidRPr="00785C87">
        <w:rPr>
          <w:sz w:val="22"/>
          <w:szCs w:val="22"/>
        </w:rPr>
        <w:t>```</w:t>
      </w:r>
    </w:p>
    <w:p w14:paraId="5CF08160" w14:textId="77777777" w:rsidR="00785C87" w:rsidRPr="00785C87" w:rsidRDefault="00785C87" w:rsidP="00785C87">
      <w:pPr>
        <w:spacing w:line="360" w:lineRule="auto"/>
        <w:rPr>
          <w:sz w:val="22"/>
          <w:szCs w:val="22"/>
        </w:rPr>
      </w:pPr>
    </w:p>
    <w:p w14:paraId="11A026FB" w14:textId="77777777" w:rsidR="00785C87" w:rsidRPr="00785C87" w:rsidRDefault="00785C87" w:rsidP="00785C87">
      <w:pPr>
        <w:spacing w:line="360" w:lineRule="auto"/>
        <w:rPr>
          <w:sz w:val="22"/>
          <w:szCs w:val="22"/>
        </w:rPr>
      </w:pPr>
      <w:r w:rsidRPr="00785C87">
        <w:rPr>
          <w:sz w:val="22"/>
          <w:szCs w:val="22"/>
        </w:rPr>
        <w:t>Woody Wetlands</w:t>
      </w:r>
    </w:p>
    <w:p w14:paraId="48041C43" w14:textId="77777777" w:rsidR="00785C87" w:rsidRPr="00785C87" w:rsidRDefault="00785C87" w:rsidP="00785C87">
      <w:pPr>
        <w:spacing w:line="360" w:lineRule="auto"/>
        <w:rPr>
          <w:sz w:val="22"/>
          <w:szCs w:val="22"/>
        </w:rPr>
      </w:pPr>
    </w:p>
    <w:p w14:paraId="60BD0F34" w14:textId="77777777" w:rsidR="00785C87" w:rsidRPr="00785C87" w:rsidRDefault="00785C87" w:rsidP="00785C87">
      <w:pPr>
        <w:spacing w:line="360" w:lineRule="auto"/>
        <w:rPr>
          <w:sz w:val="22"/>
          <w:szCs w:val="22"/>
        </w:rPr>
      </w:pPr>
      <w:r w:rsidRPr="00785C87">
        <w:rPr>
          <w:sz w:val="22"/>
          <w:szCs w:val="22"/>
        </w:rPr>
        <w:t>```{r}</w:t>
      </w:r>
    </w:p>
    <w:p w14:paraId="4FFD2810" w14:textId="77777777" w:rsidR="00785C87" w:rsidRPr="00785C87" w:rsidRDefault="00785C87" w:rsidP="00785C87">
      <w:pPr>
        <w:spacing w:line="360" w:lineRule="auto"/>
        <w:rPr>
          <w:sz w:val="22"/>
          <w:szCs w:val="22"/>
        </w:rPr>
      </w:pPr>
      <w:r w:rsidRPr="00785C87">
        <w:rPr>
          <w:sz w:val="22"/>
          <w:szCs w:val="22"/>
        </w:rPr>
        <w:t>tsrByfactor(workingSet, "NLCD_2023_Label", "Woody Wetlands", "h_canopy")</w:t>
      </w:r>
    </w:p>
    <w:p w14:paraId="3DF6D66A" w14:textId="77777777" w:rsidR="00785C87" w:rsidRPr="00785C87" w:rsidRDefault="00785C87" w:rsidP="00785C87">
      <w:pPr>
        <w:spacing w:line="360" w:lineRule="auto"/>
        <w:rPr>
          <w:sz w:val="22"/>
          <w:szCs w:val="22"/>
        </w:rPr>
      </w:pPr>
      <w:r w:rsidRPr="00785C87">
        <w:rPr>
          <w:sz w:val="22"/>
          <w:szCs w:val="22"/>
        </w:rPr>
        <w:t>```</w:t>
      </w:r>
    </w:p>
    <w:p w14:paraId="418C69DD" w14:textId="77777777" w:rsidR="00785C87" w:rsidRPr="00785C87" w:rsidRDefault="00785C87" w:rsidP="00785C87">
      <w:pPr>
        <w:spacing w:line="360" w:lineRule="auto"/>
        <w:rPr>
          <w:sz w:val="22"/>
          <w:szCs w:val="22"/>
        </w:rPr>
      </w:pPr>
    </w:p>
    <w:p w14:paraId="42C61675" w14:textId="77777777" w:rsidR="00785C87" w:rsidRPr="00785C87" w:rsidRDefault="00785C87" w:rsidP="00785C87">
      <w:pPr>
        <w:spacing w:line="360" w:lineRule="auto"/>
        <w:rPr>
          <w:sz w:val="22"/>
          <w:szCs w:val="22"/>
        </w:rPr>
      </w:pPr>
      <w:r w:rsidRPr="00785C87">
        <w:rPr>
          <w:sz w:val="22"/>
          <w:szCs w:val="22"/>
        </w:rPr>
        <w:t>### By disturbance presence</w:t>
      </w:r>
    </w:p>
    <w:p w14:paraId="445851CF" w14:textId="77777777" w:rsidR="00785C87" w:rsidRPr="00785C87" w:rsidRDefault="00785C87" w:rsidP="00785C87">
      <w:pPr>
        <w:spacing w:line="360" w:lineRule="auto"/>
        <w:rPr>
          <w:sz w:val="22"/>
          <w:szCs w:val="22"/>
        </w:rPr>
      </w:pPr>
    </w:p>
    <w:p w14:paraId="0B473ABC" w14:textId="77777777" w:rsidR="00785C87" w:rsidRPr="00785C87" w:rsidRDefault="00785C87" w:rsidP="00785C87">
      <w:pPr>
        <w:spacing w:line="360" w:lineRule="auto"/>
        <w:rPr>
          <w:sz w:val="22"/>
          <w:szCs w:val="22"/>
        </w:rPr>
      </w:pPr>
      <w:r w:rsidRPr="00785C87">
        <w:rPr>
          <w:sz w:val="22"/>
          <w:szCs w:val="22"/>
        </w:rPr>
        <w:t>Yes</w:t>
      </w:r>
    </w:p>
    <w:p w14:paraId="46A4EB2E" w14:textId="77777777" w:rsidR="00785C87" w:rsidRPr="00785C87" w:rsidRDefault="00785C87" w:rsidP="00785C87">
      <w:pPr>
        <w:spacing w:line="360" w:lineRule="auto"/>
        <w:rPr>
          <w:sz w:val="22"/>
          <w:szCs w:val="22"/>
        </w:rPr>
      </w:pPr>
    </w:p>
    <w:p w14:paraId="3FDF15FC" w14:textId="77777777" w:rsidR="00785C87" w:rsidRPr="00785C87" w:rsidRDefault="00785C87" w:rsidP="00785C87">
      <w:pPr>
        <w:spacing w:line="360" w:lineRule="auto"/>
        <w:rPr>
          <w:sz w:val="22"/>
          <w:szCs w:val="22"/>
        </w:rPr>
      </w:pPr>
      <w:r w:rsidRPr="00785C87">
        <w:rPr>
          <w:sz w:val="22"/>
          <w:szCs w:val="22"/>
        </w:rPr>
        <w:t>```{r}</w:t>
      </w:r>
    </w:p>
    <w:p w14:paraId="6C5B28F4" w14:textId="77777777" w:rsidR="00785C87" w:rsidRPr="00785C87" w:rsidRDefault="00785C87" w:rsidP="00785C87">
      <w:pPr>
        <w:spacing w:line="360" w:lineRule="auto"/>
        <w:rPr>
          <w:sz w:val="22"/>
          <w:szCs w:val="22"/>
        </w:rPr>
      </w:pPr>
      <w:r w:rsidRPr="00785C87">
        <w:rPr>
          <w:sz w:val="22"/>
          <w:szCs w:val="22"/>
        </w:rPr>
        <w:t>tsrByfactor(workingSet, "DisturbancePresence", "Yes", "h_canopy")</w:t>
      </w:r>
    </w:p>
    <w:p w14:paraId="003F12A1" w14:textId="77777777" w:rsidR="00785C87" w:rsidRPr="00785C87" w:rsidRDefault="00785C87" w:rsidP="00785C87">
      <w:pPr>
        <w:spacing w:line="360" w:lineRule="auto"/>
        <w:rPr>
          <w:sz w:val="22"/>
          <w:szCs w:val="22"/>
        </w:rPr>
      </w:pPr>
      <w:r w:rsidRPr="00785C87">
        <w:rPr>
          <w:sz w:val="22"/>
          <w:szCs w:val="22"/>
        </w:rPr>
        <w:t>```</w:t>
      </w:r>
    </w:p>
    <w:p w14:paraId="0EBA52E1" w14:textId="77777777" w:rsidR="00785C87" w:rsidRPr="00785C87" w:rsidRDefault="00785C87" w:rsidP="00785C87">
      <w:pPr>
        <w:spacing w:line="360" w:lineRule="auto"/>
        <w:rPr>
          <w:sz w:val="22"/>
          <w:szCs w:val="22"/>
        </w:rPr>
      </w:pPr>
    </w:p>
    <w:p w14:paraId="1D0A318C" w14:textId="77777777" w:rsidR="00785C87" w:rsidRPr="00785C87" w:rsidRDefault="00785C87" w:rsidP="00785C87">
      <w:pPr>
        <w:spacing w:line="360" w:lineRule="auto"/>
        <w:rPr>
          <w:sz w:val="22"/>
          <w:szCs w:val="22"/>
        </w:rPr>
      </w:pPr>
      <w:r w:rsidRPr="00785C87">
        <w:rPr>
          <w:sz w:val="22"/>
          <w:szCs w:val="22"/>
        </w:rPr>
        <w:t>No</w:t>
      </w:r>
    </w:p>
    <w:p w14:paraId="2B1B855C" w14:textId="77777777" w:rsidR="00785C87" w:rsidRPr="00785C87" w:rsidRDefault="00785C87" w:rsidP="00785C87">
      <w:pPr>
        <w:spacing w:line="360" w:lineRule="auto"/>
        <w:rPr>
          <w:sz w:val="22"/>
          <w:szCs w:val="22"/>
        </w:rPr>
      </w:pPr>
    </w:p>
    <w:p w14:paraId="59D7DAA2" w14:textId="77777777" w:rsidR="00785C87" w:rsidRPr="00785C87" w:rsidRDefault="00785C87" w:rsidP="00785C87">
      <w:pPr>
        <w:spacing w:line="360" w:lineRule="auto"/>
        <w:rPr>
          <w:sz w:val="22"/>
          <w:szCs w:val="22"/>
        </w:rPr>
      </w:pPr>
      <w:r w:rsidRPr="00785C87">
        <w:rPr>
          <w:sz w:val="22"/>
          <w:szCs w:val="22"/>
        </w:rPr>
        <w:t>```{r}</w:t>
      </w:r>
    </w:p>
    <w:p w14:paraId="48EB6C3E" w14:textId="77777777" w:rsidR="00785C87" w:rsidRPr="00785C87" w:rsidRDefault="00785C87" w:rsidP="00785C87">
      <w:pPr>
        <w:spacing w:line="360" w:lineRule="auto"/>
        <w:rPr>
          <w:sz w:val="22"/>
          <w:szCs w:val="22"/>
        </w:rPr>
      </w:pPr>
      <w:r w:rsidRPr="00785C87">
        <w:rPr>
          <w:sz w:val="22"/>
          <w:szCs w:val="22"/>
        </w:rPr>
        <w:t>tsrByfactor(workingSet, "DisturbancePresence", "No", "h_canopy")</w:t>
      </w:r>
    </w:p>
    <w:p w14:paraId="0AA455E0" w14:textId="77777777" w:rsidR="00785C87" w:rsidRPr="00785C87" w:rsidRDefault="00785C87" w:rsidP="00785C87">
      <w:pPr>
        <w:spacing w:line="360" w:lineRule="auto"/>
        <w:rPr>
          <w:sz w:val="22"/>
          <w:szCs w:val="22"/>
        </w:rPr>
      </w:pPr>
      <w:r w:rsidRPr="00785C87">
        <w:rPr>
          <w:sz w:val="22"/>
          <w:szCs w:val="22"/>
        </w:rPr>
        <w:t>```</w:t>
      </w:r>
    </w:p>
    <w:p w14:paraId="5D7F3390" w14:textId="77777777" w:rsidR="00785C87" w:rsidRPr="00785C87" w:rsidRDefault="00785C87" w:rsidP="00785C87">
      <w:pPr>
        <w:spacing w:line="360" w:lineRule="auto"/>
        <w:rPr>
          <w:sz w:val="22"/>
          <w:szCs w:val="22"/>
        </w:rPr>
      </w:pPr>
    </w:p>
    <w:p w14:paraId="73E9F633" w14:textId="77777777" w:rsidR="00785C87" w:rsidRPr="00785C87" w:rsidRDefault="00785C87" w:rsidP="00785C87">
      <w:pPr>
        <w:spacing w:line="360" w:lineRule="auto"/>
        <w:rPr>
          <w:sz w:val="22"/>
          <w:szCs w:val="22"/>
        </w:rPr>
      </w:pPr>
      <w:r w:rsidRPr="00785C87">
        <w:rPr>
          <w:sz w:val="22"/>
          <w:szCs w:val="22"/>
        </w:rPr>
        <w:t>### By disturbance age</w:t>
      </w:r>
    </w:p>
    <w:p w14:paraId="7196E907" w14:textId="77777777" w:rsidR="00785C87" w:rsidRPr="00785C87" w:rsidRDefault="00785C87" w:rsidP="00785C87">
      <w:pPr>
        <w:spacing w:line="360" w:lineRule="auto"/>
        <w:rPr>
          <w:sz w:val="22"/>
          <w:szCs w:val="22"/>
        </w:rPr>
      </w:pPr>
    </w:p>
    <w:p w14:paraId="45769DF7" w14:textId="77777777" w:rsidR="00785C87" w:rsidRPr="00785C87" w:rsidRDefault="00785C87" w:rsidP="00785C87">
      <w:pPr>
        <w:spacing w:line="360" w:lineRule="auto"/>
        <w:rPr>
          <w:sz w:val="22"/>
          <w:szCs w:val="22"/>
        </w:rPr>
      </w:pPr>
      <w:r w:rsidRPr="00785C87">
        <w:rPr>
          <w:sz w:val="22"/>
          <w:szCs w:val="22"/>
        </w:rPr>
        <w:t>\&lt; 10 Years</w:t>
      </w:r>
    </w:p>
    <w:p w14:paraId="7296E046" w14:textId="77777777" w:rsidR="00785C87" w:rsidRPr="00785C87" w:rsidRDefault="00785C87" w:rsidP="00785C87">
      <w:pPr>
        <w:spacing w:line="360" w:lineRule="auto"/>
        <w:rPr>
          <w:sz w:val="22"/>
          <w:szCs w:val="22"/>
        </w:rPr>
      </w:pPr>
    </w:p>
    <w:p w14:paraId="2126CB94" w14:textId="77777777" w:rsidR="00785C87" w:rsidRPr="00785C87" w:rsidRDefault="00785C87" w:rsidP="00785C87">
      <w:pPr>
        <w:spacing w:line="360" w:lineRule="auto"/>
        <w:rPr>
          <w:sz w:val="22"/>
          <w:szCs w:val="22"/>
        </w:rPr>
      </w:pPr>
      <w:r w:rsidRPr="00785C87">
        <w:rPr>
          <w:sz w:val="22"/>
          <w:szCs w:val="22"/>
        </w:rPr>
        <w:t>```{r}</w:t>
      </w:r>
    </w:p>
    <w:p w14:paraId="685CA0D7" w14:textId="77777777" w:rsidR="00785C87" w:rsidRPr="00785C87" w:rsidRDefault="00785C87" w:rsidP="00785C87">
      <w:pPr>
        <w:spacing w:line="360" w:lineRule="auto"/>
        <w:rPr>
          <w:sz w:val="22"/>
          <w:szCs w:val="22"/>
        </w:rPr>
      </w:pPr>
      <w:r w:rsidRPr="00785C87">
        <w:rPr>
          <w:sz w:val="22"/>
          <w:szCs w:val="22"/>
        </w:rPr>
        <w:t>tsrByfactor(workingSet, "FastLossAgeGroup", "&lt;10 Years", "h_canopy")</w:t>
      </w:r>
    </w:p>
    <w:p w14:paraId="44933B29" w14:textId="77777777" w:rsidR="00785C87" w:rsidRPr="00785C87" w:rsidRDefault="00785C87" w:rsidP="00785C87">
      <w:pPr>
        <w:spacing w:line="360" w:lineRule="auto"/>
        <w:rPr>
          <w:sz w:val="22"/>
          <w:szCs w:val="22"/>
        </w:rPr>
      </w:pPr>
      <w:r w:rsidRPr="00785C87">
        <w:rPr>
          <w:sz w:val="22"/>
          <w:szCs w:val="22"/>
        </w:rPr>
        <w:t>```</w:t>
      </w:r>
    </w:p>
    <w:p w14:paraId="5F5172AD" w14:textId="77777777" w:rsidR="00785C87" w:rsidRPr="00785C87" w:rsidRDefault="00785C87" w:rsidP="00785C87">
      <w:pPr>
        <w:spacing w:line="360" w:lineRule="auto"/>
        <w:rPr>
          <w:sz w:val="22"/>
          <w:szCs w:val="22"/>
        </w:rPr>
      </w:pPr>
    </w:p>
    <w:p w14:paraId="52A94E6F" w14:textId="77777777" w:rsidR="00785C87" w:rsidRPr="00785C87" w:rsidRDefault="00785C87" w:rsidP="00785C87">
      <w:pPr>
        <w:spacing w:line="360" w:lineRule="auto"/>
        <w:rPr>
          <w:sz w:val="22"/>
          <w:szCs w:val="22"/>
        </w:rPr>
      </w:pPr>
      <w:r w:rsidRPr="00785C87">
        <w:rPr>
          <w:sz w:val="22"/>
          <w:szCs w:val="22"/>
        </w:rPr>
        <w:t>10-20 Years</w:t>
      </w:r>
    </w:p>
    <w:p w14:paraId="4432CE44" w14:textId="77777777" w:rsidR="00785C87" w:rsidRPr="00785C87" w:rsidRDefault="00785C87" w:rsidP="00785C87">
      <w:pPr>
        <w:spacing w:line="360" w:lineRule="auto"/>
        <w:rPr>
          <w:sz w:val="22"/>
          <w:szCs w:val="22"/>
        </w:rPr>
      </w:pPr>
    </w:p>
    <w:p w14:paraId="6C1FEDA7" w14:textId="77777777" w:rsidR="00785C87" w:rsidRPr="00785C87" w:rsidRDefault="00785C87" w:rsidP="00785C87">
      <w:pPr>
        <w:spacing w:line="360" w:lineRule="auto"/>
        <w:rPr>
          <w:sz w:val="22"/>
          <w:szCs w:val="22"/>
        </w:rPr>
      </w:pPr>
      <w:r w:rsidRPr="00785C87">
        <w:rPr>
          <w:sz w:val="22"/>
          <w:szCs w:val="22"/>
        </w:rPr>
        <w:t>```{r}</w:t>
      </w:r>
    </w:p>
    <w:p w14:paraId="1FED0F8A" w14:textId="77777777" w:rsidR="00785C87" w:rsidRPr="00785C87" w:rsidRDefault="00785C87" w:rsidP="00785C87">
      <w:pPr>
        <w:spacing w:line="360" w:lineRule="auto"/>
        <w:rPr>
          <w:sz w:val="22"/>
          <w:szCs w:val="22"/>
        </w:rPr>
      </w:pPr>
      <w:r w:rsidRPr="00785C87">
        <w:rPr>
          <w:sz w:val="22"/>
          <w:szCs w:val="22"/>
        </w:rPr>
        <w:t>tsrByfactor(workingSet, "FastLossAgeGroup", "10-20 Years", "h_canopy")</w:t>
      </w:r>
    </w:p>
    <w:p w14:paraId="6479DBF3" w14:textId="77777777" w:rsidR="00785C87" w:rsidRPr="00785C87" w:rsidRDefault="00785C87" w:rsidP="00785C87">
      <w:pPr>
        <w:spacing w:line="360" w:lineRule="auto"/>
        <w:rPr>
          <w:sz w:val="22"/>
          <w:szCs w:val="22"/>
        </w:rPr>
      </w:pPr>
      <w:r w:rsidRPr="00785C87">
        <w:rPr>
          <w:sz w:val="22"/>
          <w:szCs w:val="22"/>
        </w:rPr>
        <w:t>```</w:t>
      </w:r>
    </w:p>
    <w:p w14:paraId="31F7E9AC" w14:textId="77777777" w:rsidR="00785C87" w:rsidRPr="00785C87" w:rsidRDefault="00785C87" w:rsidP="00785C87">
      <w:pPr>
        <w:spacing w:line="360" w:lineRule="auto"/>
        <w:rPr>
          <w:sz w:val="22"/>
          <w:szCs w:val="22"/>
        </w:rPr>
      </w:pPr>
    </w:p>
    <w:p w14:paraId="0ECC30A6" w14:textId="77777777" w:rsidR="00785C87" w:rsidRPr="00785C87" w:rsidRDefault="00785C87" w:rsidP="00785C87">
      <w:pPr>
        <w:spacing w:line="360" w:lineRule="auto"/>
        <w:rPr>
          <w:sz w:val="22"/>
          <w:szCs w:val="22"/>
        </w:rPr>
      </w:pPr>
      <w:r w:rsidRPr="00785C87">
        <w:rPr>
          <w:sz w:val="22"/>
          <w:szCs w:val="22"/>
        </w:rPr>
        <w:t>20-30 Years</w:t>
      </w:r>
    </w:p>
    <w:p w14:paraId="4A72F685" w14:textId="77777777" w:rsidR="00785C87" w:rsidRPr="00785C87" w:rsidRDefault="00785C87" w:rsidP="00785C87">
      <w:pPr>
        <w:spacing w:line="360" w:lineRule="auto"/>
        <w:rPr>
          <w:sz w:val="22"/>
          <w:szCs w:val="22"/>
        </w:rPr>
      </w:pPr>
    </w:p>
    <w:p w14:paraId="37681838" w14:textId="77777777" w:rsidR="00785C87" w:rsidRPr="00785C87" w:rsidRDefault="00785C87" w:rsidP="00785C87">
      <w:pPr>
        <w:spacing w:line="360" w:lineRule="auto"/>
        <w:rPr>
          <w:sz w:val="22"/>
          <w:szCs w:val="22"/>
        </w:rPr>
      </w:pPr>
      <w:r w:rsidRPr="00785C87">
        <w:rPr>
          <w:sz w:val="22"/>
          <w:szCs w:val="22"/>
        </w:rPr>
        <w:t>```{r}</w:t>
      </w:r>
    </w:p>
    <w:p w14:paraId="2F75F642" w14:textId="77777777" w:rsidR="00785C87" w:rsidRPr="00785C87" w:rsidRDefault="00785C87" w:rsidP="00785C87">
      <w:pPr>
        <w:spacing w:line="360" w:lineRule="auto"/>
        <w:rPr>
          <w:sz w:val="22"/>
          <w:szCs w:val="22"/>
        </w:rPr>
      </w:pPr>
      <w:r w:rsidRPr="00785C87">
        <w:rPr>
          <w:sz w:val="22"/>
          <w:szCs w:val="22"/>
        </w:rPr>
        <w:t>tsrByfactor(workingSet, "FastLossAgeGroup", "20-30 Years", "h_canopy")</w:t>
      </w:r>
    </w:p>
    <w:p w14:paraId="5B751A9E" w14:textId="77777777" w:rsidR="00785C87" w:rsidRPr="00785C87" w:rsidRDefault="00785C87" w:rsidP="00785C87">
      <w:pPr>
        <w:spacing w:line="360" w:lineRule="auto"/>
        <w:rPr>
          <w:sz w:val="22"/>
          <w:szCs w:val="22"/>
        </w:rPr>
      </w:pPr>
      <w:r w:rsidRPr="00785C87">
        <w:rPr>
          <w:sz w:val="22"/>
          <w:szCs w:val="22"/>
        </w:rPr>
        <w:t>```</w:t>
      </w:r>
    </w:p>
    <w:p w14:paraId="368AF4AB" w14:textId="77777777" w:rsidR="00785C87" w:rsidRPr="00785C87" w:rsidRDefault="00785C87" w:rsidP="00785C87">
      <w:pPr>
        <w:spacing w:line="360" w:lineRule="auto"/>
        <w:rPr>
          <w:sz w:val="22"/>
          <w:szCs w:val="22"/>
        </w:rPr>
      </w:pPr>
    </w:p>
    <w:p w14:paraId="0BD912B9" w14:textId="77777777" w:rsidR="00785C87" w:rsidRPr="00785C87" w:rsidRDefault="00785C87" w:rsidP="00785C87">
      <w:pPr>
        <w:spacing w:line="360" w:lineRule="auto"/>
        <w:rPr>
          <w:sz w:val="22"/>
          <w:szCs w:val="22"/>
        </w:rPr>
      </w:pPr>
      <w:r w:rsidRPr="00785C87">
        <w:rPr>
          <w:sz w:val="22"/>
          <w:szCs w:val="22"/>
        </w:rPr>
        <w:t>30+ Years</w:t>
      </w:r>
    </w:p>
    <w:p w14:paraId="21B00B71" w14:textId="77777777" w:rsidR="00785C87" w:rsidRPr="00785C87" w:rsidRDefault="00785C87" w:rsidP="00785C87">
      <w:pPr>
        <w:spacing w:line="360" w:lineRule="auto"/>
        <w:rPr>
          <w:sz w:val="22"/>
          <w:szCs w:val="22"/>
        </w:rPr>
      </w:pPr>
    </w:p>
    <w:p w14:paraId="79B3A56B" w14:textId="77777777" w:rsidR="00785C87" w:rsidRPr="00785C87" w:rsidRDefault="00785C87" w:rsidP="00785C87">
      <w:pPr>
        <w:spacing w:line="360" w:lineRule="auto"/>
        <w:rPr>
          <w:sz w:val="22"/>
          <w:szCs w:val="22"/>
        </w:rPr>
      </w:pPr>
      <w:r w:rsidRPr="00785C87">
        <w:rPr>
          <w:sz w:val="22"/>
          <w:szCs w:val="22"/>
        </w:rPr>
        <w:t>```{r}</w:t>
      </w:r>
    </w:p>
    <w:p w14:paraId="7BDE02FD" w14:textId="77777777" w:rsidR="00785C87" w:rsidRPr="00785C87" w:rsidRDefault="00785C87" w:rsidP="00785C87">
      <w:pPr>
        <w:spacing w:line="360" w:lineRule="auto"/>
        <w:rPr>
          <w:sz w:val="22"/>
          <w:szCs w:val="22"/>
        </w:rPr>
      </w:pPr>
      <w:r w:rsidRPr="00785C87">
        <w:rPr>
          <w:sz w:val="22"/>
          <w:szCs w:val="22"/>
        </w:rPr>
        <w:t>tsrByfactor(workingSet, "FastLossAgeGroup", "30+ Years", "h_canopy")</w:t>
      </w:r>
    </w:p>
    <w:p w14:paraId="0F258D56" w14:textId="77777777" w:rsidR="00785C87" w:rsidRPr="00785C87" w:rsidRDefault="00785C87" w:rsidP="00785C87">
      <w:pPr>
        <w:spacing w:line="360" w:lineRule="auto"/>
        <w:rPr>
          <w:sz w:val="22"/>
          <w:szCs w:val="22"/>
        </w:rPr>
      </w:pPr>
      <w:r w:rsidRPr="00785C87">
        <w:rPr>
          <w:sz w:val="22"/>
          <w:szCs w:val="22"/>
        </w:rPr>
        <w:t>```</w:t>
      </w:r>
    </w:p>
    <w:p w14:paraId="2EABE599" w14:textId="77777777" w:rsidR="00785C87" w:rsidRPr="00785C87" w:rsidRDefault="00785C87" w:rsidP="00785C87">
      <w:pPr>
        <w:spacing w:line="360" w:lineRule="auto"/>
        <w:rPr>
          <w:sz w:val="22"/>
          <w:szCs w:val="22"/>
        </w:rPr>
      </w:pPr>
    </w:p>
    <w:p w14:paraId="1393F1C1" w14:textId="77777777" w:rsidR="00785C87" w:rsidRPr="00785C87" w:rsidRDefault="00785C87" w:rsidP="00785C87">
      <w:pPr>
        <w:spacing w:line="360" w:lineRule="auto"/>
        <w:rPr>
          <w:sz w:val="22"/>
          <w:szCs w:val="22"/>
        </w:rPr>
      </w:pPr>
      <w:r w:rsidRPr="00785C87">
        <w:rPr>
          <w:sz w:val="22"/>
          <w:szCs w:val="22"/>
        </w:rPr>
        <w:t>## 4.2 Net change t-test</w:t>
      </w:r>
    </w:p>
    <w:p w14:paraId="2DAE446B" w14:textId="77777777" w:rsidR="00785C87" w:rsidRPr="00785C87" w:rsidRDefault="00785C87" w:rsidP="00785C87">
      <w:pPr>
        <w:spacing w:line="360" w:lineRule="auto"/>
        <w:rPr>
          <w:sz w:val="22"/>
          <w:szCs w:val="22"/>
        </w:rPr>
      </w:pPr>
    </w:p>
    <w:p w14:paraId="11838568" w14:textId="77777777" w:rsidR="00785C87" w:rsidRPr="00785C87" w:rsidRDefault="00785C87" w:rsidP="00785C87">
      <w:pPr>
        <w:spacing w:line="360" w:lineRule="auto"/>
        <w:rPr>
          <w:sz w:val="22"/>
          <w:szCs w:val="22"/>
        </w:rPr>
      </w:pPr>
      <w:r w:rsidRPr="00785C87">
        <w:rPr>
          <w:sz w:val="22"/>
          <w:szCs w:val="22"/>
        </w:rPr>
        <w:t>### By forest cover</w:t>
      </w:r>
    </w:p>
    <w:p w14:paraId="7DA193A9" w14:textId="77777777" w:rsidR="00785C87" w:rsidRPr="00785C87" w:rsidRDefault="00785C87" w:rsidP="00785C87">
      <w:pPr>
        <w:spacing w:line="360" w:lineRule="auto"/>
        <w:rPr>
          <w:sz w:val="22"/>
          <w:szCs w:val="22"/>
        </w:rPr>
      </w:pPr>
    </w:p>
    <w:p w14:paraId="3AAAB308" w14:textId="77777777" w:rsidR="00785C87" w:rsidRPr="00785C87" w:rsidRDefault="00785C87" w:rsidP="00785C87">
      <w:pPr>
        <w:spacing w:line="360" w:lineRule="auto"/>
        <w:rPr>
          <w:sz w:val="22"/>
          <w:szCs w:val="22"/>
        </w:rPr>
      </w:pPr>
      <w:r w:rsidRPr="00785C87">
        <w:rPr>
          <w:sz w:val="22"/>
          <w:szCs w:val="22"/>
        </w:rPr>
        <w:t>Deciduous</w:t>
      </w:r>
    </w:p>
    <w:p w14:paraId="41A2FE77" w14:textId="77777777" w:rsidR="00785C87" w:rsidRPr="00785C87" w:rsidRDefault="00785C87" w:rsidP="00785C87">
      <w:pPr>
        <w:spacing w:line="360" w:lineRule="auto"/>
        <w:rPr>
          <w:sz w:val="22"/>
          <w:szCs w:val="22"/>
        </w:rPr>
      </w:pPr>
    </w:p>
    <w:p w14:paraId="2508FCCA" w14:textId="77777777" w:rsidR="00785C87" w:rsidRPr="00785C87" w:rsidRDefault="00785C87" w:rsidP="00785C87">
      <w:pPr>
        <w:spacing w:line="360" w:lineRule="auto"/>
        <w:rPr>
          <w:sz w:val="22"/>
          <w:szCs w:val="22"/>
        </w:rPr>
      </w:pPr>
      <w:r w:rsidRPr="00785C87">
        <w:rPr>
          <w:sz w:val="22"/>
          <w:szCs w:val="22"/>
        </w:rPr>
        <w:t>```{r}</w:t>
      </w:r>
    </w:p>
    <w:p w14:paraId="64D697E3" w14:textId="77777777" w:rsidR="00785C87" w:rsidRPr="00785C87" w:rsidRDefault="00785C87" w:rsidP="00785C87">
      <w:pPr>
        <w:spacing w:line="360" w:lineRule="auto"/>
        <w:rPr>
          <w:sz w:val="22"/>
          <w:szCs w:val="22"/>
        </w:rPr>
      </w:pPr>
      <w:r w:rsidRPr="00785C87">
        <w:rPr>
          <w:sz w:val="22"/>
          <w:szCs w:val="22"/>
        </w:rPr>
        <w:t>netTByFactor(workingSet, "NLCD_2023_Label", "Deciduous Forest", "h_canopy", 2019, 2024)</w:t>
      </w:r>
    </w:p>
    <w:p w14:paraId="178DDCBF" w14:textId="77777777" w:rsidR="00785C87" w:rsidRPr="00785C87" w:rsidRDefault="00785C87" w:rsidP="00785C87">
      <w:pPr>
        <w:spacing w:line="360" w:lineRule="auto"/>
        <w:rPr>
          <w:sz w:val="22"/>
          <w:szCs w:val="22"/>
        </w:rPr>
      </w:pPr>
      <w:r w:rsidRPr="00785C87">
        <w:rPr>
          <w:sz w:val="22"/>
          <w:szCs w:val="22"/>
        </w:rPr>
        <w:t>```</w:t>
      </w:r>
    </w:p>
    <w:p w14:paraId="385A59D6" w14:textId="77777777" w:rsidR="00785C87" w:rsidRPr="00785C87" w:rsidRDefault="00785C87" w:rsidP="00785C87">
      <w:pPr>
        <w:spacing w:line="360" w:lineRule="auto"/>
        <w:rPr>
          <w:sz w:val="22"/>
          <w:szCs w:val="22"/>
        </w:rPr>
      </w:pPr>
    </w:p>
    <w:p w14:paraId="7D354765" w14:textId="77777777" w:rsidR="00785C87" w:rsidRPr="00785C87" w:rsidRDefault="00785C87" w:rsidP="00785C87">
      <w:pPr>
        <w:spacing w:line="360" w:lineRule="auto"/>
        <w:rPr>
          <w:sz w:val="22"/>
          <w:szCs w:val="22"/>
        </w:rPr>
      </w:pPr>
      <w:r w:rsidRPr="00785C87">
        <w:rPr>
          <w:sz w:val="22"/>
          <w:szCs w:val="22"/>
        </w:rPr>
        <w:t>Evergreen</w:t>
      </w:r>
    </w:p>
    <w:p w14:paraId="0000FA09" w14:textId="77777777" w:rsidR="00785C87" w:rsidRPr="00785C87" w:rsidRDefault="00785C87" w:rsidP="00785C87">
      <w:pPr>
        <w:spacing w:line="360" w:lineRule="auto"/>
        <w:rPr>
          <w:sz w:val="22"/>
          <w:szCs w:val="22"/>
        </w:rPr>
      </w:pPr>
    </w:p>
    <w:p w14:paraId="4084E6FD" w14:textId="77777777" w:rsidR="00785C87" w:rsidRPr="00785C87" w:rsidRDefault="00785C87" w:rsidP="00785C87">
      <w:pPr>
        <w:spacing w:line="360" w:lineRule="auto"/>
        <w:rPr>
          <w:sz w:val="22"/>
          <w:szCs w:val="22"/>
        </w:rPr>
      </w:pPr>
      <w:r w:rsidRPr="00785C87">
        <w:rPr>
          <w:sz w:val="22"/>
          <w:szCs w:val="22"/>
        </w:rPr>
        <w:t>```{r}</w:t>
      </w:r>
    </w:p>
    <w:p w14:paraId="459E48D6" w14:textId="77777777" w:rsidR="00785C87" w:rsidRPr="00785C87" w:rsidRDefault="00785C87" w:rsidP="00785C87">
      <w:pPr>
        <w:spacing w:line="360" w:lineRule="auto"/>
        <w:rPr>
          <w:sz w:val="22"/>
          <w:szCs w:val="22"/>
        </w:rPr>
      </w:pPr>
      <w:r w:rsidRPr="00785C87">
        <w:rPr>
          <w:sz w:val="22"/>
          <w:szCs w:val="22"/>
        </w:rPr>
        <w:t>netTByFactor(workingSet, "NLCD_2023_Label", "Evergreen Forest", "h_canopy", 2019, 2024)</w:t>
      </w:r>
    </w:p>
    <w:p w14:paraId="645D01AC" w14:textId="77777777" w:rsidR="00785C87" w:rsidRPr="00785C87" w:rsidRDefault="00785C87" w:rsidP="00785C87">
      <w:pPr>
        <w:spacing w:line="360" w:lineRule="auto"/>
        <w:rPr>
          <w:sz w:val="22"/>
          <w:szCs w:val="22"/>
        </w:rPr>
      </w:pPr>
      <w:r w:rsidRPr="00785C87">
        <w:rPr>
          <w:sz w:val="22"/>
          <w:szCs w:val="22"/>
        </w:rPr>
        <w:t>```</w:t>
      </w:r>
    </w:p>
    <w:p w14:paraId="5F160BB5" w14:textId="77777777" w:rsidR="00785C87" w:rsidRPr="00785C87" w:rsidRDefault="00785C87" w:rsidP="00785C87">
      <w:pPr>
        <w:spacing w:line="360" w:lineRule="auto"/>
        <w:rPr>
          <w:sz w:val="22"/>
          <w:szCs w:val="22"/>
        </w:rPr>
      </w:pPr>
    </w:p>
    <w:p w14:paraId="6BCC11FE" w14:textId="77777777" w:rsidR="00785C87" w:rsidRPr="00785C87" w:rsidRDefault="00785C87" w:rsidP="00785C87">
      <w:pPr>
        <w:spacing w:line="360" w:lineRule="auto"/>
        <w:rPr>
          <w:sz w:val="22"/>
          <w:szCs w:val="22"/>
        </w:rPr>
      </w:pPr>
      <w:r w:rsidRPr="00785C87">
        <w:rPr>
          <w:sz w:val="22"/>
          <w:szCs w:val="22"/>
        </w:rPr>
        <w:t>Mixed</w:t>
      </w:r>
    </w:p>
    <w:p w14:paraId="0EDB250D" w14:textId="77777777" w:rsidR="00785C87" w:rsidRPr="00785C87" w:rsidRDefault="00785C87" w:rsidP="00785C87">
      <w:pPr>
        <w:spacing w:line="360" w:lineRule="auto"/>
        <w:rPr>
          <w:sz w:val="22"/>
          <w:szCs w:val="22"/>
        </w:rPr>
      </w:pPr>
    </w:p>
    <w:p w14:paraId="08292D3B" w14:textId="77777777" w:rsidR="00785C87" w:rsidRPr="00785C87" w:rsidRDefault="00785C87" w:rsidP="00785C87">
      <w:pPr>
        <w:spacing w:line="360" w:lineRule="auto"/>
        <w:rPr>
          <w:sz w:val="22"/>
          <w:szCs w:val="22"/>
        </w:rPr>
      </w:pPr>
      <w:r w:rsidRPr="00785C87">
        <w:rPr>
          <w:sz w:val="22"/>
          <w:szCs w:val="22"/>
        </w:rPr>
        <w:t>```{r}</w:t>
      </w:r>
    </w:p>
    <w:p w14:paraId="2EB8EB2E" w14:textId="77777777" w:rsidR="00785C87" w:rsidRPr="00785C87" w:rsidRDefault="00785C87" w:rsidP="00785C87">
      <w:pPr>
        <w:spacing w:line="360" w:lineRule="auto"/>
        <w:rPr>
          <w:sz w:val="22"/>
          <w:szCs w:val="22"/>
        </w:rPr>
      </w:pPr>
      <w:r w:rsidRPr="00785C87">
        <w:rPr>
          <w:sz w:val="22"/>
          <w:szCs w:val="22"/>
        </w:rPr>
        <w:t>netTByFactor(workingSet, "NLCD_2023_Label", "Mixed Forest", "h_canopy", 2019, 2024)</w:t>
      </w:r>
    </w:p>
    <w:p w14:paraId="072306C7" w14:textId="77777777" w:rsidR="00785C87" w:rsidRPr="00785C87" w:rsidRDefault="00785C87" w:rsidP="00785C87">
      <w:pPr>
        <w:spacing w:line="360" w:lineRule="auto"/>
        <w:rPr>
          <w:sz w:val="22"/>
          <w:szCs w:val="22"/>
        </w:rPr>
      </w:pPr>
      <w:r w:rsidRPr="00785C87">
        <w:rPr>
          <w:sz w:val="22"/>
          <w:szCs w:val="22"/>
        </w:rPr>
        <w:t>```</w:t>
      </w:r>
    </w:p>
    <w:p w14:paraId="65C7A335" w14:textId="77777777" w:rsidR="00785C87" w:rsidRPr="00785C87" w:rsidRDefault="00785C87" w:rsidP="00785C87">
      <w:pPr>
        <w:spacing w:line="360" w:lineRule="auto"/>
        <w:rPr>
          <w:sz w:val="22"/>
          <w:szCs w:val="22"/>
        </w:rPr>
      </w:pPr>
    </w:p>
    <w:p w14:paraId="36CD1AD2" w14:textId="77777777" w:rsidR="00785C87" w:rsidRPr="00785C87" w:rsidRDefault="00785C87" w:rsidP="00785C87">
      <w:pPr>
        <w:spacing w:line="360" w:lineRule="auto"/>
        <w:rPr>
          <w:sz w:val="22"/>
          <w:szCs w:val="22"/>
        </w:rPr>
      </w:pPr>
      <w:r w:rsidRPr="00785C87">
        <w:rPr>
          <w:sz w:val="22"/>
          <w:szCs w:val="22"/>
        </w:rPr>
        <w:t>Woody Wetlands</w:t>
      </w:r>
    </w:p>
    <w:p w14:paraId="758AB9B6" w14:textId="77777777" w:rsidR="00785C87" w:rsidRPr="00785C87" w:rsidRDefault="00785C87" w:rsidP="00785C87">
      <w:pPr>
        <w:spacing w:line="360" w:lineRule="auto"/>
        <w:rPr>
          <w:sz w:val="22"/>
          <w:szCs w:val="22"/>
        </w:rPr>
      </w:pPr>
    </w:p>
    <w:p w14:paraId="660369A2" w14:textId="77777777" w:rsidR="00785C87" w:rsidRPr="00785C87" w:rsidRDefault="00785C87" w:rsidP="00785C87">
      <w:pPr>
        <w:spacing w:line="360" w:lineRule="auto"/>
        <w:rPr>
          <w:sz w:val="22"/>
          <w:szCs w:val="22"/>
        </w:rPr>
      </w:pPr>
      <w:r w:rsidRPr="00785C87">
        <w:rPr>
          <w:sz w:val="22"/>
          <w:szCs w:val="22"/>
        </w:rPr>
        <w:t>```{r}</w:t>
      </w:r>
    </w:p>
    <w:p w14:paraId="2BF8690F" w14:textId="77777777" w:rsidR="00785C87" w:rsidRPr="00785C87" w:rsidRDefault="00785C87" w:rsidP="00785C87">
      <w:pPr>
        <w:spacing w:line="360" w:lineRule="auto"/>
        <w:rPr>
          <w:sz w:val="22"/>
          <w:szCs w:val="22"/>
        </w:rPr>
      </w:pPr>
      <w:r w:rsidRPr="00785C87">
        <w:rPr>
          <w:sz w:val="22"/>
          <w:szCs w:val="22"/>
        </w:rPr>
        <w:t>netTByFactor(workingSet, "NLCD_2023_Label", "Woody Wetlands", "h_canopy", 2019, 2024)</w:t>
      </w:r>
    </w:p>
    <w:p w14:paraId="73E32BEE" w14:textId="77777777" w:rsidR="00785C87" w:rsidRPr="00785C87" w:rsidRDefault="00785C87" w:rsidP="00785C87">
      <w:pPr>
        <w:spacing w:line="360" w:lineRule="auto"/>
        <w:rPr>
          <w:sz w:val="22"/>
          <w:szCs w:val="22"/>
        </w:rPr>
      </w:pPr>
      <w:r w:rsidRPr="00785C87">
        <w:rPr>
          <w:sz w:val="22"/>
          <w:szCs w:val="22"/>
        </w:rPr>
        <w:t>```</w:t>
      </w:r>
    </w:p>
    <w:p w14:paraId="6D192E3D" w14:textId="77777777" w:rsidR="00785C87" w:rsidRPr="00785C87" w:rsidRDefault="00785C87" w:rsidP="00785C87">
      <w:pPr>
        <w:spacing w:line="360" w:lineRule="auto"/>
        <w:rPr>
          <w:sz w:val="22"/>
          <w:szCs w:val="22"/>
        </w:rPr>
      </w:pPr>
    </w:p>
    <w:p w14:paraId="7A0FBFD6" w14:textId="77777777" w:rsidR="00785C87" w:rsidRPr="00785C87" w:rsidRDefault="00785C87" w:rsidP="00785C87">
      <w:pPr>
        <w:spacing w:line="360" w:lineRule="auto"/>
        <w:rPr>
          <w:sz w:val="22"/>
          <w:szCs w:val="22"/>
        </w:rPr>
      </w:pPr>
      <w:r w:rsidRPr="00785C87">
        <w:rPr>
          <w:sz w:val="22"/>
          <w:szCs w:val="22"/>
        </w:rPr>
        <w:t>### By disturbance presence</w:t>
      </w:r>
    </w:p>
    <w:p w14:paraId="493F6150" w14:textId="77777777" w:rsidR="00785C87" w:rsidRPr="00785C87" w:rsidRDefault="00785C87" w:rsidP="00785C87">
      <w:pPr>
        <w:spacing w:line="360" w:lineRule="auto"/>
        <w:rPr>
          <w:sz w:val="22"/>
          <w:szCs w:val="22"/>
        </w:rPr>
      </w:pPr>
    </w:p>
    <w:p w14:paraId="1F851B8C" w14:textId="77777777" w:rsidR="00785C87" w:rsidRPr="00785C87" w:rsidRDefault="00785C87" w:rsidP="00785C87">
      <w:pPr>
        <w:spacing w:line="360" w:lineRule="auto"/>
        <w:rPr>
          <w:sz w:val="22"/>
          <w:szCs w:val="22"/>
        </w:rPr>
      </w:pPr>
      <w:r w:rsidRPr="00785C87">
        <w:rPr>
          <w:sz w:val="22"/>
          <w:szCs w:val="22"/>
        </w:rPr>
        <w:t>Yes</w:t>
      </w:r>
    </w:p>
    <w:p w14:paraId="507E8966" w14:textId="77777777" w:rsidR="00785C87" w:rsidRPr="00785C87" w:rsidRDefault="00785C87" w:rsidP="00785C87">
      <w:pPr>
        <w:spacing w:line="360" w:lineRule="auto"/>
        <w:rPr>
          <w:sz w:val="22"/>
          <w:szCs w:val="22"/>
        </w:rPr>
      </w:pPr>
    </w:p>
    <w:p w14:paraId="2169E918" w14:textId="77777777" w:rsidR="00785C87" w:rsidRPr="00785C87" w:rsidRDefault="00785C87" w:rsidP="00785C87">
      <w:pPr>
        <w:spacing w:line="360" w:lineRule="auto"/>
        <w:rPr>
          <w:sz w:val="22"/>
          <w:szCs w:val="22"/>
        </w:rPr>
      </w:pPr>
      <w:r w:rsidRPr="00785C87">
        <w:rPr>
          <w:sz w:val="22"/>
          <w:szCs w:val="22"/>
        </w:rPr>
        <w:t>```{r}</w:t>
      </w:r>
    </w:p>
    <w:p w14:paraId="77200BCA" w14:textId="77777777" w:rsidR="00785C87" w:rsidRPr="00785C87" w:rsidRDefault="00785C87" w:rsidP="00785C87">
      <w:pPr>
        <w:spacing w:line="360" w:lineRule="auto"/>
        <w:rPr>
          <w:sz w:val="22"/>
          <w:szCs w:val="22"/>
        </w:rPr>
      </w:pPr>
      <w:r w:rsidRPr="00785C87">
        <w:rPr>
          <w:sz w:val="22"/>
          <w:szCs w:val="22"/>
        </w:rPr>
        <w:t>netTByFactor(workingSet, "DisturbancePresence", "Yes", "h_canopy", 2019, 2024)</w:t>
      </w:r>
    </w:p>
    <w:p w14:paraId="23714EED" w14:textId="77777777" w:rsidR="00785C87" w:rsidRPr="00785C87" w:rsidRDefault="00785C87" w:rsidP="00785C87">
      <w:pPr>
        <w:spacing w:line="360" w:lineRule="auto"/>
        <w:rPr>
          <w:sz w:val="22"/>
          <w:szCs w:val="22"/>
        </w:rPr>
      </w:pPr>
      <w:r w:rsidRPr="00785C87">
        <w:rPr>
          <w:sz w:val="22"/>
          <w:szCs w:val="22"/>
        </w:rPr>
        <w:t>```</w:t>
      </w:r>
    </w:p>
    <w:p w14:paraId="4CEDAE64" w14:textId="77777777" w:rsidR="00785C87" w:rsidRPr="00785C87" w:rsidRDefault="00785C87" w:rsidP="00785C87">
      <w:pPr>
        <w:spacing w:line="360" w:lineRule="auto"/>
        <w:rPr>
          <w:sz w:val="22"/>
          <w:szCs w:val="22"/>
        </w:rPr>
      </w:pPr>
    </w:p>
    <w:p w14:paraId="5548196E" w14:textId="77777777" w:rsidR="00785C87" w:rsidRPr="00785C87" w:rsidRDefault="00785C87" w:rsidP="00785C87">
      <w:pPr>
        <w:spacing w:line="360" w:lineRule="auto"/>
        <w:rPr>
          <w:sz w:val="22"/>
          <w:szCs w:val="22"/>
        </w:rPr>
      </w:pPr>
      <w:r w:rsidRPr="00785C87">
        <w:rPr>
          <w:sz w:val="22"/>
          <w:szCs w:val="22"/>
        </w:rPr>
        <w:t>No</w:t>
      </w:r>
    </w:p>
    <w:p w14:paraId="4A046867" w14:textId="77777777" w:rsidR="00785C87" w:rsidRPr="00785C87" w:rsidRDefault="00785C87" w:rsidP="00785C87">
      <w:pPr>
        <w:spacing w:line="360" w:lineRule="auto"/>
        <w:rPr>
          <w:sz w:val="22"/>
          <w:szCs w:val="22"/>
        </w:rPr>
      </w:pPr>
    </w:p>
    <w:p w14:paraId="26261049" w14:textId="77777777" w:rsidR="00785C87" w:rsidRPr="00785C87" w:rsidRDefault="00785C87" w:rsidP="00785C87">
      <w:pPr>
        <w:spacing w:line="360" w:lineRule="auto"/>
        <w:rPr>
          <w:sz w:val="22"/>
          <w:szCs w:val="22"/>
        </w:rPr>
      </w:pPr>
      <w:r w:rsidRPr="00785C87">
        <w:rPr>
          <w:sz w:val="22"/>
          <w:szCs w:val="22"/>
        </w:rPr>
        <w:t>```{r}</w:t>
      </w:r>
    </w:p>
    <w:p w14:paraId="1D4B8455" w14:textId="77777777" w:rsidR="00785C87" w:rsidRPr="00785C87" w:rsidRDefault="00785C87" w:rsidP="00785C87">
      <w:pPr>
        <w:spacing w:line="360" w:lineRule="auto"/>
        <w:rPr>
          <w:sz w:val="22"/>
          <w:szCs w:val="22"/>
        </w:rPr>
      </w:pPr>
      <w:r w:rsidRPr="00785C87">
        <w:rPr>
          <w:sz w:val="22"/>
          <w:szCs w:val="22"/>
        </w:rPr>
        <w:t>netTByFactor(workingSet, "DisturbancePresence", "No", "h_canopy", 2019, 2024)</w:t>
      </w:r>
    </w:p>
    <w:p w14:paraId="7520731D" w14:textId="77777777" w:rsidR="00785C87" w:rsidRPr="00785C87" w:rsidRDefault="00785C87" w:rsidP="00785C87">
      <w:pPr>
        <w:spacing w:line="360" w:lineRule="auto"/>
        <w:rPr>
          <w:sz w:val="22"/>
          <w:szCs w:val="22"/>
        </w:rPr>
      </w:pPr>
      <w:r w:rsidRPr="00785C87">
        <w:rPr>
          <w:sz w:val="22"/>
          <w:szCs w:val="22"/>
        </w:rPr>
        <w:t>```</w:t>
      </w:r>
    </w:p>
    <w:p w14:paraId="78ED0F40" w14:textId="77777777" w:rsidR="00785C87" w:rsidRPr="00785C87" w:rsidRDefault="00785C87" w:rsidP="00785C87">
      <w:pPr>
        <w:spacing w:line="360" w:lineRule="auto"/>
        <w:rPr>
          <w:sz w:val="22"/>
          <w:szCs w:val="22"/>
        </w:rPr>
      </w:pPr>
    </w:p>
    <w:p w14:paraId="396F03DC" w14:textId="77777777" w:rsidR="00785C87" w:rsidRPr="00785C87" w:rsidRDefault="00785C87" w:rsidP="00785C87">
      <w:pPr>
        <w:spacing w:line="360" w:lineRule="auto"/>
        <w:rPr>
          <w:sz w:val="22"/>
          <w:szCs w:val="22"/>
        </w:rPr>
      </w:pPr>
      <w:r w:rsidRPr="00785C87">
        <w:rPr>
          <w:sz w:val="22"/>
          <w:szCs w:val="22"/>
        </w:rPr>
        <w:t>### By disturbance age</w:t>
      </w:r>
    </w:p>
    <w:p w14:paraId="72F3E144" w14:textId="77777777" w:rsidR="00785C87" w:rsidRPr="00785C87" w:rsidRDefault="00785C87" w:rsidP="00785C87">
      <w:pPr>
        <w:spacing w:line="360" w:lineRule="auto"/>
        <w:rPr>
          <w:sz w:val="22"/>
          <w:szCs w:val="22"/>
        </w:rPr>
      </w:pPr>
    </w:p>
    <w:p w14:paraId="1115DF73" w14:textId="77777777" w:rsidR="00785C87" w:rsidRPr="00785C87" w:rsidRDefault="00785C87" w:rsidP="00785C87">
      <w:pPr>
        <w:spacing w:line="360" w:lineRule="auto"/>
        <w:rPr>
          <w:sz w:val="22"/>
          <w:szCs w:val="22"/>
        </w:rPr>
      </w:pPr>
      <w:r w:rsidRPr="00785C87">
        <w:rPr>
          <w:sz w:val="22"/>
          <w:szCs w:val="22"/>
        </w:rPr>
        <w:t>\&lt; 10 Years</w:t>
      </w:r>
    </w:p>
    <w:p w14:paraId="0F29E811" w14:textId="77777777" w:rsidR="00785C87" w:rsidRPr="00785C87" w:rsidRDefault="00785C87" w:rsidP="00785C87">
      <w:pPr>
        <w:spacing w:line="360" w:lineRule="auto"/>
        <w:rPr>
          <w:sz w:val="22"/>
          <w:szCs w:val="22"/>
        </w:rPr>
      </w:pPr>
    </w:p>
    <w:p w14:paraId="55B88ADF" w14:textId="77777777" w:rsidR="00785C87" w:rsidRPr="00785C87" w:rsidRDefault="00785C87" w:rsidP="00785C87">
      <w:pPr>
        <w:spacing w:line="360" w:lineRule="auto"/>
        <w:rPr>
          <w:sz w:val="22"/>
          <w:szCs w:val="22"/>
        </w:rPr>
      </w:pPr>
      <w:r w:rsidRPr="00785C87">
        <w:rPr>
          <w:sz w:val="22"/>
          <w:szCs w:val="22"/>
        </w:rPr>
        <w:t>```{r}</w:t>
      </w:r>
    </w:p>
    <w:p w14:paraId="23B47DC8" w14:textId="77777777" w:rsidR="00785C87" w:rsidRPr="00785C87" w:rsidRDefault="00785C87" w:rsidP="00785C87">
      <w:pPr>
        <w:spacing w:line="360" w:lineRule="auto"/>
        <w:rPr>
          <w:sz w:val="22"/>
          <w:szCs w:val="22"/>
        </w:rPr>
      </w:pPr>
      <w:r w:rsidRPr="00785C87">
        <w:rPr>
          <w:sz w:val="22"/>
          <w:szCs w:val="22"/>
        </w:rPr>
        <w:t>netTByFactor(workingSet, "FastLossAgeGroup", "&lt;10 Years", "h_canopy", 2019, 2024)</w:t>
      </w:r>
    </w:p>
    <w:p w14:paraId="5E4A234B" w14:textId="77777777" w:rsidR="00785C87" w:rsidRPr="00785C87" w:rsidRDefault="00785C87" w:rsidP="00785C87">
      <w:pPr>
        <w:spacing w:line="360" w:lineRule="auto"/>
        <w:rPr>
          <w:sz w:val="22"/>
          <w:szCs w:val="22"/>
        </w:rPr>
      </w:pPr>
      <w:r w:rsidRPr="00785C87">
        <w:rPr>
          <w:sz w:val="22"/>
          <w:szCs w:val="22"/>
        </w:rPr>
        <w:t>```</w:t>
      </w:r>
    </w:p>
    <w:p w14:paraId="5D38D294" w14:textId="77777777" w:rsidR="00785C87" w:rsidRPr="00785C87" w:rsidRDefault="00785C87" w:rsidP="00785C87">
      <w:pPr>
        <w:spacing w:line="360" w:lineRule="auto"/>
        <w:rPr>
          <w:sz w:val="22"/>
          <w:szCs w:val="22"/>
        </w:rPr>
      </w:pPr>
    </w:p>
    <w:p w14:paraId="67F36BE7" w14:textId="77777777" w:rsidR="00785C87" w:rsidRPr="00785C87" w:rsidRDefault="00785C87" w:rsidP="00785C87">
      <w:pPr>
        <w:spacing w:line="360" w:lineRule="auto"/>
        <w:rPr>
          <w:sz w:val="22"/>
          <w:szCs w:val="22"/>
        </w:rPr>
      </w:pPr>
      <w:r w:rsidRPr="00785C87">
        <w:rPr>
          <w:sz w:val="22"/>
          <w:szCs w:val="22"/>
        </w:rPr>
        <w:t>10-20 Years</w:t>
      </w:r>
    </w:p>
    <w:p w14:paraId="007F6B97" w14:textId="77777777" w:rsidR="00785C87" w:rsidRPr="00785C87" w:rsidRDefault="00785C87" w:rsidP="00785C87">
      <w:pPr>
        <w:spacing w:line="360" w:lineRule="auto"/>
        <w:rPr>
          <w:sz w:val="22"/>
          <w:szCs w:val="22"/>
        </w:rPr>
      </w:pPr>
    </w:p>
    <w:p w14:paraId="334F3E32" w14:textId="77777777" w:rsidR="00785C87" w:rsidRPr="00785C87" w:rsidRDefault="00785C87" w:rsidP="00785C87">
      <w:pPr>
        <w:spacing w:line="360" w:lineRule="auto"/>
        <w:rPr>
          <w:sz w:val="22"/>
          <w:szCs w:val="22"/>
        </w:rPr>
      </w:pPr>
      <w:r w:rsidRPr="00785C87">
        <w:rPr>
          <w:sz w:val="22"/>
          <w:szCs w:val="22"/>
        </w:rPr>
        <w:t>```{r}</w:t>
      </w:r>
    </w:p>
    <w:p w14:paraId="0211E2CE" w14:textId="77777777" w:rsidR="00785C87" w:rsidRPr="00785C87" w:rsidRDefault="00785C87" w:rsidP="00785C87">
      <w:pPr>
        <w:spacing w:line="360" w:lineRule="auto"/>
        <w:rPr>
          <w:sz w:val="22"/>
          <w:szCs w:val="22"/>
        </w:rPr>
      </w:pPr>
      <w:r w:rsidRPr="00785C87">
        <w:rPr>
          <w:sz w:val="22"/>
          <w:szCs w:val="22"/>
        </w:rPr>
        <w:t>netTByFactor(workingSet, "FastLossAgeGroup", "10-20 Years", "h_canopy", 2019, 2024)</w:t>
      </w:r>
    </w:p>
    <w:p w14:paraId="0336A144" w14:textId="77777777" w:rsidR="00785C87" w:rsidRPr="00785C87" w:rsidRDefault="00785C87" w:rsidP="00785C87">
      <w:pPr>
        <w:spacing w:line="360" w:lineRule="auto"/>
        <w:rPr>
          <w:sz w:val="22"/>
          <w:szCs w:val="22"/>
        </w:rPr>
      </w:pPr>
      <w:r w:rsidRPr="00785C87">
        <w:rPr>
          <w:sz w:val="22"/>
          <w:szCs w:val="22"/>
        </w:rPr>
        <w:t>```</w:t>
      </w:r>
    </w:p>
    <w:p w14:paraId="61D54DCF" w14:textId="77777777" w:rsidR="00785C87" w:rsidRPr="00785C87" w:rsidRDefault="00785C87" w:rsidP="00785C87">
      <w:pPr>
        <w:spacing w:line="360" w:lineRule="auto"/>
        <w:rPr>
          <w:sz w:val="22"/>
          <w:szCs w:val="22"/>
        </w:rPr>
      </w:pPr>
    </w:p>
    <w:p w14:paraId="4F16FBD0" w14:textId="77777777" w:rsidR="00785C87" w:rsidRPr="00785C87" w:rsidRDefault="00785C87" w:rsidP="00785C87">
      <w:pPr>
        <w:spacing w:line="360" w:lineRule="auto"/>
        <w:rPr>
          <w:sz w:val="22"/>
          <w:szCs w:val="22"/>
        </w:rPr>
      </w:pPr>
      <w:r w:rsidRPr="00785C87">
        <w:rPr>
          <w:sz w:val="22"/>
          <w:szCs w:val="22"/>
        </w:rPr>
        <w:t>20-30 Years</w:t>
      </w:r>
    </w:p>
    <w:p w14:paraId="3FC72D95" w14:textId="77777777" w:rsidR="00785C87" w:rsidRPr="00785C87" w:rsidRDefault="00785C87" w:rsidP="00785C87">
      <w:pPr>
        <w:spacing w:line="360" w:lineRule="auto"/>
        <w:rPr>
          <w:sz w:val="22"/>
          <w:szCs w:val="22"/>
        </w:rPr>
      </w:pPr>
    </w:p>
    <w:p w14:paraId="572C90DB" w14:textId="77777777" w:rsidR="00785C87" w:rsidRPr="00785C87" w:rsidRDefault="00785C87" w:rsidP="00785C87">
      <w:pPr>
        <w:spacing w:line="360" w:lineRule="auto"/>
        <w:rPr>
          <w:sz w:val="22"/>
          <w:szCs w:val="22"/>
        </w:rPr>
      </w:pPr>
      <w:r w:rsidRPr="00785C87">
        <w:rPr>
          <w:sz w:val="22"/>
          <w:szCs w:val="22"/>
        </w:rPr>
        <w:t>```{r}</w:t>
      </w:r>
    </w:p>
    <w:p w14:paraId="63BE18B1" w14:textId="77777777" w:rsidR="00785C87" w:rsidRPr="00785C87" w:rsidRDefault="00785C87" w:rsidP="00785C87">
      <w:pPr>
        <w:spacing w:line="360" w:lineRule="auto"/>
        <w:rPr>
          <w:sz w:val="22"/>
          <w:szCs w:val="22"/>
        </w:rPr>
      </w:pPr>
      <w:r w:rsidRPr="00785C87">
        <w:rPr>
          <w:sz w:val="22"/>
          <w:szCs w:val="22"/>
        </w:rPr>
        <w:t>netTByFactor(workingSet, "FastLossAgeGroup", "20-30 Years", "h_canopy", 2019, 2024)</w:t>
      </w:r>
    </w:p>
    <w:p w14:paraId="0EC6372A" w14:textId="77777777" w:rsidR="00785C87" w:rsidRPr="00785C87" w:rsidRDefault="00785C87" w:rsidP="00785C87">
      <w:pPr>
        <w:spacing w:line="360" w:lineRule="auto"/>
        <w:rPr>
          <w:sz w:val="22"/>
          <w:szCs w:val="22"/>
        </w:rPr>
      </w:pPr>
      <w:r w:rsidRPr="00785C87">
        <w:rPr>
          <w:sz w:val="22"/>
          <w:szCs w:val="22"/>
        </w:rPr>
        <w:t>```</w:t>
      </w:r>
    </w:p>
    <w:p w14:paraId="653EF935" w14:textId="77777777" w:rsidR="00785C87" w:rsidRPr="00785C87" w:rsidRDefault="00785C87" w:rsidP="00785C87">
      <w:pPr>
        <w:spacing w:line="360" w:lineRule="auto"/>
        <w:rPr>
          <w:sz w:val="22"/>
          <w:szCs w:val="22"/>
        </w:rPr>
      </w:pPr>
    </w:p>
    <w:p w14:paraId="3BEB53E0" w14:textId="77777777" w:rsidR="00785C87" w:rsidRPr="00785C87" w:rsidRDefault="00785C87" w:rsidP="00785C87">
      <w:pPr>
        <w:spacing w:line="360" w:lineRule="auto"/>
        <w:rPr>
          <w:sz w:val="22"/>
          <w:szCs w:val="22"/>
        </w:rPr>
      </w:pPr>
      <w:r w:rsidRPr="00785C87">
        <w:rPr>
          <w:sz w:val="22"/>
          <w:szCs w:val="22"/>
        </w:rPr>
        <w:t>30+ Years</w:t>
      </w:r>
    </w:p>
    <w:p w14:paraId="4DFD883F" w14:textId="77777777" w:rsidR="00785C87" w:rsidRPr="00785C87" w:rsidRDefault="00785C87" w:rsidP="00785C87">
      <w:pPr>
        <w:spacing w:line="360" w:lineRule="auto"/>
        <w:rPr>
          <w:sz w:val="22"/>
          <w:szCs w:val="22"/>
        </w:rPr>
      </w:pPr>
    </w:p>
    <w:p w14:paraId="1260CADB" w14:textId="77777777" w:rsidR="00785C87" w:rsidRPr="00785C87" w:rsidRDefault="00785C87" w:rsidP="00785C87">
      <w:pPr>
        <w:spacing w:line="360" w:lineRule="auto"/>
        <w:rPr>
          <w:sz w:val="22"/>
          <w:szCs w:val="22"/>
        </w:rPr>
      </w:pPr>
      <w:r w:rsidRPr="00785C87">
        <w:rPr>
          <w:sz w:val="22"/>
          <w:szCs w:val="22"/>
        </w:rPr>
        <w:t>```{r}</w:t>
      </w:r>
    </w:p>
    <w:p w14:paraId="2652F19A" w14:textId="77777777" w:rsidR="00785C87" w:rsidRPr="00785C87" w:rsidRDefault="00785C87" w:rsidP="00785C87">
      <w:pPr>
        <w:spacing w:line="360" w:lineRule="auto"/>
        <w:rPr>
          <w:sz w:val="22"/>
          <w:szCs w:val="22"/>
        </w:rPr>
      </w:pPr>
      <w:r w:rsidRPr="00785C87">
        <w:rPr>
          <w:sz w:val="22"/>
          <w:szCs w:val="22"/>
        </w:rPr>
        <w:t>netTByFactor(workingSet, "FastLossAgeGroup", "30+ Years", "h_canopy", 2019, 2024)</w:t>
      </w:r>
    </w:p>
    <w:p w14:paraId="570B63B5" w14:textId="77777777" w:rsidR="00785C87" w:rsidRPr="00785C87" w:rsidRDefault="00785C87" w:rsidP="00785C87">
      <w:pPr>
        <w:spacing w:line="360" w:lineRule="auto"/>
        <w:rPr>
          <w:sz w:val="22"/>
          <w:szCs w:val="22"/>
        </w:rPr>
      </w:pPr>
      <w:r w:rsidRPr="00785C87">
        <w:rPr>
          <w:sz w:val="22"/>
          <w:szCs w:val="22"/>
        </w:rPr>
        <w:t>```</w:t>
      </w:r>
    </w:p>
    <w:p w14:paraId="6AFCEA85" w14:textId="77777777" w:rsidR="00785C87" w:rsidRPr="00785C87" w:rsidRDefault="00785C87" w:rsidP="00785C87">
      <w:pPr>
        <w:spacing w:line="360" w:lineRule="auto"/>
        <w:rPr>
          <w:sz w:val="22"/>
          <w:szCs w:val="22"/>
        </w:rPr>
      </w:pPr>
    </w:p>
    <w:p w14:paraId="03BDF35F" w14:textId="77777777" w:rsidR="00785C87" w:rsidRPr="00785C87" w:rsidRDefault="00785C87" w:rsidP="00785C87">
      <w:pPr>
        <w:spacing w:line="360" w:lineRule="auto"/>
        <w:rPr>
          <w:sz w:val="22"/>
          <w:szCs w:val="22"/>
        </w:rPr>
      </w:pPr>
      <w:r w:rsidRPr="00785C87">
        <w:rPr>
          <w:sz w:val="22"/>
          <w:szCs w:val="22"/>
        </w:rPr>
        <w:t>## 4.3 Generalized Additive Models</w:t>
      </w:r>
    </w:p>
    <w:p w14:paraId="292E2B27" w14:textId="77777777" w:rsidR="00785C87" w:rsidRPr="00785C87" w:rsidRDefault="00785C87" w:rsidP="00785C87">
      <w:pPr>
        <w:spacing w:line="360" w:lineRule="auto"/>
        <w:rPr>
          <w:sz w:val="22"/>
          <w:szCs w:val="22"/>
        </w:rPr>
      </w:pPr>
    </w:p>
    <w:p w14:paraId="6B3A2E03" w14:textId="77777777" w:rsidR="00785C87" w:rsidRPr="00785C87" w:rsidRDefault="00785C87" w:rsidP="00785C87">
      <w:pPr>
        <w:spacing w:line="360" w:lineRule="auto"/>
        <w:rPr>
          <w:sz w:val="22"/>
          <w:szCs w:val="22"/>
        </w:rPr>
      </w:pPr>
      <w:r w:rsidRPr="00785C87">
        <w:rPr>
          <w:sz w:val="22"/>
          <w:szCs w:val="22"/>
        </w:rPr>
        <w:t>### By forest cover</w:t>
      </w:r>
    </w:p>
    <w:p w14:paraId="320427CB" w14:textId="77777777" w:rsidR="00785C87" w:rsidRPr="00785C87" w:rsidRDefault="00785C87" w:rsidP="00785C87">
      <w:pPr>
        <w:spacing w:line="360" w:lineRule="auto"/>
        <w:rPr>
          <w:sz w:val="22"/>
          <w:szCs w:val="22"/>
        </w:rPr>
      </w:pPr>
    </w:p>
    <w:p w14:paraId="64777694" w14:textId="77777777" w:rsidR="00785C87" w:rsidRPr="00785C87" w:rsidRDefault="00785C87" w:rsidP="00785C87">
      <w:pPr>
        <w:spacing w:line="360" w:lineRule="auto"/>
        <w:rPr>
          <w:sz w:val="22"/>
          <w:szCs w:val="22"/>
        </w:rPr>
      </w:pPr>
      <w:r w:rsidRPr="00785C87">
        <w:rPr>
          <w:sz w:val="22"/>
          <w:szCs w:val="22"/>
        </w:rPr>
        <w:t>```{r}</w:t>
      </w:r>
    </w:p>
    <w:p w14:paraId="560CF1D1" w14:textId="77777777" w:rsidR="00785C87" w:rsidRPr="00785C87" w:rsidRDefault="00785C87" w:rsidP="00785C87">
      <w:pPr>
        <w:spacing w:line="360" w:lineRule="auto"/>
        <w:rPr>
          <w:sz w:val="22"/>
          <w:szCs w:val="22"/>
        </w:rPr>
      </w:pPr>
      <w:r w:rsidRPr="00785C87">
        <w:rPr>
          <w:sz w:val="22"/>
          <w:szCs w:val="22"/>
        </w:rPr>
        <w:t>bootStrapGam(workingSet, 'NLCD_2023_Label', 'h_canopy', 5)</w:t>
      </w:r>
    </w:p>
    <w:p w14:paraId="49A5C7E6" w14:textId="77777777" w:rsidR="00785C87" w:rsidRPr="00785C87" w:rsidRDefault="00785C87" w:rsidP="00785C87">
      <w:pPr>
        <w:spacing w:line="360" w:lineRule="auto"/>
        <w:rPr>
          <w:sz w:val="22"/>
          <w:szCs w:val="22"/>
        </w:rPr>
      </w:pPr>
      <w:r w:rsidRPr="00785C87">
        <w:rPr>
          <w:sz w:val="22"/>
          <w:szCs w:val="22"/>
        </w:rPr>
        <w:t>```</w:t>
      </w:r>
    </w:p>
    <w:p w14:paraId="77F2AEC0" w14:textId="77777777" w:rsidR="00785C87" w:rsidRPr="00785C87" w:rsidRDefault="00785C87" w:rsidP="00785C87">
      <w:pPr>
        <w:spacing w:line="360" w:lineRule="auto"/>
        <w:rPr>
          <w:sz w:val="22"/>
          <w:szCs w:val="22"/>
        </w:rPr>
      </w:pPr>
    </w:p>
    <w:p w14:paraId="3426E0AE" w14:textId="77777777" w:rsidR="00785C87" w:rsidRPr="00785C87" w:rsidRDefault="00785C87" w:rsidP="00785C87">
      <w:pPr>
        <w:spacing w:line="360" w:lineRule="auto"/>
        <w:rPr>
          <w:sz w:val="22"/>
          <w:szCs w:val="22"/>
        </w:rPr>
      </w:pPr>
      <w:r w:rsidRPr="00785C87">
        <w:rPr>
          <w:sz w:val="22"/>
          <w:szCs w:val="22"/>
        </w:rPr>
        <w:t>### By disturbance presence</w:t>
      </w:r>
    </w:p>
    <w:p w14:paraId="52864076" w14:textId="77777777" w:rsidR="00785C87" w:rsidRPr="00785C87" w:rsidRDefault="00785C87" w:rsidP="00785C87">
      <w:pPr>
        <w:spacing w:line="360" w:lineRule="auto"/>
        <w:rPr>
          <w:sz w:val="22"/>
          <w:szCs w:val="22"/>
        </w:rPr>
      </w:pPr>
    </w:p>
    <w:p w14:paraId="0363D320" w14:textId="77777777" w:rsidR="00785C87" w:rsidRPr="00785C87" w:rsidRDefault="00785C87" w:rsidP="00785C87">
      <w:pPr>
        <w:spacing w:line="360" w:lineRule="auto"/>
        <w:rPr>
          <w:sz w:val="22"/>
          <w:szCs w:val="22"/>
        </w:rPr>
      </w:pPr>
      <w:r w:rsidRPr="00785C87">
        <w:rPr>
          <w:sz w:val="22"/>
          <w:szCs w:val="22"/>
        </w:rPr>
        <w:t>```{r}</w:t>
      </w:r>
    </w:p>
    <w:p w14:paraId="27A72774" w14:textId="77777777" w:rsidR="00785C87" w:rsidRPr="00785C87" w:rsidRDefault="00785C87" w:rsidP="00785C87">
      <w:pPr>
        <w:spacing w:line="360" w:lineRule="auto"/>
        <w:rPr>
          <w:sz w:val="22"/>
          <w:szCs w:val="22"/>
        </w:rPr>
      </w:pPr>
      <w:r w:rsidRPr="00785C87">
        <w:rPr>
          <w:sz w:val="22"/>
          <w:szCs w:val="22"/>
        </w:rPr>
        <w:t>bootStrapGam(workingSet, 'DisturbancePresence', 'h_canopy', 5)</w:t>
      </w:r>
    </w:p>
    <w:p w14:paraId="52A142CA" w14:textId="77777777" w:rsidR="00785C87" w:rsidRPr="00785C87" w:rsidRDefault="00785C87" w:rsidP="00785C87">
      <w:pPr>
        <w:spacing w:line="360" w:lineRule="auto"/>
        <w:rPr>
          <w:sz w:val="22"/>
          <w:szCs w:val="22"/>
        </w:rPr>
      </w:pPr>
      <w:r w:rsidRPr="00785C87">
        <w:rPr>
          <w:sz w:val="22"/>
          <w:szCs w:val="22"/>
        </w:rPr>
        <w:t>```</w:t>
      </w:r>
    </w:p>
    <w:p w14:paraId="0F8C1B53" w14:textId="77777777" w:rsidR="00785C87" w:rsidRPr="00785C87" w:rsidRDefault="00785C87" w:rsidP="00785C87">
      <w:pPr>
        <w:spacing w:line="360" w:lineRule="auto"/>
        <w:rPr>
          <w:sz w:val="22"/>
          <w:szCs w:val="22"/>
        </w:rPr>
      </w:pPr>
    </w:p>
    <w:p w14:paraId="0D00EDC3" w14:textId="77777777" w:rsidR="00785C87" w:rsidRPr="00785C87" w:rsidRDefault="00785C87" w:rsidP="00785C87">
      <w:pPr>
        <w:spacing w:line="360" w:lineRule="auto"/>
        <w:rPr>
          <w:sz w:val="22"/>
          <w:szCs w:val="22"/>
        </w:rPr>
      </w:pPr>
      <w:r w:rsidRPr="00785C87">
        <w:rPr>
          <w:sz w:val="22"/>
          <w:szCs w:val="22"/>
        </w:rPr>
        <w:t>### By disturbance age</w:t>
      </w:r>
    </w:p>
    <w:p w14:paraId="77AE0490" w14:textId="77777777" w:rsidR="00785C87" w:rsidRPr="00785C87" w:rsidRDefault="00785C87" w:rsidP="00785C87">
      <w:pPr>
        <w:spacing w:line="360" w:lineRule="auto"/>
        <w:rPr>
          <w:sz w:val="22"/>
          <w:szCs w:val="22"/>
        </w:rPr>
      </w:pPr>
    </w:p>
    <w:p w14:paraId="69F20763" w14:textId="77777777" w:rsidR="00785C87" w:rsidRPr="00785C87" w:rsidRDefault="00785C87" w:rsidP="00785C87">
      <w:pPr>
        <w:spacing w:line="360" w:lineRule="auto"/>
        <w:rPr>
          <w:sz w:val="22"/>
          <w:szCs w:val="22"/>
        </w:rPr>
      </w:pPr>
      <w:r w:rsidRPr="00785C87">
        <w:rPr>
          <w:sz w:val="22"/>
          <w:szCs w:val="22"/>
        </w:rPr>
        <w:t>```{r}</w:t>
      </w:r>
    </w:p>
    <w:p w14:paraId="05126392" w14:textId="77777777" w:rsidR="00785C87" w:rsidRPr="00785C87" w:rsidRDefault="00785C87" w:rsidP="00785C87">
      <w:pPr>
        <w:spacing w:line="360" w:lineRule="auto"/>
        <w:rPr>
          <w:sz w:val="22"/>
          <w:szCs w:val="22"/>
        </w:rPr>
      </w:pPr>
      <w:r w:rsidRPr="00785C87">
        <w:rPr>
          <w:sz w:val="22"/>
          <w:szCs w:val="22"/>
        </w:rPr>
        <w:t>bootStrapGam(workingSet, 'FastLossAgeGroup', 'h_canopy', 5)</w:t>
      </w:r>
    </w:p>
    <w:p w14:paraId="2D827C28" w14:textId="77777777" w:rsidR="00785C87" w:rsidRPr="00785C87" w:rsidRDefault="00785C87" w:rsidP="00785C87">
      <w:pPr>
        <w:spacing w:line="360" w:lineRule="auto"/>
        <w:rPr>
          <w:sz w:val="22"/>
          <w:szCs w:val="22"/>
        </w:rPr>
      </w:pPr>
      <w:r w:rsidRPr="00785C87">
        <w:rPr>
          <w:sz w:val="22"/>
          <w:szCs w:val="22"/>
        </w:rPr>
        <w:t>```</w:t>
      </w:r>
    </w:p>
    <w:p w14:paraId="01E1D324" w14:textId="77777777" w:rsidR="00785C87" w:rsidRPr="00785C87" w:rsidRDefault="00785C87" w:rsidP="00785C87">
      <w:pPr>
        <w:spacing w:line="360" w:lineRule="auto"/>
        <w:rPr>
          <w:sz w:val="22"/>
          <w:szCs w:val="22"/>
        </w:rPr>
      </w:pPr>
    </w:p>
    <w:p w14:paraId="4F6DBFEE" w14:textId="77777777" w:rsidR="00785C87" w:rsidRPr="00785C87" w:rsidRDefault="00785C87" w:rsidP="00785C87">
      <w:pPr>
        <w:spacing w:line="360" w:lineRule="auto"/>
        <w:rPr>
          <w:sz w:val="22"/>
          <w:szCs w:val="22"/>
        </w:rPr>
      </w:pPr>
      <w:r w:rsidRPr="00785C87">
        <w:rPr>
          <w:sz w:val="22"/>
          <w:szCs w:val="22"/>
        </w:rPr>
        <w:t>## 4.4 Mann Kendall Test</w:t>
      </w:r>
    </w:p>
    <w:p w14:paraId="4068DB9D" w14:textId="77777777" w:rsidR="00785C87" w:rsidRPr="00785C87" w:rsidRDefault="00785C87" w:rsidP="00785C87">
      <w:pPr>
        <w:spacing w:line="360" w:lineRule="auto"/>
        <w:rPr>
          <w:sz w:val="22"/>
          <w:szCs w:val="22"/>
        </w:rPr>
      </w:pPr>
    </w:p>
    <w:p w14:paraId="11BDF1D3" w14:textId="77777777" w:rsidR="00785C87" w:rsidRPr="00785C87" w:rsidRDefault="00785C87" w:rsidP="00785C87">
      <w:pPr>
        <w:spacing w:line="360" w:lineRule="auto"/>
        <w:rPr>
          <w:sz w:val="22"/>
          <w:szCs w:val="22"/>
        </w:rPr>
      </w:pPr>
      <w:r w:rsidRPr="00785C87">
        <w:rPr>
          <w:sz w:val="22"/>
          <w:szCs w:val="22"/>
        </w:rPr>
        <w:t>### By forest cover</w:t>
      </w:r>
    </w:p>
    <w:p w14:paraId="3EF2F2AF" w14:textId="77777777" w:rsidR="00785C87" w:rsidRPr="00785C87" w:rsidRDefault="00785C87" w:rsidP="00785C87">
      <w:pPr>
        <w:spacing w:line="360" w:lineRule="auto"/>
        <w:rPr>
          <w:sz w:val="22"/>
          <w:szCs w:val="22"/>
        </w:rPr>
      </w:pPr>
    </w:p>
    <w:p w14:paraId="095504E9" w14:textId="77777777" w:rsidR="00785C87" w:rsidRPr="00785C87" w:rsidRDefault="00785C87" w:rsidP="00785C87">
      <w:pPr>
        <w:spacing w:line="360" w:lineRule="auto"/>
        <w:rPr>
          <w:sz w:val="22"/>
          <w:szCs w:val="22"/>
        </w:rPr>
      </w:pPr>
      <w:r w:rsidRPr="00785C87">
        <w:rPr>
          <w:sz w:val="22"/>
          <w:szCs w:val="22"/>
        </w:rPr>
        <w:t>Deciduous</w:t>
      </w:r>
    </w:p>
    <w:p w14:paraId="1DAA1040" w14:textId="77777777" w:rsidR="00785C87" w:rsidRPr="00785C87" w:rsidRDefault="00785C87" w:rsidP="00785C87">
      <w:pPr>
        <w:spacing w:line="360" w:lineRule="auto"/>
        <w:rPr>
          <w:sz w:val="22"/>
          <w:szCs w:val="22"/>
        </w:rPr>
      </w:pPr>
    </w:p>
    <w:p w14:paraId="203E242B" w14:textId="77777777" w:rsidR="00785C87" w:rsidRPr="00785C87" w:rsidRDefault="00785C87" w:rsidP="00785C87">
      <w:pPr>
        <w:spacing w:line="360" w:lineRule="auto"/>
        <w:rPr>
          <w:sz w:val="22"/>
          <w:szCs w:val="22"/>
        </w:rPr>
      </w:pPr>
      <w:r w:rsidRPr="00785C87">
        <w:rPr>
          <w:sz w:val="22"/>
          <w:szCs w:val="22"/>
        </w:rPr>
        <w:t>```{r}</w:t>
      </w:r>
    </w:p>
    <w:p w14:paraId="0AFE52F3" w14:textId="77777777" w:rsidR="00785C87" w:rsidRPr="00785C87" w:rsidRDefault="00785C87" w:rsidP="00785C87">
      <w:pPr>
        <w:spacing w:line="360" w:lineRule="auto"/>
        <w:rPr>
          <w:sz w:val="22"/>
          <w:szCs w:val="22"/>
        </w:rPr>
      </w:pPr>
      <w:r w:rsidRPr="00785C87">
        <w:rPr>
          <w:sz w:val="22"/>
          <w:szCs w:val="22"/>
        </w:rPr>
        <w:t>mkTestByFactor(workingSet, "NLCD_2023_Label", "Deciduous Forest","h_canopy")</w:t>
      </w:r>
    </w:p>
    <w:p w14:paraId="59C0F923" w14:textId="77777777" w:rsidR="00785C87" w:rsidRPr="00785C87" w:rsidRDefault="00785C87" w:rsidP="00785C87">
      <w:pPr>
        <w:spacing w:line="360" w:lineRule="auto"/>
        <w:rPr>
          <w:sz w:val="22"/>
          <w:szCs w:val="22"/>
        </w:rPr>
      </w:pPr>
      <w:r w:rsidRPr="00785C87">
        <w:rPr>
          <w:sz w:val="22"/>
          <w:szCs w:val="22"/>
        </w:rPr>
        <w:t>```</w:t>
      </w:r>
    </w:p>
    <w:p w14:paraId="5B228AC8" w14:textId="77777777" w:rsidR="00785C87" w:rsidRPr="00785C87" w:rsidRDefault="00785C87" w:rsidP="00785C87">
      <w:pPr>
        <w:spacing w:line="360" w:lineRule="auto"/>
        <w:rPr>
          <w:sz w:val="22"/>
          <w:szCs w:val="22"/>
        </w:rPr>
      </w:pPr>
    </w:p>
    <w:p w14:paraId="5732F70B" w14:textId="77777777" w:rsidR="00785C87" w:rsidRPr="00785C87" w:rsidRDefault="00785C87" w:rsidP="00785C87">
      <w:pPr>
        <w:spacing w:line="360" w:lineRule="auto"/>
        <w:rPr>
          <w:sz w:val="22"/>
          <w:szCs w:val="22"/>
        </w:rPr>
      </w:pPr>
      <w:r w:rsidRPr="00785C87">
        <w:rPr>
          <w:sz w:val="22"/>
          <w:szCs w:val="22"/>
        </w:rPr>
        <w:t>Evergreen</w:t>
      </w:r>
    </w:p>
    <w:p w14:paraId="593C3969" w14:textId="77777777" w:rsidR="00785C87" w:rsidRPr="00785C87" w:rsidRDefault="00785C87" w:rsidP="00785C87">
      <w:pPr>
        <w:spacing w:line="360" w:lineRule="auto"/>
        <w:rPr>
          <w:sz w:val="22"/>
          <w:szCs w:val="22"/>
        </w:rPr>
      </w:pPr>
    </w:p>
    <w:p w14:paraId="767357DE" w14:textId="77777777" w:rsidR="00785C87" w:rsidRPr="00785C87" w:rsidRDefault="00785C87" w:rsidP="00785C87">
      <w:pPr>
        <w:spacing w:line="360" w:lineRule="auto"/>
        <w:rPr>
          <w:sz w:val="22"/>
          <w:szCs w:val="22"/>
        </w:rPr>
      </w:pPr>
      <w:r w:rsidRPr="00785C87">
        <w:rPr>
          <w:sz w:val="22"/>
          <w:szCs w:val="22"/>
        </w:rPr>
        <w:t>```{r}</w:t>
      </w:r>
    </w:p>
    <w:p w14:paraId="41FEE0FA" w14:textId="77777777" w:rsidR="00785C87" w:rsidRPr="00785C87" w:rsidRDefault="00785C87" w:rsidP="00785C87">
      <w:pPr>
        <w:spacing w:line="360" w:lineRule="auto"/>
        <w:rPr>
          <w:sz w:val="22"/>
          <w:szCs w:val="22"/>
        </w:rPr>
      </w:pPr>
      <w:r w:rsidRPr="00785C87">
        <w:rPr>
          <w:sz w:val="22"/>
          <w:szCs w:val="22"/>
        </w:rPr>
        <w:t>mkTestByFactor(workingSet, "NLCD_2023_Label", "Evergreen Forest","h_canopy")</w:t>
      </w:r>
    </w:p>
    <w:p w14:paraId="6A099E13" w14:textId="77777777" w:rsidR="00785C87" w:rsidRPr="00785C87" w:rsidRDefault="00785C87" w:rsidP="00785C87">
      <w:pPr>
        <w:spacing w:line="360" w:lineRule="auto"/>
        <w:rPr>
          <w:sz w:val="22"/>
          <w:szCs w:val="22"/>
        </w:rPr>
      </w:pPr>
      <w:r w:rsidRPr="00785C87">
        <w:rPr>
          <w:sz w:val="22"/>
          <w:szCs w:val="22"/>
        </w:rPr>
        <w:t>```</w:t>
      </w:r>
    </w:p>
    <w:p w14:paraId="0E023524" w14:textId="77777777" w:rsidR="00785C87" w:rsidRPr="00785C87" w:rsidRDefault="00785C87" w:rsidP="00785C87">
      <w:pPr>
        <w:spacing w:line="360" w:lineRule="auto"/>
        <w:rPr>
          <w:sz w:val="22"/>
          <w:szCs w:val="22"/>
        </w:rPr>
      </w:pPr>
    </w:p>
    <w:p w14:paraId="05BD71AF" w14:textId="77777777" w:rsidR="00785C87" w:rsidRPr="00785C87" w:rsidRDefault="00785C87" w:rsidP="00785C87">
      <w:pPr>
        <w:spacing w:line="360" w:lineRule="auto"/>
        <w:rPr>
          <w:sz w:val="22"/>
          <w:szCs w:val="22"/>
        </w:rPr>
      </w:pPr>
      <w:r w:rsidRPr="00785C87">
        <w:rPr>
          <w:sz w:val="22"/>
          <w:szCs w:val="22"/>
        </w:rPr>
        <w:t>Mixed</w:t>
      </w:r>
    </w:p>
    <w:p w14:paraId="4FBF049D" w14:textId="77777777" w:rsidR="00785C87" w:rsidRPr="00785C87" w:rsidRDefault="00785C87" w:rsidP="00785C87">
      <w:pPr>
        <w:spacing w:line="360" w:lineRule="auto"/>
        <w:rPr>
          <w:sz w:val="22"/>
          <w:szCs w:val="22"/>
        </w:rPr>
      </w:pPr>
    </w:p>
    <w:p w14:paraId="6E20E428" w14:textId="77777777" w:rsidR="00785C87" w:rsidRPr="00785C87" w:rsidRDefault="00785C87" w:rsidP="00785C87">
      <w:pPr>
        <w:spacing w:line="360" w:lineRule="auto"/>
        <w:rPr>
          <w:sz w:val="22"/>
          <w:szCs w:val="22"/>
        </w:rPr>
      </w:pPr>
      <w:r w:rsidRPr="00785C87">
        <w:rPr>
          <w:sz w:val="22"/>
          <w:szCs w:val="22"/>
        </w:rPr>
        <w:t>```{r}</w:t>
      </w:r>
    </w:p>
    <w:p w14:paraId="7EDDCCA9" w14:textId="77777777" w:rsidR="00785C87" w:rsidRPr="00785C87" w:rsidRDefault="00785C87" w:rsidP="00785C87">
      <w:pPr>
        <w:spacing w:line="360" w:lineRule="auto"/>
        <w:rPr>
          <w:sz w:val="22"/>
          <w:szCs w:val="22"/>
        </w:rPr>
      </w:pPr>
      <w:r w:rsidRPr="00785C87">
        <w:rPr>
          <w:sz w:val="22"/>
          <w:szCs w:val="22"/>
        </w:rPr>
        <w:t>mkTestByFactor(workingSet, "NLCD_2023_Label", "Mixed Forest","h_canopy")</w:t>
      </w:r>
    </w:p>
    <w:p w14:paraId="1E017299" w14:textId="77777777" w:rsidR="00785C87" w:rsidRPr="00785C87" w:rsidRDefault="00785C87" w:rsidP="00785C87">
      <w:pPr>
        <w:spacing w:line="360" w:lineRule="auto"/>
        <w:rPr>
          <w:sz w:val="22"/>
          <w:szCs w:val="22"/>
        </w:rPr>
      </w:pPr>
      <w:r w:rsidRPr="00785C87">
        <w:rPr>
          <w:sz w:val="22"/>
          <w:szCs w:val="22"/>
        </w:rPr>
        <w:t>```</w:t>
      </w:r>
    </w:p>
    <w:p w14:paraId="38960D28" w14:textId="77777777" w:rsidR="00785C87" w:rsidRPr="00785C87" w:rsidRDefault="00785C87" w:rsidP="00785C87">
      <w:pPr>
        <w:spacing w:line="360" w:lineRule="auto"/>
        <w:rPr>
          <w:sz w:val="22"/>
          <w:szCs w:val="22"/>
        </w:rPr>
      </w:pPr>
    </w:p>
    <w:p w14:paraId="6F838C7F" w14:textId="77777777" w:rsidR="00785C87" w:rsidRPr="00785C87" w:rsidRDefault="00785C87" w:rsidP="00785C87">
      <w:pPr>
        <w:spacing w:line="360" w:lineRule="auto"/>
        <w:rPr>
          <w:sz w:val="22"/>
          <w:szCs w:val="22"/>
        </w:rPr>
      </w:pPr>
      <w:r w:rsidRPr="00785C87">
        <w:rPr>
          <w:sz w:val="22"/>
          <w:szCs w:val="22"/>
        </w:rPr>
        <w:t>Woody Wetlands</w:t>
      </w:r>
    </w:p>
    <w:p w14:paraId="24B1E397" w14:textId="77777777" w:rsidR="00785C87" w:rsidRPr="00785C87" w:rsidRDefault="00785C87" w:rsidP="00785C87">
      <w:pPr>
        <w:spacing w:line="360" w:lineRule="auto"/>
        <w:rPr>
          <w:sz w:val="22"/>
          <w:szCs w:val="22"/>
        </w:rPr>
      </w:pPr>
    </w:p>
    <w:p w14:paraId="5774F0A5" w14:textId="77777777" w:rsidR="00785C87" w:rsidRPr="00785C87" w:rsidRDefault="00785C87" w:rsidP="00785C87">
      <w:pPr>
        <w:spacing w:line="360" w:lineRule="auto"/>
        <w:rPr>
          <w:sz w:val="22"/>
          <w:szCs w:val="22"/>
        </w:rPr>
      </w:pPr>
      <w:r w:rsidRPr="00785C87">
        <w:rPr>
          <w:sz w:val="22"/>
          <w:szCs w:val="22"/>
        </w:rPr>
        <w:t>```{r}</w:t>
      </w:r>
    </w:p>
    <w:p w14:paraId="3C40CD26" w14:textId="77777777" w:rsidR="00785C87" w:rsidRPr="00785C87" w:rsidRDefault="00785C87" w:rsidP="00785C87">
      <w:pPr>
        <w:spacing w:line="360" w:lineRule="auto"/>
        <w:rPr>
          <w:sz w:val="22"/>
          <w:szCs w:val="22"/>
        </w:rPr>
      </w:pPr>
      <w:r w:rsidRPr="00785C87">
        <w:rPr>
          <w:sz w:val="22"/>
          <w:szCs w:val="22"/>
        </w:rPr>
        <w:t>mkTestByFactor(workingSet, "NLCD_2023_Label", "Woody Wetlands","h_canopy")</w:t>
      </w:r>
    </w:p>
    <w:p w14:paraId="1D0AF12A" w14:textId="77777777" w:rsidR="00785C87" w:rsidRPr="00785C87" w:rsidRDefault="00785C87" w:rsidP="00785C87">
      <w:pPr>
        <w:spacing w:line="360" w:lineRule="auto"/>
        <w:rPr>
          <w:sz w:val="22"/>
          <w:szCs w:val="22"/>
        </w:rPr>
      </w:pPr>
      <w:r w:rsidRPr="00785C87">
        <w:rPr>
          <w:sz w:val="22"/>
          <w:szCs w:val="22"/>
        </w:rPr>
        <w:t>```</w:t>
      </w:r>
    </w:p>
    <w:p w14:paraId="47D2A13D" w14:textId="77777777" w:rsidR="00785C87" w:rsidRPr="00785C87" w:rsidRDefault="00785C87" w:rsidP="00785C87">
      <w:pPr>
        <w:spacing w:line="360" w:lineRule="auto"/>
        <w:rPr>
          <w:sz w:val="22"/>
          <w:szCs w:val="22"/>
        </w:rPr>
      </w:pPr>
    </w:p>
    <w:p w14:paraId="768077D9" w14:textId="77777777" w:rsidR="00785C87" w:rsidRPr="00785C87" w:rsidRDefault="00785C87" w:rsidP="00785C87">
      <w:pPr>
        <w:spacing w:line="360" w:lineRule="auto"/>
        <w:rPr>
          <w:sz w:val="22"/>
          <w:szCs w:val="22"/>
        </w:rPr>
      </w:pPr>
      <w:r w:rsidRPr="00785C87">
        <w:rPr>
          <w:sz w:val="22"/>
          <w:szCs w:val="22"/>
        </w:rPr>
        <w:t>### By disturbance presence</w:t>
      </w:r>
    </w:p>
    <w:p w14:paraId="3982C61B" w14:textId="77777777" w:rsidR="00785C87" w:rsidRPr="00785C87" w:rsidRDefault="00785C87" w:rsidP="00785C87">
      <w:pPr>
        <w:spacing w:line="360" w:lineRule="auto"/>
        <w:rPr>
          <w:sz w:val="22"/>
          <w:szCs w:val="22"/>
        </w:rPr>
      </w:pPr>
    </w:p>
    <w:p w14:paraId="68F6C077" w14:textId="77777777" w:rsidR="00785C87" w:rsidRPr="00785C87" w:rsidRDefault="00785C87" w:rsidP="00785C87">
      <w:pPr>
        <w:spacing w:line="360" w:lineRule="auto"/>
        <w:rPr>
          <w:sz w:val="22"/>
          <w:szCs w:val="22"/>
        </w:rPr>
      </w:pPr>
      <w:r w:rsidRPr="00785C87">
        <w:rPr>
          <w:sz w:val="22"/>
          <w:szCs w:val="22"/>
        </w:rPr>
        <w:t>Yes</w:t>
      </w:r>
    </w:p>
    <w:p w14:paraId="5D427A15" w14:textId="77777777" w:rsidR="00785C87" w:rsidRPr="00785C87" w:rsidRDefault="00785C87" w:rsidP="00785C87">
      <w:pPr>
        <w:spacing w:line="360" w:lineRule="auto"/>
        <w:rPr>
          <w:sz w:val="22"/>
          <w:szCs w:val="22"/>
        </w:rPr>
      </w:pPr>
    </w:p>
    <w:p w14:paraId="5A526433" w14:textId="77777777" w:rsidR="00785C87" w:rsidRPr="00785C87" w:rsidRDefault="00785C87" w:rsidP="00785C87">
      <w:pPr>
        <w:spacing w:line="360" w:lineRule="auto"/>
        <w:rPr>
          <w:sz w:val="22"/>
          <w:szCs w:val="22"/>
        </w:rPr>
      </w:pPr>
      <w:r w:rsidRPr="00785C87">
        <w:rPr>
          <w:sz w:val="22"/>
          <w:szCs w:val="22"/>
        </w:rPr>
        <w:t>```{r}</w:t>
      </w:r>
    </w:p>
    <w:p w14:paraId="25DAD9F0" w14:textId="77777777" w:rsidR="00785C87" w:rsidRPr="00785C87" w:rsidRDefault="00785C87" w:rsidP="00785C87">
      <w:pPr>
        <w:spacing w:line="360" w:lineRule="auto"/>
        <w:rPr>
          <w:sz w:val="22"/>
          <w:szCs w:val="22"/>
        </w:rPr>
      </w:pPr>
      <w:r w:rsidRPr="00785C87">
        <w:rPr>
          <w:sz w:val="22"/>
          <w:szCs w:val="22"/>
        </w:rPr>
        <w:t>mkTestByFactor(workingSet, "DisturbancePresence", "Yes","h_canopy")</w:t>
      </w:r>
    </w:p>
    <w:p w14:paraId="57E784C2" w14:textId="77777777" w:rsidR="00785C87" w:rsidRPr="00785C87" w:rsidRDefault="00785C87" w:rsidP="00785C87">
      <w:pPr>
        <w:spacing w:line="360" w:lineRule="auto"/>
        <w:rPr>
          <w:sz w:val="22"/>
          <w:szCs w:val="22"/>
        </w:rPr>
      </w:pPr>
      <w:r w:rsidRPr="00785C87">
        <w:rPr>
          <w:sz w:val="22"/>
          <w:szCs w:val="22"/>
        </w:rPr>
        <w:t>```</w:t>
      </w:r>
    </w:p>
    <w:p w14:paraId="67DCE5A2" w14:textId="77777777" w:rsidR="00785C87" w:rsidRPr="00785C87" w:rsidRDefault="00785C87" w:rsidP="00785C87">
      <w:pPr>
        <w:spacing w:line="360" w:lineRule="auto"/>
        <w:rPr>
          <w:sz w:val="22"/>
          <w:szCs w:val="22"/>
        </w:rPr>
      </w:pPr>
    </w:p>
    <w:p w14:paraId="20626BEB" w14:textId="77777777" w:rsidR="00785C87" w:rsidRPr="00785C87" w:rsidRDefault="00785C87" w:rsidP="00785C87">
      <w:pPr>
        <w:spacing w:line="360" w:lineRule="auto"/>
        <w:rPr>
          <w:sz w:val="22"/>
          <w:szCs w:val="22"/>
        </w:rPr>
      </w:pPr>
      <w:r w:rsidRPr="00785C87">
        <w:rPr>
          <w:sz w:val="22"/>
          <w:szCs w:val="22"/>
        </w:rPr>
        <w:t>No</w:t>
      </w:r>
    </w:p>
    <w:p w14:paraId="7AD2D7B5" w14:textId="77777777" w:rsidR="00785C87" w:rsidRPr="00785C87" w:rsidRDefault="00785C87" w:rsidP="00785C87">
      <w:pPr>
        <w:spacing w:line="360" w:lineRule="auto"/>
        <w:rPr>
          <w:sz w:val="22"/>
          <w:szCs w:val="22"/>
        </w:rPr>
      </w:pPr>
    </w:p>
    <w:p w14:paraId="05AA2395" w14:textId="77777777" w:rsidR="00785C87" w:rsidRPr="00785C87" w:rsidRDefault="00785C87" w:rsidP="00785C87">
      <w:pPr>
        <w:spacing w:line="360" w:lineRule="auto"/>
        <w:rPr>
          <w:sz w:val="22"/>
          <w:szCs w:val="22"/>
        </w:rPr>
      </w:pPr>
      <w:r w:rsidRPr="00785C87">
        <w:rPr>
          <w:sz w:val="22"/>
          <w:szCs w:val="22"/>
        </w:rPr>
        <w:t>```{r}</w:t>
      </w:r>
    </w:p>
    <w:p w14:paraId="6B23C319" w14:textId="77777777" w:rsidR="00785C87" w:rsidRPr="00785C87" w:rsidRDefault="00785C87" w:rsidP="00785C87">
      <w:pPr>
        <w:spacing w:line="360" w:lineRule="auto"/>
        <w:rPr>
          <w:sz w:val="22"/>
          <w:szCs w:val="22"/>
        </w:rPr>
      </w:pPr>
      <w:r w:rsidRPr="00785C87">
        <w:rPr>
          <w:sz w:val="22"/>
          <w:szCs w:val="22"/>
        </w:rPr>
        <w:t>mkTestByFactor(workingSet, "DisturbancePresence", "No","h_canopy")</w:t>
      </w:r>
    </w:p>
    <w:p w14:paraId="56008A38" w14:textId="77777777" w:rsidR="00785C87" w:rsidRPr="00785C87" w:rsidRDefault="00785C87" w:rsidP="00785C87">
      <w:pPr>
        <w:spacing w:line="360" w:lineRule="auto"/>
        <w:rPr>
          <w:sz w:val="22"/>
          <w:szCs w:val="22"/>
        </w:rPr>
      </w:pPr>
      <w:r w:rsidRPr="00785C87">
        <w:rPr>
          <w:sz w:val="22"/>
          <w:szCs w:val="22"/>
        </w:rPr>
        <w:t>```</w:t>
      </w:r>
    </w:p>
    <w:p w14:paraId="6DC37529" w14:textId="77777777" w:rsidR="00785C87" w:rsidRPr="00785C87" w:rsidRDefault="00785C87" w:rsidP="00785C87">
      <w:pPr>
        <w:spacing w:line="360" w:lineRule="auto"/>
        <w:rPr>
          <w:sz w:val="22"/>
          <w:szCs w:val="22"/>
        </w:rPr>
      </w:pPr>
    </w:p>
    <w:p w14:paraId="7E729888" w14:textId="77777777" w:rsidR="00785C87" w:rsidRPr="00785C87" w:rsidRDefault="00785C87" w:rsidP="00785C87">
      <w:pPr>
        <w:spacing w:line="360" w:lineRule="auto"/>
        <w:rPr>
          <w:sz w:val="22"/>
          <w:szCs w:val="22"/>
        </w:rPr>
      </w:pPr>
      <w:r w:rsidRPr="00785C87">
        <w:rPr>
          <w:sz w:val="22"/>
          <w:szCs w:val="22"/>
        </w:rPr>
        <w:t>### By disturbance age</w:t>
      </w:r>
    </w:p>
    <w:p w14:paraId="0D529651" w14:textId="77777777" w:rsidR="00785C87" w:rsidRPr="00785C87" w:rsidRDefault="00785C87" w:rsidP="00785C87">
      <w:pPr>
        <w:spacing w:line="360" w:lineRule="auto"/>
        <w:rPr>
          <w:sz w:val="22"/>
          <w:szCs w:val="22"/>
        </w:rPr>
      </w:pPr>
    </w:p>
    <w:p w14:paraId="345D4D1C" w14:textId="77777777" w:rsidR="00785C87" w:rsidRPr="00785C87" w:rsidRDefault="00785C87" w:rsidP="00785C87">
      <w:pPr>
        <w:spacing w:line="360" w:lineRule="auto"/>
        <w:rPr>
          <w:sz w:val="22"/>
          <w:szCs w:val="22"/>
        </w:rPr>
      </w:pPr>
      <w:r w:rsidRPr="00785C87">
        <w:rPr>
          <w:sz w:val="22"/>
          <w:szCs w:val="22"/>
        </w:rPr>
        <w:t>\&lt; 10 Years</w:t>
      </w:r>
    </w:p>
    <w:p w14:paraId="7A640109" w14:textId="77777777" w:rsidR="00785C87" w:rsidRPr="00785C87" w:rsidRDefault="00785C87" w:rsidP="00785C87">
      <w:pPr>
        <w:spacing w:line="360" w:lineRule="auto"/>
        <w:rPr>
          <w:sz w:val="22"/>
          <w:szCs w:val="22"/>
        </w:rPr>
      </w:pPr>
    </w:p>
    <w:p w14:paraId="6988BC9D" w14:textId="77777777" w:rsidR="00785C87" w:rsidRPr="00785C87" w:rsidRDefault="00785C87" w:rsidP="00785C87">
      <w:pPr>
        <w:spacing w:line="360" w:lineRule="auto"/>
        <w:rPr>
          <w:sz w:val="22"/>
          <w:szCs w:val="22"/>
        </w:rPr>
      </w:pPr>
      <w:r w:rsidRPr="00785C87">
        <w:rPr>
          <w:sz w:val="22"/>
          <w:szCs w:val="22"/>
        </w:rPr>
        <w:t>```{r}</w:t>
      </w:r>
    </w:p>
    <w:p w14:paraId="3DB8C719" w14:textId="77777777" w:rsidR="00785C87" w:rsidRPr="00785C87" w:rsidRDefault="00785C87" w:rsidP="00785C87">
      <w:pPr>
        <w:spacing w:line="360" w:lineRule="auto"/>
        <w:rPr>
          <w:sz w:val="22"/>
          <w:szCs w:val="22"/>
        </w:rPr>
      </w:pPr>
      <w:r w:rsidRPr="00785C87">
        <w:rPr>
          <w:sz w:val="22"/>
          <w:szCs w:val="22"/>
        </w:rPr>
        <w:t>mkTestByFactor(workingSet, "FastLossAgeGroup", "&lt;10 Years","h_canopy")</w:t>
      </w:r>
    </w:p>
    <w:p w14:paraId="74BAF1C8" w14:textId="77777777" w:rsidR="00785C87" w:rsidRPr="00785C87" w:rsidRDefault="00785C87" w:rsidP="00785C87">
      <w:pPr>
        <w:spacing w:line="360" w:lineRule="auto"/>
        <w:rPr>
          <w:sz w:val="22"/>
          <w:szCs w:val="22"/>
        </w:rPr>
      </w:pPr>
      <w:r w:rsidRPr="00785C87">
        <w:rPr>
          <w:sz w:val="22"/>
          <w:szCs w:val="22"/>
        </w:rPr>
        <w:t>```</w:t>
      </w:r>
    </w:p>
    <w:p w14:paraId="42DA6E7B" w14:textId="77777777" w:rsidR="00785C87" w:rsidRPr="00785C87" w:rsidRDefault="00785C87" w:rsidP="00785C87">
      <w:pPr>
        <w:spacing w:line="360" w:lineRule="auto"/>
        <w:rPr>
          <w:sz w:val="22"/>
          <w:szCs w:val="22"/>
        </w:rPr>
      </w:pPr>
    </w:p>
    <w:p w14:paraId="50CD4305" w14:textId="77777777" w:rsidR="00785C87" w:rsidRPr="00785C87" w:rsidRDefault="00785C87" w:rsidP="00785C87">
      <w:pPr>
        <w:spacing w:line="360" w:lineRule="auto"/>
        <w:rPr>
          <w:sz w:val="22"/>
          <w:szCs w:val="22"/>
        </w:rPr>
      </w:pPr>
      <w:r w:rsidRPr="00785C87">
        <w:rPr>
          <w:sz w:val="22"/>
          <w:szCs w:val="22"/>
        </w:rPr>
        <w:t>10-20 Years</w:t>
      </w:r>
    </w:p>
    <w:p w14:paraId="6D90E497" w14:textId="77777777" w:rsidR="00785C87" w:rsidRPr="00785C87" w:rsidRDefault="00785C87" w:rsidP="00785C87">
      <w:pPr>
        <w:spacing w:line="360" w:lineRule="auto"/>
        <w:rPr>
          <w:sz w:val="22"/>
          <w:szCs w:val="22"/>
        </w:rPr>
      </w:pPr>
    </w:p>
    <w:p w14:paraId="6A9E6386" w14:textId="77777777" w:rsidR="00785C87" w:rsidRPr="00785C87" w:rsidRDefault="00785C87" w:rsidP="00785C87">
      <w:pPr>
        <w:spacing w:line="360" w:lineRule="auto"/>
        <w:rPr>
          <w:sz w:val="22"/>
          <w:szCs w:val="22"/>
        </w:rPr>
      </w:pPr>
      <w:r w:rsidRPr="00785C87">
        <w:rPr>
          <w:sz w:val="22"/>
          <w:szCs w:val="22"/>
        </w:rPr>
        <w:t>```{r}</w:t>
      </w:r>
    </w:p>
    <w:p w14:paraId="595CF075" w14:textId="77777777" w:rsidR="00785C87" w:rsidRPr="00785C87" w:rsidRDefault="00785C87" w:rsidP="00785C87">
      <w:pPr>
        <w:spacing w:line="360" w:lineRule="auto"/>
        <w:rPr>
          <w:sz w:val="22"/>
          <w:szCs w:val="22"/>
        </w:rPr>
      </w:pPr>
      <w:r w:rsidRPr="00785C87">
        <w:rPr>
          <w:sz w:val="22"/>
          <w:szCs w:val="22"/>
        </w:rPr>
        <w:t>mkTestByFactor(workingSet, "FastLossAgeGroup", "10-20 Years","h_canopy")</w:t>
      </w:r>
    </w:p>
    <w:p w14:paraId="5D819E1B" w14:textId="77777777" w:rsidR="00785C87" w:rsidRPr="00785C87" w:rsidRDefault="00785C87" w:rsidP="00785C87">
      <w:pPr>
        <w:spacing w:line="360" w:lineRule="auto"/>
        <w:rPr>
          <w:sz w:val="22"/>
          <w:szCs w:val="22"/>
        </w:rPr>
      </w:pPr>
      <w:r w:rsidRPr="00785C87">
        <w:rPr>
          <w:sz w:val="22"/>
          <w:szCs w:val="22"/>
        </w:rPr>
        <w:t>```</w:t>
      </w:r>
    </w:p>
    <w:p w14:paraId="509B5756" w14:textId="77777777" w:rsidR="00785C87" w:rsidRPr="00785C87" w:rsidRDefault="00785C87" w:rsidP="00785C87">
      <w:pPr>
        <w:spacing w:line="360" w:lineRule="auto"/>
        <w:rPr>
          <w:sz w:val="22"/>
          <w:szCs w:val="22"/>
        </w:rPr>
      </w:pPr>
    </w:p>
    <w:p w14:paraId="72725CCD" w14:textId="77777777" w:rsidR="00785C87" w:rsidRPr="00785C87" w:rsidRDefault="00785C87" w:rsidP="00785C87">
      <w:pPr>
        <w:spacing w:line="360" w:lineRule="auto"/>
        <w:rPr>
          <w:sz w:val="22"/>
          <w:szCs w:val="22"/>
        </w:rPr>
      </w:pPr>
      <w:r w:rsidRPr="00785C87">
        <w:rPr>
          <w:sz w:val="22"/>
          <w:szCs w:val="22"/>
        </w:rPr>
        <w:t>20-30 Years</w:t>
      </w:r>
    </w:p>
    <w:p w14:paraId="285F0728" w14:textId="77777777" w:rsidR="00785C87" w:rsidRPr="00785C87" w:rsidRDefault="00785C87" w:rsidP="00785C87">
      <w:pPr>
        <w:spacing w:line="360" w:lineRule="auto"/>
        <w:rPr>
          <w:sz w:val="22"/>
          <w:szCs w:val="22"/>
        </w:rPr>
      </w:pPr>
    </w:p>
    <w:p w14:paraId="60A2458C" w14:textId="77777777" w:rsidR="00785C87" w:rsidRPr="00785C87" w:rsidRDefault="00785C87" w:rsidP="00785C87">
      <w:pPr>
        <w:spacing w:line="360" w:lineRule="auto"/>
        <w:rPr>
          <w:sz w:val="22"/>
          <w:szCs w:val="22"/>
        </w:rPr>
      </w:pPr>
      <w:r w:rsidRPr="00785C87">
        <w:rPr>
          <w:sz w:val="22"/>
          <w:szCs w:val="22"/>
        </w:rPr>
        <w:t>```{r}</w:t>
      </w:r>
    </w:p>
    <w:p w14:paraId="4C52F8A8" w14:textId="77777777" w:rsidR="00785C87" w:rsidRPr="00785C87" w:rsidRDefault="00785C87" w:rsidP="00785C87">
      <w:pPr>
        <w:spacing w:line="360" w:lineRule="auto"/>
        <w:rPr>
          <w:sz w:val="22"/>
          <w:szCs w:val="22"/>
        </w:rPr>
      </w:pPr>
      <w:r w:rsidRPr="00785C87">
        <w:rPr>
          <w:sz w:val="22"/>
          <w:szCs w:val="22"/>
        </w:rPr>
        <w:t>mkTestByFactor(workingSet, "FastLossAgeGroup", "20-30 Years","h_canopy")</w:t>
      </w:r>
    </w:p>
    <w:p w14:paraId="261A14FB" w14:textId="77777777" w:rsidR="00785C87" w:rsidRPr="00785C87" w:rsidRDefault="00785C87" w:rsidP="00785C87">
      <w:pPr>
        <w:spacing w:line="360" w:lineRule="auto"/>
        <w:rPr>
          <w:sz w:val="22"/>
          <w:szCs w:val="22"/>
        </w:rPr>
      </w:pPr>
      <w:r w:rsidRPr="00785C87">
        <w:rPr>
          <w:sz w:val="22"/>
          <w:szCs w:val="22"/>
        </w:rPr>
        <w:t>```</w:t>
      </w:r>
    </w:p>
    <w:p w14:paraId="51A3B3C1" w14:textId="77777777" w:rsidR="00785C87" w:rsidRPr="00785C87" w:rsidRDefault="00785C87" w:rsidP="00785C87">
      <w:pPr>
        <w:spacing w:line="360" w:lineRule="auto"/>
        <w:rPr>
          <w:sz w:val="22"/>
          <w:szCs w:val="22"/>
        </w:rPr>
      </w:pPr>
    </w:p>
    <w:p w14:paraId="1033D366" w14:textId="77777777" w:rsidR="00785C87" w:rsidRPr="00785C87" w:rsidRDefault="00785C87" w:rsidP="00785C87">
      <w:pPr>
        <w:spacing w:line="360" w:lineRule="auto"/>
        <w:rPr>
          <w:sz w:val="22"/>
          <w:szCs w:val="22"/>
        </w:rPr>
      </w:pPr>
      <w:r w:rsidRPr="00785C87">
        <w:rPr>
          <w:sz w:val="22"/>
          <w:szCs w:val="22"/>
        </w:rPr>
        <w:t>30+ Years</w:t>
      </w:r>
    </w:p>
    <w:p w14:paraId="2F41B331" w14:textId="77777777" w:rsidR="00785C87" w:rsidRPr="00785C87" w:rsidRDefault="00785C87" w:rsidP="00785C87">
      <w:pPr>
        <w:spacing w:line="360" w:lineRule="auto"/>
        <w:rPr>
          <w:sz w:val="22"/>
          <w:szCs w:val="22"/>
        </w:rPr>
      </w:pPr>
    </w:p>
    <w:p w14:paraId="06842F0E" w14:textId="77777777" w:rsidR="00785C87" w:rsidRPr="00785C87" w:rsidRDefault="00785C87" w:rsidP="00785C87">
      <w:pPr>
        <w:spacing w:line="360" w:lineRule="auto"/>
        <w:rPr>
          <w:sz w:val="22"/>
          <w:szCs w:val="22"/>
        </w:rPr>
      </w:pPr>
      <w:r w:rsidRPr="00785C87">
        <w:rPr>
          <w:sz w:val="22"/>
          <w:szCs w:val="22"/>
        </w:rPr>
        <w:t>```{r}</w:t>
      </w:r>
    </w:p>
    <w:p w14:paraId="180DCDCE" w14:textId="77777777" w:rsidR="00785C87" w:rsidRPr="00785C87" w:rsidRDefault="00785C87" w:rsidP="00785C87">
      <w:pPr>
        <w:spacing w:line="360" w:lineRule="auto"/>
        <w:rPr>
          <w:sz w:val="22"/>
          <w:szCs w:val="22"/>
        </w:rPr>
      </w:pPr>
      <w:r w:rsidRPr="00785C87">
        <w:rPr>
          <w:sz w:val="22"/>
          <w:szCs w:val="22"/>
        </w:rPr>
        <w:t>mkTestByFactor(workingSet, "FastLossAgeGroup", "30+ Years","h_canopy")</w:t>
      </w:r>
    </w:p>
    <w:p w14:paraId="649D27A2" w14:textId="77777777" w:rsidR="00785C87" w:rsidRPr="00785C87" w:rsidRDefault="00785C87" w:rsidP="00785C87">
      <w:pPr>
        <w:spacing w:line="360" w:lineRule="auto"/>
        <w:rPr>
          <w:sz w:val="22"/>
          <w:szCs w:val="22"/>
        </w:rPr>
      </w:pPr>
      <w:r w:rsidRPr="00785C87">
        <w:rPr>
          <w:sz w:val="22"/>
          <w:szCs w:val="22"/>
        </w:rPr>
        <w:t>```</w:t>
      </w:r>
    </w:p>
    <w:p w14:paraId="7C065CD9" w14:textId="77777777" w:rsidR="00785C87" w:rsidRPr="00785C87" w:rsidRDefault="00785C87" w:rsidP="00785C87">
      <w:pPr>
        <w:spacing w:line="360" w:lineRule="auto"/>
        <w:rPr>
          <w:sz w:val="22"/>
          <w:szCs w:val="22"/>
        </w:rPr>
      </w:pPr>
    </w:p>
    <w:p w14:paraId="1B24D95C" w14:textId="77777777" w:rsidR="00785C87" w:rsidRPr="00785C87" w:rsidRDefault="00785C87" w:rsidP="00785C87">
      <w:pPr>
        <w:spacing w:line="360" w:lineRule="auto"/>
        <w:rPr>
          <w:sz w:val="22"/>
          <w:szCs w:val="22"/>
        </w:rPr>
      </w:pPr>
      <w:r w:rsidRPr="00785C87">
        <w:rPr>
          <w:sz w:val="22"/>
          <w:szCs w:val="22"/>
        </w:rPr>
        <w:t># 5. Filtered Change Quantification</w:t>
      </w:r>
    </w:p>
    <w:p w14:paraId="6FB360E1" w14:textId="77777777" w:rsidR="00785C87" w:rsidRPr="00785C87" w:rsidRDefault="00785C87" w:rsidP="00785C87">
      <w:pPr>
        <w:spacing w:line="360" w:lineRule="auto"/>
        <w:rPr>
          <w:sz w:val="22"/>
          <w:szCs w:val="22"/>
        </w:rPr>
      </w:pPr>
    </w:p>
    <w:p w14:paraId="4F989C5C" w14:textId="77777777" w:rsidR="00785C87" w:rsidRPr="00785C87" w:rsidRDefault="00785C87" w:rsidP="00785C87">
      <w:pPr>
        <w:spacing w:line="360" w:lineRule="auto"/>
        <w:rPr>
          <w:sz w:val="22"/>
          <w:szCs w:val="22"/>
        </w:rPr>
      </w:pPr>
      <w:r w:rsidRPr="00785C87">
        <w:rPr>
          <w:sz w:val="22"/>
          <w:szCs w:val="22"/>
        </w:rPr>
        <w:t>Section 5 will exclude 2019 data, so as to explore the impact of spatial biases on growth trends</w:t>
      </w:r>
    </w:p>
    <w:p w14:paraId="2CB362BE" w14:textId="77777777" w:rsidR="00785C87" w:rsidRPr="00785C87" w:rsidRDefault="00785C87" w:rsidP="00785C87">
      <w:pPr>
        <w:spacing w:line="360" w:lineRule="auto"/>
        <w:rPr>
          <w:sz w:val="22"/>
          <w:szCs w:val="22"/>
        </w:rPr>
      </w:pPr>
    </w:p>
    <w:p w14:paraId="78DFED62" w14:textId="77777777" w:rsidR="00785C87" w:rsidRPr="00785C87" w:rsidRDefault="00785C87" w:rsidP="00785C87">
      <w:pPr>
        <w:spacing w:line="360" w:lineRule="auto"/>
        <w:rPr>
          <w:sz w:val="22"/>
          <w:szCs w:val="22"/>
        </w:rPr>
      </w:pPr>
      <w:r w:rsidRPr="00785C87">
        <w:rPr>
          <w:sz w:val="22"/>
          <w:szCs w:val="22"/>
        </w:rPr>
        <w:t>## 5.1 TSR Regression Models</w:t>
      </w:r>
    </w:p>
    <w:p w14:paraId="41A2CB0D" w14:textId="77777777" w:rsidR="00785C87" w:rsidRPr="00785C87" w:rsidRDefault="00785C87" w:rsidP="00785C87">
      <w:pPr>
        <w:spacing w:line="360" w:lineRule="auto"/>
        <w:rPr>
          <w:sz w:val="22"/>
          <w:szCs w:val="22"/>
        </w:rPr>
      </w:pPr>
    </w:p>
    <w:p w14:paraId="1D5494B5" w14:textId="77777777" w:rsidR="00785C87" w:rsidRPr="00785C87" w:rsidRDefault="00785C87" w:rsidP="00785C87">
      <w:pPr>
        <w:spacing w:line="360" w:lineRule="auto"/>
        <w:rPr>
          <w:sz w:val="22"/>
          <w:szCs w:val="22"/>
        </w:rPr>
      </w:pPr>
      <w:r w:rsidRPr="00785C87">
        <w:rPr>
          <w:sz w:val="22"/>
          <w:szCs w:val="22"/>
        </w:rPr>
        <w:t>### By forest cover</w:t>
      </w:r>
    </w:p>
    <w:p w14:paraId="50D99535" w14:textId="77777777" w:rsidR="00785C87" w:rsidRPr="00785C87" w:rsidRDefault="00785C87" w:rsidP="00785C87">
      <w:pPr>
        <w:spacing w:line="360" w:lineRule="auto"/>
        <w:rPr>
          <w:sz w:val="22"/>
          <w:szCs w:val="22"/>
        </w:rPr>
      </w:pPr>
    </w:p>
    <w:p w14:paraId="463DE799" w14:textId="77777777" w:rsidR="00785C87" w:rsidRPr="00785C87" w:rsidRDefault="00785C87" w:rsidP="00785C87">
      <w:pPr>
        <w:spacing w:line="360" w:lineRule="auto"/>
        <w:rPr>
          <w:sz w:val="22"/>
          <w:szCs w:val="22"/>
        </w:rPr>
      </w:pPr>
      <w:r w:rsidRPr="00785C87">
        <w:rPr>
          <w:sz w:val="22"/>
          <w:szCs w:val="22"/>
        </w:rPr>
        <w:t>Deciduous</w:t>
      </w:r>
    </w:p>
    <w:p w14:paraId="4FEAAE26" w14:textId="77777777" w:rsidR="00785C87" w:rsidRPr="00785C87" w:rsidRDefault="00785C87" w:rsidP="00785C87">
      <w:pPr>
        <w:spacing w:line="360" w:lineRule="auto"/>
        <w:rPr>
          <w:sz w:val="22"/>
          <w:szCs w:val="22"/>
        </w:rPr>
      </w:pPr>
    </w:p>
    <w:p w14:paraId="7927D246" w14:textId="77777777" w:rsidR="00785C87" w:rsidRPr="00785C87" w:rsidRDefault="00785C87" w:rsidP="00785C87">
      <w:pPr>
        <w:spacing w:line="360" w:lineRule="auto"/>
        <w:rPr>
          <w:sz w:val="22"/>
          <w:szCs w:val="22"/>
        </w:rPr>
      </w:pPr>
      <w:r w:rsidRPr="00785C87">
        <w:rPr>
          <w:sz w:val="22"/>
          <w:szCs w:val="22"/>
        </w:rPr>
        <w:t>```{r}</w:t>
      </w:r>
    </w:p>
    <w:p w14:paraId="07BACBE8" w14:textId="77777777" w:rsidR="00785C87" w:rsidRPr="00785C87" w:rsidRDefault="00785C87" w:rsidP="00785C87">
      <w:pPr>
        <w:spacing w:line="360" w:lineRule="auto"/>
        <w:rPr>
          <w:sz w:val="22"/>
          <w:szCs w:val="22"/>
        </w:rPr>
      </w:pPr>
      <w:r w:rsidRPr="00785C87">
        <w:rPr>
          <w:sz w:val="22"/>
          <w:szCs w:val="22"/>
        </w:rPr>
        <w:t>tsrByfactor(filteredSet, "NLCD_2023_Label", "Deciduous Forest", "h_canopy")</w:t>
      </w:r>
    </w:p>
    <w:p w14:paraId="242D3C27" w14:textId="77777777" w:rsidR="00785C87" w:rsidRPr="00785C87" w:rsidRDefault="00785C87" w:rsidP="00785C87">
      <w:pPr>
        <w:spacing w:line="360" w:lineRule="auto"/>
        <w:rPr>
          <w:sz w:val="22"/>
          <w:szCs w:val="22"/>
        </w:rPr>
      </w:pPr>
      <w:r w:rsidRPr="00785C87">
        <w:rPr>
          <w:sz w:val="22"/>
          <w:szCs w:val="22"/>
        </w:rPr>
        <w:t>```</w:t>
      </w:r>
    </w:p>
    <w:p w14:paraId="766978D5" w14:textId="77777777" w:rsidR="00785C87" w:rsidRPr="00785C87" w:rsidRDefault="00785C87" w:rsidP="00785C87">
      <w:pPr>
        <w:spacing w:line="360" w:lineRule="auto"/>
        <w:rPr>
          <w:sz w:val="22"/>
          <w:szCs w:val="22"/>
        </w:rPr>
      </w:pPr>
    </w:p>
    <w:p w14:paraId="474D8D52" w14:textId="77777777" w:rsidR="00785C87" w:rsidRPr="00785C87" w:rsidRDefault="00785C87" w:rsidP="00785C87">
      <w:pPr>
        <w:spacing w:line="360" w:lineRule="auto"/>
        <w:rPr>
          <w:sz w:val="22"/>
          <w:szCs w:val="22"/>
        </w:rPr>
      </w:pPr>
      <w:r w:rsidRPr="00785C87">
        <w:rPr>
          <w:sz w:val="22"/>
          <w:szCs w:val="22"/>
        </w:rPr>
        <w:t>Evergreen</w:t>
      </w:r>
    </w:p>
    <w:p w14:paraId="05336C11" w14:textId="77777777" w:rsidR="00785C87" w:rsidRPr="00785C87" w:rsidRDefault="00785C87" w:rsidP="00785C87">
      <w:pPr>
        <w:spacing w:line="360" w:lineRule="auto"/>
        <w:rPr>
          <w:sz w:val="22"/>
          <w:szCs w:val="22"/>
        </w:rPr>
      </w:pPr>
    </w:p>
    <w:p w14:paraId="20C58385" w14:textId="77777777" w:rsidR="00785C87" w:rsidRPr="00785C87" w:rsidRDefault="00785C87" w:rsidP="00785C87">
      <w:pPr>
        <w:spacing w:line="360" w:lineRule="auto"/>
        <w:rPr>
          <w:sz w:val="22"/>
          <w:szCs w:val="22"/>
        </w:rPr>
      </w:pPr>
      <w:r w:rsidRPr="00785C87">
        <w:rPr>
          <w:sz w:val="22"/>
          <w:szCs w:val="22"/>
        </w:rPr>
        <w:t>```{r}</w:t>
      </w:r>
    </w:p>
    <w:p w14:paraId="545359C2" w14:textId="77777777" w:rsidR="00785C87" w:rsidRPr="00785C87" w:rsidRDefault="00785C87" w:rsidP="00785C87">
      <w:pPr>
        <w:spacing w:line="360" w:lineRule="auto"/>
        <w:rPr>
          <w:sz w:val="22"/>
          <w:szCs w:val="22"/>
        </w:rPr>
      </w:pPr>
      <w:r w:rsidRPr="00785C87">
        <w:rPr>
          <w:sz w:val="22"/>
          <w:szCs w:val="22"/>
        </w:rPr>
        <w:t>tsrByfactor(filteredSet, "NLCD_2023_Label", "Evergreen Forest", "h_canopy")</w:t>
      </w:r>
    </w:p>
    <w:p w14:paraId="1CA75C84" w14:textId="77777777" w:rsidR="00785C87" w:rsidRPr="00785C87" w:rsidRDefault="00785C87" w:rsidP="00785C87">
      <w:pPr>
        <w:spacing w:line="360" w:lineRule="auto"/>
        <w:rPr>
          <w:sz w:val="22"/>
          <w:szCs w:val="22"/>
        </w:rPr>
      </w:pPr>
      <w:r w:rsidRPr="00785C87">
        <w:rPr>
          <w:sz w:val="22"/>
          <w:szCs w:val="22"/>
        </w:rPr>
        <w:t>```</w:t>
      </w:r>
    </w:p>
    <w:p w14:paraId="5B950327" w14:textId="77777777" w:rsidR="00785C87" w:rsidRPr="00785C87" w:rsidRDefault="00785C87" w:rsidP="00785C87">
      <w:pPr>
        <w:spacing w:line="360" w:lineRule="auto"/>
        <w:rPr>
          <w:sz w:val="22"/>
          <w:szCs w:val="22"/>
        </w:rPr>
      </w:pPr>
    </w:p>
    <w:p w14:paraId="7EA6C8C7" w14:textId="77777777" w:rsidR="00785C87" w:rsidRPr="00785C87" w:rsidRDefault="00785C87" w:rsidP="00785C87">
      <w:pPr>
        <w:spacing w:line="360" w:lineRule="auto"/>
        <w:rPr>
          <w:sz w:val="22"/>
          <w:szCs w:val="22"/>
        </w:rPr>
      </w:pPr>
      <w:r w:rsidRPr="00785C87">
        <w:rPr>
          <w:sz w:val="22"/>
          <w:szCs w:val="22"/>
        </w:rPr>
        <w:t>Mixed</w:t>
      </w:r>
    </w:p>
    <w:p w14:paraId="5F7183C9" w14:textId="77777777" w:rsidR="00785C87" w:rsidRPr="00785C87" w:rsidRDefault="00785C87" w:rsidP="00785C87">
      <w:pPr>
        <w:spacing w:line="360" w:lineRule="auto"/>
        <w:rPr>
          <w:sz w:val="22"/>
          <w:szCs w:val="22"/>
        </w:rPr>
      </w:pPr>
    </w:p>
    <w:p w14:paraId="20D99BD9" w14:textId="77777777" w:rsidR="00785C87" w:rsidRPr="00785C87" w:rsidRDefault="00785C87" w:rsidP="00785C87">
      <w:pPr>
        <w:spacing w:line="360" w:lineRule="auto"/>
        <w:rPr>
          <w:sz w:val="22"/>
          <w:szCs w:val="22"/>
        </w:rPr>
      </w:pPr>
      <w:r w:rsidRPr="00785C87">
        <w:rPr>
          <w:sz w:val="22"/>
          <w:szCs w:val="22"/>
        </w:rPr>
        <w:t>```{r}</w:t>
      </w:r>
    </w:p>
    <w:p w14:paraId="573CA7E7" w14:textId="77777777" w:rsidR="00785C87" w:rsidRPr="00785C87" w:rsidRDefault="00785C87" w:rsidP="00785C87">
      <w:pPr>
        <w:spacing w:line="360" w:lineRule="auto"/>
        <w:rPr>
          <w:sz w:val="22"/>
          <w:szCs w:val="22"/>
        </w:rPr>
      </w:pPr>
      <w:r w:rsidRPr="00785C87">
        <w:rPr>
          <w:sz w:val="22"/>
          <w:szCs w:val="22"/>
        </w:rPr>
        <w:lastRenderedPageBreak/>
        <w:t>tsrByfactor(filteredSet, "NLCD_2023_Label", "Mixed Forest", "h_canopy")</w:t>
      </w:r>
    </w:p>
    <w:p w14:paraId="4D021B1D" w14:textId="77777777" w:rsidR="00785C87" w:rsidRPr="00785C87" w:rsidRDefault="00785C87" w:rsidP="00785C87">
      <w:pPr>
        <w:spacing w:line="360" w:lineRule="auto"/>
        <w:rPr>
          <w:sz w:val="22"/>
          <w:szCs w:val="22"/>
        </w:rPr>
      </w:pPr>
      <w:r w:rsidRPr="00785C87">
        <w:rPr>
          <w:sz w:val="22"/>
          <w:szCs w:val="22"/>
        </w:rPr>
        <w:t>```</w:t>
      </w:r>
    </w:p>
    <w:p w14:paraId="64D70B56" w14:textId="77777777" w:rsidR="00785C87" w:rsidRPr="00785C87" w:rsidRDefault="00785C87" w:rsidP="00785C87">
      <w:pPr>
        <w:spacing w:line="360" w:lineRule="auto"/>
        <w:rPr>
          <w:sz w:val="22"/>
          <w:szCs w:val="22"/>
        </w:rPr>
      </w:pPr>
    </w:p>
    <w:p w14:paraId="28DAE059" w14:textId="77777777" w:rsidR="00785C87" w:rsidRPr="00785C87" w:rsidRDefault="00785C87" w:rsidP="00785C87">
      <w:pPr>
        <w:spacing w:line="360" w:lineRule="auto"/>
        <w:rPr>
          <w:sz w:val="22"/>
          <w:szCs w:val="22"/>
        </w:rPr>
      </w:pPr>
      <w:r w:rsidRPr="00785C87">
        <w:rPr>
          <w:sz w:val="22"/>
          <w:szCs w:val="22"/>
        </w:rPr>
        <w:t>Woody Wetlands</w:t>
      </w:r>
    </w:p>
    <w:p w14:paraId="6FDD84B4" w14:textId="77777777" w:rsidR="00785C87" w:rsidRPr="00785C87" w:rsidRDefault="00785C87" w:rsidP="00785C87">
      <w:pPr>
        <w:spacing w:line="360" w:lineRule="auto"/>
        <w:rPr>
          <w:sz w:val="22"/>
          <w:szCs w:val="22"/>
        </w:rPr>
      </w:pPr>
    </w:p>
    <w:p w14:paraId="2038ED72" w14:textId="77777777" w:rsidR="00785C87" w:rsidRPr="00785C87" w:rsidRDefault="00785C87" w:rsidP="00785C87">
      <w:pPr>
        <w:spacing w:line="360" w:lineRule="auto"/>
        <w:rPr>
          <w:sz w:val="22"/>
          <w:szCs w:val="22"/>
        </w:rPr>
      </w:pPr>
      <w:r w:rsidRPr="00785C87">
        <w:rPr>
          <w:sz w:val="22"/>
          <w:szCs w:val="22"/>
        </w:rPr>
        <w:t>```{r}</w:t>
      </w:r>
    </w:p>
    <w:p w14:paraId="42F9F239" w14:textId="77777777" w:rsidR="00785C87" w:rsidRPr="00785C87" w:rsidRDefault="00785C87" w:rsidP="00785C87">
      <w:pPr>
        <w:spacing w:line="360" w:lineRule="auto"/>
        <w:rPr>
          <w:sz w:val="22"/>
          <w:szCs w:val="22"/>
        </w:rPr>
      </w:pPr>
      <w:r w:rsidRPr="00785C87">
        <w:rPr>
          <w:sz w:val="22"/>
          <w:szCs w:val="22"/>
        </w:rPr>
        <w:t>tsrByfactor(filteredSet, "NLCD_2023_Label", "Woody Wetlands", "h_canopy")</w:t>
      </w:r>
    </w:p>
    <w:p w14:paraId="09CE5D50" w14:textId="77777777" w:rsidR="00785C87" w:rsidRPr="00785C87" w:rsidRDefault="00785C87" w:rsidP="00785C87">
      <w:pPr>
        <w:spacing w:line="360" w:lineRule="auto"/>
        <w:rPr>
          <w:sz w:val="22"/>
          <w:szCs w:val="22"/>
        </w:rPr>
      </w:pPr>
      <w:r w:rsidRPr="00785C87">
        <w:rPr>
          <w:sz w:val="22"/>
          <w:szCs w:val="22"/>
        </w:rPr>
        <w:t>```</w:t>
      </w:r>
    </w:p>
    <w:p w14:paraId="4CDE690E" w14:textId="77777777" w:rsidR="00785C87" w:rsidRPr="00785C87" w:rsidRDefault="00785C87" w:rsidP="00785C87">
      <w:pPr>
        <w:spacing w:line="360" w:lineRule="auto"/>
        <w:rPr>
          <w:sz w:val="22"/>
          <w:szCs w:val="22"/>
        </w:rPr>
      </w:pPr>
    </w:p>
    <w:p w14:paraId="0B711143" w14:textId="77777777" w:rsidR="00785C87" w:rsidRPr="00785C87" w:rsidRDefault="00785C87" w:rsidP="00785C87">
      <w:pPr>
        <w:spacing w:line="360" w:lineRule="auto"/>
        <w:rPr>
          <w:sz w:val="22"/>
          <w:szCs w:val="22"/>
        </w:rPr>
      </w:pPr>
      <w:r w:rsidRPr="00785C87">
        <w:rPr>
          <w:sz w:val="22"/>
          <w:szCs w:val="22"/>
        </w:rPr>
        <w:t>### By disturbance presence</w:t>
      </w:r>
    </w:p>
    <w:p w14:paraId="0BAFDC48" w14:textId="77777777" w:rsidR="00785C87" w:rsidRPr="00785C87" w:rsidRDefault="00785C87" w:rsidP="00785C87">
      <w:pPr>
        <w:spacing w:line="360" w:lineRule="auto"/>
        <w:rPr>
          <w:sz w:val="22"/>
          <w:szCs w:val="22"/>
        </w:rPr>
      </w:pPr>
    </w:p>
    <w:p w14:paraId="74A27EAF" w14:textId="77777777" w:rsidR="00785C87" w:rsidRPr="00785C87" w:rsidRDefault="00785C87" w:rsidP="00785C87">
      <w:pPr>
        <w:spacing w:line="360" w:lineRule="auto"/>
        <w:rPr>
          <w:sz w:val="22"/>
          <w:szCs w:val="22"/>
        </w:rPr>
      </w:pPr>
      <w:r w:rsidRPr="00785C87">
        <w:rPr>
          <w:sz w:val="22"/>
          <w:szCs w:val="22"/>
        </w:rPr>
        <w:t>Yes</w:t>
      </w:r>
    </w:p>
    <w:p w14:paraId="18E2F930" w14:textId="77777777" w:rsidR="00785C87" w:rsidRPr="00785C87" w:rsidRDefault="00785C87" w:rsidP="00785C87">
      <w:pPr>
        <w:spacing w:line="360" w:lineRule="auto"/>
        <w:rPr>
          <w:sz w:val="22"/>
          <w:szCs w:val="22"/>
        </w:rPr>
      </w:pPr>
    </w:p>
    <w:p w14:paraId="567E526B" w14:textId="77777777" w:rsidR="00785C87" w:rsidRPr="00785C87" w:rsidRDefault="00785C87" w:rsidP="00785C87">
      <w:pPr>
        <w:spacing w:line="360" w:lineRule="auto"/>
        <w:rPr>
          <w:sz w:val="22"/>
          <w:szCs w:val="22"/>
        </w:rPr>
      </w:pPr>
      <w:r w:rsidRPr="00785C87">
        <w:rPr>
          <w:sz w:val="22"/>
          <w:szCs w:val="22"/>
        </w:rPr>
        <w:t>```{r}</w:t>
      </w:r>
    </w:p>
    <w:p w14:paraId="472CC49D" w14:textId="77777777" w:rsidR="00785C87" w:rsidRPr="00785C87" w:rsidRDefault="00785C87" w:rsidP="00785C87">
      <w:pPr>
        <w:spacing w:line="360" w:lineRule="auto"/>
        <w:rPr>
          <w:sz w:val="22"/>
          <w:szCs w:val="22"/>
        </w:rPr>
      </w:pPr>
      <w:r w:rsidRPr="00785C87">
        <w:rPr>
          <w:sz w:val="22"/>
          <w:szCs w:val="22"/>
        </w:rPr>
        <w:t>tsrByfactor(filteredSet, "DisturbancePresence", "Yes", "h_canopy")</w:t>
      </w:r>
    </w:p>
    <w:p w14:paraId="1B7F8A89" w14:textId="77777777" w:rsidR="00785C87" w:rsidRPr="00785C87" w:rsidRDefault="00785C87" w:rsidP="00785C87">
      <w:pPr>
        <w:spacing w:line="360" w:lineRule="auto"/>
        <w:rPr>
          <w:sz w:val="22"/>
          <w:szCs w:val="22"/>
        </w:rPr>
      </w:pPr>
      <w:r w:rsidRPr="00785C87">
        <w:rPr>
          <w:sz w:val="22"/>
          <w:szCs w:val="22"/>
        </w:rPr>
        <w:t>```</w:t>
      </w:r>
    </w:p>
    <w:p w14:paraId="06F278E6" w14:textId="77777777" w:rsidR="00785C87" w:rsidRPr="00785C87" w:rsidRDefault="00785C87" w:rsidP="00785C87">
      <w:pPr>
        <w:spacing w:line="360" w:lineRule="auto"/>
        <w:rPr>
          <w:sz w:val="22"/>
          <w:szCs w:val="22"/>
        </w:rPr>
      </w:pPr>
    </w:p>
    <w:p w14:paraId="1F14BBD7" w14:textId="77777777" w:rsidR="00785C87" w:rsidRPr="00785C87" w:rsidRDefault="00785C87" w:rsidP="00785C87">
      <w:pPr>
        <w:spacing w:line="360" w:lineRule="auto"/>
        <w:rPr>
          <w:sz w:val="22"/>
          <w:szCs w:val="22"/>
        </w:rPr>
      </w:pPr>
      <w:r w:rsidRPr="00785C87">
        <w:rPr>
          <w:sz w:val="22"/>
          <w:szCs w:val="22"/>
        </w:rPr>
        <w:t>No</w:t>
      </w:r>
    </w:p>
    <w:p w14:paraId="7976E7FD" w14:textId="77777777" w:rsidR="00785C87" w:rsidRPr="00785C87" w:rsidRDefault="00785C87" w:rsidP="00785C87">
      <w:pPr>
        <w:spacing w:line="360" w:lineRule="auto"/>
        <w:rPr>
          <w:sz w:val="22"/>
          <w:szCs w:val="22"/>
        </w:rPr>
      </w:pPr>
    </w:p>
    <w:p w14:paraId="61AEE0A6" w14:textId="77777777" w:rsidR="00785C87" w:rsidRPr="00785C87" w:rsidRDefault="00785C87" w:rsidP="00785C87">
      <w:pPr>
        <w:spacing w:line="360" w:lineRule="auto"/>
        <w:rPr>
          <w:sz w:val="22"/>
          <w:szCs w:val="22"/>
        </w:rPr>
      </w:pPr>
      <w:r w:rsidRPr="00785C87">
        <w:rPr>
          <w:sz w:val="22"/>
          <w:szCs w:val="22"/>
        </w:rPr>
        <w:t>```{r}</w:t>
      </w:r>
    </w:p>
    <w:p w14:paraId="0CED375F" w14:textId="77777777" w:rsidR="00785C87" w:rsidRPr="00785C87" w:rsidRDefault="00785C87" w:rsidP="00785C87">
      <w:pPr>
        <w:spacing w:line="360" w:lineRule="auto"/>
        <w:rPr>
          <w:sz w:val="22"/>
          <w:szCs w:val="22"/>
        </w:rPr>
      </w:pPr>
      <w:r w:rsidRPr="00785C87">
        <w:rPr>
          <w:sz w:val="22"/>
          <w:szCs w:val="22"/>
        </w:rPr>
        <w:t>tsrByfactor(filteredSet, "DisturbancePresence", "No", "h_canopy")</w:t>
      </w:r>
    </w:p>
    <w:p w14:paraId="0371DCAE" w14:textId="77777777" w:rsidR="00785C87" w:rsidRPr="00785C87" w:rsidRDefault="00785C87" w:rsidP="00785C87">
      <w:pPr>
        <w:spacing w:line="360" w:lineRule="auto"/>
        <w:rPr>
          <w:sz w:val="22"/>
          <w:szCs w:val="22"/>
        </w:rPr>
      </w:pPr>
      <w:r w:rsidRPr="00785C87">
        <w:rPr>
          <w:sz w:val="22"/>
          <w:szCs w:val="22"/>
        </w:rPr>
        <w:t>```</w:t>
      </w:r>
    </w:p>
    <w:p w14:paraId="422BB649" w14:textId="77777777" w:rsidR="00785C87" w:rsidRPr="00785C87" w:rsidRDefault="00785C87" w:rsidP="00785C87">
      <w:pPr>
        <w:spacing w:line="360" w:lineRule="auto"/>
        <w:rPr>
          <w:sz w:val="22"/>
          <w:szCs w:val="22"/>
        </w:rPr>
      </w:pPr>
    </w:p>
    <w:p w14:paraId="21FCD567" w14:textId="77777777" w:rsidR="00785C87" w:rsidRPr="00785C87" w:rsidRDefault="00785C87" w:rsidP="00785C87">
      <w:pPr>
        <w:spacing w:line="360" w:lineRule="auto"/>
        <w:rPr>
          <w:sz w:val="22"/>
          <w:szCs w:val="22"/>
        </w:rPr>
      </w:pPr>
      <w:r w:rsidRPr="00785C87">
        <w:rPr>
          <w:sz w:val="22"/>
          <w:szCs w:val="22"/>
        </w:rPr>
        <w:t>### By disturbance age</w:t>
      </w:r>
    </w:p>
    <w:p w14:paraId="7B93A3CF" w14:textId="77777777" w:rsidR="00785C87" w:rsidRPr="00785C87" w:rsidRDefault="00785C87" w:rsidP="00785C87">
      <w:pPr>
        <w:spacing w:line="360" w:lineRule="auto"/>
        <w:rPr>
          <w:sz w:val="22"/>
          <w:szCs w:val="22"/>
        </w:rPr>
      </w:pPr>
    </w:p>
    <w:p w14:paraId="6A0042C5" w14:textId="77777777" w:rsidR="00785C87" w:rsidRPr="00785C87" w:rsidRDefault="00785C87" w:rsidP="00785C87">
      <w:pPr>
        <w:spacing w:line="360" w:lineRule="auto"/>
        <w:rPr>
          <w:sz w:val="22"/>
          <w:szCs w:val="22"/>
        </w:rPr>
      </w:pPr>
      <w:r w:rsidRPr="00785C87">
        <w:rPr>
          <w:sz w:val="22"/>
          <w:szCs w:val="22"/>
        </w:rPr>
        <w:t>\&lt; 10 Years</w:t>
      </w:r>
    </w:p>
    <w:p w14:paraId="270E6219" w14:textId="77777777" w:rsidR="00785C87" w:rsidRPr="00785C87" w:rsidRDefault="00785C87" w:rsidP="00785C87">
      <w:pPr>
        <w:spacing w:line="360" w:lineRule="auto"/>
        <w:rPr>
          <w:sz w:val="22"/>
          <w:szCs w:val="22"/>
        </w:rPr>
      </w:pPr>
    </w:p>
    <w:p w14:paraId="6DD62D73" w14:textId="77777777" w:rsidR="00785C87" w:rsidRPr="00785C87" w:rsidRDefault="00785C87" w:rsidP="00785C87">
      <w:pPr>
        <w:spacing w:line="360" w:lineRule="auto"/>
        <w:rPr>
          <w:sz w:val="22"/>
          <w:szCs w:val="22"/>
        </w:rPr>
      </w:pPr>
      <w:r w:rsidRPr="00785C87">
        <w:rPr>
          <w:sz w:val="22"/>
          <w:szCs w:val="22"/>
        </w:rPr>
        <w:t>```{r}</w:t>
      </w:r>
    </w:p>
    <w:p w14:paraId="4C9A82D9" w14:textId="77777777" w:rsidR="00785C87" w:rsidRPr="00785C87" w:rsidRDefault="00785C87" w:rsidP="00785C87">
      <w:pPr>
        <w:spacing w:line="360" w:lineRule="auto"/>
        <w:rPr>
          <w:sz w:val="22"/>
          <w:szCs w:val="22"/>
        </w:rPr>
      </w:pPr>
      <w:r w:rsidRPr="00785C87">
        <w:rPr>
          <w:sz w:val="22"/>
          <w:szCs w:val="22"/>
        </w:rPr>
        <w:t>tsrByfactor(filteredSet, "FastLossAgeGroup", "&lt;10 Years", "h_canopy")</w:t>
      </w:r>
    </w:p>
    <w:p w14:paraId="5E9A923A" w14:textId="77777777" w:rsidR="00785C87" w:rsidRPr="00785C87" w:rsidRDefault="00785C87" w:rsidP="00785C87">
      <w:pPr>
        <w:spacing w:line="360" w:lineRule="auto"/>
        <w:rPr>
          <w:sz w:val="22"/>
          <w:szCs w:val="22"/>
        </w:rPr>
      </w:pPr>
      <w:r w:rsidRPr="00785C87">
        <w:rPr>
          <w:sz w:val="22"/>
          <w:szCs w:val="22"/>
        </w:rPr>
        <w:t>```</w:t>
      </w:r>
    </w:p>
    <w:p w14:paraId="6AE89B47" w14:textId="77777777" w:rsidR="00785C87" w:rsidRPr="00785C87" w:rsidRDefault="00785C87" w:rsidP="00785C87">
      <w:pPr>
        <w:spacing w:line="360" w:lineRule="auto"/>
        <w:rPr>
          <w:sz w:val="22"/>
          <w:szCs w:val="22"/>
        </w:rPr>
      </w:pPr>
    </w:p>
    <w:p w14:paraId="7899D552" w14:textId="77777777" w:rsidR="00785C87" w:rsidRPr="00785C87" w:rsidRDefault="00785C87" w:rsidP="00785C87">
      <w:pPr>
        <w:spacing w:line="360" w:lineRule="auto"/>
        <w:rPr>
          <w:sz w:val="22"/>
          <w:szCs w:val="22"/>
        </w:rPr>
      </w:pPr>
      <w:r w:rsidRPr="00785C87">
        <w:rPr>
          <w:sz w:val="22"/>
          <w:szCs w:val="22"/>
        </w:rPr>
        <w:t>10-20 Years</w:t>
      </w:r>
    </w:p>
    <w:p w14:paraId="4099A599" w14:textId="77777777" w:rsidR="00785C87" w:rsidRPr="00785C87" w:rsidRDefault="00785C87" w:rsidP="00785C87">
      <w:pPr>
        <w:spacing w:line="360" w:lineRule="auto"/>
        <w:rPr>
          <w:sz w:val="22"/>
          <w:szCs w:val="22"/>
        </w:rPr>
      </w:pPr>
    </w:p>
    <w:p w14:paraId="6172AD54" w14:textId="77777777" w:rsidR="00785C87" w:rsidRPr="00785C87" w:rsidRDefault="00785C87" w:rsidP="00785C87">
      <w:pPr>
        <w:spacing w:line="360" w:lineRule="auto"/>
        <w:rPr>
          <w:sz w:val="22"/>
          <w:szCs w:val="22"/>
        </w:rPr>
      </w:pPr>
      <w:r w:rsidRPr="00785C87">
        <w:rPr>
          <w:sz w:val="22"/>
          <w:szCs w:val="22"/>
        </w:rPr>
        <w:t>```{r}</w:t>
      </w:r>
    </w:p>
    <w:p w14:paraId="07706C0D" w14:textId="77777777" w:rsidR="00785C87" w:rsidRPr="00785C87" w:rsidRDefault="00785C87" w:rsidP="00785C87">
      <w:pPr>
        <w:spacing w:line="360" w:lineRule="auto"/>
        <w:rPr>
          <w:sz w:val="22"/>
          <w:szCs w:val="22"/>
        </w:rPr>
      </w:pPr>
      <w:r w:rsidRPr="00785C87">
        <w:rPr>
          <w:sz w:val="22"/>
          <w:szCs w:val="22"/>
        </w:rPr>
        <w:lastRenderedPageBreak/>
        <w:t>tsrByfactor(filteredSet, "FastLossAgeGroup", "10-20 Years", "h_canopy")</w:t>
      </w:r>
    </w:p>
    <w:p w14:paraId="7EEDDDD9" w14:textId="77777777" w:rsidR="00785C87" w:rsidRPr="00785C87" w:rsidRDefault="00785C87" w:rsidP="00785C87">
      <w:pPr>
        <w:spacing w:line="360" w:lineRule="auto"/>
        <w:rPr>
          <w:sz w:val="22"/>
          <w:szCs w:val="22"/>
        </w:rPr>
      </w:pPr>
      <w:r w:rsidRPr="00785C87">
        <w:rPr>
          <w:sz w:val="22"/>
          <w:szCs w:val="22"/>
        </w:rPr>
        <w:t>```</w:t>
      </w:r>
    </w:p>
    <w:p w14:paraId="0664D7B4" w14:textId="77777777" w:rsidR="00785C87" w:rsidRPr="00785C87" w:rsidRDefault="00785C87" w:rsidP="00785C87">
      <w:pPr>
        <w:spacing w:line="360" w:lineRule="auto"/>
        <w:rPr>
          <w:sz w:val="22"/>
          <w:szCs w:val="22"/>
        </w:rPr>
      </w:pPr>
    </w:p>
    <w:p w14:paraId="65B3D042" w14:textId="77777777" w:rsidR="00785C87" w:rsidRPr="00785C87" w:rsidRDefault="00785C87" w:rsidP="00785C87">
      <w:pPr>
        <w:spacing w:line="360" w:lineRule="auto"/>
        <w:rPr>
          <w:sz w:val="22"/>
          <w:szCs w:val="22"/>
        </w:rPr>
      </w:pPr>
      <w:r w:rsidRPr="00785C87">
        <w:rPr>
          <w:sz w:val="22"/>
          <w:szCs w:val="22"/>
        </w:rPr>
        <w:t>20-30 Years</w:t>
      </w:r>
    </w:p>
    <w:p w14:paraId="3E4952D6" w14:textId="77777777" w:rsidR="00785C87" w:rsidRPr="00785C87" w:rsidRDefault="00785C87" w:rsidP="00785C87">
      <w:pPr>
        <w:spacing w:line="360" w:lineRule="auto"/>
        <w:rPr>
          <w:sz w:val="22"/>
          <w:szCs w:val="22"/>
        </w:rPr>
      </w:pPr>
    </w:p>
    <w:p w14:paraId="1DFBB3EF" w14:textId="77777777" w:rsidR="00785C87" w:rsidRPr="00785C87" w:rsidRDefault="00785C87" w:rsidP="00785C87">
      <w:pPr>
        <w:spacing w:line="360" w:lineRule="auto"/>
        <w:rPr>
          <w:sz w:val="22"/>
          <w:szCs w:val="22"/>
        </w:rPr>
      </w:pPr>
      <w:r w:rsidRPr="00785C87">
        <w:rPr>
          <w:sz w:val="22"/>
          <w:szCs w:val="22"/>
        </w:rPr>
        <w:t>```{r}</w:t>
      </w:r>
    </w:p>
    <w:p w14:paraId="5C32A9A5" w14:textId="77777777" w:rsidR="00785C87" w:rsidRPr="00785C87" w:rsidRDefault="00785C87" w:rsidP="00785C87">
      <w:pPr>
        <w:spacing w:line="360" w:lineRule="auto"/>
        <w:rPr>
          <w:sz w:val="22"/>
          <w:szCs w:val="22"/>
        </w:rPr>
      </w:pPr>
      <w:r w:rsidRPr="00785C87">
        <w:rPr>
          <w:sz w:val="22"/>
          <w:szCs w:val="22"/>
        </w:rPr>
        <w:t>tsrByfactor(filteredSet, "FastLossAgeGroup", "20-30 Years", "h_canopy")</w:t>
      </w:r>
    </w:p>
    <w:p w14:paraId="1EA30645" w14:textId="77777777" w:rsidR="00785C87" w:rsidRPr="00785C87" w:rsidRDefault="00785C87" w:rsidP="00785C87">
      <w:pPr>
        <w:spacing w:line="360" w:lineRule="auto"/>
        <w:rPr>
          <w:sz w:val="22"/>
          <w:szCs w:val="22"/>
        </w:rPr>
      </w:pPr>
      <w:r w:rsidRPr="00785C87">
        <w:rPr>
          <w:sz w:val="22"/>
          <w:szCs w:val="22"/>
        </w:rPr>
        <w:t>```</w:t>
      </w:r>
    </w:p>
    <w:p w14:paraId="6F344B0C" w14:textId="77777777" w:rsidR="00785C87" w:rsidRPr="00785C87" w:rsidRDefault="00785C87" w:rsidP="00785C87">
      <w:pPr>
        <w:spacing w:line="360" w:lineRule="auto"/>
        <w:rPr>
          <w:sz w:val="22"/>
          <w:szCs w:val="22"/>
        </w:rPr>
      </w:pPr>
    </w:p>
    <w:p w14:paraId="442FFE39" w14:textId="77777777" w:rsidR="00785C87" w:rsidRPr="00785C87" w:rsidRDefault="00785C87" w:rsidP="00785C87">
      <w:pPr>
        <w:spacing w:line="360" w:lineRule="auto"/>
        <w:rPr>
          <w:sz w:val="22"/>
          <w:szCs w:val="22"/>
        </w:rPr>
      </w:pPr>
      <w:r w:rsidRPr="00785C87">
        <w:rPr>
          <w:sz w:val="22"/>
          <w:szCs w:val="22"/>
        </w:rPr>
        <w:t>30+ Years</w:t>
      </w:r>
    </w:p>
    <w:p w14:paraId="0038BC15" w14:textId="77777777" w:rsidR="00785C87" w:rsidRPr="00785C87" w:rsidRDefault="00785C87" w:rsidP="00785C87">
      <w:pPr>
        <w:spacing w:line="360" w:lineRule="auto"/>
        <w:rPr>
          <w:sz w:val="22"/>
          <w:szCs w:val="22"/>
        </w:rPr>
      </w:pPr>
    </w:p>
    <w:p w14:paraId="1B943046" w14:textId="77777777" w:rsidR="00785C87" w:rsidRPr="00785C87" w:rsidRDefault="00785C87" w:rsidP="00785C87">
      <w:pPr>
        <w:spacing w:line="360" w:lineRule="auto"/>
        <w:rPr>
          <w:sz w:val="22"/>
          <w:szCs w:val="22"/>
        </w:rPr>
      </w:pPr>
      <w:r w:rsidRPr="00785C87">
        <w:rPr>
          <w:sz w:val="22"/>
          <w:szCs w:val="22"/>
        </w:rPr>
        <w:t>```{r}</w:t>
      </w:r>
    </w:p>
    <w:p w14:paraId="1F0C9B37" w14:textId="77777777" w:rsidR="00785C87" w:rsidRPr="00785C87" w:rsidRDefault="00785C87" w:rsidP="00785C87">
      <w:pPr>
        <w:spacing w:line="360" w:lineRule="auto"/>
        <w:rPr>
          <w:sz w:val="22"/>
          <w:szCs w:val="22"/>
        </w:rPr>
      </w:pPr>
      <w:r w:rsidRPr="00785C87">
        <w:rPr>
          <w:sz w:val="22"/>
          <w:szCs w:val="22"/>
        </w:rPr>
        <w:t>tsrByfactor(filteredSet, "FastLossAgeGroup", "30+ Years", "h_canopy")</w:t>
      </w:r>
    </w:p>
    <w:p w14:paraId="41AB4E2B" w14:textId="77777777" w:rsidR="00785C87" w:rsidRPr="00785C87" w:rsidRDefault="00785C87" w:rsidP="00785C87">
      <w:pPr>
        <w:spacing w:line="360" w:lineRule="auto"/>
        <w:rPr>
          <w:sz w:val="22"/>
          <w:szCs w:val="22"/>
        </w:rPr>
      </w:pPr>
      <w:r w:rsidRPr="00785C87">
        <w:rPr>
          <w:sz w:val="22"/>
          <w:szCs w:val="22"/>
        </w:rPr>
        <w:t>```</w:t>
      </w:r>
    </w:p>
    <w:p w14:paraId="63E2A282" w14:textId="77777777" w:rsidR="00785C87" w:rsidRPr="00785C87" w:rsidRDefault="00785C87" w:rsidP="00785C87">
      <w:pPr>
        <w:spacing w:line="360" w:lineRule="auto"/>
        <w:rPr>
          <w:sz w:val="22"/>
          <w:szCs w:val="22"/>
        </w:rPr>
      </w:pPr>
    </w:p>
    <w:p w14:paraId="08813BBB" w14:textId="77777777" w:rsidR="00785C87" w:rsidRPr="00785C87" w:rsidRDefault="00785C87" w:rsidP="00785C87">
      <w:pPr>
        <w:spacing w:line="360" w:lineRule="auto"/>
        <w:rPr>
          <w:sz w:val="22"/>
          <w:szCs w:val="22"/>
        </w:rPr>
      </w:pPr>
      <w:r w:rsidRPr="00785C87">
        <w:rPr>
          <w:sz w:val="22"/>
          <w:szCs w:val="22"/>
        </w:rPr>
        <w:t>## 5.2 Net change t-test</w:t>
      </w:r>
    </w:p>
    <w:p w14:paraId="60DD3AFD" w14:textId="77777777" w:rsidR="00785C87" w:rsidRPr="00785C87" w:rsidRDefault="00785C87" w:rsidP="00785C87">
      <w:pPr>
        <w:spacing w:line="360" w:lineRule="auto"/>
        <w:rPr>
          <w:sz w:val="22"/>
          <w:szCs w:val="22"/>
        </w:rPr>
      </w:pPr>
    </w:p>
    <w:p w14:paraId="222CF5BF" w14:textId="77777777" w:rsidR="00785C87" w:rsidRPr="00785C87" w:rsidRDefault="00785C87" w:rsidP="00785C87">
      <w:pPr>
        <w:spacing w:line="360" w:lineRule="auto"/>
        <w:rPr>
          <w:sz w:val="22"/>
          <w:szCs w:val="22"/>
        </w:rPr>
      </w:pPr>
      <w:r w:rsidRPr="00785C87">
        <w:rPr>
          <w:sz w:val="22"/>
          <w:szCs w:val="22"/>
        </w:rPr>
        <w:t>### By forest cover</w:t>
      </w:r>
    </w:p>
    <w:p w14:paraId="31DC6133" w14:textId="77777777" w:rsidR="00785C87" w:rsidRPr="00785C87" w:rsidRDefault="00785C87" w:rsidP="00785C87">
      <w:pPr>
        <w:spacing w:line="360" w:lineRule="auto"/>
        <w:rPr>
          <w:sz w:val="22"/>
          <w:szCs w:val="22"/>
        </w:rPr>
      </w:pPr>
    </w:p>
    <w:p w14:paraId="6E89BFEF" w14:textId="77777777" w:rsidR="00785C87" w:rsidRPr="00785C87" w:rsidRDefault="00785C87" w:rsidP="00785C87">
      <w:pPr>
        <w:spacing w:line="360" w:lineRule="auto"/>
        <w:rPr>
          <w:sz w:val="22"/>
          <w:szCs w:val="22"/>
        </w:rPr>
      </w:pPr>
      <w:r w:rsidRPr="00785C87">
        <w:rPr>
          <w:sz w:val="22"/>
          <w:szCs w:val="22"/>
        </w:rPr>
        <w:t>Deciduous</w:t>
      </w:r>
    </w:p>
    <w:p w14:paraId="35952EEF" w14:textId="77777777" w:rsidR="00785C87" w:rsidRPr="00785C87" w:rsidRDefault="00785C87" w:rsidP="00785C87">
      <w:pPr>
        <w:spacing w:line="360" w:lineRule="auto"/>
        <w:rPr>
          <w:sz w:val="22"/>
          <w:szCs w:val="22"/>
        </w:rPr>
      </w:pPr>
    </w:p>
    <w:p w14:paraId="37364B16" w14:textId="77777777" w:rsidR="00785C87" w:rsidRPr="00785C87" w:rsidRDefault="00785C87" w:rsidP="00785C87">
      <w:pPr>
        <w:spacing w:line="360" w:lineRule="auto"/>
        <w:rPr>
          <w:sz w:val="22"/>
          <w:szCs w:val="22"/>
        </w:rPr>
      </w:pPr>
      <w:r w:rsidRPr="00785C87">
        <w:rPr>
          <w:sz w:val="22"/>
          <w:szCs w:val="22"/>
        </w:rPr>
        <w:t>```{r}</w:t>
      </w:r>
    </w:p>
    <w:p w14:paraId="38EB50AD" w14:textId="77777777" w:rsidR="00785C87" w:rsidRPr="00785C87" w:rsidRDefault="00785C87" w:rsidP="00785C87">
      <w:pPr>
        <w:spacing w:line="360" w:lineRule="auto"/>
        <w:rPr>
          <w:sz w:val="22"/>
          <w:szCs w:val="22"/>
        </w:rPr>
      </w:pPr>
      <w:r w:rsidRPr="00785C87">
        <w:rPr>
          <w:sz w:val="22"/>
          <w:szCs w:val="22"/>
        </w:rPr>
        <w:t>netTByFactor(filteredSet, "NLCD_2023_Label", "Deciduous Forest", "h_canopy", 2020, 2024)</w:t>
      </w:r>
    </w:p>
    <w:p w14:paraId="3682D3D7" w14:textId="77777777" w:rsidR="00785C87" w:rsidRPr="00785C87" w:rsidRDefault="00785C87" w:rsidP="00785C87">
      <w:pPr>
        <w:spacing w:line="360" w:lineRule="auto"/>
        <w:rPr>
          <w:sz w:val="22"/>
          <w:szCs w:val="22"/>
        </w:rPr>
      </w:pPr>
      <w:r w:rsidRPr="00785C87">
        <w:rPr>
          <w:sz w:val="22"/>
          <w:szCs w:val="22"/>
        </w:rPr>
        <w:t>```</w:t>
      </w:r>
    </w:p>
    <w:p w14:paraId="5405B486" w14:textId="77777777" w:rsidR="00785C87" w:rsidRPr="00785C87" w:rsidRDefault="00785C87" w:rsidP="00785C87">
      <w:pPr>
        <w:spacing w:line="360" w:lineRule="auto"/>
        <w:rPr>
          <w:sz w:val="22"/>
          <w:szCs w:val="22"/>
        </w:rPr>
      </w:pPr>
    </w:p>
    <w:p w14:paraId="79EB5537" w14:textId="77777777" w:rsidR="00785C87" w:rsidRPr="00785C87" w:rsidRDefault="00785C87" w:rsidP="00785C87">
      <w:pPr>
        <w:spacing w:line="360" w:lineRule="auto"/>
        <w:rPr>
          <w:sz w:val="22"/>
          <w:szCs w:val="22"/>
        </w:rPr>
      </w:pPr>
      <w:r w:rsidRPr="00785C87">
        <w:rPr>
          <w:sz w:val="22"/>
          <w:szCs w:val="22"/>
        </w:rPr>
        <w:t>Evergreen</w:t>
      </w:r>
    </w:p>
    <w:p w14:paraId="54310555" w14:textId="77777777" w:rsidR="00785C87" w:rsidRPr="00785C87" w:rsidRDefault="00785C87" w:rsidP="00785C87">
      <w:pPr>
        <w:spacing w:line="360" w:lineRule="auto"/>
        <w:rPr>
          <w:sz w:val="22"/>
          <w:szCs w:val="22"/>
        </w:rPr>
      </w:pPr>
    </w:p>
    <w:p w14:paraId="77A66C83" w14:textId="77777777" w:rsidR="00785C87" w:rsidRPr="00785C87" w:rsidRDefault="00785C87" w:rsidP="00785C87">
      <w:pPr>
        <w:spacing w:line="360" w:lineRule="auto"/>
        <w:rPr>
          <w:sz w:val="22"/>
          <w:szCs w:val="22"/>
        </w:rPr>
      </w:pPr>
      <w:r w:rsidRPr="00785C87">
        <w:rPr>
          <w:sz w:val="22"/>
          <w:szCs w:val="22"/>
        </w:rPr>
        <w:t>```{r}</w:t>
      </w:r>
    </w:p>
    <w:p w14:paraId="469DC73D" w14:textId="77777777" w:rsidR="00785C87" w:rsidRPr="00785C87" w:rsidRDefault="00785C87" w:rsidP="00785C87">
      <w:pPr>
        <w:spacing w:line="360" w:lineRule="auto"/>
        <w:rPr>
          <w:sz w:val="22"/>
          <w:szCs w:val="22"/>
        </w:rPr>
      </w:pPr>
      <w:r w:rsidRPr="00785C87">
        <w:rPr>
          <w:sz w:val="22"/>
          <w:szCs w:val="22"/>
        </w:rPr>
        <w:t>netTByFactor(filteredSet, "NLCD_2023_Label", "Evergreen Forest", "h_canopy", 2020, 2024)</w:t>
      </w:r>
    </w:p>
    <w:p w14:paraId="2DF14D7F" w14:textId="77777777" w:rsidR="00785C87" w:rsidRPr="00785C87" w:rsidRDefault="00785C87" w:rsidP="00785C87">
      <w:pPr>
        <w:spacing w:line="360" w:lineRule="auto"/>
        <w:rPr>
          <w:sz w:val="22"/>
          <w:szCs w:val="22"/>
        </w:rPr>
      </w:pPr>
      <w:r w:rsidRPr="00785C87">
        <w:rPr>
          <w:sz w:val="22"/>
          <w:szCs w:val="22"/>
        </w:rPr>
        <w:t>```</w:t>
      </w:r>
    </w:p>
    <w:p w14:paraId="1D36CEEA" w14:textId="77777777" w:rsidR="00785C87" w:rsidRPr="00785C87" w:rsidRDefault="00785C87" w:rsidP="00785C87">
      <w:pPr>
        <w:spacing w:line="360" w:lineRule="auto"/>
        <w:rPr>
          <w:sz w:val="22"/>
          <w:szCs w:val="22"/>
        </w:rPr>
      </w:pPr>
    </w:p>
    <w:p w14:paraId="5AACAF50" w14:textId="77777777" w:rsidR="00785C87" w:rsidRPr="00785C87" w:rsidRDefault="00785C87" w:rsidP="00785C87">
      <w:pPr>
        <w:spacing w:line="360" w:lineRule="auto"/>
        <w:rPr>
          <w:sz w:val="22"/>
          <w:szCs w:val="22"/>
        </w:rPr>
      </w:pPr>
      <w:r w:rsidRPr="00785C87">
        <w:rPr>
          <w:sz w:val="22"/>
          <w:szCs w:val="22"/>
        </w:rPr>
        <w:t>Mixed</w:t>
      </w:r>
    </w:p>
    <w:p w14:paraId="2DCE74C4" w14:textId="77777777" w:rsidR="00785C87" w:rsidRPr="00785C87" w:rsidRDefault="00785C87" w:rsidP="00785C87">
      <w:pPr>
        <w:spacing w:line="360" w:lineRule="auto"/>
        <w:rPr>
          <w:sz w:val="22"/>
          <w:szCs w:val="22"/>
        </w:rPr>
      </w:pPr>
    </w:p>
    <w:p w14:paraId="646261D6" w14:textId="77777777" w:rsidR="00785C87" w:rsidRPr="00785C87" w:rsidRDefault="00785C87" w:rsidP="00785C87">
      <w:pPr>
        <w:spacing w:line="360" w:lineRule="auto"/>
        <w:rPr>
          <w:sz w:val="22"/>
          <w:szCs w:val="22"/>
        </w:rPr>
      </w:pPr>
      <w:r w:rsidRPr="00785C87">
        <w:rPr>
          <w:sz w:val="22"/>
          <w:szCs w:val="22"/>
        </w:rPr>
        <w:t>```{r}</w:t>
      </w:r>
    </w:p>
    <w:p w14:paraId="2D503864" w14:textId="77777777" w:rsidR="00785C87" w:rsidRPr="00785C87" w:rsidRDefault="00785C87" w:rsidP="00785C87">
      <w:pPr>
        <w:spacing w:line="360" w:lineRule="auto"/>
        <w:rPr>
          <w:sz w:val="22"/>
          <w:szCs w:val="22"/>
        </w:rPr>
      </w:pPr>
      <w:r w:rsidRPr="00785C87">
        <w:rPr>
          <w:sz w:val="22"/>
          <w:szCs w:val="22"/>
        </w:rPr>
        <w:lastRenderedPageBreak/>
        <w:t>netTByFactor(filteredSet, "NLCD_2023_Label", "Mixed Forest", "h_canopy", 2020, 2024)</w:t>
      </w:r>
    </w:p>
    <w:p w14:paraId="79903283" w14:textId="77777777" w:rsidR="00785C87" w:rsidRPr="00785C87" w:rsidRDefault="00785C87" w:rsidP="00785C87">
      <w:pPr>
        <w:spacing w:line="360" w:lineRule="auto"/>
        <w:rPr>
          <w:sz w:val="22"/>
          <w:szCs w:val="22"/>
        </w:rPr>
      </w:pPr>
      <w:r w:rsidRPr="00785C87">
        <w:rPr>
          <w:sz w:val="22"/>
          <w:szCs w:val="22"/>
        </w:rPr>
        <w:t>```</w:t>
      </w:r>
    </w:p>
    <w:p w14:paraId="2BEEB1CB" w14:textId="77777777" w:rsidR="00785C87" w:rsidRPr="00785C87" w:rsidRDefault="00785C87" w:rsidP="00785C87">
      <w:pPr>
        <w:spacing w:line="360" w:lineRule="auto"/>
        <w:rPr>
          <w:sz w:val="22"/>
          <w:szCs w:val="22"/>
        </w:rPr>
      </w:pPr>
    </w:p>
    <w:p w14:paraId="7F27894A" w14:textId="77777777" w:rsidR="00785C87" w:rsidRPr="00785C87" w:rsidRDefault="00785C87" w:rsidP="00785C87">
      <w:pPr>
        <w:spacing w:line="360" w:lineRule="auto"/>
        <w:rPr>
          <w:sz w:val="22"/>
          <w:szCs w:val="22"/>
        </w:rPr>
      </w:pPr>
      <w:r w:rsidRPr="00785C87">
        <w:rPr>
          <w:sz w:val="22"/>
          <w:szCs w:val="22"/>
        </w:rPr>
        <w:t>Woody Wetlands</w:t>
      </w:r>
    </w:p>
    <w:p w14:paraId="2ACAE634" w14:textId="77777777" w:rsidR="00785C87" w:rsidRPr="00785C87" w:rsidRDefault="00785C87" w:rsidP="00785C87">
      <w:pPr>
        <w:spacing w:line="360" w:lineRule="auto"/>
        <w:rPr>
          <w:sz w:val="22"/>
          <w:szCs w:val="22"/>
        </w:rPr>
      </w:pPr>
    </w:p>
    <w:p w14:paraId="44EE185B" w14:textId="77777777" w:rsidR="00785C87" w:rsidRPr="00785C87" w:rsidRDefault="00785C87" w:rsidP="00785C87">
      <w:pPr>
        <w:spacing w:line="360" w:lineRule="auto"/>
        <w:rPr>
          <w:sz w:val="22"/>
          <w:szCs w:val="22"/>
        </w:rPr>
      </w:pPr>
      <w:r w:rsidRPr="00785C87">
        <w:rPr>
          <w:sz w:val="22"/>
          <w:szCs w:val="22"/>
        </w:rPr>
        <w:t>```{r}</w:t>
      </w:r>
    </w:p>
    <w:p w14:paraId="7D292F20" w14:textId="77777777" w:rsidR="00785C87" w:rsidRPr="00785C87" w:rsidRDefault="00785C87" w:rsidP="00785C87">
      <w:pPr>
        <w:spacing w:line="360" w:lineRule="auto"/>
        <w:rPr>
          <w:sz w:val="22"/>
          <w:szCs w:val="22"/>
        </w:rPr>
      </w:pPr>
      <w:r w:rsidRPr="00785C87">
        <w:rPr>
          <w:sz w:val="22"/>
          <w:szCs w:val="22"/>
        </w:rPr>
        <w:t>netTByFactor(filteredSet, "NLCD_2023_Label", "Woody Wetlands", "h_canopy", 2020, 2024)</w:t>
      </w:r>
    </w:p>
    <w:p w14:paraId="3001D730" w14:textId="77777777" w:rsidR="00785C87" w:rsidRPr="00785C87" w:rsidRDefault="00785C87" w:rsidP="00785C87">
      <w:pPr>
        <w:spacing w:line="360" w:lineRule="auto"/>
        <w:rPr>
          <w:sz w:val="22"/>
          <w:szCs w:val="22"/>
        </w:rPr>
      </w:pPr>
      <w:r w:rsidRPr="00785C87">
        <w:rPr>
          <w:sz w:val="22"/>
          <w:szCs w:val="22"/>
        </w:rPr>
        <w:t>```</w:t>
      </w:r>
    </w:p>
    <w:p w14:paraId="51A909F4" w14:textId="77777777" w:rsidR="00785C87" w:rsidRPr="00785C87" w:rsidRDefault="00785C87" w:rsidP="00785C87">
      <w:pPr>
        <w:spacing w:line="360" w:lineRule="auto"/>
        <w:rPr>
          <w:sz w:val="22"/>
          <w:szCs w:val="22"/>
        </w:rPr>
      </w:pPr>
    </w:p>
    <w:p w14:paraId="5CEFB459" w14:textId="77777777" w:rsidR="00785C87" w:rsidRPr="00785C87" w:rsidRDefault="00785C87" w:rsidP="00785C87">
      <w:pPr>
        <w:spacing w:line="360" w:lineRule="auto"/>
        <w:rPr>
          <w:sz w:val="22"/>
          <w:szCs w:val="22"/>
        </w:rPr>
      </w:pPr>
      <w:r w:rsidRPr="00785C87">
        <w:rPr>
          <w:sz w:val="22"/>
          <w:szCs w:val="22"/>
        </w:rPr>
        <w:t>### By disturbance presence</w:t>
      </w:r>
    </w:p>
    <w:p w14:paraId="72E6AAF2" w14:textId="77777777" w:rsidR="00785C87" w:rsidRPr="00785C87" w:rsidRDefault="00785C87" w:rsidP="00785C87">
      <w:pPr>
        <w:spacing w:line="360" w:lineRule="auto"/>
        <w:rPr>
          <w:sz w:val="22"/>
          <w:szCs w:val="22"/>
        </w:rPr>
      </w:pPr>
    </w:p>
    <w:p w14:paraId="16390658" w14:textId="77777777" w:rsidR="00785C87" w:rsidRPr="00785C87" w:rsidRDefault="00785C87" w:rsidP="00785C87">
      <w:pPr>
        <w:spacing w:line="360" w:lineRule="auto"/>
        <w:rPr>
          <w:sz w:val="22"/>
          <w:szCs w:val="22"/>
        </w:rPr>
      </w:pPr>
      <w:r w:rsidRPr="00785C87">
        <w:rPr>
          <w:sz w:val="22"/>
          <w:szCs w:val="22"/>
        </w:rPr>
        <w:t>Yes</w:t>
      </w:r>
    </w:p>
    <w:p w14:paraId="24B51E56" w14:textId="77777777" w:rsidR="00785C87" w:rsidRPr="00785C87" w:rsidRDefault="00785C87" w:rsidP="00785C87">
      <w:pPr>
        <w:spacing w:line="360" w:lineRule="auto"/>
        <w:rPr>
          <w:sz w:val="22"/>
          <w:szCs w:val="22"/>
        </w:rPr>
      </w:pPr>
    </w:p>
    <w:p w14:paraId="53597DD7" w14:textId="77777777" w:rsidR="00785C87" w:rsidRPr="00785C87" w:rsidRDefault="00785C87" w:rsidP="00785C87">
      <w:pPr>
        <w:spacing w:line="360" w:lineRule="auto"/>
        <w:rPr>
          <w:sz w:val="22"/>
          <w:szCs w:val="22"/>
        </w:rPr>
      </w:pPr>
      <w:r w:rsidRPr="00785C87">
        <w:rPr>
          <w:sz w:val="22"/>
          <w:szCs w:val="22"/>
        </w:rPr>
        <w:t>```{r}</w:t>
      </w:r>
    </w:p>
    <w:p w14:paraId="2B3D8E94" w14:textId="77777777" w:rsidR="00785C87" w:rsidRPr="00785C87" w:rsidRDefault="00785C87" w:rsidP="00785C87">
      <w:pPr>
        <w:spacing w:line="360" w:lineRule="auto"/>
        <w:rPr>
          <w:sz w:val="22"/>
          <w:szCs w:val="22"/>
        </w:rPr>
      </w:pPr>
      <w:r w:rsidRPr="00785C87">
        <w:rPr>
          <w:sz w:val="22"/>
          <w:szCs w:val="22"/>
        </w:rPr>
        <w:t>netTByFactor(filteredSet, "DisturbancePresence", "Yes", "h_canopy", 2020, 2024)</w:t>
      </w:r>
    </w:p>
    <w:p w14:paraId="739385B3" w14:textId="77777777" w:rsidR="00785C87" w:rsidRPr="00785C87" w:rsidRDefault="00785C87" w:rsidP="00785C87">
      <w:pPr>
        <w:spacing w:line="360" w:lineRule="auto"/>
        <w:rPr>
          <w:sz w:val="22"/>
          <w:szCs w:val="22"/>
        </w:rPr>
      </w:pPr>
      <w:r w:rsidRPr="00785C87">
        <w:rPr>
          <w:sz w:val="22"/>
          <w:szCs w:val="22"/>
        </w:rPr>
        <w:t>```</w:t>
      </w:r>
    </w:p>
    <w:p w14:paraId="7D7D1E3B" w14:textId="77777777" w:rsidR="00785C87" w:rsidRPr="00785C87" w:rsidRDefault="00785C87" w:rsidP="00785C87">
      <w:pPr>
        <w:spacing w:line="360" w:lineRule="auto"/>
        <w:rPr>
          <w:sz w:val="22"/>
          <w:szCs w:val="22"/>
        </w:rPr>
      </w:pPr>
    </w:p>
    <w:p w14:paraId="43FDC787" w14:textId="77777777" w:rsidR="00785C87" w:rsidRPr="00785C87" w:rsidRDefault="00785C87" w:rsidP="00785C87">
      <w:pPr>
        <w:spacing w:line="360" w:lineRule="auto"/>
        <w:rPr>
          <w:sz w:val="22"/>
          <w:szCs w:val="22"/>
        </w:rPr>
      </w:pPr>
      <w:r w:rsidRPr="00785C87">
        <w:rPr>
          <w:sz w:val="22"/>
          <w:szCs w:val="22"/>
        </w:rPr>
        <w:t>No</w:t>
      </w:r>
    </w:p>
    <w:p w14:paraId="79DC56E3" w14:textId="77777777" w:rsidR="00785C87" w:rsidRPr="00785C87" w:rsidRDefault="00785C87" w:rsidP="00785C87">
      <w:pPr>
        <w:spacing w:line="360" w:lineRule="auto"/>
        <w:rPr>
          <w:sz w:val="22"/>
          <w:szCs w:val="22"/>
        </w:rPr>
      </w:pPr>
    </w:p>
    <w:p w14:paraId="14FE424C" w14:textId="77777777" w:rsidR="00785C87" w:rsidRPr="00785C87" w:rsidRDefault="00785C87" w:rsidP="00785C87">
      <w:pPr>
        <w:spacing w:line="360" w:lineRule="auto"/>
        <w:rPr>
          <w:sz w:val="22"/>
          <w:szCs w:val="22"/>
        </w:rPr>
      </w:pPr>
      <w:r w:rsidRPr="00785C87">
        <w:rPr>
          <w:sz w:val="22"/>
          <w:szCs w:val="22"/>
        </w:rPr>
        <w:t>```{r}</w:t>
      </w:r>
    </w:p>
    <w:p w14:paraId="79420C96" w14:textId="77777777" w:rsidR="00785C87" w:rsidRPr="00785C87" w:rsidRDefault="00785C87" w:rsidP="00785C87">
      <w:pPr>
        <w:spacing w:line="360" w:lineRule="auto"/>
        <w:rPr>
          <w:sz w:val="22"/>
          <w:szCs w:val="22"/>
        </w:rPr>
      </w:pPr>
      <w:r w:rsidRPr="00785C87">
        <w:rPr>
          <w:sz w:val="22"/>
          <w:szCs w:val="22"/>
        </w:rPr>
        <w:t>netTByFactor(filteredSet, "DisturbancePresence", "No", "h_canopy", 2020, 2024)</w:t>
      </w:r>
    </w:p>
    <w:p w14:paraId="75E9D26C" w14:textId="77777777" w:rsidR="00785C87" w:rsidRPr="00785C87" w:rsidRDefault="00785C87" w:rsidP="00785C87">
      <w:pPr>
        <w:spacing w:line="360" w:lineRule="auto"/>
        <w:rPr>
          <w:sz w:val="22"/>
          <w:szCs w:val="22"/>
        </w:rPr>
      </w:pPr>
      <w:r w:rsidRPr="00785C87">
        <w:rPr>
          <w:sz w:val="22"/>
          <w:szCs w:val="22"/>
        </w:rPr>
        <w:t>```</w:t>
      </w:r>
    </w:p>
    <w:p w14:paraId="263A63DC" w14:textId="77777777" w:rsidR="00785C87" w:rsidRPr="00785C87" w:rsidRDefault="00785C87" w:rsidP="00785C87">
      <w:pPr>
        <w:spacing w:line="360" w:lineRule="auto"/>
        <w:rPr>
          <w:sz w:val="22"/>
          <w:szCs w:val="22"/>
        </w:rPr>
      </w:pPr>
    </w:p>
    <w:p w14:paraId="2915B4AF" w14:textId="77777777" w:rsidR="00785C87" w:rsidRPr="00785C87" w:rsidRDefault="00785C87" w:rsidP="00785C87">
      <w:pPr>
        <w:spacing w:line="360" w:lineRule="auto"/>
        <w:rPr>
          <w:sz w:val="22"/>
          <w:szCs w:val="22"/>
        </w:rPr>
      </w:pPr>
      <w:r w:rsidRPr="00785C87">
        <w:rPr>
          <w:sz w:val="22"/>
          <w:szCs w:val="22"/>
        </w:rPr>
        <w:t>### By disturbance age</w:t>
      </w:r>
    </w:p>
    <w:p w14:paraId="40C1552C" w14:textId="77777777" w:rsidR="00785C87" w:rsidRPr="00785C87" w:rsidRDefault="00785C87" w:rsidP="00785C87">
      <w:pPr>
        <w:spacing w:line="360" w:lineRule="auto"/>
        <w:rPr>
          <w:sz w:val="22"/>
          <w:szCs w:val="22"/>
        </w:rPr>
      </w:pPr>
    </w:p>
    <w:p w14:paraId="53ED4A48" w14:textId="77777777" w:rsidR="00785C87" w:rsidRPr="00785C87" w:rsidRDefault="00785C87" w:rsidP="00785C87">
      <w:pPr>
        <w:spacing w:line="360" w:lineRule="auto"/>
        <w:rPr>
          <w:sz w:val="22"/>
          <w:szCs w:val="22"/>
        </w:rPr>
      </w:pPr>
      <w:r w:rsidRPr="00785C87">
        <w:rPr>
          <w:sz w:val="22"/>
          <w:szCs w:val="22"/>
        </w:rPr>
        <w:t>\&lt; 10 Years</w:t>
      </w:r>
    </w:p>
    <w:p w14:paraId="51478911" w14:textId="77777777" w:rsidR="00785C87" w:rsidRPr="00785C87" w:rsidRDefault="00785C87" w:rsidP="00785C87">
      <w:pPr>
        <w:spacing w:line="360" w:lineRule="auto"/>
        <w:rPr>
          <w:sz w:val="22"/>
          <w:szCs w:val="22"/>
        </w:rPr>
      </w:pPr>
    </w:p>
    <w:p w14:paraId="40623402" w14:textId="77777777" w:rsidR="00785C87" w:rsidRPr="00785C87" w:rsidRDefault="00785C87" w:rsidP="00785C87">
      <w:pPr>
        <w:spacing w:line="360" w:lineRule="auto"/>
        <w:rPr>
          <w:sz w:val="22"/>
          <w:szCs w:val="22"/>
        </w:rPr>
      </w:pPr>
      <w:r w:rsidRPr="00785C87">
        <w:rPr>
          <w:sz w:val="22"/>
          <w:szCs w:val="22"/>
        </w:rPr>
        <w:t>```{r}</w:t>
      </w:r>
    </w:p>
    <w:p w14:paraId="1271FA9C" w14:textId="77777777" w:rsidR="00785C87" w:rsidRPr="00785C87" w:rsidRDefault="00785C87" w:rsidP="00785C87">
      <w:pPr>
        <w:spacing w:line="360" w:lineRule="auto"/>
        <w:rPr>
          <w:sz w:val="22"/>
          <w:szCs w:val="22"/>
        </w:rPr>
      </w:pPr>
      <w:r w:rsidRPr="00785C87">
        <w:rPr>
          <w:sz w:val="22"/>
          <w:szCs w:val="22"/>
        </w:rPr>
        <w:t>netTByFactor(filteredSet, "FastLossAgeGroup", "&lt;10 Years", "h_canopy", 2020, 2024)</w:t>
      </w:r>
    </w:p>
    <w:p w14:paraId="39A7E9E5" w14:textId="77777777" w:rsidR="00785C87" w:rsidRPr="00785C87" w:rsidRDefault="00785C87" w:rsidP="00785C87">
      <w:pPr>
        <w:spacing w:line="360" w:lineRule="auto"/>
        <w:rPr>
          <w:sz w:val="22"/>
          <w:szCs w:val="22"/>
        </w:rPr>
      </w:pPr>
      <w:r w:rsidRPr="00785C87">
        <w:rPr>
          <w:sz w:val="22"/>
          <w:szCs w:val="22"/>
        </w:rPr>
        <w:t>```</w:t>
      </w:r>
    </w:p>
    <w:p w14:paraId="79C4CB02" w14:textId="77777777" w:rsidR="00785C87" w:rsidRPr="00785C87" w:rsidRDefault="00785C87" w:rsidP="00785C87">
      <w:pPr>
        <w:spacing w:line="360" w:lineRule="auto"/>
        <w:rPr>
          <w:sz w:val="22"/>
          <w:szCs w:val="22"/>
        </w:rPr>
      </w:pPr>
    </w:p>
    <w:p w14:paraId="0DACFD3F" w14:textId="77777777" w:rsidR="00785C87" w:rsidRPr="00785C87" w:rsidRDefault="00785C87" w:rsidP="00785C87">
      <w:pPr>
        <w:spacing w:line="360" w:lineRule="auto"/>
        <w:rPr>
          <w:sz w:val="22"/>
          <w:szCs w:val="22"/>
        </w:rPr>
      </w:pPr>
      <w:r w:rsidRPr="00785C87">
        <w:rPr>
          <w:sz w:val="22"/>
          <w:szCs w:val="22"/>
        </w:rPr>
        <w:t>10-20 Years</w:t>
      </w:r>
    </w:p>
    <w:p w14:paraId="407C148E" w14:textId="77777777" w:rsidR="00785C87" w:rsidRPr="00785C87" w:rsidRDefault="00785C87" w:rsidP="00785C87">
      <w:pPr>
        <w:spacing w:line="360" w:lineRule="auto"/>
        <w:rPr>
          <w:sz w:val="22"/>
          <w:szCs w:val="22"/>
        </w:rPr>
      </w:pPr>
    </w:p>
    <w:p w14:paraId="732D6E0A" w14:textId="77777777" w:rsidR="00785C87" w:rsidRPr="00785C87" w:rsidRDefault="00785C87" w:rsidP="00785C87">
      <w:pPr>
        <w:spacing w:line="360" w:lineRule="auto"/>
        <w:rPr>
          <w:sz w:val="22"/>
          <w:szCs w:val="22"/>
        </w:rPr>
      </w:pPr>
      <w:r w:rsidRPr="00785C87">
        <w:rPr>
          <w:sz w:val="22"/>
          <w:szCs w:val="22"/>
        </w:rPr>
        <w:t>```{r}</w:t>
      </w:r>
    </w:p>
    <w:p w14:paraId="30E36966" w14:textId="77777777" w:rsidR="00785C87" w:rsidRPr="00785C87" w:rsidRDefault="00785C87" w:rsidP="00785C87">
      <w:pPr>
        <w:spacing w:line="360" w:lineRule="auto"/>
        <w:rPr>
          <w:sz w:val="22"/>
          <w:szCs w:val="22"/>
        </w:rPr>
      </w:pPr>
      <w:r w:rsidRPr="00785C87">
        <w:rPr>
          <w:sz w:val="22"/>
          <w:szCs w:val="22"/>
        </w:rPr>
        <w:lastRenderedPageBreak/>
        <w:t>netTByFactor(filteredSet, "FastLossAgeGroup", "10-20 Years", "h_canopy", 2020, 2024)</w:t>
      </w:r>
    </w:p>
    <w:p w14:paraId="1F4F39F6" w14:textId="77777777" w:rsidR="00785C87" w:rsidRPr="00785C87" w:rsidRDefault="00785C87" w:rsidP="00785C87">
      <w:pPr>
        <w:spacing w:line="360" w:lineRule="auto"/>
        <w:rPr>
          <w:sz w:val="22"/>
          <w:szCs w:val="22"/>
        </w:rPr>
      </w:pPr>
      <w:r w:rsidRPr="00785C87">
        <w:rPr>
          <w:sz w:val="22"/>
          <w:szCs w:val="22"/>
        </w:rPr>
        <w:t>```</w:t>
      </w:r>
    </w:p>
    <w:p w14:paraId="3D6F45EB" w14:textId="77777777" w:rsidR="00785C87" w:rsidRPr="00785C87" w:rsidRDefault="00785C87" w:rsidP="00785C87">
      <w:pPr>
        <w:spacing w:line="360" w:lineRule="auto"/>
        <w:rPr>
          <w:sz w:val="22"/>
          <w:szCs w:val="22"/>
        </w:rPr>
      </w:pPr>
    </w:p>
    <w:p w14:paraId="70DA2102" w14:textId="77777777" w:rsidR="00785C87" w:rsidRPr="00785C87" w:rsidRDefault="00785C87" w:rsidP="00785C87">
      <w:pPr>
        <w:spacing w:line="360" w:lineRule="auto"/>
        <w:rPr>
          <w:sz w:val="22"/>
          <w:szCs w:val="22"/>
        </w:rPr>
      </w:pPr>
      <w:r w:rsidRPr="00785C87">
        <w:rPr>
          <w:sz w:val="22"/>
          <w:szCs w:val="22"/>
        </w:rPr>
        <w:t>20-30 Years</w:t>
      </w:r>
    </w:p>
    <w:p w14:paraId="7B31455B" w14:textId="77777777" w:rsidR="00785C87" w:rsidRPr="00785C87" w:rsidRDefault="00785C87" w:rsidP="00785C87">
      <w:pPr>
        <w:spacing w:line="360" w:lineRule="auto"/>
        <w:rPr>
          <w:sz w:val="22"/>
          <w:szCs w:val="22"/>
        </w:rPr>
      </w:pPr>
    </w:p>
    <w:p w14:paraId="2C3EA92C" w14:textId="77777777" w:rsidR="00785C87" w:rsidRPr="00785C87" w:rsidRDefault="00785C87" w:rsidP="00785C87">
      <w:pPr>
        <w:spacing w:line="360" w:lineRule="auto"/>
        <w:rPr>
          <w:sz w:val="22"/>
          <w:szCs w:val="22"/>
        </w:rPr>
      </w:pPr>
      <w:r w:rsidRPr="00785C87">
        <w:rPr>
          <w:sz w:val="22"/>
          <w:szCs w:val="22"/>
        </w:rPr>
        <w:t>```{r}</w:t>
      </w:r>
    </w:p>
    <w:p w14:paraId="7AECD339" w14:textId="77777777" w:rsidR="00785C87" w:rsidRPr="00785C87" w:rsidRDefault="00785C87" w:rsidP="00785C87">
      <w:pPr>
        <w:spacing w:line="360" w:lineRule="auto"/>
        <w:rPr>
          <w:sz w:val="22"/>
          <w:szCs w:val="22"/>
        </w:rPr>
      </w:pPr>
      <w:r w:rsidRPr="00785C87">
        <w:rPr>
          <w:sz w:val="22"/>
          <w:szCs w:val="22"/>
        </w:rPr>
        <w:t>netTByFactor(filteredSet, "FastLossAgeGroup", "20-30 Years", "h_canopy", 2020, 2024)</w:t>
      </w:r>
    </w:p>
    <w:p w14:paraId="6A703488" w14:textId="77777777" w:rsidR="00785C87" w:rsidRPr="00785C87" w:rsidRDefault="00785C87" w:rsidP="00785C87">
      <w:pPr>
        <w:spacing w:line="360" w:lineRule="auto"/>
        <w:rPr>
          <w:sz w:val="22"/>
          <w:szCs w:val="22"/>
        </w:rPr>
      </w:pPr>
      <w:r w:rsidRPr="00785C87">
        <w:rPr>
          <w:sz w:val="22"/>
          <w:szCs w:val="22"/>
        </w:rPr>
        <w:t>```</w:t>
      </w:r>
    </w:p>
    <w:p w14:paraId="6D9C24F0" w14:textId="77777777" w:rsidR="00785C87" w:rsidRPr="00785C87" w:rsidRDefault="00785C87" w:rsidP="00785C87">
      <w:pPr>
        <w:spacing w:line="360" w:lineRule="auto"/>
        <w:rPr>
          <w:sz w:val="22"/>
          <w:szCs w:val="22"/>
        </w:rPr>
      </w:pPr>
    </w:p>
    <w:p w14:paraId="1A41FBBC" w14:textId="77777777" w:rsidR="00785C87" w:rsidRPr="00785C87" w:rsidRDefault="00785C87" w:rsidP="00785C87">
      <w:pPr>
        <w:spacing w:line="360" w:lineRule="auto"/>
        <w:rPr>
          <w:sz w:val="22"/>
          <w:szCs w:val="22"/>
        </w:rPr>
      </w:pPr>
      <w:r w:rsidRPr="00785C87">
        <w:rPr>
          <w:sz w:val="22"/>
          <w:szCs w:val="22"/>
        </w:rPr>
        <w:t>30+ Years</w:t>
      </w:r>
    </w:p>
    <w:p w14:paraId="7063082D" w14:textId="77777777" w:rsidR="00785C87" w:rsidRPr="00785C87" w:rsidRDefault="00785C87" w:rsidP="00785C87">
      <w:pPr>
        <w:spacing w:line="360" w:lineRule="auto"/>
        <w:rPr>
          <w:sz w:val="22"/>
          <w:szCs w:val="22"/>
        </w:rPr>
      </w:pPr>
    </w:p>
    <w:p w14:paraId="223D9EFC" w14:textId="77777777" w:rsidR="00785C87" w:rsidRPr="00785C87" w:rsidRDefault="00785C87" w:rsidP="00785C87">
      <w:pPr>
        <w:spacing w:line="360" w:lineRule="auto"/>
        <w:rPr>
          <w:sz w:val="22"/>
          <w:szCs w:val="22"/>
        </w:rPr>
      </w:pPr>
      <w:r w:rsidRPr="00785C87">
        <w:rPr>
          <w:sz w:val="22"/>
          <w:szCs w:val="22"/>
        </w:rPr>
        <w:t>```{r}</w:t>
      </w:r>
    </w:p>
    <w:p w14:paraId="3108EE1C" w14:textId="77777777" w:rsidR="00785C87" w:rsidRPr="00785C87" w:rsidRDefault="00785C87" w:rsidP="00785C87">
      <w:pPr>
        <w:spacing w:line="360" w:lineRule="auto"/>
        <w:rPr>
          <w:sz w:val="22"/>
          <w:szCs w:val="22"/>
        </w:rPr>
      </w:pPr>
      <w:r w:rsidRPr="00785C87">
        <w:rPr>
          <w:sz w:val="22"/>
          <w:szCs w:val="22"/>
        </w:rPr>
        <w:t>netTByFactor(filteredSet, "FastLossAgeGroup", "30+ Years", "h_canopy", 2020, 2024)</w:t>
      </w:r>
    </w:p>
    <w:p w14:paraId="3EA3635E" w14:textId="77777777" w:rsidR="00785C87" w:rsidRPr="00785C87" w:rsidRDefault="00785C87" w:rsidP="00785C87">
      <w:pPr>
        <w:spacing w:line="360" w:lineRule="auto"/>
        <w:rPr>
          <w:sz w:val="22"/>
          <w:szCs w:val="22"/>
        </w:rPr>
      </w:pPr>
      <w:r w:rsidRPr="00785C87">
        <w:rPr>
          <w:sz w:val="22"/>
          <w:szCs w:val="22"/>
        </w:rPr>
        <w:t>```</w:t>
      </w:r>
    </w:p>
    <w:p w14:paraId="1D27D3A9" w14:textId="77777777" w:rsidR="00785C87" w:rsidRPr="00785C87" w:rsidRDefault="00785C87" w:rsidP="00785C87">
      <w:pPr>
        <w:spacing w:line="360" w:lineRule="auto"/>
        <w:rPr>
          <w:sz w:val="22"/>
          <w:szCs w:val="22"/>
        </w:rPr>
      </w:pPr>
    </w:p>
    <w:p w14:paraId="1BEFAAF3" w14:textId="77777777" w:rsidR="00785C87" w:rsidRPr="00785C87" w:rsidRDefault="00785C87" w:rsidP="00785C87">
      <w:pPr>
        <w:spacing w:line="360" w:lineRule="auto"/>
        <w:rPr>
          <w:sz w:val="22"/>
          <w:szCs w:val="22"/>
        </w:rPr>
      </w:pPr>
      <w:r w:rsidRPr="00785C87">
        <w:rPr>
          <w:sz w:val="22"/>
          <w:szCs w:val="22"/>
        </w:rPr>
        <w:t>## 5.3 Generalized Additive Models</w:t>
      </w:r>
    </w:p>
    <w:p w14:paraId="547DFABA" w14:textId="77777777" w:rsidR="00785C87" w:rsidRPr="00785C87" w:rsidRDefault="00785C87" w:rsidP="00785C87">
      <w:pPr>
        <w:spacing w:line="360" w:lineRule="auto"/>
        <w:rPr>
          <w:sz w:val="22"/>
          <w:szCs w:val="22"/>
        </w:rPr>
      </w:pPr>
    </w:p>
    <w:p w14:paraId="0008923B" w14:textId="77777777" w:rsidR="00785C87" w:rsidRPr="00785C87" w:rsidRDefault="00785C87" w:rsidP="00785C87">
      <w:pPr>
        <w:spacing w:line="360" w:lineRule="auto"/>
        <w:rPr>
          <w:sz w:val="22"/>
          <w:szCs w:val="22"/>
        </w:rPr>
      </w:pPr>
      <w:r w:rsidRPr="00785C87">
        <w:rPr>
          <w:sz w:val="22"/>
          <w:szCs w:val="22"/>
        </w:rPr>
        <w:t>### By land cover</w:t>
      </w:r>
    </w:p>
    <w:p w14:paraId="63DEA10C" w14:textId="77777777" w:rsidR="00785C87" w:rsidRPr="00785C87" w:rsidRDefault="00785C87" w:rsidP="00785C87">
      <w:pPr>
        <w:spacing w:line="360" w:lineRule="auto"/>
        <w:rPr>
          <w:sz w:val="22"/>
          <w:szCs w:val="22"/>
        </w:rPr>
      </w:pPr>
    </w:p>
    <w:p w14:paraId="6ED52B5D" w14:textId="77777777" w:rsidR="00785C87" w:rsidRPr="00785C87" w:rsidRDefault="00785C87" w:rsidP="00785C87">
      <w:pPr>
        <w:spacing w:line="360" w:lineRule="auto"/>
        <w:rPr>
          <w:sz w:val="22"/>
          <w:szCs w:val="22"/>
        </w:rPr>
      </w:pPr>
      <w:r w:rsidRPr="00785C87">
        <w:rPr>
          <w:sz w:val="22"/>
          <w:szCs w:val="22"/>
        </w:rPr>
        <w:t>```{r}</w:t>
      </w:r>
    </w:p>
    <w:p w14:paraId="02ED8CBE" w14:textId="77777777" w:rsidR="00785C87" w:rsidRPr="00785C87" w:rsidRDefault="00785C87" w:rsidP="00785C87">
      <w:pPr>
        <w:spacing w:line="360" w:lineRule="auto"/>
        <w:rPr>
          <w:sz w:val="22"/>
          <w:szCs w:val="22"/>
        </w:rPr>
      </w:pPr>
      <w:r w:rsidRPr="00785C87">
        <w:rPr>
          <w:sz w:val="22"/>
          <w:szCs w:val="22"/>
        </w:rPr>
        <w:t>bootStrapGam(filteredSet, 'NLCD_2023_Label', 'h_canopy', 5)</w:t>
      </w:r>
    </w:p>
    <w:p w14:paraId="6E3D1589" w14:textId="77777777" w:rsidR="00785C87" w:rsidRPr="00785C87" w:rsidRDefault="00785C87" w:rsidP="00785C87">
      <w:pPr>
        <w:spacing w:line="360" w:lineRule="auto"/>
        <w:rPr>
          <w:sz w:val="22"/>
          <w:szCs w:val="22"/>
        </w:rPr>
      </w:pPr>
      <w:r w:rsidRPr="00785C87">
        <w:rPr>
          <w:sz w:val="22"/>
          <w:szCs w:val="22"/>
        </w:rPr>
        <w:t>```</w:t>
      </w:r>
    </w:p>
    <w:p w14:paraId="387011AC" w14:textId="77777777" w:rsidR="00785C87" w:rsidRPr="00785C87" w:rsidRDefault="00785C87" w:rsidP="00785C87">
      <w:pPr>
        <w:spacing w:line="360" w:lineRule="auto"/>
        <w:rPr>
          <w:sz w:val="22"/>
          <w:szCs w:val="22"/>
        </w:rPr>
      </w:pPr>
    </w:p>
    <w:p w14:paraId="3E62C96D" w14:textId="77777777" w:rsidR="00785C87" w:rsidRPr="00785C87" w:rsidRDefault="00785C87" w:rsidP="00785C87">
      <w:pPr>
        <w:spacing w:line="360" w:lineRule="auto"/>
        <w:rPr>
          <w:sz w:val="22"/>
          <w:szCs w:val="22"/>
        </w:rPr>
      </w:pPr>
      <w:r w:rsidRPr="00785C87">
        <w:rPr>
          <w:sz w:val="22"/>
          <w:szCs w:val="22"/>
        </w:rPr>
        <w:t>### By disturbance presence</w:t>
      </w:r>
    </w:p>
    <w:p w14:paraId="6ED6418C" w14:textId="77777777" w:rsidR="00785C87" w:rsidRPr="00785C87" w:rsidRDefault="00785C87" w:rsidP="00785C87">
      <w:pPr>
        <w:spacing w:line="360" w:lineRule="auto"/>
        <w:rPr>
          <w:sz w:val="22"/>
          <w:szCs w:val="22"/>
        </w:rPr>
      </w:pPr>
    </w:p>
    <w:p w14:paraId="2C9D87BB" w14:textId="77777777" w:rsidR="00785C87" w:rsidRPr="00785C87" w:rsidRDefault="00785C87" w:rsidP="00785C87">
      <w:pPr>
        <w:spacing w:line="360" w:lineRule="auto"/>
        <w:rPr>
          <w:sz w:val="22"/>
          <w:szCs w:val="22"/>
        </w:rPr>
      </w:pPr>
      <w:r w:rsidRPr="00785C87">
        <w:rPr>
          <w:sz w:val="22"/>
          <w:szCs w:val="22"/>
        </w:rPr>
        <w:t>```{r}</w:t>
      </w:r>
    </w:p>
    <w:p w14:paraId="326CCBC1" w14:textId="77777777" w:rsidR="00785C87" w:rsidRPr="00785C87" w:rsidRDefault="00785C87" w:rsidP="00785C87">
      <w:pPr>
        <w:spacing w:line="360" w:lineRule="auto"/>
        <w:rPr>
          <w:sz w:val="22"/>
          <w:szCs w:val="22"/>
        </w:rPr>
      </w:pPr>
      <w:r w:rsidRPr="00785C87">
        <w:rPr>
          <w:sz w:val="22"/>
          <w:szCs w:val="22"/>
        </w:rPr>
        <w:t>bootStrapGam(filteredSet, 'DisturbancePresence', 'h_canopy', 5)</w:t>
      </w:r>
    </w:p>
    <w:p w14:paraId="12D17525" w14:textId="77777777" w:rsidR="00785C87" w:rsidRPr="00785C87" w:rsidRDefault="00785C87" w:rsidP="00785C87">
      <w:pPr>
        <w:spacing w:line="360" w:lineRule="auto"/>
        <w:rPr>
          <w:sz w:val="22"/>
          <w:szCs w:val="22"/>
        </w:rPr>
      </w:pPr>
      <w:r w:rsidRPr="00785C87">
        <w:rPr>
          <w:sz w:val="22"/>
          <w:szCs w:val="22"/>
        </w:rPr>
        <w:t>```</w:t>
      </w:r>
    </w:p>
    <w:p w14:paraId="0887D19B" w14:textId="77777777" w:rsidR="00785C87" w:rsidRPr="00785C87" w:rsidRDefault="00785C87" w:rsidP="00785C87">
      <w:pPr>
        <w:spacing w:line="360" w:lineRule="auto"/>
        <w:rPr>
          <w:sz w:val="22"/>
          <w:szCs w:val="22"/>
        </w:rPr>
      </w:pPr>
    </w:p>
    <w:p w14:paraId="5D80CD85" w14:textId="77777777" w:rsidR="00785C87" w:rsidRPr="00785C87" w:rsidRDefault="00785C87" w:rsidP="00785C87">
      <w:pPr>
        <w:spacing w:line="360" w:lineRule="auto"/>
        <w:rPr>
          <w:sz w:val="22"/>
          <w:szCs w:val="22"/>
        </w:rPr>
      </w:pPr>
      <w:r w:rsidRPr="00785C87">
        <w:rPr>
          <w:sz w:val="22"/>
          <w:szCs w:val="22"/>
        </w:rPr>
        <w:t>### By disturbance age</w:t>
      </w:r>
    </w:p>
    <w:p w14:paraId="31595995" w14:textId="77777777" w:rsidR="00785C87" w:rsidRPr="00785C87" w:rsidRDefault="00785C87" w:rsidP="00785C87">
      <w:pPr>
        <w:spacing w:line="360" w:lineRule="auto"/>
        <w:rPr>
          <w:sz w:val="22"/>
          <w:szCs w:val="22"/>
        </w:rPr>
      </w:pPr>
    </w:p>
    <w:p w14:paraId="4BCE830B" w14:textId="77777777" w:rsidR="00785C87" w:rsidRPr="00785C87" w:rsidRDefault="00785C87" w:rsidP="00785C87">
      <w:pPr>
        <w:spacing w:line="360" w:lineRule="auto"/>
        <w:rPr>
          <w:sz w:val="22"/>
          <w:szCs w:val="22"/>
        </w:rPr>
      </w:pPr>
      <w:r w:rsidRPr="00785C87">
        <w:rPr>
          <w:sz w:val="22"/>
          <w:szCs w:val="22"/>
        </w:rPr>
        <w:t>```{r}</w:t>
      </w:r>
    </w:p>
    <w:p w14:paraId="4C8615A3" w14:textId="77777777" w:rsidR="00785C87" w:rsidRPr="00785C87" w:rsidRDefault="00785C87" w:rsidP="00785C87">
      <w:pPr>
        <w:spacing w:line="360" w:lineRule="auto"/>
        <w:rPr>
          <w:sz w:val="22"/>
          <w:szCs w:val="22"/>
        </w:rPr>
      </w:pPr>
      <w:r w:rsidRPr="00785C87">
        <w:rPr>
          <w:sz w:val="22"/>
          <w:szCs w:val="22"/>
        </w:rPr>
        <w:t>bootStrapGam(filteredSet, 'FastLossAgeGroup', 'h_canopy', 5)</w:t>
      </w:r>
    </w:p>
    <w:p w14:paraId="4EF8E37C" w14:textId="77777777" w:rsidR="00785C87" w:rsidRPr="00785C87" w:rsidRDefault="00785C87" w:rsidP="00785C87">
      <w:pPr>
        <w:spacing w:line="360" w:lineRule="auto"/>
        <w:rPr>
          <w:sz w:val="22"/>
          <w:szCs w:val="22"/>
        </w:rPr>
      </w:pPr>
      <w:r w:rsidRPr="00785C87">
        <w:rPr>
          <w:sz w:val="22"/>
          <w:szCs w:val="22"/>
        </w:rPr>
        <w:t>```</w:t>
      </w:r>
    </w:p>
    <w:p w14:paraId="3D3BDAA6" w14:textId="77777777" w:rsidR="00785C87" w:rsidRPr="00785C87" w:rsidRDefault="00785C87" w:rsidP="00785C87">
      <w:pPr>
        <w:spacing w:line="360" w:lineRule="auto"/>
        <w:rPr>
          <w:sz w:val="22"/>
          <w:szCs w:val="22"/>
        </w:rPr>
      </w:pPr>
    </w:p>
    <w:p w14:paraId="3C3FDA89" w14:textId="77777777" w:rsidR="00785C87" w:rsidRPr="00785C87" w:rsidRDefault="00785C87" w:rsidP="00785C87">
      <w:pPr>
        <w:spacing w:line="360" w:lineRule="auto"/>
        <w:rPr>
          <w:sz w:val="22"/>
          <w:szCs w:val="22"/>
        </w:rPr>
      </w:pPr>
      <w:r w:rsidRPr="00785C87">
        <w:rPr>
          <w:sz w:val="22"/>
          <w:szCs w:val="22"/>
        </w:rPr>
        <w:t>## 5.4 Mann Kendall Test</w:t>
      </w:r>
    </w:p>
    <w:p w14:paraId="78AF9780" w14:textId="77777777" w:rsidR="00785C87" w:rsidRPr="00785C87" w:rsidRDefault="00785C87" w:rsidP="00785C87">
      <w:pPr>
        <w:spacing w:line="360" w:lineRule="auto"/>
        <w:rPr>
          <w:sz w:val="22"/>
          <w:szCs w:val="22"/>
        </w:rPr>
      </w:pPr>
    </w:p>
    <w:p w14:paraId="0354129F" w14:textId="77777777" w:rsidR="00785C87" w:rsidRPr="00785C87" w:rsidRDefault="00785C87" w:rsidP="00785C87">
      <w:pPr>
        <w:spacing w:line="360" w:lineRule="auto"/>
        <w:rPr>
          <w:sz w:val="22"/>
          <w:szCs w:val="22"/>
        </w:rPr>
      </w:pPr>
      <w:r w:rsidRPr="00785C87">
        <w:rPr>
          <w:sz w:val="22"/>
          <w:szCs w:val="22"/>
        </w:rPr>
        <w:t>### By forest cover</w:t>
      </w:r>
    </w:p>
    <w:p w14:paraId="4B5B20D2" w14:textId="77777777" w:rsidR="00785C87" w:rsidRPr="00785C87" w:rsidRDefault="00785C87" w:rsidP="00785C87">
      <w:pPr>
        <w:spacing w:line="360" w:lineRule="auto"/>
        <w:rPr>
          <w:sz w:val="22"/>
          <w:szCs w:val="22"/>
        </w:rPr>
      </w:pPr>
    </w:p>
    <w:p w14:paraId="020707F0" w14:textId="77777777" w:rsidR="00785C87" w:rsidRPr="00785C87" w:rsidRDefault="00785C87" w:rsidP="00785C87">
      <w:pPr>
        <w:spacing w:line="360" w:lineRule="auto"/>
        <w:rPr>
          <w:sz w:val="22"/>
          <w:szCs w:val="22"/>
        </w:rPr>
      </w:pPr>
      <w:r w:rsidRPr="00785C87">
        <w:rPr>
          <w:sz w:val="22"/>
          <w:szCs w:val="22"/>
        </w:rPr>
        <w:t>Deciduous</w:t>
      </w:r>
    </w:p>
    <w:p w14:paraId="62C83F07" w14:textId="77777777" w:rsidR="00785C87" w:rsidRPr="00785C87" w:rsidRDefault="00785C87" w:rsidP="00785C87">
      <w:pPr>
        <w:spacing w:line="360" w:lineRule="auto"/>
        <w:rPr>
          <w:sz w:val="22"/>
          <w:szCs w:val="22"/>
        </w:rPr>
      </w:pPr>
    </w:p>
    <w:p w14:paraId="3726DC44" w14:textId="77777777" w:rsidR="00785C87" w:rsidRPr="00785C87" w:rsidRDefault="00785C87" w:rsidP="00785C87">
      <w:pPr>
        <w:spacing w:line="360" w:lineRule="auto"/>
        <w:rPr>
          <w:sz w:val="22"/>
          <w:szCs w:val="22"/>
        </w:rPr>
      </w:pPr>
      <w:r w:rsidRPr="00785C87">
        <w:rPr>
          <w:sz w:val="22"/>
          <w:szCs w:val="22"/>
        </w:rPr>
        <w:t>```{r}</w:t>
      </w:r>
    </w:p>
    <w:p w14:paraId="68DCFCAF" w14:textId="77777777" w:rsidR="00785C87" w:rsidRPr="00785C87" w:rsidRDefault="00785C87" w:rsidP="00785C87">
      <w:pPr>
        <w:spacing w:line="360" w:lineRule="auto"/>
        <w:rPr>
          <w:sz w:val="22"/>
          <w:szCs w:val="22"/>
        </w:rPr>
      </w:pPr>
      <w:r w:rsidRPr="00785C87">
        <w:rPr>
          <w:sz w:val="22"/>
          <w:szCs w:val="22"/>
        </w:rPr>
        <w:t>mkTestByFactor(filteredSet, "NLCD_2023_Label", "Deciduous Forest","h_canopy")</w:t>
      </w:r>
    </w:p>
    <w:p w14:paraId="00D6B991" w14:textId="77777777" w:rsidR="00785C87" w:rsidRPr="00785C87" w:rsidRDefault="00785C87" w:rsidP="00785C87">
      <w:pPr>
        <w:spacing w:line="360" w:lineRule="auto"/>
        <w:rPr>
          <w:sz w:val="22"/>
          <w:szCs w:val="22"/>
        </w:rPr>
      </w:pPr>
      <w:r w:rsidRPr="00785C87">
        <w:rPr>
          <w:sz w:val="22"/>
          <w:szCs w:val="22"/>
        </w:rPr>
        <w:t>```</w:t>
      </w:r>
    </w:p>
    <w:p w14:paraId="4899AA0B" w14:textId="77777777" w:rsidR="00785C87" w:rsidRPr="00785C87" w:rsidRDefault="00785C87" w:rsidP="00785C87">
      <w:pPr>
        <w:spacing w:line="360" w:lineRule="auto"/>
        <w:rPr>
          <w:sz w:val="22"/>
          <w:szCs w:val="22"/>
        </w:rPr>
      </w:pPr>
    </w:p>
    <w:p w14:paraId="4A1D54F1" w14:textId="77777777" w:rsidR="00785C87" w:rsidRPr="00785C87" w:rsidRDefault="00785C87" w:rsidP="00785C87">
      <w:pPr>
        <w:spacing w:line="360" w:lineRule="auto"/>
        <w:rPr>
          <w:sz w:val="22"/>
          <w:szCs w:val="22"/>
        </w:rPr>
      </w:pPr>
      <w:r w:rsidRPr="00785C87">
        <w:rPr>
          <w:sz w:val="22"/>
          <w:szCs w:val="22"/>
        </w:rPr>
        <w:t>Evergreen</w:t>
      </w:r>
    </w:p>
    <w:p w14:paraId="62508AE6" w14:textId="77777777" w:rsidR="00785C87" w:rsidRPr="00785C87" w:rsidRDefault="00785C87" w:rsidP="00785C87">
      <w:pPr>
        <w:spacing w:line="360" w:lineRule="auto"/>
        <w:rPr>
          <w:sz w:val="22"/>
          <w:szCs w:val="22"/>
        </w:rPr>
      </w:pPr>
    </w:p>
    <w:p w14:paraId="46ED823B" w14:textId="77777777" w:rsidR="00785C87" w:rsidRPr="00785C87" w:rsidRDefault="00785C87" w:rsidP="00785C87">
      <w:pPr>
        <w:spacing w:line="360" w:lineRule="auto"/>
        <w:rPr>
          <w:sz w:val="22"/>
          <w:szCs w:val="22"/>
        </w:rPr>
      </w:pPr>
      <w:r w:rsidRPr="00785C87">
        <w:rPr>
          <w:sz w:val="22"/>
          <w:szCs w:val="22"/>
        </w:rPr>
        <w:t>```{r}</w:t>
      </w:r>
    </w:p>
    <w:p w14:paraId="20A9E1C2" w14:textId="77777777" w:rsidR="00785C87" w:rsidRPr="00785C87" w:rsidRDefault="00785C87" w:rsidP="00785C87">
      <w:pPr>
        <w:spacing w:line="360" w:lineRule="auto"/>
        <w:rPr>
          <w:sz w:val="22"/>
          <w:szCs w:val="22"/>
        </w:rPr>
      </w:pPr>
      <w:r w:rsidRPr="00785C87">
        <w:rPr>
          <w:sz w:val="22"/>
          <w:szCs w:val="22"/>
        </w:rPr>
        <w:t>mkTestByFactor(filteredSet, "NLCD_2023_Label", "Evergreen Forest","h_canopy")</w:t>
      </w:r>
    </w:p>
    <w:p w14:paraId="30469E87" w14:textId="77777777" w:rsidR="00785C87" w:rsidRPr="00785C87" w:rsidRDefault="00785C87" w:rsidP="00785C87">
      <w:pPr>
        <w:spacing w:line="360" w:lineRule="auto"/>
        <w:rPr>
          <w:sz w:val="22"/>
          <w:szCs w:val="22"/>
        </w:rPr>
      </w:pPr>
      <w:r w:rsidRPr="00785C87">
        <w:rPr>
          <w:sz w:val="22"/>
          <w:szCs w:val="22"/>
        </w:rPr>
        <w:t>```</w:t>
      </w:r>
    </w:p>
    <w:p w14:paraId="203C6CB9" w14:textId="77777777" w:rsidR="00785C87" w:rsidRPr="00785C87" w:rsidRDefault="00785C87" w:rsidP="00785C87">
      <w:pPr>
        <w:spacing w:line="360" w:lineRule="auto"/>
        <w:rPr>
          <w:sz w:val="22"/>
          <w:szCs w:val="22"/>
        </w:rPr>
      </w:pPr>
    </w:p>
    <w:p w14:paraId="4923BA37" w14:textId="77777777" w:rsidR="00785C87" w:rsidRPr="00785C87" w:rsidRDefault="00785C87" w:rsidP="00785C87">
      <w:pPr>
        <w:spacing w:line="360" w:lineRule="auto"/>
        <w:rPr>
          <w:sz w:val="22"/>
          <w:szCs w:val="22"/>
        </w:rPr>
      </w:pPr>
      <w:r w:rsidRPr="00785C87">
        <w:rPr>
          <w:sz w:val="22"/>
          <w:szCs w:val="22"/>
        </w:rPr>
        <w:t>Mixed</w:t>
      </w:r>
    </w:p>
    <w:p w14:paraId="7AABB4FB" w14:textId="77777777" w:rsidR="00785C87" w:rsidRPr="00785C87" w:rsidRDefault="00785C87" w:rsidP="00785C87">
      <w:pPr>
        <w:spacing w:line="360" w:lineRule="auto"/>
        <w:rPr>
          <w:sz w:val="22"/>
          <w:szCs w:val="22"/>
        </w:rPr>
      </w:pPr>
    </w:p>
    <w:p w14:paraId="284AFBB1" w14:textId="77777777" w:rsidR="00785C87" w:rsidRPr="00785C87" w:rsidRDefault="00785C87" w:rsidP="00785C87">
      <w:pPr>
        <w:spacing w:line="360" w:lineRule="auto"/>
        <w:rPr>
          <w:sz w:val="22"/>
          <w:szCs w:val="22"/>
        </w:rPr>
      </w:pPr>
      <w:r w:rsidRPr="00785C87">
        <w:rPr>
          <w:sz w:val="22"/>
          <w:szCs w:val="22"/>
        </w:rPr>
        <w:t>```{r}</w:t>
      </w:r>
    </w:p>
    <w:p w14:paraId="5FA68E8A" w14:textId="77777777" w:rsidR="00785C87" w:rsidRPr="00785C87" w:rsidRDefault="00785C87" w:rsidP="00785C87">
      <w:pPr>
        <w:spacing w:line="360" w:lineRule="auto"/>
        <w:rPr>
          <w:sz w:val="22"/>
          <w:szCs w:val="22"/>
        </w:rPr>
      </w:pPr>
      <w:r w:rsidRPr="00785C87">
        <w:rPr>
          <w:sz w:val="22"/>
          <w:szCs w:val="22"/>
        </w:rPr>
        <w:t>mkTestByFactor(filteredSet, "NLCD_2023_Label", "Mixed Forest","h_canopy")</w:t>
      </w:r>
    </w:p>
    <w:p w14:paraId="13B72ACA" w14:textId="77777777" w:rsidR="00785C87" w:rsidRPr="00785C87" w:rsidRDefault="00785C87" w:rsidP="00785C87">
      <w:pPr>
        <w:spacing w:line="360" w:lineRule="auto"/>
        <w:rPr>
          <w:sz w:val="22"/>
          <w:szCs w:val="22"/>
        </w:rPr>
      </w:pPr>
      <w:r w:rsidRPr="00785C87">
        <w:rPr>
          <w:sz w:val="22"/>
          <w:szCs w:val="22"/>
        </w:rPr>
        <w:t>```</w:t>
      </w:r>
    </w:p>
    <w:p w14:paraId="74F13503" w14:textId="77777777" w:rsidR="00785C87" w:rsidRPr="00785C87" w:rsidRDefault="00785C87" w:rsidP="00785C87">
      <w:pPr>
        <w:spacing w:line="360" w:lineRule="auto"/>
        <w:rPr>
          <w:sz w:val="22"/>
          <w:szCs w:val="22"/>
        </w:rPr>
      </w:pPr>
    </w:p>
    <w:p w14:paraId="648BA5AE" w14:textId="77777777" w:rsidR="00785C87" w:rsidRPr="00785C87" w:rsidRDefault="00785C87" w:rsidP="00785C87">
      <w:pPr>
        <w:spacing w:line="360" w:lineRule="auto"/>
        <w:rPr>
          <w:sz w:val="22"/>
          <w:szCs w:val="22"/>
        </w:rPr>
      </w:pPr>
      <w:r w:rsidRPr="00785C87">
        <w:rPr>
          <w:sz w:val="22"/>
          <w:szCs w:val="22"/>
        </w:rPr>
        <w:t>Woody Wetlands</w:t>
      </w:r>
    </w:p>
    <w:p w14:paraId="5C5FEC23" w14:textId="77777777" w:rsidR="00785C87" w:rsidRPr="00785C87" w:rsidRDefault="00785C87" w:rsidP="00785C87">
      <w:pPr>
        <w:spacing w:line="360" w:lineRule="auto"/>
        <w:rPr>
          <w:sz w:val="22"/>
          <w:szCs w:val="22"/>
        </w:rPr>
      </w:pPr>
    </w:p>
    <w:p w14:paraId="66F2D214" w14:textId="77777777" w:rsidR="00785C87" w:rsidRPr="00785C87" w:rsidRDefault="00785C87" w:rsidP="00785C87">
      <w:pPr>
        <w:spacing w:line="360" w:lineRule="auto"/>
        <w:rPr>
          <w:sz w:val="22"/>
          <w:szCs w:val="22"/>
        </w:rPr>
      </w:pPr>
      <w:r w:rsidRPr="00785C87">
        <w:rPr>
          <w:sz w:val="22"/>
          <w:szCs w:val="22"/>
        </w:rPr>
        <w:t>```{r}</w:t>
      </w:r>
    </w:p>
    <w:p w14:paraId="0C724187" w14:textId="77777777" w:rsidR="00785C87" w:rsidRPr="00785C87" w:rsidRDefault="00785C87" w:rsidP="00785C87">
      <w:pPr>
        <w:spacing w:line="360" w:lineRule="auto"/>
        <w:rPr>
          <w:sz w:val="22"/>
          <w:szCs w:val="22"/>
        </w:rPr>
      </w:pPr>
      <w:r w:rsidRPr="00785C87">
        <w:rPr>
          <w:sz w:val="22"/>
          <w:szCs w:val="22"/>
        </w:rPr>
        <w:t>mkTestByFactor(filteredSet, "NLCD_2023_Label", "Woody Wetlands","h_canopy")</w:t>
      </w:r>
    </w:p>
    <w:p w14:paraId="16489FFA" w14:textId="77777777" w:rsidR="00785C87" w:rsidRPr="00785C87" w:rsidRDefault="00785C87" w:rsidP="00785C87">
      <w:pPr>
        <w:spacing w:line="360" w:lineRule="auto"/>
        <w:rPr>
          <w:sz w:val="22"/>
          <w:szCs w:val="22"/>
        </w:rPr>
      </w:pPr>
      <w:r w:rsidRPr="00785C87">
        <w:rPr>
          <w:sz w:val="22"/>
          <w:szCs w:val="22"/>
        </w:rPr>
        <w:t>```</w:t>
      </w:r>
    </w:p>
    <w:p w14:paraId="7B2DFBAE" w14:textId="77777777" w:rsidR="00785C87" w:rsidRPr="00785C87" w:rsidRDefault="00785C87" w:rsidP="00785C87">
      <w:pPr>
        <w:spacing w:line="360" w:lineRule="auto"/>
        <w:rPr>
          <w:sz w:val="22"/>
          <w:szCs w:val="22"/>
        </w:rPr>
      </w:pPr>
    </w:p>
    <w:p w14:paraId="2E1D3574" w14:textId="77777777" w:rsidR="00785C87" w:rsidRPr="00785C87" w:rsidRDefault="00785C87" w:rsidP="00785C87">
      <w:pPr>
        <w:spacing w:line="360" w:lineRule="auto"/>
        <w:rPr>
          <w:sz w:val="22"/>
          <w:szCs w:val="22"/>
        </w:rPr>
      </w:pPr>
      <w:r w:rsidRPr="00785C87">
        <w:rPr>
          <w:sz w:val="22"/>
          <w:szCs w:val="22"/>
        </w:rPr>
        <w:t>### By disturbance presence</w:t>
      </w:r>
    </w:p>
    <w:p w14:paraId="319864B4" w14:textId="77777777" w:rsidR="00785C87" w:rsidRPr="00785C87" w:rsidRDefault="00785C87" w:rsidP="00785C87">
      <w:pPr>
        <w:spacing w:line="360" w:lineRule="auto"/>
        <w:rPr>
          <w:sz w:val="22"/>
          <w:szCs w:val="22"/>
        </w:rPr>
      </w:pPr>
    </w:p>
    <w:p w14:paraId="3E5C24C2" w14:textId="77777777" w:rsidR="00785C87" w:rsidRPr="00785C87" w:rsidRDefault="00785C87" w:rsidP="00785C87">
      <w:pPr>
        <w:spacing w:line="360" w:lineRule="auto"/>
        <w:rPr>
          <w:sz w:val="22"/>
          <w:szCs w:val="22"/>
        </w:rPr>
      </w:pPr>
      <w:r w:rsidRPr="00785C87">
        <w:rPr>
          <w:sz w:val="22"/>
          <w:szCs w:val="22"/>
        </w:rPr>
        <w:t>Yes</w:t>
      </w:r>
    </w:p>
    <w:p w14:paraId="6FFAF85F" w14:textId="77777777" w:rsidR="00785C87" w:rsidRPr="00785C87" w:rsidRDefault="00785C87" w:rsidP="00785C87">
      <w:pPr>
        <w:spacing w:line="360" w:lineRule="auto"/>
        <w:rPr>
          <w:sz w:val="22"/>
          <w:szCs w:val="22"/>
        </w:rPr>
      </w:pPr>
    </w:p>
    <w:p w14:paraId="0A1742CF" w14:textId="77777777" w:rsidR="00785C87" w:rsidRPr="00785C87" w:rsidRDefault="00785C87" w:rsidP="00785C87">
      <w:pPr>
        <w:spacing w:line="360" w:lineRule="auto"/>
        <w:rPr>
          <w:sz w:val="22"/>
          <w:szCs w:val="22"/>
        </w:rPr>
      </w:pPr>
      <w:r w:rsidRPr="00785C87">
        <w:rPr>
          <w:sz w:val="22"/>
          <w:szCs w:val="22"/>
        </w:rPr>
        <w:t>```{r}</w:t>
      </w:r>
    </w:p>
    <w:p w14:paraId="396AC110" w14:textId="77777777" w:rsidR="00785C87" w:rsidRPr="00785C87" w:rsidRDefault="00785C87" w:rsidP="00785C87">
      <w:pPr>
        <w:spacing w:line="360" w:lineRule="auto"/>
        <w:rPr>
          <w:sz w:val="22"/>
          <w:szCs w:val="22"/>
        </w:rPr>
      </w:pPr>
      <w:r w:rsidRPr="00785C87">
        <w:rPr>
          <w:sz w:val="22"/>
          <w:szCs w:val="22"/>
        </w:rPr>
        <w:lastRenderedPageBreak/>
        <w:t>mkTestByFactor(filteredSet, "DisturbancePresence", "Yes","h_canopy")</w:t>
      </w:r>
    </w:p>
    <w:p w14:paraId="4F7D4FB0" w14:textId="77777777" w:rsidR="00785C87" w:rsidRPr="00785C87" w:rsidRDefault="00785C87" w:rsidP="00785C87">
      <w:pPr>
        <w:spacing w:line="360" w:lineRule="auto"/>
        <w:rPr>
          <w:sz w:val="22"/>
          <w:szCs w:val="22"/>
        </w:rPr>
      </w:pPr>
      <w:r w:rsidRPr="00785C87">
        <w:rPr>
          <w:sz w:val="22"/>
          <w:szCs w:val="22"/>
        </w:rPr>
        <w:t>```</w:t>
      </w:r>
    </w:p>
    <w:p w14:paraId="1566FAB7" w14:textId="77777777" w:rsidR="00785C87" w:rsidRPr="00785C87" w:rsidRDefault="00785C87" w:rsidP="00785C87">
      <w:pPr>
        <w:spacing w:line="360" w:lineRule="auto"/>
        <w:rPr>
          <w:sz w:val="22"/>
          <w:szCs w:val="22"/>
        </w:rPr>
      </w:pPr>
    </w:p>
    <w:p w14:paraId="2AAD07E9" w14:textId="77777777" w:rsidR="00785C87" w:rsidRPr="00785C87" w:rsidRDefault="00785C87" w:rsidP="00785C87">
      <w:pPr>
        <w:spacing w:line="360" w:lineRule="auto"/>
        <w:rPr>
          <w:sz w:val="22"/>
          <w:szCs w:val="22"/>
        </w:rPr>
      </w:pPr>
      <w:r w:rsidRPr="00785C87">
        <w:rPr>
          <w:sz w:val="22"/>
          <w:szCs w:val="22"/>
        </w:rPr>
        <w:t>No</w:t>
      </w:r>
    </w:p>
    <w:p w14:paraId="4B154FC8" w14:textId="77777777" w:rsidR="00785C87" w:rsidRPr="00785C87" w:rsidRDefault="00785C87" w:rsidP="00785C87">
      <w:pPr>
        <w:spacing w:line="360" w:lineRule="auto"/>
        <w:rPr>
          <w:sz w:val="22"/>
          <w:szCs w:val="22"/>
        </w:rPr>
      </w:pPr>
    </w:p>
    <w:p w14:paraId="0BA29934" w14:textId="77777777" w:rsidR="00785C87" w:rsidRPr="00785C87" w:rsidRDefault="00785C87" w:rsidP="00785C87">
      <w:pPr>
        <w:spacing w:line="360" w:lineRule="auto"/>
        <w:rPr>
          <w:sz w:val="22"/>
          <w:szCs w:val="22"/>
        </w:rPr>
      </w:pPr>
      <w:r w:rsidRPr="00785C87">
        <w:rPr>
          <w:sz w:val="22"/>
          <w:szCs w:val="22"/>
        </w:rPr>
        <w:t>```{r}</w:t>
      </w:r>
    </w:p>
    <w:p w14:paraId="77DC28CB" w14:textId="77777777" w:rsidR="00785C87" w:rsidRPr="00785C87" w:rsidRDefault="00785C87" w:rsidP="00785C87">
      <w:pPr>
        <w:spacing w:line="360" w:lineRule="auto"/>
        <w:rPr>
          <w:sz w:val="22"/>
          <w:szCs w:val="22"/>
        </w:rPr>
      </w:pPr>
      <w:r w:rsidRPr="00785C87">
        <w:rPr>
          <w:sz w:val="22"/>
          <w:szCs w:val="22"/>
        </w:rPr>
        <w:t>mkTestByFactor(filteredSet, "DisturbancePresence", "No","h_canopy")</w:t>
      </w:r>
    </w:p>
    <w:p w14:paraId="5415E9D5" w14:textId="77777777" w:rsidR="00785C87" w:rsidRPr="00785C87" w:rsidRDefault="00785C87" w:rsidP="00785C87">
      <w:pPr>
        <w:spacing w:line="360" w:lineRule="auto"/>
        <w:rPr>
          <w:sz w:val="22"/>
          <w:szCs w:val="22"/>
        </w:rPr>
      </w:pPr>
      <w:r w:rsidRPr="00785C87">
        <w:rPr>
          <w:sz w:val="22"/>
          <w:szCs w:val="22"/>
        </w:rPr>
        <w:t>```</w:t>
      </w:r>
    </w:p>
    <w:p w14:paraId="67B87468" w14:textId="77777777" w:rsidR="00785C87" w:rsidRPr="00785C87" w:rsidRDefault="00785C87" w:rsidP="00785C87">
      <w:pPr>
        <w:spacing w:line="360" w:lineRule="auto"/>
        <w:rPr>
          <w:sz w:val="22"/>
          <w:szCs w:val="22"/>
        </w:rPr>
      </w:pPr>
    </w:p>
    <w:p w14:paraId="2A56A66E" w14:textId="77777777" w:rsidR="00785C87" w:rsidRPr="00785C87" w:rsidRDefault="00785C87" w:rsidP="00785C87">
      <w:pPr>
        <w:spacing w:line="360" w:lineRule="auto"/>
        <w:rPr>
          <w:sz w:val="22"/>
          <w:szCs w:val="22"/>
        </w:rPr>
      </w:pPr>
      <w:r w:rsidRPr="00785C87">
        <w:rPr>
          <w:sz w:val="22"/>
          <w:szCs w:val="22"/>
        </w:rPr>
        <w:t>### By disturbance age</w:t>
      </w:r>
    </w:p>
    <w:p w14:paraId="593B8BF9" w14:textId="77777777" w:rsidR="00785C87" w:rsidRPr="00785C87" w:rsidRDefault="00785C87" w:rsidP="00785C87">
      <w:pPr>
        <w:spacing w:line="360" w:lineRule="auto"/>
        <w:rPr>
          <w:sz w:val="22"/>
          <w:szCs w:val="22"/>
        </w:rPr>
      </w:pPr>
    </w:p>
    <w:p w14:paraId="5C75AA45" w14:textId="77777777" w:rsidR="00785C87" w:rsidRPr="00785C87" w:rsidRDefault="00785C87" w:rsidP="00785C87">
      <w:pPr>
        <w:spacing w:line="360" w:lineRule="auto"/>
        <w:rPr>
          <w:sz w:val="22"/>
          <w:szCs w:val="22"/>
        </w:rPr>
      </w:pPr>
      <w:r w:rsidRPr="00785C87">
        <w:rPr>
          <w:sz w:val="22"/>
          <w:szCs w:val="22"/>
        </w:rPr>
        <w:t>\&lt; 10 Years</w:t>
      </w:r>
    </w:p>
    <w:p w14:paraId="2911F89A" w14:textId="77777777" w:rsidR="00785C87" w:rsidRPr="00785C87" w:rsidRDefault="00785C87" w:rsidP="00785C87">
      <w:pPr>
        <w:spacing w:line="360" w:lineRule="auto"/>
        <w:rPr>
          <w:sz w:val="22"/>
          <w:szCs w:val="22"/>
        </w:rPr>
      </w:pPr>
    </w:p>
    <w:p w14:paraId="317AF620" w14:textId="77777777" w:rsidR="00785C87" w:rsidRPr="00785C87" w:rsidRDefault="00785C87" w:rsidP="00785C87">
      <w:pPr>
        <w:spacing w:line="360" w:lineRule="auto"/>
        <w:rPr>
          <w:sz w:val="22"/>
          <w:szCs w:val="22"/>
        </w:rPr>
      </w:pPr>
      <w:r w:rsidRPr="00785C87">
        <w:rPr>
          <w:sz w:val="22"/>
          <w:szCs w:val="22"/>
        </w:rPr>
        <w:t>```{r}</w:t>
      </w:r>
    </w:p>
    <w:p w14:paraId="5540FCB8" w14:textId="77777777" w:rsidR="00785C87" w:rsidRPr="00785C87" w:rsidRDefault="00785C87" w:rsidP="00785C87">
      <w:pPr>
        <w:spacing w:line="360" w:lineRule="auto"/>
        <w:rPr>
          <w:sz w:val="22"/>
          <w:szCs w:val="22"/>
        </w:rPr>
      </w:pPr>
      <w:r w:rsidRPr="00785C87">
        <w:rPr>
          <w:sz w:val="22"/>
          <w:szCs w:val="22"/>
        </w:rPr>
        <w:t>mkTestByFactor(filteredSet, "FastLossAgeGroup", "&lt;10 Years","h_canopy")</w:t>
      </w:r>
    </w:p>
    <w:p w14:paraId="392C098B" w14:textId="77777777" w:rsidR="00785C87" w:rsidRPr="00785C87" w:rsidRDefault="00785C87" w:rsidP="00785C87">
      <w:pPr>
        <w:spacing w:line="360" w:lineRule="auto"/>
        <w:rPr>
          <w:sz w:val="22"/>
          <w:szCs w:val="22"/>
        </w:rPr>
      </w:pPr>
      <w:r w:rsidRPr="00785C87">
        <w:rPr>
          <w:sz w:val="22"/>
          <w:szCs w:val="22"/>
        </w:rPr>
        <w:t>```</w:t>
      </w:r>
    </w:p>
    <w:p w14:paraId="6976E625" w14:textId="77777777" w:rsidR="00785C87" w:rsidRPr="00785C87" w:rsidRDefault="00785C87" w:rsidP="00785C87">
      <w:pPr>
        <w:spacing w:line="360" w:lineRule="auto"/>
        <w:rPr>
          <w:sz w:val="22"/>
          <w:szCs w:val="22"/>
        </w:rPr>
      </w:pPr>
    </w:p>
    <w:p w14:paraId="116812AE" w14:textId="77777777" w:rsidR="00785C87" w:rsidRPr="00785C87" w:rsidRDefault="00785C87" w:rsidP="00785C87">
      <w:pPr>
        <w:spacing w:line="360" w:lineRule="auto"/>
        <w:rPr>
          <w:sz w:val="22"/>
          <w:szCs w:val="22"/>
        </w:rPr>
      </w:pPr>
      <w:r w:rsidRPr="00785C87">
        <w:rPr>
          <w:sz w:val="22"/>
          <w:szCs w:val="22"/>
        </w:rPr>
        <w:t>10-20 Years</w:t>
      </w:r>
    </w:p>
    <w:p w14:paraId="60A14CA4" w14:textId="77777777" w:rsidR="00785C87" w:rsidRPr="00785C87" w:rsidRDefault="00785C87" w:rsidP="00785C87">
      <w:pPr>
        <w:spacing w:line="360" w:lineRule="auto"/>
        <w:rPr>
          <w:sz w:val="22"/>
          <w:szCs w:val="22"/>
        </w:rPr>
      </w:pPr>
    </w:p>
    <w:p w14:paraId="27060898" w14:textId="77777777" w:rsidR="00785C87" w:rsidRPr="00785C87" w:rsidRDefault="00785C87" w:rsidP="00785C87">
      <w:pPr>
        <w:spacing w:line="360" w:lineRule="auto"/>
        <w:rPr>
          <w:sz w:val="22"/>
          <w:szCs w:val="22"/>
        </w:rPr>
      </w:pPr>
      <w:r w:rsidRPr="00785C87">
        <w:rPr>
          <w:sz w:val="22"/>
          <w:szCs w:val="22"/>
        </w:rPr>
        <w:t>```{r}</w:t>
      </w:r>
    </w:p>
    <w:p w14:paraId="2D8480F8" w14:textId="77777777" w:rsidR="00785C87" w:rsidRPr="00785C87" w:rsidRDefault="00785C87" w:rsidP="00785C87">
      <w:pPr>
        <w:spacing w:line="360" w:lineRule="auto"/>
        <w:rPr>
          <w:sz w:val="22"/>
          <w:szCs w:val="22"/>
        </w:rPr>
      </w:pPr>
      <w:r w:rsidRPr="00785C87">
        <w:rPr>
          <w:sz w:val="22"/>
          <w:szCs w:val="22"/>
        </w:rPr>
        <w:t>mkTestByFactor(filteredSet, "FastLossAgeGroup", "10-20 Years","h_canopy")</w:t>
      </w:r>
    </w:p>
    <w:p w14:paraId="4F546416" w14:textId="77777777" w:rsidR="00785C87" w:rsidRPr="00785C87" w:rsidRDefault="00785C87" w:rsidP="00785C87">
      <w:pPr>
        <w:spacing w:line="360" w:lineRule="auto"/>
        <w:rPr>
          <w:sz w:val="22"/>
          <w:szCs w:val="22"/>
        </w:rPr>
      </w:pPr>
      <w:r w:rsidRPr="00785C87">
        <w:rPr>
          <w:sz w:val="22"/>
          <w:szCs w:val="22"/>
        </w:rPr>
        <w:t>```</w:t>
      </w:r>
    </w:p>
    <w:p w14:paraId="73909075" w14:textId="77777777" w:rsidR="00785C87" w:rsidRPr="00785C87" w:rsidRDefault="00785C87" w:rsidP="00785C87">
      <w:pPr>
        <w:spacing w:line="360" w:lineRule="auto"/>
        <w:rPr>
          <w:sz w:val="22"/>
          <w:szCs w:val="22"/>
        </w:rPr>
      </w:pPr>
    </w:p>
    <w:p w14:paraId="0C02CAFF" w14:textId="77777777" w:rsidR="00785C87" w:rsidRPr="00785C87" w:rsidRDefault="00785C87" w:rsidP="00785C87">
      <w:pPr>
        <w:spacing w:line="360" w:lineRule="auto"/>
        <w:rPr>
          <w:sz w:val="22"/>
          <w:szCs w:val="22"/>
        </w:rPr>
      </w:pPr>
      <w:r w:rsidRPr="00785C87">
        <w:rPr>
          <w:sz w:val="22"/>
          <w:szCs w:val="22"/>
        </w:rPr>
        <w:t>20-30 Years</w:t>
      </w:r>
    </w:p>
    <w:p w14:paraId="62326117" w14:textId="77777777" w:rsidR="00785C87" w:rsidRPr="00785C87" w:rsidRDefault="00785C87" w:rsidP="00785C87">
      <w:pPr>
        <w:spacing w:line="360" w:lineRule="auto"/>
        <w:rPr>
          <w:sz w:val="22"/>
          <w:szCs w:val="22"/>
        </w:rPr>
      </w:pPr>
    </w:p>
    <w:p w14:paraId="41C3A1FF" w14:textId="77777777" w:rsidR="00785C87" w:rsidRPr="00785C87" w:rsidRDefault="00785C87" w:rsidP="00785C87">
      <w:pPr>
        <w:spacing w:line="360" w:lineRule="auto"/>
        <w:rPr>
          <w:sz w:val="22"/>
          <w:szCs w:val="22"/>
        </w:rPr>
      </w:pPr>
      <w:r w:rsidRPr="00785C87">
        <w:rPr>
          <w:sz w:val="22"/>
          <w:szCs w:val="22"/>
        </w:rPr>
        <w:t>```{r}</w:t>
      </w:r>
    </w:p>
    <w:p w14:paraId="092A8A08" w14:textId="77777777" w:rsidR="00785C87" w:rsidRPr="00785C87" w:rsidRDefault="00785C87" w:rsidP="00785C87">
      <w:pPr>
        <w:spacing w:line="360" w:lineRule="auto"/>
        <w:rPr>
          <w:sz w:val="22"/>
          <w:szCs w:val="22"/>
        </w:rPr>
      </w:pPr>
      <w:r w:rsidRPr="00785C87">
        <w:rPr>
          <w:sz w:val="22"/>
          <w:szCs w:val="22"/>
        </w:rPr>
        <w:t>mkTestByFactor(filteredSet, "FastLossAgeGroup", "20-30 Years","h_canopy")</w:t>
      </w:r>
    </w:p>
    <w:p w14:paraId="3FFE18F1" w14:textId="77777777" w:rsidR="00785C87" w:rsidRPr="00785C87" w:rsidRDefault="00785C87" w:rsidP="00785C87">
      <w:pPr>
        <w:spacing w:line="360" w:lineRule="auto"/>
        <w:rPr>
          <w:sz w:val="22"/>
          <w:szCs w:val="22"/>
        </w:rPr>
      </w:pPr>
      <w:r w:rsidRPr="00785C87">
        <w:rPr>
          <w:sz w:val="22"/>
          <w:szCs w:val="22"/>
        </w:rPr>
        <w:t>```</w:t>
      </w:r>
    </w:p>
    <w:p w14:paraId="120FACB2" w14:textId="77777777" w:rsidR="00785C87" w:rsidRPr="00785C87" w:rsidRDefault="00785C87" w:rsidP="00785C87">
      <w:pPr>
        <w:spacing w:line="360" w:lineRule="auto"/>
        <w:rPr>
          <w:sz w:val="22"/>
          <w:szCs w:val="22"/>
        </w:rPr>
      </w:pPr>
    </w:p>
    <w:p w14:paraId="7E60E5A7" w14:textId="77777777" w:rsidR="00785C87" w:rsidRPr="00785C87" w:rsidRDefault="00785C87" w:rsidP="00785C87">
      <w:pPr>
        <w:spacing w:line="360" w:lineRule="auto"/>
        <w:rPr>
          <w:sz w:val="22"/>
          <w:szCs w:val="22"/>
        </w:rPr>
      </w:pPr>
      <w:r w:rsidRPr="00785C87">
        <w:rPr>
          <w:sz w:val="22"/>
          <w:szCs w:val="22"/>
        </w:rPr>
        <w:t>30+ Years</w:t>
      </w:r>
    </w:p>
    <w:p w14:paraId="66573253" w14:textId="77777777" w:rsidR="00785C87" w:rsidRPr="00785C87" w:rsidRDefault="00785C87" w:rsidP="00785C87">
      <w:pPr>
        <w:spacing w:line="360" w:lineRule="auto"/>
        <w:rPr>
          <w:sz w:val="22"/>
          <w:szCs w:val="22"/>
        </w:rPr>
      </w:pPr>
    </w:p>
    <w:p w14:paraId="3A328154" w14:textId="77777777" w:rsidR="00785C87" w:rsidRPr="00785C87" w:rsidRDefault="00785C87" w:rsidP="00785C87">
      <w:pPr>
        <w:spacing w:line="360" w:lineRule="auto"/>
        <w:rPr>
          <w:sz w:val="22"/>
          <w:szCs w:val="22"/>
        </w:rPr>
      </w:pPr>
      <w:r w:rsidRPr="00785C87">
        <w:rPr>
          <w:sz w:val="22"/>
          <w:szCs w:val="22"/>
        </w:rPr>
        <w:t>```{r}</w:t>
      </w:r>
    </w:p>
    <w:p w14:paraId="3E9851ED" w14:textId="77777777" w:rsidR="00785C87" w:rsidRPr="00785C87" w:rsidRDefault="00785C87" w:rsidP="00785C87">
      <w:pPr>
        <w:spacing w:line="360" w:lineRule="auto"/>
        <w:rPr>
          <w:sz w:val="22"/>
          <w:szCs w:val="22"/>
        </w:rPr>
      </w:pPr>
      <w:r w:rsidRPr="00785C87">
        <w:rPr>
          <w:sz w:val="22"/>
          <w:szCs w:val="22"/>
        </w:rPr>
        <w:t>mkTestByFactor(filteredSet, "FastLossAgeGroup", "30+ Years","h_canopy")</w:t>
      </w:r>
    </w:p>
    <w:p w14:paraId="748BC5D7" w14:textId="77777777" w:rsidR="00785C87" w:rsidRPr="00785C87" w:rsidRDefault="00785C87" w:rsidP="00785C87">
      <w:pPr>
        <w:spacing w:line="360" w:lineRule="auto"/>
        <w:rPr>
          <w:sz w:val="22"/>
          <w:szCs w:val="22"/>
        </w:rPr>
      </w:pPr>
      <w:r w:rsidRPr="00785C87">
        <w:rPr>
          <w:sz w:val="22"/>
          <w:szCs w:val="22"/>
        </w:rPr>
        <w:t>```</w:t>
      </w:r>
    </w:p>
    <w:p w14:paraId="3131B3A8" w14:textId="77777777" w:rsidR="00785C87" w:rsidRPr="00785C87" w:rsidRDefault="00785C87" w:rsidP="00785C87">
      <w:pPr>
        <w:spacing w:line="360" w:lineRule="auto"/>
        <w:rPr>
          <w:sz w:val="22"/>
          <w:szCs w:val="22"/>
        </w:rPr>
      </w:pPr>
    </w:p>
    <w:p w14:paraId="5AC5F2E5" w14:textId="77777777" w:rsidR="00785C87" w:rsidRPr="00785C87" w:rsidRDefault="00785C87" w:rsidP="00785C87">
      <w:pPr>
        <w:spacing w:line="360" w:lineRule="auto"/>
        <w:rPr>
          <w:sz w:val="22"/>
          <w:szCs w:val="22"/>
        </w:rPr>
      </w:pPr>
      <w:r w:rsidRPr="00785C87">
        <w:rPr>
          <w:sz w:val="22"/>
          <w:szCs w:val="22"/>
        </w:rPr>
        <w:t># 6. Additional Testing</w:t>
      </w:r>
    </w:p>
    <w:p w14:paraId="7704243D" w14:textId="77777777" w:rsidR="00785C87" w:rsidRPr="00785C87" w:rsidRDefault="00785C87" w:rsidP="00785C87">
      <w:pPr>
        <w:spacing w:line="360" w:lineRule="auto"/>
        <w:rPr>
          <w:sz w:val="22"/>
          <w:szCs w:val="22"/>
        </w:rPr>
      </w:pPr>
    </w:p>
    <w:p w14:paraId="74EF2B52" w14:textId="77777777" w:rsidR="00785C87" w:rsidRPr="00785C87" w:rsidRDefault="00785C87" w:rsidP="00785C87">
      <w:pPr>
        <w:spacing w:line="360" w:lineRule="auto"/>
        <w:rPr>
          <w:sz w:val="22"/>
          <w:szCs w:val="22"/>
        </w:rPr>
      </w:pPr>
      <w:r w:rsidRPr="00785C87">
        <w:rPr>
          <w:sz w:val="22"/>
          <w:szCs w:val="22"/>
        </w:rPr>
        <w:t>## Coverage by L2E</w:t>
      </w:r>
    </w:p>
    <w:p w14:paraId="165DF00A" w14:textId="77777777" w:rsidR="00785C87" w:rsidRPr="00785C87" w:rsidRDefault="00785C87" w:rsidP="00785C87">
      <w:pPr>
        <w:spacing w:line="360" w:lineRule="auto"/>
        <w:rPr>
          <w:sz w:val="22"/>
          <w:szCs w:val="22"/>
        </w:rPr>
      </w:pPr>
    </w:p>
    <w:p w14:paraId="2CCE5DDD" w14:textId="77777777" w:rsidR="00785C87" w:rsidRPr="00785C87" w:rsidRDefault="00785C87" w:rsidP="00785C87">
      <w:pPr>
        <w:spacing w:line="360" w:lineRule="auto"/>
        <w:rPr>
          <w:sz w:val="22"/>
          <w:szCs w:val="22"/>
        </w:rPr>
      </w:pPr>
      <w:r w:rsidRPr="00785C87">
        <w:rPr>
          <w:sz w:val="22"/>
          <w:szCs w:val="22"/>
        </w:rPr>
        <w:t>```{r}</w:t>
      </w:r>
    </w:p>
    <w:p w14:paraId="03F3C3E7" w14:textId="77777777" w:rsidR="00785C87" w:rsidRPr="00785C87" w:rsidRDefault="00785C87" w:rsidP="00785C87">
      <w:pPr>
        <w:spacing w:line="360" w:lineRule="auto"/>
        <w:rPr>
          <w:sz w:val="22"/>
          <w:szCs w:val="22"/>
        </w:rPr>
      </w:pPr>
      <w:r w:rsidRPr="00785C87">
        <w:rPr>
          <w:sz w:val="22"/>
          <w:szCs w:val="22"/>
        </w:rPr>
        <w:t>result_list &lt;- list()</w:t>
      </w:r>
    </w:p>
    <w:p w14:paraId="39AF1583" w14:textId="77777777" w:rsidR="00785C87" w:rsidRPr="00785C87" w:rsidRDefault="00785C87" w:rsidP="00785C87">
      <w:pPr>
        <w:spacing w:line="360" w:lineRule="auto"/>
        <w:rPr>
          <w:sz w:val="22"/>
          <w:szCs w:val="22"/>
        </w:rPr>
      </w:pPr>
    </w:p>
    <w:p w14:paraId="0CD91CF5" w14:textId="77777777" w:rsidR="00785C87" w:rsidRPr="00785C87" w:rsidRDefault="00785C87" w:rsidP="00785C87">
      <w:pPr>
        <w:spacing w:line="360" w:lineRule="auto"/>
        <w:rPr>
          <w:sz w:val="22"/>
          <w:szCs w:val="22"/>
        </w:rPr>
      </w:pPr>
      <w:r w:rsidRPr="00785C87">
        <w:rPr>
          <w:sz w:val="22"/>
          <w:szCs w:val="22"/>
        </w:rPr>
        <w:t># Loop through unique years</w:t>
      </w:r>
    </w:p>
    <w:p w14:paraId="003898BB" w14:textId="77777777" w:rsidR="00785C87" w:rsidRPr="00785C87" w:rsidRDefault="00785C87" w:rsidP="00785C87">
      <w:pPr>
        <w:spacing w:line="360" w:lineRule="auto"/>
        <w:rPr>
          <w:sz w:val="22"/>
          <w:szCs w:val="22"/>
        </w:rPr>
      </w:pPr>
      <w:r w:rsidRPr="00785C87">
        <w:rPr>
          <w:sz w:val="22"/>
          <w:szCs w:val="22"/>
        </w:rPr>
        <w:t>for (group in unique(workingSet$yearRecoded)) {</w:t>
      </w:r>
    </w:p>
    <w:p w14:paraId="1647FA7B" w14:textId="77777777" w:rsidR="00785C87" w:rsidRPr="00785C87" w:rsidRDefault="00785C87" w:rsidP="00785C87">
      <w:pPr>
        <w:spacing w:line="360" w:lineRule="auto"/>
        <w:rPr>
          <w:sz w:val="22"/>
          <w:szCs w:val="22"/>
        </w:rPr>
      </w:pPr>
      <w:r w:rsidRPr="00785C87">
        <w:rPr>
          <w:sz w:val="22"/>
          <w:szCs w:val="22"/>
        </w:rPr>
        <w:t xml:space="preserve">  </w:t>
      </w:r>
    </w:p>
    <w:p w14:paraId="6260EB2B" w14:textId="77777777" w:rsidR="00785C87" w:rsidRPr="00785C87" w:rsidRDefault="00785C87" w:rsidP="00785C87">
      <w:pPr>
        <w:spacing w:line="360" w:lineRule="auto"/>
        <w:rPr>
          <w:sz w:val="22"/>
          <w:szCs w:val="22"/>
        </w:rPr>
      </w:pPr>
      <w:r w:rsidRPr="00785C87">
        <w:rPr>
          <w:sz w:val="22"/>
          <w:szCs w:val="22"/>
        </w:rPr>
        <w:t xml:space="preserve">  # Subset data for the current year</w:t>
      </w:r>
    </w:p>
    <w:p w14:paraId="3B2AB874" w14:textId="77777777" w:rsidR="00785C87" w:rsidRPr="00785C87" w:rsidRDefault="00785C87" w:rsidP="00785C87">
      <w:pPr>
        <w:spacing w:line="360" w:lineRule="auto"/>
        <w:rPr>
          <w:sz w:val="22"/>
          <w:szCs w:val="22"/>
        </w:rPr>
      </w:pPr>
      <w:r w:rsidRPr="00785C87">
        <w:rPr>
          <w:sz w:val="22"/>
          <w:szCs w:val="22"/>
        </w:rPr>
        <w:t xml:space="preserve">  subset_df &lt;- workingSet[workingSet$yearRecoded == group, ]</w:t>
      </w:r>
    </w:p>
    <w:p w14:paraId="70F31267" w14:textId="77777777" w:rsidR="00785C87" w:rsidRPr="00785C87" w:rsidRDefault="00785C87" w:rsidP="00785C87">
      <w:pPr>
        <w:spacing w:line="360" w:lineRule="auto"/>
        <w:rPr>
          <w:sz w:val="22"/>
          <w:szCs w:val="22"/>
        </w:rPr>
      </w:pPr>
      <w:r w:rsidRPr="00785C87">
        <w:rPr>
          <w:sz w:val="22"/>
          <w:szCs w:val="22"/>
        </w:rPr>
        <w:t xml:space="preserve">  </w:t>
      </w:r>
    </w:p>
    <w:p w14:paraId="3815F892" w14:textId="77777777" w:rsidR="00785C87" w:rsidRPr="00785C87" w:rsidRDefault="00785C87" w:rsidP="00785C87">
      <w:pPr>
        <w:spacing w:line="360" w:lineRule="auto"/>
        <w:rPr>
          <w:sz w:val="22"/>
          <w:szCs w:val="22"/>
        </w:rPr>
      </w:pPr>
      <w:r w:rsidRPr="00785C87">
        <w:rPr>
          <w:sz w:val="22"/>
          <w:szCs w:val="22"/>
        </w:rPr>
        <w:t xml:space="preserve">  # Get value counts for Level2Ecoregion</w:t>
      </w:r>
    </w:p>
    <w:p w14:paraId="3DEDDC52" w14:textId="77777777" w:rsidR="00785C87" w:rsidRPr="00785C87" w:rsidRDefault="00785C87" w:rsidP="00785C87">
      <w:pPr>
        <w:spacing w:line="360" w:lineRule="auto"/>
        <w:rPr>
          <w:sz w:val="22"/>
          <w:szCs w:val="22"/>
        </w:rPr>
      </w:pPr>
      <w:r w:rsidRPr="00785C87">
        <w:rPr>
          <w:sz w:val="22"/>
          <w:szCs w:val="22"/>
        </w:rPr>
        <w:t xml:space="preserve">  counts &lt;- as.data.frame(table(subset_df$Level2Ecoregion))</w:t>
      </w:r>
    </w:p>
    <w:p w14:paraId="692A031D" w14:textId="77777777" w:rsidR="00785C87" w:rsidRPr="00785C87" w:rsidRDefault="00785C87" w:rsidP="00785C87">
      <w:pPr>
        <w:spacing w:line="360" w:lineRule="auto"/>
        <w:rPr>
          <w:sz w:val="22"/>
          <w:szCs w:val="22"/>
        </w:rPr>
      </w:pPr>
      <w:r w:rsidRPr="00785C87">
        <w:rPr>
          <w:sz w:val="22"/>
          <w:szCs w:val="22"/>
        </w:rPr>
        <w:t xml:space="preserve">  </w:t>
      </w:r>
    </w:p>
    <w:p w14:paraId="0BC65AC3" w14:textId="77777777" w:rsidR="00785C87" w:rsidRPr="00785C87" w:rsidRDefault="00785C87" w:rsidP="00785C87">
      <w:pPr>
        <w:spacing w:line="360" w:lineRule="auto"/>
        <w:rPr>
          <w:sz w:val="22"/>
          <w:szCs w:val="22"/>
        </w:rPr>
      </w:pPr>
      <w:r w:rsidRPr="00785C87">
        <w:rPr>
          <w:sz w:val="22"/>
          <w:szCs w:val="22"/>
        </w:rPr>
        <w:t xml:space="preserve">  # Rename columns for clarity</w:t>
      </w:r>
    </w:p>
    <w:p w14:paraId="53949B8B" w14:textId="77777777" w:rsidR="00785C87" w:rsidRPr="00785C87" w:rsidRDefault="00785C87" w:rsidP="00785C87">
      <w:pPr>
        <w:spacing w:line="360" w:lineRule="auto"/>
        <w:rPr>
          <w:sz w:val="22"/>
          <w:szCs w:val="22"/>
        </w:rPr>
      </w:pPr>
      <w:r w:rsidRPr="00785C87">
        <w:rPr>
          <w:sz w:val="22"/>
          <w:szCs w:val="22"/>
        </w:rPr>
        <w:t xml:space="preserve">  colnames(counts) &lt;- c("Level2Ecoregion", "Count")</w:t>
      </w:r>
    </w:p>
    <w:p w14:paraId="071FFFE3" w14:textId="77777777" w:rsidR="00785C87" w:rsidRPr="00785C87" w:rsidRDefault="00785C87" w:rsidP="00785C87">
      <w:pPr>
        <w:spacing w:line="360" w:lineRule="auto"/>
        <w:rPr>
          <w:sz w:val="22"/>
          <w:szCs w:val="22"/>
        </w:rPr>
      </w:pPr>
      <w:r w:rsidRPr="00785C87">
        <w:rPr>
          <w:sz w:val="22"/>
          <w:szCs w:val="22"/>
        </w:rPr>
        <w:t xml:space="preserve">  </w:t>
      </w:r>
    </w:p>
    <w:p w14:paraId="71A85984" w14:textId="77777777" w:rsidR="00785C87" w:rsidRPr="00785C87" w:rsidRDefault="00785C87" w:rsidP="00785C87">
      <w:pPr>
        <w:spacing w:line="360" w:lineRule="auto"/>
        <w:rPr>
          <w:sz w:val="22"/>
          <w:szCs w:val="22"/>
        </w:rPr>
      </w:pPr>
      <w:r w:rsidRPr="00785C87">
        <w:rPr>
          <w:sz w:val="22"/>
          <w:szCs w:val="22"/>
        </w:rPr>
        <w:t xml:space="preserve">  # Add year column</w:t>
      </w:r>
    </w:p>
    <w:p w14:paraId="627F03AE" w14:textId="77777777" w:rsidR="00785C87" w:rsidRPr="00785C87" w:rsidRDefault="00785C87" w:rsidP="00785C87">
      <w:pPr>
        <w:spacing w:line="360" w:lineRule="auto"/>
        <w:rPr>
          <w:sz w:val="22"/>
          <w:szCs w:val="22"/>
        </w:rPr>
      </w:pPr>
      <w:r w:rsidRPr="00785C87">
        <w:rPr>
          <w:sz w:val="22"/>
          <w:szCs w:val="22"/>
        </w:rPr>
        <w:t xml:space="preserve">  counts$Category &lt;- group</w:t>
      </w:r>
    </w:p>
    <w:p w14:paraId="3DBD0540" w14:textId="77777777" w:rsidR="00785C87" w:rsidRPr="00785C87" w:rsidRDefault="00785C87" w:rsidP="00785C87">
      <w:pPr>
        <w:spacing w:line="360" w:lineRule="auto"/>
        <w:rPr>
          <w:sz w:val="22"/>
          <w:szCs w:val="22"/>
        </w:rPr>
      </w:pPr>
      <w:r w:rsidRPr="00785C87">
        <w:rPr>
          <w:sz w:val="22"/>
          <w:szCs w:val="22"/>
        </w:rPr>
        <w:t xml:space="preserve">  </w:t>
      </w:r>
    </w:p>
    <w:p w14:paraId="177F3654" w14:textId="77777777" w:rsidR="00785C87" w:rsidRPr="00785C87" w:rsidRDefault="00785C87" w:rsidP="00785C87">
      <w:pPr>
        <w:spacing w:line="360" w:lineRule="auto"/>
        <w:rPr>
          <w:sz w:val="22"/>
          <w:szCs w:val="22"/>
        </w:rPr>
      </w:pPr>
      <w:r w:rsidRPr="00785C87">
        <w:rPr>
          <w:sz w:val="22"/>
          <w:szCs w:val="22"/>
        </w:rPr>
        <w:t xml:space="preserve">  # Store in list</w:t>
      </w:r>
    </w:p>
    <w:p w14:paraId="0653F256" w14:textId="77777777" w:rsidR="00785C87" w:rsidRPr="00785C87" w:rsidRDefault="00785C87" w:rsidP="00785C87">
      <w:pPr>
        <w:spacing w:line="360" w:lineRule="auto"/>
        <w:rPr>
          <w:sz w:val="22"/>
          <w:szCs w:val="22"/>
        </w:rPr>
      </w:pPr>
      <w:r w:rsidRPr="00785C87">
        <w:rPr>
          <w:sz w:val="22"/>
          <w:szCs w:val="22"/>
        </w:rPr>
        <w:t xml:space="preserve">  result_list[[as.character(group)]] &lt;- counts</w:t>
      </w:r>
    </w:p>
    <w:p w14:paraId="5D847B19" w14:textId="77777777" w:rsidR="00785C87" w:rsidRPr="00785C87" w:rsidRDefault="00785C87" w:rsidP="00785C87">
      <w:pPr>
        <w:spacing w:line="360" w:lineRule="auto"/>
        <w:rPr>
          <w:sz w:val="22"/>
          <w:szCs w:val="22"/>
        </w:rPr>
      </w:pPr>
      <w:r w:rsidRPr="00785C87">
        <w:rPr>
          <w:sz w:val="22"/>
          <w:szCs w:val="22"/>
        </w:rPr>
        <w:t>}</w:t>
      </w:r>
    </w:p>
    <w:p w14:paraId="3E734E37" w14:textId="77777777" w:rsidR="00785C87" w:rsidRPr="00785C87" w:rsidRDefault="00785C87" w:rsidP="00785C87">
      <w:pPr>
        <w:spacing w:line="360" w:lineRule="auto"/>
        <w:rPr>
          <w:sz w:val="22"/>
          <w:szCs w:val="22"/>
        </w:rPr>
      </w:pPr>
    </w:p>
    <w:p w14:paraId="688C6F8A" w14:textId="77777777" w:rsidR="00785C87" w:rsidRPr="00785C87" w:rsidRDefault="00785C87" w:rsidP="00785C87">
      <w:pPr>
        <w:spacing w:line="360" w:lineRule="auto"/>
        <w:rPr>
          <w:sz w:val="22"/>
          <w:szCs w:val="22"/>
        </w:rPr>
      </w:pPr>
      <w:r w:rsidRPr="00785C87">
        <w:rPr>
          <w:sz w:val="22"/>
          <w:szCs w:val="22"/>
        </w:rPr>
        <w:t># Combining into single df</w:t>
      </w:r>
    </w:p>
    <w:p w14:paraId="6E9FFFFC" w14:textId="77777777" w:rsidR="00785C87" w:rsidRPr="00785C87" w:rsidRDefault="00785C87" w:rsidP="00785C87">
      <w:pPr>
        <w:spacing w:line="360" w:lineRule="auto"/>
        <w:rPr>
          <w:sz w:val="22"/>
          <w:szCs w:val="22"/>
        </w:rPr>
      </w:pPr>
      <w:r w:rsidRPr="00785C87">
        <w:rPr>
          <w:sz w:val="22"/>
          <w:szCs w:val="22"/>
        </w:rPr>
        <w:t>final_df &lt;- bind_rows(result_list)</w:t>
      </w:r>
    </w:p>
    <w:p w14:paraId="0B2C543F" w14:textId="77777777" w:rsidR="00785C87" w:rsidRPr="00785C87" w:rsidRDefault="00785C87" w:rsidP="00785C87">
      <w:pPr>
        <w:spacing w:line="360" w:lineRule="auto"/>
        <w:rPr>
          <w:sz w:val="22"/>
          <w:szCs w:val="22"/>
        </w:rPr>
      </w:pPr>
    </w:p>
    <w:p w14:paraId="3EA8A55E" w14:textId="77777777" w:rsidR="00785C87" w:rsidRPr="00785C87" w:rsidRDefault="00785C87" w:rsidP="00785C87">
      <w:pPr>
        <w:spacing w:line="360" w:lineRule="auto"/>
        <w:rPr>
          <w:sz w:val="22"/>
          <w:szCs w:val="22"/>
        </w:rPr>
      </w:pPr>
      <w:r w:rsidRPr="00785C87">
        <w:rPr>
          <w:sz w:val="22"/>
          <w:szCs w:val="22"/>
        </w:rPr>
        <w:t># Arranging readability</w:t>
      </w:r>
    </w:p>
    <w:p w14:paraId="66DCCEA1" w14:textId="77777777" w:rsidR="00785C87" w:rsidRPr="00785C87" w:rsidRDefault="00785C87" w:rsidP="00785C87">
      <w:pPr>
        <w:spacing w:line="360" w:lineRule="auto"/>
        <w:rPr>
          <w:sz w:val="22"/>
          <w:szCs w:val="22"/>
        </w:rPr>
      </w:pPr>
      <w:r w:rsidRPr="00785C87">
        <w:rPr>
          <w:sz w:val="22"/>
          <w:szCs w:val="22"/>
        </w:rPr>
        <w:t>final_df &lt;- final_df |&gt; arrange(Category, Level2Ecoregion)</w:t>
      </w:r>
    </w:p>
    <w:p w14:paraId="3FEFDB44" w14:textId="77777777" w:rsidR="00785C87" w:rsidRPr="00785C87" w:rsidRDefault="00785C87" w:rsidP="00785C87">
      <w:pPr>
        <w:spacing w:line="360" w:lineRule="auto"/>
        <w:rPr>
          <w:sz w:val="22"/>
          <w:szCs w:val="22"/>
        </w:rPr>
      </w:pPr>
    </w:p>
    <w:p w14:paraId="6FBBA54E" w14:textId="77777777" w:rsidR="00785C87" w:rsidRPr="00785C87" w:rsidRDefault="00785C87" w:rsidP="00785C87">
      <w:pPr>
        <w:spacing w:line="360" w:lineRule="auto"/>
        <w:rPr>
          <w:sz w:val="22"/>
          <w:szCs w:val="22"/>
        </w:rPr>
      </w:pPr>
    </w:p>
    <w:p w14:paraId="0CC186DE" w14:textId="77777777" w:rsidR="00785C87" w:rsidRPr="00785C87" w:rsidRDefault="00785C87" w:rsidP="00785C87">
      <w:pPr>
        <w:spacing w:line="360" w:lineRule="auto"/>
        <w:rPr>
          <w:sz w:val="22"/>
          <w:szCs w:val="22"/>
        </w:rPr>
      </w:pPr>
      <w:r w:rsidRPr="00785C87">
        <w:rPr>
          <w:sz w:val="22"/>
          <w:szCs w:val="22"/>
        </w:rPr>
        <w:lastRenderedPageBreak/>
        <w:t xml:space="preserve">final_df &lt;- final_df |&gt; </w:t>
      </w:r>
    </w:p>
    <w:p w14:paraId="775FAAEB" w14:textId="77777777" w:rsidR="00785C87" w:rsidRPr="00785C87" w:rsidRDefault="00785C87" w:rsidP="00785C87">
      <w:pPr>
        <w:spacing w:line="360" w:lineRule="auto"/>
        <w:rPr>
          <w:sz w:val="22"/>
          <w:szCs w:val="22"/>
        </w:rPr>
      </w:pPr>
      <w:r w:rsidRPr="00785C87">
        <w:rPr>
          <w:sz w:val="22"/>
          <w:szCs w:val="22"/>
        </w:rPr>
        <w:t xml:space="preserve">  mutate(Level2Ecoregion = recode(Level2Ecoregion, 'MISSISSIPPI ALLUVIAL AND SOUTHEAST USA COASTAL PLAINS' = "Mississippi Alluvial &amp; Southeast USA Coastal Plains", 'SOUTHEASTERN USA PLAINS' = "Southern USA Plains")) |&gt;</w:t>
      </w:r>
    </w:p>
    <w:p w14:paraId="2C2CE306" w14:textId="77777777" w:rsidR="00785C87" w:rsidRPr="00785C87" w:rsidRDefault="00785C87" w:rsidP="00785C87">
      <w:pPr>
        <w:spacing w:line="360" w:lineRule="auto"/>
        <w:rPr>
          <w:sz w:val="22"/>
          <w:szCs w:val="22"/>
        </w:rPr>
      </w:pPr>
      <w:r w:rsidRPr="00785C87">
        <w:rPr>
          <w:sz w:val="22"/>
          <w:szCs w:val="22"/>
        </w:rPr>
        <w:t xml:space="preserve">  group_by(Category) |&gt; </w:t>
      </w:r>
    </w:p>
    <w:p w14:paraId="510E1527" w14:textId="77777777" w:rsidR="00785C87" w:rsidRPr="00785C87" w:rsidRDefault="00785C87" w:rsidP="00785C87">
      <w:pPr>
        <w:spacing w:line="360" w:lineRule="auto"/>
        <w:rPr>
          <w:sz w:val="22"/>
          <w:szCs w:val="22"/>
        </w:rPr>
      </w:pPr>
      <w:r w:rsidRPr="00785C87">
        <w:rPr>
          <w:sz w:val="22"/>
          <w:szCs w:val="22"/>
        </w:rPr>
        <w:t xml:space="preserve">  mutate(Proportion = Count / sum(Count) * 100)</w:t>
      </w:r>
    </w:p>
    <w:p w14:paraId="244E46F2" w14:textId="77777777" w:rsidR="00785C87" w:rsidRPr="00785C87" w:rsidRDefault="00785C87" w:rsidP="00785C87">
      <w:pPr>
        <w:spacing w:line="360" w:lineRule="auto"/>
        <w:rPr>
          <w:sz w:val="22"/>
          <w:szCs w:val="22"/>
        </w:rPr>
      </w:pPr>
    </w:p>
    <w:p w14:paraId="6A047A38" w14:textId="77777777" w:rsidR="00785C87" w:rsidRPr="00785C87" w:rsidRDefault="00785C87" w:rsidP="00785C87">
      <w:pPr>
        <w:spacing w:line="360" w:lineRule="auto"/>
        <w:rPr>
          <w:sz w:val="22"/>
          <w:szCs w:val="22"/>
        </w:rPr>
      </w:pPr>
      <w:r w:rsidRPr="00785C87">
        <w:rPr>
          <w:sz w:val="22"/>
          <w:szCs w:val="22"/>
        </w:rPr>
        <w:t xml:space="preserve">l2ProportionPlot &lt;- ggplot(final_df, aes(fill = Level2Ecoregion, y = Count, x = Category)) + </w:t>
      </w:r>
    </w:p>
    <w:p w14:paraId="48D19B0C" w14:textId="77777777" w:rsidR="00785C87" w:rsidRPr="00785C87" w:rsidRDefault="00785C87" w:rsidP="00785C87">
      <w:pPr>
        <w:spacing w:line="360" w:lineRule="auto"/>
        <w:rPr>
          <w:sz w:val="22"/>
          <w:szCs w:val="22"/>
        </w:rPr>
      </w:pPr>
      <w:r w:rsidRPr="00785C87">
        <w:rPr>
          <w:sz w:val="22"/>
          <w:szCs w:val="22"/>
        </w:rPr>
        <w:t xml:space="preserve">  geom_bar(position = "fill", stat = "identity") +</w:t>
      </w:r>
    </w:p>
    <w:p w14:paraId="2C35F9FF" w14:textId="77777777" w:rsidR="00785C87" w:rsidRPr="00785C87" w:rsidRDefault="00785C87" w:rsidP="00785C87">
      <w:pPr>
        <w:spacing w:line="360" w:lineRule="auto"/>
        <w:rPr>
          <w:sz w:val="22"/>
          <w:szCs w:val="22"/>
        </w:rPr>
      </w:pPr>
      <w:r w:rsidRPr="00785C87">
        <w:rPr>
          <w:sz w:val="22"/>
          <w:szCs w:val="22"/>
        </w:rPr>
        <w:t xml:space="preserve">  geom_text(</w:t>
      </w:r>
    </w:p>
    <w:p w14:paraId="2DC46EEC" w14:textId="77777777" w:rsidR="00785C87" w:rsidRPr="00785C87" w:rsidRDefault="00785C87" w:rsidP="00785C87">
      <w:pPr>
        <w:spacing w:line="360" w:lineRule="auto"/>
        <w:rPr>
          <w:sz w:val="22"/>
          <w:szCs w:val="22"/>
        </w:rPr>
      </w:pPr>
      <w:r w:rsidRPr="00785C87">
        <w:rPr>
          <w:sz w:val="22"/>
          <w:szCs w:val="22"/>
        </w:rPr>
        <w:t xml:space="preserve">    aes(label = sprintf("%.1f%%", Proportion / 100 * 100)),</w:t>
      </w:r>
    </w:p>
    <w:p w14:paraId="63E031EB" w14:textId="77777777" w:rsidR="00785C87" w:rsidRPr="00785C87" w:rsidRDefault="00785C87" w:rsidP="00785C87">
      <w:pPr>
        <w:spacing w:line="360" w:lineRule="auto"/>
        <w:rPr>
          <w:sz w:val="22"/>
          <w:szCs w:val="22"/>
        </w:rPr>
      </w:pPr>
      <w:r w:rsidRPr="00785C87">
        <w:rPr>
          <w:sz w:val="22"/>
          <w:szCs w:val="22"/>
        </w:rPr>
        <w:t xml:space="preserve">    position = position_fill(vjust = 0.5),</w:t>
      </w:r>
    </w:p>
    <w:p w14:paraId="2AE7EA93" w14:textId="77777777" w:rsidR="00785C87" w:rsidRPr="00785C87" w:rsidRDefault="00785C87" w:rsidP="00785C87">
      <w:pPr>
        <w:spacing w:line="360" w:lineRule="auto"/>
        <w:rPr>
          <w:sz w:val="22"/>
          <w:szCs w:val="22"/>
        </w:rPr>
      </w:pPr>
      <w:r w:rsidRPr="00785C87">
        <w:rPr>
          <w:sz w:val="22"/>
          <w:szCs w:val="22"/>
        </w:rPr>
        <w:t xml:space="preserve">    size = 4,</w:t>
      </w:r>
    </w:p>
    <w:p w14:paraId="1E1ED9F4" w14:textId="77777777" w:rsidR="00785C87" w:rsidRPr="00785C87" w:rsidRDefault="00785C87" w:rsidP="00785C87">
      <w:pPr>
        <w:spacing w:line="360" w:lineRule="auto"/>
        <w:rPr>
          <w:sz w:val="22"/>
          <w:szCs w:val="22"/>
        </w:rPr>
      </w:pPr>
      <w:r w:rsidRPr="00785C87">
        <w:rPr>
          <w:sz w:val="22"/>
          <w:szCs w:val="22"/>
        </w:rPr>
        <w:t xml:space="preserve">    face = 'bold',</w:t>
      </w:r>
    </w:p>
    <w:p w14:paraId="209C233C" w14:textId="77777777" w:rsidR="00785C87" w:rsidRPr="00785C87" w:rsidRDefault="00785C87" w:rsidP="00785C87">
      <w:pPr>
        <w:spacing w:line="360" w:lineRule="auto"/>
        <w:rPr>
          <w:sz w:val="22"/>
          <w:szCs w:val="22"/>
        </w:rPr>
      </w:pPr>
      <w:r w:rsidRPr="00785C87">
        <w:rPr>
          <w:sz w:val="22"/>
          <w:szCs w:val="22"/>
        </w:rPr>
        <w:t xml:space="preserve">    color = 'white'</w:t>
      </w:r>
    </w:p>
    <w:p w14:paraId="2100741D" w14:textId="77777777" w:rsidR="00785C87" w:rsidRPr="00785C87" w:rsidRDefault="00785C87" w:rsidP="00785C87">
      <w:pPr>
        <w:spacing w:line="360" w:lineRule="auto"/>
        <w:rPr>
          <w:sz w:val="22"/>
          <w:szCs w:val="22"/>
        </w:rPr>
      </w:pPr>
      <w:r w:rsidRPr="00785C87">
        <w:rPr>
          <w:sz w:val="22"/>
          <w:szCs w:val="22"/>
        </w:rPr>
        <w:t xml:space="preserve">  ) +</w:t>
      </w:r>
    </w:p>
    <w:p w14:paraId="297342AB" w14:textId="77777777" w:rsidR="00785C87" w:rsidRPr="00785C87" w:rsidRDefault="00785C87" w:rsidP="00785C87">
      <w:pPr>
        <w:spacing w:line="360" w:lineRule="auto"/>
        <w:rPr>
          <w:sz w:val="22"/>
          <w:szCs w:val="22"/>
        </w:rPr>
      </w:pPr>
      <w:r w:rsidRPr="00785C87">
        <w:rPr>
          <w:sz w:val="22"/>
          <w:szCs w:val="22"/>
        </w:rPr>
        <w:t xml:space="preserve">  scale_fill_manual(</w:t>
      </w:r>
    </w:p>
    <w:p w14:paraId="45D1748F" w14:textId="77777777" w:rsidR="00785C87" w:rsidRPr="00785C87" w:rsidRDefault="00785C87" w:rsidP="00785C87">
      <w:pPr>
        <w:spacing w:line="360" w:lineRule="auto"/>
        <w:rPr>
          <w:sz w:val="22"/>
          <w:szCs w:val="22"/>
        </w:rPr>
      </w:pPr>
      <w:r w:rsidRPr="00785C87">
        <w:rPr>
          <w:sz w:val="22"/>
          <w:szCs w:val="22"/>
        </w:rPr>
        <w:t xml:space="preserve">    values = c(</w:t>
      </w:r>
    </w:p>
    <w:p w14:paraId="0F717502" w14:textId="77777777" w:rsidR="00785C87" w:rsidRPr="00785C87" w:rsidRDefault="00785C87" w:rsidP="00785C87">
      <w:pPr>
        <w:spacing w:line="360" w:lineRule="auto"/>
        <w:rPr>
          <w:sz w:val="22"/>
          <w:szCs w:val="22"/>
        </w:rPr>
      </w:pPr>
      <w:r w:rsidRPr="00785C87">
        <w:rPr>
          <w:sz w:val="22"/>
          <w:szCs w:val="22"/>
        </w:rPr>
        <w:t xml:space="preserve">      "Mississippi Alluvial &amp; Southeast USA Coastal Plains" = "#002673",</w:t>
      </w:r>
    </w:p>
    <w:p w14:paraId="0EA28627" w14:textId="77777777" w:rsidR="00785C87" w:rsidRPr="00785C87" w:rsidRDefault="00785C87" w:rsidP="00785C87">
      <w:pPr>
        <w:spacing w:line="360" w:lineRule="auto"/>
        <w:rPr>
          <w:sz w:val="22"/>
          <w:szCs w:val="22"/>
        </w:rPr>
      </w:pPr>
      <w:r w:rsidRPr="00785C87">
        <w:rPr>
          <w:sz w:val="22"/>
          <w:szCs w:val="22"/>
        </w:rPr>
        <w:t xml:space="preserve">      "Southern USA Plains" = "#267300"</w:t>
      </w:r>
    </w:p>
    <w:p w14:paraId="0C013108" w14:textId="77777777" w:rsidR="00785C87" w:rsidRPr="00785C87" w:rsidRDefault="00785C87" w:rsidP="00785C87">
      <w:pPr>
        <w:spacing w:line="360" w:lineRule="auto"/>
        <w:rPr>
          <w:sz w:val="22"/>
          <w:szCs w:val="22"/>
        </w:rPr>
      </w:pPr>
      <w:r w:rsidRPr="00785C87">
        <w:rPr>
          <w:sz w:val="22"/>
          <w:szCs w:val="22"/>
        </w:rPr>
        <w:t xml:space="preserve">    ),</w:t>
      </w:r>
    </w:p>
    <w:p w14:paraId="24C2AF7D" w14:textId="77777777" w:rsidR="00785C87" w:rsidRPr="00785C87" w:rsidRDefault="00785C87" w:rsidP="00785C87">
      <w:pPr>
        <w:spacing w:line="360" w:lineRule="auto"/>
        <w:rPr>
          <w:sz w:val="22"/>
          <w:szCs w:val="22"/>
        </w:rPr>
      </w:pPr>
      <w:r w:rsidRPr="00785C87">
        <w:rPr>
          <w:sz w:val="22"/>
          <w:szCs w:val="22"/>
        </w:rPr>
        <w:t xml:space="preserve">    labels = function(x) str_wrap(x, width = 20)  </w:t>
      </w:r>
    </w:p>
    <w:p w14:paraId="5BD30EFF" w14:textId="77777777" w:rsidR="00785C87" w:rsidRPr="00785C87" w:rsidRDefault="00785C87" w:rsidP="00785C87">
      <w:pPr>
        <w:spacing w:line="360" w:lineRule="auto"/>
        <w:rPr>
          <w:sz w:val="22"/>
          <w:szCs w:val="22"/>
        </w:rPr>
      </w:pPr>
      <w:r w:rsidRPr="00785C87">
        <w:rPr>
          <w:sz w:val="22"/>
          <w:szCs w:val="22"/>
        </w:rPr>
        <w:t xml:space="preserve">  ) +</w:t>
      </w:r>
    </w:p>
    <w:p w14:paraId="4AF33C81" w14:textId="77777777" w:rsidR="00785C87" w:rsidRPr="00785C87" w:rsidRDefault="00785C87" w:rsidP="00785C87">
      <w:pPr>
        <w:spacing w:line="360" w:lineRule="auto"/>
        <w:rPr>
          <w:sz w:val="22"/>
          <w:szCs w:val="22"/>
        </w:rPr>
      </w:pPr>
      <w:r w:rsidRPr="00785C87">
        <w:rPr>
          <w:sz w:val="22"/>
          <w:szCs w:val="22"/>
        </w:rPr>
        <w:t xml:space="preserve">  labs(</w:t>
      </w:r>
    </w:p>
    <w:p w14:paraId="706501F8" w14:textId="77777777" w:rsidR="00785C87" w:rsidRPr="00785C87" w:rsidRDefault="00785C87" w:rsidP="00785C87">
      <w:pPr>
        <w:spacing w:line="360" w:lineRule="auto"/>
        <w:rPr>
          <w:sz w:val="22"/>
          <w:szCs w:val="22"/>
        </w:rPr>
      </w:pPr>
      <w:r w:rsidRPr="00785C87">
        <w:rPr>
          <w:sz w:val="22"/>
          <w:szCs w:val="22"/>
        </w:rPr>
        <w:t xml:space="preserve">    title = "Level 2 Ecoregion Segment Proportion by Year of Collection",</w:t>
      </w:r>
    </w:p>
    <w:p w14:paraId="6E097084" w14:textId="77777777" w:rsidR="00785C87" w:rsidRPr="00785C87" w:rsidRDefault="00785C87" w:rsidP="00785C87">
      <w:pPr>
        <w:spacing w:line="360" w:lineRule="auto"/>
        <w:rPr>
          <w:sz w:val="22"/>
          <w:szCs w:val="22"/>
        </w:rPr>
      </w:pPr>
      <w:r w:rsidRPr="00785C87">
        <w:rPr>
          <w:sz w:val="22"/>
          <w:szCs w:val="22"/>
        </w:rPr>
        <w:t xml:space="preserve">    x = "Group",</w:t>
      </w:r>
    </w:p>
    <w:p w14:paraId="7B2E67AB" w14:textId="77777777" w:rsidR="00785C87" w:rsidRPr="00785C87" w:rsidRDefault="00785C87" w:rsidP="00785C87">
      <w:pPr>
        <w:spacing w:line="360" w:lineRule="auto"/>
        <w:rPr>
          <w:sz w:val="22"/>
          <w:szCs w:val="22"/>
        </w:rPr>
      </w:pPr>
      <w:r w:rsidRPr="00785C87">
        <w:rPr>
          <w:sz w:val="22"/>
          <w:szCs w:val="22"/>
        </w:rPr>
        <w:t xml:space="preserve">    y = "Proportion of Segments",</w:t>
      </w:r>
    </w:p>
    <w:p w14:paraId="3E4C04BB" w14:textId="77777777" w:rsidR="00785C87" w:rsidRPr="00785C87" w:rsidRDefault="00785C87" w:rsidP="00785C87">
      <w:pPr>
        <w:spacing w:line="360" w:lineRule="auto"/>
        <w:rPr>
          <w:sz w:val="22"/>
          <w:szCs w:val="22"/>
        </w:rPr>
      </w:pPr>
      <w:r w:rsidRPr="00785C87">
        <w:rPr>
          <w:sz w:val="22"/>
          <w:szCs w:val="22"/>
        </w:rPr>
        <w:t xml:space="preserve">    fill = "Level 2 Ecoregion"</w:t>
      </w:r>
    </w:p>
    <w:p w14:paraId="055E4C49" w14:textId="77777777" w:rsidR="00785C87" w:rsidRPr="00785C87" w:rsidRDefault="00785C87" w:rsidP="00785C87">
      <w:pPr>
        <w:spacing w:line="360" w:lineRule="auto"/>
        <w:rPr>
          <w:sz w:val="22"/>
          <w:szCs w:val="22"/>
        </w:rPr>
      </w:pPr>
      <w:r w:rsidRPr="00785C87">
        <w:rPr>
          <w:sz w:val="22"/>
          <w:szCs w:val="22"/>
        </w:rPr>
        <w:t xml:space="preserve">  ) +</w:t>
      </w:r>
    </w:p>
    <w:p w14:paraId="0DA1318A" w14:textId="77777777" w:rsidR="00785C87" w:rsidRPr="00785C87" w:rsidRDefault="00785C87" w:rsidP="00785C87">
      <w:pPr>
        <w:spacing w:line="360" w:lineRule="auto"/>
        <w:rPr>
          <w:sz w:val="22"/>
          <w:szCs w:val="22"/>
        </w:rPr>
      </w:pPr>
      <w:r w:rsidRPr="00785C87">
        <w:rPr>
          <w:sz w:val="22"/>
          <w:szCs w:val="22"/>
        </w:rPr>
        <w:t xml:space="preserve">  scale_y_continuous(labels = scales::percent) + </w:t>
      </w:r>
    </w:p>
    <w:p w14:paraId="7BF62444" w14:textId="77777777" w:rsidR="00785C87" w:rsidRPr="00785C87" w:rsidRDefault="00785C87" w:rsidP="00785C87">
      <w:pPr>
        <w:spacing w:line="360" w:lineRule="auto"/>
        <w:rPr>
          <w:sz w:val="22"/>
          <w:szCs w:val="22"/>
        </w:rPr>
      </w:pPr>
      <w:r w:rsidRPr="00785C87">
        <w:rPr>
          <w:sz w:val="22"/>
          <w:szCs w:val="22"/>
        </w:rPr>
        <w:t xml:space="preserve">  theme_minimal() +</w:t>
      </w:r>
    </w:p>
    <w:p w14:paraId="2CDA3A31" w14:textId="77777777" w:rsidR="00785C87" w:rsidRPr="00785C87" w:rsidRDefault="00785C87" w:rsidP="00785C87">
      <w:pPr>
        <w:spacing w:line="360" w:lineRule="auto"/>
        <w:rPr>
          <w:sz w:val="22"/>
          <w:szCs w:val="22"/>
        </w:rPr>
      </w:pPr>
      <w:r w:rsidRPr="00785C87">
        <w:rPr>
          <w:sz w:val="22"/>
          <w:szCs w:val="22"/>
        </w:rPr>
        <w:t xml:space="preserve">  customTheme</w:t>
      </w:r>
    </w:p>
    <w:p w14:paraId="4AF73C72" w14:textId="77777777" w:rsidR="00785C87" w:rsidRPr="00785C87" w:rsidRDefault="00785C87" w:rsidP="00785C87">
      <w:pPr>
        <w:spacing w:line="360" w:lineRule="auto"/>
        <w:rPr>
          <w:sz w:val="22"/>
          <w:szCs w:val="22"/>
        </w:rPr>
      </w:pPr>
    </w:p>
    <w:p w14:paraId="09D6C8AB" w14:textId="77777777" w:rsidR="00785C87" w:rsidRPr="00785C87" w:rsidRDefault="00785C87" w:rsidP="00785C87">
      <w:pPr>
        <w:spacing w:line="360" w:lineRule="auto"/>
        <w:rPr>
          <w:sz w:val="22"/>
          <w:szCs w:val="22"/>
        </w:rPr>
      </w:pPr>
    </w:p>
    <w:p w14:paraId="0FDD0724" w14:textId="77777777" w:rsidR="00785C87" w:rsidRPr="00785C87" w:rsidRDefault="00785C87" w:rsidP="00785C87">
      <w:pPr>
        <w:spacing w:line="360" w:lineRule="auto"/>
        <w:rPr>
          <w:sz w:val="22"/>
          <w:szCs w:val="22"/>
        </w:rPr>
      </w:pPr>
      <w:r w:rsidRPr="00785C87">
        <w:rPr>
          <w:sz w:val="22"/>
          <w:szCs w:val="22"/>
        </w:rPr>
        <w:lastRenderedPageBreak/>
        <w:t>ggsave(</w:t>
      </w:r>
    </w:p>
    <w:p w14:paraId="2D679A57" w14:textId="77777777" w:rsidR="00785C87" w:rsidRPr="00785C87" w:rsidRDefault="00785C87" w:rsidP="00785C87">
      <w:pPr>
        <w:spacing w:line="360" w:lineRule="auto"/>
        <w:rPr>
          <w:sz w:val="22"/>
          <w:szCs w:val="22"/>
        </w:rPr>
      </w:pPr>
      <w:r w:rsidRPr="00785C87">
        <w:rPr>
          <w:sz w:val="22"/>
          <w:szCs w:val="22"/>
        </w:rPr>
        <w:t xml:space="preserve">  "D:/IceSat/writing/thesis/figures/l2_ecoregion_proportion_plot.png",</w:t>
      </w:r>
    </w:p>
    <w:p w14:paraId="7A98C029" w14:textId="77777777" w:rsidR="00785C87" w:rsidRPr="00785C87" w:rsidRDefault="00785C87" w:rsidP="00785C87">
      <w:pPr>
        <w:spacing w:line="360" w:lineRule="auto"/>
        <w:rPr>
          <w:sz w:val="22"/>
          <w:szCs w:val="22"/>
        </w:rPr>
      </w:pPr>
      <w:r w:rsidRPr="00785C87">
        <w:rPr>
          <w:sz w:val="22"/>
          <w:szCs w:val="22"/>
        </w:rPr>
        <w:t xml:space="preserve">  plot = l2ProportionPlot,</w:t>
      </w:r>
    </w:p>
    <w:p w14:paraId="5110ECD0" w14:textId="77777777" w:rsidR="00785C87" w:rsidRPr="00785C87" w:rsidRDefault="00785C87" w:rsidP="00785C87">
      <w:pPr>
        <w:spacing w:line="360" w:lineRule="auto"/>
        <w:rPr>
          <w:sz w:val="22"/>
          <w:szCs w:val="22"/>
        </w:rPr>
      </w:pPr>
      <w:r w:rsidRPr="00785C87">
        <w:rPr>
          <w:sz w:val="22"/>
          <w:szCs w:val="22"/>
        </w:rPr>
        <w:t xml:space="preserve">  bg = "white",</w:t>
      </w:r>
    </w:p>
    <w:p w14:paraId="1159D496"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3E3D3CFC" w14:textId="77777777" w:rsidR="00785C87" w:rsidRPr="00785C87" w:rsidRDefault="00785C87" w:rsidP="00785C87">
      <w:pPr>
        <w:spacing w:line="360" w:lineRule="auto"/>
        <w:rPr>
          <w:sz w:val="22"/>
          <w:szCs w:val="22"/>
        </w:rPr>
      </w:pPr>
      <w:r w:rsidRPr="00785C87">
        <w:rPr>
          <w:sz w:val="22"/>
          <w:szCs w:val="22"/>
        </w:rPr>
        <w:t>)</w:t>
      </w:r>
    </w:p>
    <w:p w14:paraId="4E5955C1" w14:textId="77777777" w:rsidR="00785C87" w:rsidRPr="00785C87" w:rsidRDefault="00785C87" w:rsidP="00785C87">
      <w:pPr>
        <w:spacing w:line="360" w:lineRule="auto"/>
        <w:rPr>
          <w:sz w:val="22"/>
          <w:szCs w:val="22"/>
        </w:rPr>
      </w:pPr>
    </w:p>
    <w:p w14:paraId="543BAE85" w14:textId="77777777" w:rsidR="00785C87" w:rsidRPr="00785C87" w:rsidRDefault="00785C87" w:rsidP="00785C87">
      <w:pPr>
        <w:spacing w:line="360" w:lineRule="auto"/>
        <w:rPr>
          <w:sz w:val="22"/>
          <w:szCs w:val="22"/>
        </w:rPr>
      </w:pPr>
      <w:r w:rsidRPr="00785C87">
        <w:rPr>
          <w:sz w:val="22"/>
          <w:szCs w:val="22"/>
        </w:rPr>
        <w:t>l2ProportionPlot</w:t>
      </w:r>
    </w:p>
    <w:p w14:paraId="18993BB5" w14:textId="10A30341" w:rsidR="00785C87" w:rsidRPr="00785C87" w:rsidRDefault="00785C87" w:rsidP="00785C87">
      <w:pPr>
        <w:spacing w:line="360" w:lineRule="auto"/>
        <w:rPr>
          <w:sz w:val="22"/>
          <w:szCs w:val="22"/>
        </w:rPr>
      </w:pPr>
      <w:r w:rsidRPr="00785C87">
        <w:rPr>
          <w:sz w:val="22"/>
          <w:szCs w:val="22"/>
        </w:rPr>
        <w:t>```</w:t>
      </w:r>
    </w:p>
    <w:sectPr w:rsidR="00785C87" w:rsidRPr="00785C87"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19T12:08:00Z" w:initials="WP">
    <w:p w14:paraId="686A1F96" w14:textId="77777777" w:rsidR="0041788B" w:rsidRDefault="0041788B" w:rsidP="0041788B">
      <w:pPr>
        <w:pStyle w:val="CommentText"/>
      </w:pPr>
      <w:r>
        <w:rPr>
          <w:rStyle w:val="CommentReference"/>
        </w:rPr>
        <w:annotationRef/>
      </w:r>
      <w:r>
        <w:t>Reworded from ‘change’, this should be reflected throughout the whole paper</w:t>
      </w:r>
    </w:p>
  </w:comment>
  <w:comment w:id="2" w:author="Poncy, William" w:date="2025-05-19T12:08:00Z" w:initials="WP">
    <w:p w14:paraId="18273FB3" w14:textId="49958565" w:rsidR="0041788B" w:rsidRDefault="0041788B" w:rsidP="0041788B">
      <w:pPr>
        <w:pStyle w:val="CommentText"/>
      </w:pPr>
      <w:r>
        <w:rPr>
          <w:rStyle w:val="CommentReference"/>
        </w:rPr>
        <w:annotationRef/>
      </w:r>
      <w:r>
        <w:t>Need new abstract, much more general</w:t>
      </w:r>
    </w:p>
  </w:comment>
  <w:comment w:id="3" w:author="Poncy, William" w:date="2025-05-19T12:07:00Z" w:initials="WP">
    <w:p w14:paraId="08ACBE13" w14:textId="2B9AB04C" w:rsidR="0041788B" w:rsidRDefault="0041788B" w:rsidP="0041788B">
      <w:pPr>
        <w:pStyle w:val="CommentText"/>
      </w:pPr>
      <w:r>
        <w:rPr>
          <w:rStyle w:val="CommentReference"/>
        </w:rPr>
        <w:annotationRef/>
      </w:r>
      <w:r>
        <w:t>Fix these numbers</w:t>
      </w:r>
    </w:p>
  </w:comment>
  <w:comment w:id="4"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5" w:author="Poncy, William" w:date="2025-05-19T12:10:00Z" w:initials="WP">
    <w:p w14:paraId="0F064BE8" w14:textId="5CDF5381" w:rsidR="006E1FEF" w:rsidRDefault="006E1FEF" w:rsidP="006E1FEF">
      <w:pPr>
        <w:pStyle w:val="CommentText"/>
      </w:pPr>
      <w:r>
        <w:rPr>
          <w:rStyle w:val="CommentReference"/>
        </w:rPr>
        <w:annotationRef/>
      </w:r>
      <w:r>
        <w:t>Rework figure to match that of presentation</w:t>
      </w:r>
    </w:p>
  </w:comment>
  <w:comment w:id="6" w:author="Poncy, William" w:date="2025-05-20T09:08:00Z" w:initials="WP">
    <w:p w14:paraId="683C868B" w14:textId="77777777" w:rsidR="000930D1" w:rsidRDefault="000930D1" w:rsidP="000930D1">
      <w:pPr>
        <w:pStyle w:val="CommentText"/>
      </w:pPr>
      <w:r>
        <w:rPr>
          <w:rStyle w:val="CommentReference"/>
        </w:rPr>
        <w:annotationRef/>
      </w:r>
      <w:r>
        <w:t>Will probably keep just this table</w:t>
      </w:r>
    </w:p>
  </w:comment>
  <w:comment w:id="33" w:author="Poncy, William" w:date="2025-05-19T12:12:00Z" w:initials="WP">
    <w:p w14:paraId="57F8B56F" w14:textId="351F14DE" w:rsidR="006E1FEF" w:rsidRDefault="006E1FEF" w:rsidP="006E1FEF">
      <w:pPr>
        <w:pStyle w:val="CommentText"/>
      </w:pPr>
      <w:r>
        <w:rPr>
          <w:rStyle w:val="CommentReference"/>
        </w:rPr>
        <w:annotationRef/>
      </w:r>
      <w:r>
        <w:t>Cite</w:t>
      </w:r>
    </w:p>
  </w:comment>
  <w:comment w:id="40" w:author="Poncy, William" w:date="2025-05-19T12:26:00Z" w:initials="WP">
    <w:p w14:paraId="4331FE29" w14:textId="77777777" w:rsidR="003C04FA" w:rsidRDefault="003C04FA" w:rsidP="003C04FA">
      <w:pPr>
        <w:pStyle w:val="CommentText"/>
      </w:pPr>
      <w:r>
        <w:rPr>
          <w:rStyle w:val="CommentReference"/>
        </w:rPr>
        <w:annotationRef/>
      </w:r>
      <w:r>
        <w:t>Can we get an estimate on area under plantation within this region from FIA evalidator?</w:t>
      </w:r>
    </w:p>
  </w:comment>
  <w:comment w:id="50" w:author="Poncy, William" w:date="2025-05-19T13:00:00Z" w:initials="WP">
    <w:p w14:paraId="60C9CFD2" w14:textId="77777777" w:rsidR="00216F5C" w:rsidRDefault="00216F5C" w:rsidP="00216F5C">
      <w:pPr>
        <w:pStyle w:val="CommentText"/>
      </w:pPr>
      <w:r>
        <w:rPr>
          <w:rStyle w:val="CommentReference"/>
        </w:rPr>
        <w:annotationRef/>
      </w:r>
      <w:r>
        <w:t>Larger</w:t>
      </w:r>
    </w:p>
  </w:comment>
  <w:comment w:id="51" w:author="Poncy, William" w:date="2025-05-19T13:01:00Z" w:initials="WP">
    <w:p w14:paraId="615C887E" w14:textId="77777777" w:rsidR="00216F5C" w:rsidRDefault="00216F5C" w:rsidP="00216F5C">
      <w:pPr>
        <w:pStyle w:val="CommentText"/>
      </w:pPr>
      <w:r>
        <w:rPr>
          <w:rStyle w:val="CommentReference"/>
        </w:rPr>
        <w:annotationRef/>
      </w:r>
      <w:r>
        <w:t>Needs fixing</w:t>
      </w:r>
    </w:p>
  </w:comment>
  <w:comment w:id="57" w:author="Poncy, William" w:date="2025-05-19T16:59:00Z" w:initials="WP">
    <w:p w14:paraId="47C59F7A" w14:textId="77777777" w:rsidR="000D2EDB" w:rsidRDefault="000D2EDB" w:rsidP="000D2EDB">
      <w:pPr>
        <w:pStyle w:val="CommentText"/>
      </w:pPr>
      <w:r>
        <w:rPr>
          <w:rStyle w:val="CommentReference"/>
        </w:rPr>
        <w:annotationRef/>
      </w:r>
      <w:r>
        <w:t>Change this</w:t>
      </w:r>
    </w:p>
  </w:comment>
  <w:comment w:id="64" w:author="Poncy, William" w:date="2025-05-20T15:37:00Z" w:initials="WP">
    <w:p w14:paraId="4BDC146D" w14:textId="77777777" w:rsidR="00A75068" w:rsidRDefault="00A75068" w:rsidP="00A75068">
      <w:pPr>
        <w:pStyle w:val="CommentText"/>
      </w:pPr>
      <w:r>
        <w:rPr>
          <w:rStyle w:val="CommentReference"/>
        </w:rPr>
        <w:annotationRef/>
      </w:r>
      <w:r>
        <w:t>placehol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6A1F96" w15:done="0"/>
  <w15:commentEx w15:paraId="18273FB3" w15:done="0"/>
  <w15:commentEx w15:paraId="08ACBE13" w15:done="0"/>
  <w15:commentEx w15:paraId="4BBA0575" w15:done="0"/>
  <w15:commentEx w15:paraId="0F064BE8" w15:done="0"/>
  <w15:commentEx w15:paraId="683C868B" w15:done="0"/>
  <w15:commentEx w15:paraId="57F8B56F" w15:done="0"/>
  <w15:commentEx w15:paraId="4331FE29" w15:done="0"/>
  <w15:commentEx w15:paraId="60C9CFD2" w15:done="0"/>
  <w15:commentEx w15:paraId="615C887E" w15:done="0"/>
  <w15:commentEx w15:paraId="47C59F7A" w15:done="0"/>
  <w15:commentEx w15:paraId="4BDC14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D16FF6" w16cex:dateUtc="2025-05-19T16:08:00Z"/>
  <w16cex:commentExtensible w16cex:durableId="20BEA291" w16cex:dateUtc="2025-05-19T16:08:00Z"/>
  <w16cex:commentExtensible w16cex:durableId="6212CA1B" w16cex:dateUtc="2025-05-19T16:07:00Z"/>
  <w16cex:commentExtensible w16cex:durableId="7A43FE3F" w16cex:dateUtc="2025-05-19T16:59:00Z"/>
  <w16cex:commentExtensible w16cex:durableId="6515C7CD" w16cex:dateUtc="2025-05-19T16:10:00Z"/>
  <w16cex:commentExtensible w16cex:durableId="05481E9E" w16cex:dateUtc="2025-05-20T13:08:00Z"/>
  <w16cex:commentExtensible w16cex:durableId="3982AC86" w16cex:dateUtc="2025-05-19T16:12:00Z"/>
  <w16cex:commentExtensible w16cex:durableId="064A42E6" w16cex:dateUtc="2025-05-19T16:26:00Z"/>
  <w16cex:commentExtensible w16cex:durableId="42A59108" w16cex:dateUtc="2025-05-19T17:00:00Z"/>
  <w16cex:commentExtensible w16cex:durableId="609D644E" w16cex:dateUtc="2025-05-19T17:01:00Z"/>
  <w16cex:commentExtensible w16cex:durableId="1063EC62" w16cex:dateUtc="2025-05-19T20:59:00Z"/>
  <w16cex:commentExtensible w16cex:durableId="1F1C98C9" w16cex:dateUtc="2025-05-20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6A1F96" w16cid:durableId="0CD16FF6"/>
  <w16cid:commentId w16cid:paraId="18273FB3" w16cid:durableId="20BEA291"/>
  <w16cid:commentId w16cid:paraId="08ACBE13" w16cid:durableId="6212CA1B"/>
  <w16cid:commentId w16cid:paraId="4BBA0575" w16cid:durableId="7A43FE3F"/>
  <w16cid:commentId w16cid:paraId="0F064BE8" w16cid:durableId="6515C7CD"/>
  <w16cid:commentId w16cid:paraId="683C868B" w16cid:durableId="05481E9E"/>
  <w16cid:commentId w16cid:paraId="57F8B56F" w16cid:durableId="3982AC86"/>
  <w16cid:commentId w16cid:paraId="4331FE29" w16cid:durableId="064A42E6"/>
  <w16cid:commentId w16cid:paraId="60C9CFD2" w16cid:durableId="42A59108"/>
  <w16cid:commentId w16cid:paraId="615C887E" w16cid:durableId="609D644E"/>
  <w16cid:commentId w16cid:paraId="47C59F7A" w16cid:durableId="1063EC62"/>
  <w16cid:commentId w16cid:paraId="4BDC146D" w16cid:durableId="1F1C98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00465E" w14:textId="77777777" w:rsidR="000D7DBC" w:rsidRDefault="000D7DBC">
      <w:r>
        <w:separator/>
      </w:r>
    </w:p>
  </w:endnote>
  <w:endnote w:type="continuationSeparator" w:id="0">
    <w:p w14:paraId="491B1BEB" w14:textId="77777777" w:rsidR="000D7DBC" w:rsidRDefault="000D7D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9E33C1" w14:textId="77777777" w:rsidR="000D7DBC" w:rsidRDefault="000D7DBC">
      <w:r>
        <w:separator/>
      </w:r>
    </w:p>
  </w:footnote>
  <w:footnote w:type="continuationSeparator" w:id="0">
    <w:p w14:paraId="63CB8116" w14:textId="77777777" w:rsidR="000D7DBC" w:rsidRDefault="000D7D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4"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1"/>
  </w:num>
  <w:num w:numId="2" w16cid:durableId="721950347">
    <w:abstractNumId w:val="10"/>
  </w:num>
  <w:num w:numId="3" w16cid:durableId="121850044">
    <w:abstractNumId w:val="4"/>
  </w:num>
  <w:num w:numId="4" w16cid:durableId="711921598">
    <w:abstractNumId w:val="2"/>
  </w:num>
  <w:num w:numId="5" w16cid:durableId="421993358">
    <w:abstractNumId w:val="11"/>
  </w:num>
  <w:num w:numId="6" w16cid:durableId="1210191161">
    <w:abstractNumId w:val="13"/>
  </w:num>
  <w:num w:numId="7" w16cid:durableId="2145930059">
    <w:abstractNumId w:val="16"/>
  </w:num>
  <w:num w:numId="8" w16cid:durableId="895359063">
    <w:abstractNumId w:val="0"/>
  </w:num>
  <w:num w:numId="9" w16cid:durableId="169565927">
    <w:abstractNumId w:val="8"/>
  </w:num>
  <w:num w:numId="10" w16cid:durableId="356780455">
    <w:abstractNumId w:val="12"/>
  </w:num>
  <w:num w:numId="11" w16cid:durableId="2030787687">
    <w:abstractNumId w:val="3"/>
  </w:num>
  <w:num w:numId="12" w16cid:durableId="800929024">
    <w:abstractNumId w:val="5"/>
  </w:num>
  <w:num w:numId="13" w16cid:durableId="1829397901">
    <w:abstractNumId w:val="18"/>
  </w:num>
  <w:num w:numId="14" w16cid:durableId="1510176374">
    <w:abstractNumId w:val="17"/>
  </w:num>
  <w:num w:numId="15" w16cid:durableId="2011517661">
    <w:abstractNumId w:val="14"/>
  </w:num>
  <w:num w:numId="16" w16cid:durableId="882450864">
    <w:abstractNumId w:val="7"/>
  </w:num>
  <w:num w:numId="17" w16cid:durableId="1984383568">
    <w:abstractNumId w:val="6"/>
  </w:num>
  <w:num w:numId="18" w16cid:durableId="1787238458">
    <w:abstractNumId w:val="9"/>
  </w:num>
  <w:num w:numId="19" w16cid:durableId="167464680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3019A"/>
    <w:rsid w:val="000312C5"/>
    <w:rsid w:val="00031D7D"/>
    <w:rsid w:val="000371E8"/>
    <w:rsid w:val="00037C72"/>
    <w:rsid w:val="000542A1"/>
    <w:rsid w:val="000548D9"/>
    <w:rsid w:val="0005573C"/>
    <w:rsid w:val="00055837"/>
    <w:rsid w:val="00061433"/>
    <w:rsid w:val="00062334"/>
    <w:rsid w:val="000719C2"/>
    <w:rsid w:val="00077110"/>
    <w:rsid w:val="0008020F"/>
    <w:rsid w:val="00082A85"/>
    <w:rsid w:val="00082C51"/>
    <w:rsid w:val="0008494A"/>
    <w:rsid w:val="00085C3F"/>
    <w:rsid w:val="0008790D"/>
    <w:rsid w:val="000914F1"/>
    <w:rsid w:val="000930D1"/>
    <w:rsid w:val="000A51F0"/>
    <w:rsid w:val="000A701C"/>
    <w:rsid w:val="000B377E"/>
    <w:rsid w:val="000B4BCD"/>
    <w:rsid w:val="000D185C"/>
    <w:rsid w:val="000D197D"/>
    <w:rsid w:val="000D2EDB"/>
    <w:rsid w:val="000D7DBC"/>
    <w:rsid w:val="000E2771"/>
    <w:rsid w:val="000E4242"/>
    <w:rsid w:val="000E7E8B"/>
    <w:rsid w:val="000F13EB"/>
    <w:rsid w:val="000F4BF5"/>
    <w:rsid w:val="000F64DC"/>
    <w:rsid w:val="001036BC"/>
    <w:rsid w:val="001040A7"/>
    <w:rsid w:val="0010449C"/>
    <w:rsid w:val="00104D91"/>
    <w:rsid w:val="00112591"/>
    <w:rsid w:val="00114361"/>
    <w:rsid w:val="001163E4"/>
    <w:rsid w:val="00120FF4"/>
    <w:rsid w:val="00125892"/>
    <w:rsid w:val="00127F76"/>
    <w:rsid w:val="00130233"/>
    <w:rsid w:val="00135ACC"/>
    <w:rsid w:val="00162516"/>
    <w:rsid w:val="0016448B"/>
    <w:rsid w:val="001644BF"/>
    <w:rsid w:val="00164A0E"/>
    <w:rsid w:val="00166448"/>
    <w:rsid w:val="00166986"/>
    <w:rsid w:val="00167348"/>
    <w:rsid w:val="00175F95"/>
    <w:rsid w:val="00177AE5"/>
    <w:rsid w:val="0018107C"/>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E69DE"/>
    <w:rsid w:val="001F13C1"/>
    <w:rsid w:val="001F5B93"/>
    <w:rsid w:val="001F7AF2"/>
    <w:rsid w:val="001F7E89"/>
    <w:rsid w:val="002005D2"/>
    <w:rsid w:val="0020328F"/>
    <w:rsid w:val="00203A5F"/>
    <w:rsid w:val="002052B7"/>
    <w:rsid w:val="00211A2F"/>
    <w:rsid w:val="00214907"/>
    <w:rsid w:val="00216F5C"/>
    <w:rsid w:val="00217F80"/>
    <w:rsid w:val="00226EAF"/>
    <w:rsid w:val="002309D3"/>
    <w:rsid w:val="002310A0"/>
    <w:rsid w:val="002362B7"/>
    <w:rsid w:val="00241347"/>
    <w:rsid w:val="0024481A"/>
    <w:rsid w:val="00250E14"/>
    <w:rsid w:val="00252FE3"/>
    <w:rsid w:val="0025402D"/>
    <w:rsid w:val="00254B5D"/>
    <w:rsid w:val="002604ED"/>
    <w:rsid w:val="002652C5"/>
    <w:rsid w:val="00265EDC"/>
    <w:rsid w:val="00266F86"/>
    <w:rsid w:val="00270139"/>
    <w:rsid w:val="00272985"/>
    <w:rsid w:val="0027349A"/>
    <w:rsid w:val="002823E0"/>
    <w:rsid w:val="00283073"/>
    <w:rsid w:val="00287510"/>
    <w:rsid w:val="002A03A2"/>
    <w:rsid w:val="002A1AAB"/>
    <w:rsid w:val="002A31FA"/>
    <w:rsid w:val="002A4980"/>
    <w:rsid w:val="002A59FE"/>
    <w:rsid w:val="002A6916"/>
    <w:rsid w:val="002B15E2"/>
    <w:rsid w:val="002B6BE7"/>
    <w:rsid w:val="002B7F9A"/>
    <w:rsid w:val="002C2309"/>
    <w:rsid w:val="002D1EB4"/>
    <w:rsid w:val="002D4758"/>
    <w:rsid w:val="002D4BB4"/>
    <w:rsid w:val="002D68AC"/>
    <w:rsid w:val="002D7B07"/>
    <w:rsid w:val="002F2C70"/>
    <w:rsid w:val="002F5212"/>
    <w:rsid w:val="00300D79"/>
    <w:rsid w:val="00311D9D"/>
    <w:rsid w:val="003175C7"/>
    <w:rsid w:val="00336B77"/>
    <w:rsid w:val="00343F34"/>
    <w:rsid w:val="00346F0F"/>
    <w:rsid w:val="003520C1"/>
    <w:rsid w:val="00352D02"/>
    <w:rsid w:val="00356D68"/>
    <w:rsid w:val="0036039D"/>
    <w:rsid w:val="00390668"/>
    <w:rsid w:val="00391264"/>
    <w:rsid w:val="00392B88"/>
    <w:rsid w:val="0039531E"/>
    <w:rsid w:val="003A1241"/>
    <w:rsid w:val="003B0CBA"/>
    <w:rsid w:val="003B2CA1"/>
    <w:rsid w:val="003B5413"/>
    <w:rsid w:val="003B61B5"/>
    <w:rsid w:val="003C0468"/>
    <w:rsid w:val="003C04FA"/>
    <w:rsid w:val="003C2C51"/>
    <w:rsid w:val="003C57F0"/>
    <w:rsid w:val="003D1036"/>
    <w:rsid w:val="003D5E6B"/>
    <w:rsid w:val="003E08E0"/>
    <w:rsid w:val="003E5D6A"/>
    <w:rsid w:val="003E7631"/>
    <w:rsid w:val="003F1B15"/>
    <w:rsid w:val="003F3E73"/>
    <w:rsid w:val="0040179C"/>
    <w:rsid w:val="004113E2"/>
    <w:rsid w:val="00415D98"/>
    <w:rsid w:val="0041788B"/>
    <w:rsid w:val="00417C2A"/>
    <w:rsid w:val="004216C4"/>
    <w:rsid w:val="0042218D"/>
    <w:rsid w:val="004326CE"/>
    <w:rsid w:val="004435C6"/>
    <w:rsid w:val="00443A5D"/>
    <w:rsid w:val="004509E0"/>
    <w:rsid w:val="00453A3E"/>
    <w:rsid w:val="00456027"/>
    <w:rsid w:val="00470A20"/>
    <w:rsid w:val="00481E6A"/>
    <w:rsid w:val="00497E7B"/>
    <w:rsid w:val="004A1C8A"/>
    <w:rsid w:val="004A2EBA"/>
    <w:rsid w:val="004A6C3B"/>
    <w:rsid w:val="004B0211"/>
    <w:rsid w:val="004B0930"/>
    <w:rsid w:val="004B1514"/>
    <w:rsid w:val="004B24EC"/>
    <w:rsid w:val="004B53E8"/>
    <w:rsid w:val="004B5716"/>
    <w:rsid w:val="004B7332"/>
    <w:rsid w:val="004C539F"/>
    <w:rsid w:val="004C5FF2"/>
    <w:rsid w:val="004C6C4F"/>
    <w:rsid w:val="004D1978"/>
    <w:rsid w:val="004D536B"/>
    <w:rsid w:val="004D6905"/>
    <w:rsid w:val="004E153D"/>
    <w:rsid w:val="004E550E"/>
    <w:rsid w:val="004E7A3F"/>
    <w:rsid w:val="004F309F"/>
    <w:rsid w:val="004F5D67"/>
    <w:rsid w:val="004F7F83"/>
    <w:rsid w:val="00500840"/>
    <w:rsid w:val="00501126"/>
    <w:rsid w:val="005078A2"/>
    <w:rsid w:val="00517450"/>
    <w:rsid w:val="00522F9D"/>
    <w:rsid w:val="00523F44"/>
    <w:rsid w:val="005241D5"/>
    <w:rsid w:val="00525C6B"/>
    <w:rsid w:val="005260C7"/>
    <w:rsid w:val="00527A01"/>
    <w:rsid w:val="00527CDF"/>
    <w:rsid w:val="005326CF"/>
    <w:rsid w:val="00534F8B"/>
    <w:rsid w:val="00547694"/>
    <w:rsid w:val="00555B0B"/>
    <w:rsid w:val="00561248"/>
    <w:rsid w:val="005617AA"/>
    <w:rsid w:val="00564349"/>
    <w:rsid w:val="005675E0"/>
    <w:rsid w:val="005677E7"/>
    <w:rsid w:val="00580157"/>
    <w:rsid w:val="005808E3"/>
    <w:rsid w:val="00590CB1"/>
    <w:rsid w:val="005918D9"/>
    <w:rsid w:val="00591F9C"/>
    <w:rsid w:val="00595F83"/>
    <w:rsid w:val="005A0FAF"/>
    <w:rsid w:val="005C0AA6"/>
    <w:rsid w:val="005C0C96"/>
    <w:rsid w:val="005C3E0C"/>
    <w:rsid w:val="005C6FF3"/>
    <w:rsid w:val="005D2839"/>
    <w:rsid w:val="005D4CDD"/>
    <w:rsid w:val="005D69A3"/>
    <w:rsid w:val="005E1AA5"/>
    <w:rsid w:val="005E1B17"/>
    <w:rsid w:val="005E31DC"/>
    <w:rsid w:val="005F39AC"/>
    <w:rsid w:val="006020A9"/>
    <w:rsid w:val="00607EE2"/>
    <w:rsid w:val="00613B67"/>
    <w:rsid w:val="00617E55"/>
    <w:rsid w:val="0062222A"/>
    <w:rsid w:val="0062229A"/>
    <w:rsid w:val="00623B53"/>
    <w:rsid w:val="0062761C"/>
    <w:rsid w:val="00632552"/>
    <w:rsid w:val="006410E6"/>
    <w:rsid w:val="00641BA5"/>
    <w:rsid w:val="00641C4C"/>
    <w:rsid w:val="006422DB"/>
    <w:rsid w:val="006430EE"/>
    <w:rsid w:val="0065191E"/>
    <w:rsid w:val="00664440"/>
    <w:rsid w:val="00674DEF"/>
    <w:rsid w:val="006772AE"/>
    <w:rsid w:val="00681302"/>
    <w:rsid w:val="0068343D"/>
    <w:rsid w:val="00683ECA"/>
    <w:rsid w:val="00696FFF"/>
    <w:rsid w:val="006A3BEB"/>
    <w:rsid w:val="006A52AD"/>
    <w:rsid w:val="006A78C3"/>
    <w:rsid w:val="006B015D"/>
    <w:rsid w:val="006B2787"/>
    <w:rsid w:val="006B6A72"/>
    <w:rsid w:val="006C2168"/>
    <w:rsid w:val="006C6A73"/>
    <w:rsid w:val="006D0768"/>
    <w:rsid w:val="006D4E45"/>
    <w:rsid w:val="006D5775"/>
    <w:rsid w:val="006D58E3"/>
    <w:rsid w:val="006D5C4F"/>
    <w:rsid w:val="006D7784"/>
    <w:rsid w:val="006E01CA"/>
    <w:rsid w:val="006E1FEF"/>
    <w:rsid w:val="006E5BCB"/>
    <w:rsid w:val="006E7A4B"/>
    <w:rsid w:val="006F1402"/>
    <w:rsid w:val="006F1694"/>
    <w:rsid w:val="006F6CC5"/>
    <w:rsid w:val="0070152C"/>
    <w:rsid w:val="00702F59"/>
    <w:rsid w:val="007034E2"/>
    <w:rsid w:val="00706659"/>
    <w:rsid w:val="0071291E"/>
    <w:rsid w:val="00722C3E"/>
    <w:rsid w:val="007306B0"/>
    <w:rsid w:val="00765452"/>
    <w:rsid w:val="007672A1"/>
    <w:rsid w:val="00771EB8"/>
    <w:rsid w:val="00777623"/>
    <w:rsid w:val="00781C86"/>
    <w:rsid w:val="00785C87"/>
    <w:rsid w:val="00787118"/>
    <w:rsid w:val="00792919"/>
    <w:rsid w:val="00793BA6"/>
    <w:rsid w:val="007A0BD5"/>
    <w:rsid w:val="007A5B47"/>
    <w:rsid w:val="007B42C1"/>
    <w:rsid w:val="007C0F9E"/>
    <w:rsid w:val="007C46C3"/>
    <w:rsid w:val="007D0DC4"/>
    <w:rsid w:val="007D1786"/>
    <w:rsid w:val="007D3ACA"/>
    <w:rsid w:val="007D4DF3"/>
    <w:rsid w:val="007D51DE"/>
    <w:rsid w:val="007D6E71"/>
    <w:rsid w:val="007E51C6"/>
    <w:rsid w:val="007F2AE5"/>
    <w:rsid w:val="007F557C"/>
    <w:rsid w:val="007F755C"/>
    <w:rsid w:val="00804A42"/>
    <w:rsid w:val="008060E4"/>
    <w:rsid w:val="00806DA9"/>
    <w:rsid w:val="00820ACB"/>
    <w:rsid w:val="0082222D"/>
    <w:rsid w:val="00825129"/>
    <w:rsid w:val="00830625"/>
    <w:rsid w:val="00832F2F"/>
    <w:rsid w:val="00850462"/>
    <w:rsid w:val="008611C4"/>
    <w:rsid w:val="00863212"/>
    <w:rsid w:val="00863538"/>
    <w:rsid w:val="008638FC"/>
    <w:rsid w:val="008662EF"/>
    <w:rsid w:val="00870852"/>
    <w:rsid w:val="008779DD"/>
    <w:rsid w:val="008845FE"/>
    <w:rsid w:val="00884DE5"/>
    <w:rsid w:val="00891D82"/>
    <w:rsid w:val="008A7468"/>
    <w:rsid w:val="008B5893"/>
    <w:rsid w:val="008C2262"/>
    <w:rsid w:val="008C3B04"/>
    <w:rsid w:val="008D798A"/>
    <w:rsid w:val="008E47E6"/>
    <w:rsid w:val="008E5498"/>
    <w:rsid w:val="008F249C"/>
    <w:rsid w:val="008F71F3"/>
    <w:rsid w:val="009005FB"/>
    <w:rsid w:val="00911389"/>
    <w:rsid w:val="00911CD7"/>
    <w:rsid w:val="00913DBB"/>
    <w:rsid w:val="009155A8"/>
    <w:rsid w:val="0092781F"/>
    <w:rsid w:val="00930A99"/>
    <w:rsid w:val="009343D6"/>
    <w:rsid w:val="00945A02"/>
    <w:rsid w:val="009472C0"/>
    <w:rsid w:val="00955B2F"/>
    <w:rsid w:val="0096026D"/>
    <w:rsid w:val="009623B9"/>
    <w:rsid w:val="009647E5"/>
    <w:rsid w:val="0096585F"/>
    <w:rsid w:val="00966B8C"/>
    <w:rsid w:val="009728E5"/>
    <w:rsid w:val="00982559"/>
    <w:rsid w:val="0098451E"/>
    <w:rsid w:val="009866CF"/>
    <w:rsid w:val="009A4476"/>
    <w:rsid w:val="009B0077"/>
    <w:rsid w:val="009B0324"/>
    <w:rsid w:val="009C4C75"/>
    <w:rsid w:val="009D2F03"/>
    <w:rsid w:val="009D3FE9"/>
    <w:rsid w:val="009D4C49"/>
    <w:rsid w:val="009E0A24"/>
    <w:rsid w:val="009E0BB4"/>
    <w:rsid w:val="009E21C1"/>
    <w:rsid w:val="009E449A"/>
    <w:rsid w:val="009F33B0"/>
    <w:rsid w:val="009F4647"/>
    <w:rsid w:val="00A06FC8"/>
    <w:rsid w:val="00A2362E"/>
    <w:rsid w:val="00A26FE1"/>
    <w:rsid w:val="00A34B1C"/>
    <w:rsid w:val="00A35761"/>
    <w:rsid w:val="00A364BB"/>
    <w:rsid w:val="00A36E96"/>
    <w:rsid w:val="00A4179D"/>
    <w:rsid w:val="00A41EB8"/>
    <w:rsid w:val="00A5295D"/>
    <w:rsid w:val="00A53532"/>
    <w:rsid w:val="00A57AFD"/>
    <w:rsid w:val="00A60768"/>
    <w:rsid w:val="00A63038"/>
    <w:rsid w:val="00A67663"/>
    <w:rsid w:val="00A712AA"/>
    <w:rsid w:val="00A72C29"/>
    <w:rsid w:val="00A74BB0"/>
    <w:rsid w:val="00A75068"/>
    <w:rsid w:val="00A831F0"/>
    <w:rsid w:val="00A85759"/>
    <w:rsid w:val="00A87895"/>
    <w:rsid w:val="00A92D02"/>
    <w:rsid w:val="00A96568"/>
    <w:rsid w:val="00A973B4"/>
    <w:rsid w:val="00A9771C"/>
    <w:rsid w:val="00AA1F8A"/>
    <w:rsid w:val="00AA2292"/>
    <w:rsid w:val="00AA3866"/>
    <w:rsid w:val="00AA7039"/>
    <w:rsid w:val="00AB018F"/>
    <w:rsid w:val="00AB0F80"/>
    <w:rsid w:val="00AB5C9E"/>
    <w:rsid w:val="00AC0C22"/>
    <w:rsid w:val="00AC10D0"/>
    <w:rsid w:val="00AC5164"/>
    <w:rsid w:val="00AD3843"/>
    <w:rsid w:val="00AD6039"/>
    <w:rsid w:val="00AD73AF"/>
    <w:rsid w:val="00AF48AB"/>
    <w:rsid w:val="00B01ADA"/>
    <w:rsid w:val="00B02E32"/>
    <w:rsid w:val="00B04999"/>
    <w:rsid w:val="00B205D0"/>
    <w:rsid w:val="00B2104F"/>
    <w:rsid w:val="00B239A8"/>
    <w:rsid w:val="00B2566D"/>
    <w:rsid w:val="00B33F7F"/>
    <w:rsid w:val="00B3714E"/>
    <w:rsid w:val="00B42C10"/>
    <w:rsid w:val="00B53607"/>
    <w:rsid w:val="00B57FC4"/>
    <w:rsid w:val="00B701C0"/>
    <w:rsid w:val="00B702AE"/>
    <w:rsid w:val="00B71A79"/>
    <w:rsid w:val="00B7543F"/>
    <w:rsid w:val="00B805C1"/>
    <w:rsid w:val="00B831B4"/>
    <w:rsid w:val="00B83CF6"/>
    <w:rsid w:val="00B86DB9"/>
    <w:rsid w:val="00B9174D"/>
    <w:rsid w:val="00B9491C"/>
    <w:rsid w:val="00BA0245"/>
    <w:rsid w:val="00BA1401"/>
    <w:rsid w:val="00BA3BB6"/>
    <w:rsid w:val="00BA40F9"/>
    <w:rsid w:val="00BA4C7A"/>
    <w:rsid w:val="00BA50EB"/>
    <w:rsid w:val="00BB77A8"/>
    <w:rsid w:val="00BB7C68"/>
    <w:rsid w:val="00BC1FA7"/>
    <w:rsid w:val="00BD3F1F"/>
    <w:rsid w:val="00BD79AB"/>
    <w:rsid w:val="00BE19DA"/>
    <w:rsid w:val="00BE6723"/>
    <w:rsid w:val="00C02426"/>
    <w:rsid w:val="00C03E88"/>
    <w:rsid w:val="00C0647B"/>
    <w:rsid w:val="00C14733"/>
    <w:rsid w:val="00C147F8"/>
    <w:rsid w:val="00C22AB5"/>
    <w:rsid w:val="00C24D2B"/>
    <w:rsid w:val="00C255E8"/>
    <w:rsid w:val="00C34C70"/>
    <w:rsid w:val="00C40047"/>
    <w:rsid w:val="00C42A1A"/>
    <w:rsid w:val="00C42F4C"/>
    <w:rsid w:val="00C457A0"/>
    <w:rsid w:val="00C507C8"/>
    <w:rsid w:val="00C515E2"/>
    <w:rsid w:val="00C521E9"/>
    <w:rsid w:val="00C54E76"/>
    <w:rsid w:val="00C56546"/>
    <w:rsid w:val="00C56EDB"/>
    <w:rsid w:val="00C62938"/>
    <w:rsid w:val="00C669D4"/>
    <w:rsid w:val="00C74668"/>
    <w:rsid w:val="00C75A5D"/>
    <w:rsid w:val="00C917D6"/>
    <w:rsid w:val="00C966DD"/>
    <w:rsid w:val="00CA397C"/>
    <w:rsid w:val="00CB53B5"/>
    <w:rsid w:val="00CC1FBB"/>
    <w:rsid w:val="00CD288D"/>
    <w:rsid w:val="00CD2CF6"/>
    <w:rsid w:val="00CD56DE"/>
    <w:rsid w:val="00CD7627"/>
    <w:rsid w:val="00CF2CF2"/>
    <w:rsid w:val="00D12797"/>
    <w:rsid w:val="00D13483"/>
    <w:rsid w:val="00D164D9"/>
    <w:rsid w:val="00D24C3E"/>
    <w:rsid w:val="00D34A82"/>
    <w:rsid w:val="00D44017"/>
    <w:rsid w:val="00D4405A"/>
    <w:rsid w:val="00D47227"/>
    <w:rsid w:val="00D57F6E"/>
    <w:rsid w:val="00D62110"/>
    <w:rsid w:val="00D64EAF"/>
    <w:rsid w:val="00D66D45"/>
    <w:rsid w:val="00D7446C"/>
    <w:rsid w:val="00D82A10"/>
    <w:rsid w:val="00D8335E"/>
    <w:rsid w:val="00D8531F"/>
    <w:rsid w:val="00D85423"/>
    <w:rsid w:val="00D85FFF"/>
    <w:rsid w:val="00D8601B"/>
    <w:rsid w:val="00D87020"/>
    <w:rsid w:val="00D962E2"/>
    <w:rsid w:val="00D97AA2"/>
    <w:rsid w:val="00DA482C"/>
    <w:rsid w:val="00DB265E"/>
    <w:rsid w:val="00DB3EAA"/>
    <w:rsid w:val="00DB4CAE"/>
    <w:rsid w:val="00DB5890"/>
    <w:rsid w:val="00DB68A2"/>
    <w:rsid w:val="00DD1CC5"/>
    <w:rsid w:val="00DD5988"/>
    <w:rsid w:val="00DE60C7"/>
    <w:rsid w:val="00DE68CD"/>
    <w:rsid w:val="00DE74E6"/>
    <w:rsid w:val="00DF1F88"/>
    <w:rsid w:val="00DF240C"/>
    <w:rsid w:val="00DF58BB"/>
    <w:rsid w:val="00E04988"/>
    <w:rsid w:val="00E07421"/>
    <w:rsid w:val="00E140A0"/>
    <w:rsid w:val="00E20DB1"/>
    <w:rsid w:val="00E2153A"/>
    <w:rsid w:val="00E27190"/>
    <w:rsid w:val="00E408B7"/>
    <w:rsid w:val="00E44F5E"/>
    <w:rsid w:val="00E4596D"/>
    <w:rsid w:val="00E45EE8"/>
    <w:rsid w:val="00E51138"/>
    <w:rsid w:val="00E62F07"/>
    <w:rsid w:val="00E656CA"/>
    <w:rsid w:val="00E7078D"/>
    <w:rsid w:val="00E738D0"/>
    <w:rsid w:val="00E749A0"/>
    <w:rsid w:val="00E77653"/>
    <w:rsid w:val="00E813F4"/>
    <w:rsid w:val="00E82CA1"/>
    <w:rsid w:val="00E847D4"/>
    <w:rsid w:val="00E903A6"/>
    <w:rsid w:val="00E91728"/>
    <w:rsid w:val="00E91B3F"/>
    <w:rsid w:val="00EB00F0"/>
    <w:rsid w:val="00EB04C1"/>
    <w:rsid w:val="00EB0DA6"/>
    <w:rsid w:val="00EC7774"/>
    <w:rsid w:val="00ED536C"/>
    <w:rsid w:val="00ED7E52"/>
    <w:rsid w:val="00EE17C8"/>
    <w:rsid w:val="00EF1D05"/>
    <w:rsid w:val="00EF288A"/>
    <w:rsid w:val="00EF46D6"/>
    <w:rsid w:val="00EF5824"/>
    <w:rsid w:val="00F032AF"/>
    <w:rsid w:val="00F07DB3"/>
    <w:rsid w:val="00F12D18"/>
    <w:rsid w:val="00F16044"/>
    <w:rsid w:val="00F2037D"/>
    <w:rsid w:val="00F22646"/>
    <w:rsid w:val="00F25D76"/>
    <w:rsid w:val="00F26591"/>
    <w:rsid w:val="00F351E3"/>
    <w:rsid w:val="00F52132"/>
    <w:rsid w:val="00F54DA5"/>
    <w:rsid w:val="00F6134D"/>
    <w:rsid w:val="00F676DA"/>
    <w:rsid w:val="00F721CD"/>
    <w:rsid w:val="00F73972"/>
    <w:rsid w:val="00F825A8"/>
    <w:rsid w:val="00FA3903"/>
    <w:rsid w:val="00FB4BA2"/>
    <w:rsid w:val="00FB4DE8"/>
    <w:rsid w:val="00FC2F11"/>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5CAEAE05-3146-4D65-B1C5-C4FF8DFA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2AE5"/>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1878094">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886914270">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377512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1103037146">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47845324">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630980883">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10575682">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687414956">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18554712">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863399211">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71897998">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613757884">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1324510457">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0644624">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128977603">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33387046">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586886996">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22026528">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390663008">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4.jpe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8</TotalTime>
  <Pages>157</Pages>
  <Words>72864</Words>
  <Characters>415329</Characters>
  <Application>Microsoft Office Word</Application>
  <DocSecurity>0</DocSecurity>
  <Lines>3461</Lines>
  <Paragraphs>974</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487219</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76</cp:revision>
  <cp:lastPrinted>2025-04-28T16:13:00Z</cp:lastPrinted>
  <dcterms:created xsi:type="dcterms:W3CDTF">2025-05-20T23:28:00Z</dcterms:created>
  <dcterms:modified xsi:type="dcterms:W3CDTF">2025-05-22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NyRd3h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